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8A568" w14:textId="77777777" w:rsidR="009053CA" w:rsidRDefault="00E53489" w:rsidP="00017DEB">
      <w:pPr>
        <w:pStyle w:val="NormalWeb"/>
        <w:spacing w:before="0" w:after="0"/>
      </w:pPr>
      <w:bookmarkStart w:id="0" w:name="_Hlk23761568"/>
      <w:r>
        <w:rPr>
          <w:b/>
          <w:bCs/>
        </w:rPr>
        <w:t>TITLE:</w:t>
      </w:r>
      <w:r>
        <w:t xml:space="preserve"> </w:t>
      </w:r>
    </w:p>
    <w:p w14:paraId="1C5E71DB" w14:textId="28CC7BE2" w:rsidR="009053CA" w:rsidRPr="008C41BD" w:rsidRDefault="001B0864" w:rsidP="00017DEB">
      <w:pPr>
        <w:rPr>
          <w:rFonts w:eastAsia="Calibri"/>
          <w:b/>
          <w:bCs/>
        </w:rPr>
      </w:pPr>
      <w:r w:rsidRPr="008C41BD">
        <w:rPr>
          <w:rFonts w:eastAsia="Calibri"/>
          <w:b/>
          <w:bCs/>
        </w:rPr>
        <w:t>Visualiz</w:t>
      </w:r>
      <w:r w:rsidR="007F6C88" w:rsidRPr="008C41BD">
        <w:rPr>
          <w:rFonts w:eastAsia="Calibri"/>
          <w:b/>
          <w:bCs/>
        </w:rPr>
        <w:t>ing</w:t>
      </w:r>
      <w:r w:rsidRPr="008C41BD">
        <w:rPr>
          <w:rFonts w:eastAsia="Calibri"/>
          <w:b/>
          <w:bCs/>
        </w:rPr>
        <w:t xml:space="preserve"> the Developing Brain in Living Zebrafish</w:t>
      </w:r>
      <w:r w:rsidR="007F6C88" w:rsidRPr="008C41BD">
        <w:rPr>
          <w:rFonts w:eastAsia="Calibri"/>
          <w:b/>
          <w:bCs/>
        </w:rPr>
        <w:t xml:space="preserve"> Using Brainbow and Time-Lapse Confocal Imaging</w:t>
      </w:r>
    </w:p>
    <w:p w14:paraId="6E42A7C3" w14:textId="77777777" w:rsidR="009053CA" w:rsidRDefault="009053CA" w:rsidP="00017DEB">
      <w:pPr>
        <w:rPr>
          <w:b/>
          <w:bCs/>
        </w:rPr>
      </w:pPr>
    </w:p>
    <w:p w14:paraId="0E2ACF71" w14:textId="77777777" w:rsidR="009053CA" w:rsidRDefault="00E53489" w:rsidP="00017DEB">
      <w:pPr>
        <w:rPr>
          <w:b/>
          <w:bCs/>
        </w:rPr>
      </w:pPr>
      <w:r>
        <w:rPr>
          <w:b/>
          <w:bCs/>
        </w:rPr>
        <w:t xml:space="preserve">AUTHORS AND AFFILIATIONS: </w:t>
      </w:r>
    </w:p>
    <w:p w14:paraId="1B64CF3C" w14:textId="5FFD1665" w:rsidR="009053CA" w:rsidRDefault="00E53489" w:rsidP="00017DEB">
      <w:pPr>
        <w:pStyle w:val="Body"/>
        <w:widowControl w:val="0"/>
        <w:jc w:val="both"/>
        <w:rPr>
          <w:rFonts w:ascii="Calibri" w:eastAsia="Calibri" w:hAnsi="Calibri" w:cs="Calibri"/>
          <w:bCs/>
          <w:sz w:val="24"/>
          <w:szCs w:val="24"/>
        </w:rPr>
      </w:pPr>
      <w:r>
        <w:rPr>
          <w:rFonts w:ascii="Calibri" w:eastAsia="Calibri" w:hAnsi="Calibri" w:cs="Calibri"/>
          <w:bCs/>
          <w:sz w:val="24"/>
          <w:szCs w:val="24"/>
        </w:rPr>
        <w:t>Zoe T. Cook</w:t>
      </w:r>
      <w:r w:rsidR="001B0864" w:rsidRPr="001B0864">
        <w:rPr>
          <w:rFonts w:ascii="Calibri" w:eastAsia="Calibri" w:hAnsi="Calibri" w:cs="Calibri"/>
          <w:bCs/>
          <w:sz w:val="24"/>
          <w:szCs w:val="24"/>
          <w:vertAlign w:val="superscript"/>
        </w:rPr>
        <w:t>1</w:t>
      </w:r>
      <w:r>
        <w:rPr>
          <w:rFonts w:ascii="Calibri" w:eastAsia="Calibri" w:hAnsi="Calibri" w:cs="Calibri"/>
          <w:bCs/>
          <w:sz w:val="24"/>
          <w:szCs w:val="24"/>
        </w:rPr>
        <w:t>, Nicole L. Brockway</w:t>
      </w:r>
      <w:r w:rsidR="001B0864" w:rsidRPr="001B0864">
        <w:rPr>
          <w:rFonts w:ascii="Calibri" w:eastAsia="Calibri" w:hAnsi="Calibri" w:cs="Calibri"/>
          <w:bCs/>
          <w:sz w:val="24"/>
          <w:szCs w:val="24"/>
          <w:vertAlign w:val="superscript"/>
        </w:rPr>
        <w:t>1</w:t>
      </w:r>
      <w:r>
        <w:rPr>
          <w:rFonts w:ascii="Calibri" w:eastAsia="Calibri" w:hAnsi="Calibri" w:cs="Calibri"/>
          <w:bCs/>
          <w:sz w:val="24"/>
          <w:szCs w:val="24"/>
        </w:rPr>
        <w:t>, Tamily A. Weissman</w:t>
      </w:r>
      <w:r w:rsidR="001B0864" w:rsidRPr="001B0864">
        <w:rPr>
          <w:rFonts w:ascii="Calibri" w:eastAsia="Calibri" w:hAnsi="Calibri" w:cs="Calibri"/>
          <w:bCs/>
          <w:sz w:val="24"/>
          <w:szCs w:val="24"/>
          <w:vertAlign w:val="superscript"/>
        </w:rPr>
        <w:t>1</w:t>
      </w:r>
    </w:p>
    <w:p w14:paraId="4A417F2D" w14:textId="77777777" w:rsidR="00017DEB" w:rsidRDefault="00017DEB" w:rsidP="00017DEB">
      <w:pPr>
        <w:pStyle w:val="Body"/>
        <w:widowControl w:val="0"/>
        <w:jc w:val="both"/>
        <w:rPr>
          <w:rFonts w:ascii="Calibri" w:eastAsia="Calibri" w:hAnsi="Calibri" w:cs="Calibri"/>
          <w:bCs/>
          <w:sz w:val="24"/>
          <w:szCs w:val="24"/>
        </w:rPr>
      </w:pPr>
    </w:p>
    <w:p w14:paraId="6DB8D2D7" w14:textId="5F901759" w:rsidR="009053CA" w:rsidRDefault="001B0864" w:rsidP="00017DEB">
      <w:pPr>
        <w:pStyle w:val="Body"/>
        <w:widowControl w:val="0"/>
        <w:jc w:val="both"/>
        <w:rPr>
          <w:rFonts w:ascii="Calibri" w:eastAsia="Calibri" w:hAnsi="Calibri" w:cs="Calibri"/>
          <w:bCs/>
          <w:sz w:val="24"/>
          <w:szCs w:val="24"/>
        </w:rPr>
      </w:pPr>
      <w:r w:rsidRPr="001B0864">
        <w:rPr>
          <w:rFonts w:ascii="Calibri" w:eastAsia="Calibri" w:hAnsi="Calibri" w:cs="Calibri"/>
          <w:bCs/>
          <w:sz w:val="24"/>
          <w:szCs w:val="24"/>
          <w:vertAlign w:val="superscript"/>
        </w:rPr>
        <w:t>1</w:t>
      </w:r>
      <w:r w:rsidR="00E53489">
        <w:rPr>
          <w:rFonts w:ascii="Calibri" w:eastAsia="Calibri" w:hAnsi="Calibri" w:cs="Calibri"/>
          <w:bCs/>
          <w:sz w:val="24"/>
          <w:szCs w:val="24"/>
        </w:rPr>
        <w:t>Lewis &amp; Clark College</w:t>
      </w:r>
      <w:r w:rsidR="00017DEB">
        <w:rPr>
          <w:rFonts w:ascii="Calibri" w:eastAsia="Calibri" w:hAnsi="Calibri" w:cs="Calibri"/>
          <w:bCs/>
          <w:sz w:val="24"/>
          <w:szCs w:val="24"/>
        </w:rPr>
        <w:t xml:space="preserve">, </w:t>
      </w:r>
      <w:r w:rsidR="00E53489">
        <w:rPr>
          <w:rFonts w:ascii="Calibri" w:eastAsia="Calibri" w:hAnsi="Calibri" w:cs="Calibri"/>
          <w:bCs/>
          <w:sz w:val="24"/>
          <w:szCs w:val="24"/>
        </w:rPr>
        <w:t>Biology Department</w:t>
      </w:r>
      <w:r w:rsidR="00017DEB">
        <w:rPr>
          <w:rFonts w:ascii="Calibri" w:eastAsia="Calibri" w:hAnsi="Calibri" w:cs="Calibri"/>
          <w:bCs/>
          <w:sz w:val="24"/>
          <w:szCs w:val="24"/>
        </w:rPr>
        <w:t xml:space="preserve">, </w:t>
      </w:r>
      <w:r w:rsidR="00E53489">
        <w:rPr>
          <w:rFonts w:ascii="Calibri" w:eastAsia="Calibri" w:hAnsi="Calibri" w:cs="Calibri"/>
          <w:bCs/>
          <w:sz w:val="24"/>
          <w:szCs w:val="24"/>
        </w:rPr>
        <w:t>Portland, OR</w:t>
      </w:r>
      <w:r>
        <w:rPr>
          <w:rFonts w:ascii="Calibri" w:eastAsia="Calibri" w:hAnsi="Calibri" w:cs="Calibri"/>
          <w:bCs/>
          <w:sz w:val="24"/>
          <w:szCs w:val="24"/>
        </w:rPr>
        <w:t xml:space="preserve">, </w:t>
      </w:r>
      <w:r w:rsidR="00E53489">
        <w:rPr>
          <w:rFonts w:ascii="Calibri" w:eastAsia="Calibri" w:hAnsi="Calibri" w:cs="Calibri"/>
          <w:bCs/>
          <w:sz w:val="24"/>
          <w:szCs w:val="24"/>
        </w:rPr>
        <w:t>USA</w:t>
      </w:r>
    </w:p>
    <w:p w14:paraId="704F1406" w14:textId="77777777" w:rsidR="009053CA" w:rsidRDefault="009053CA" w:rsidP="00017DEB">
      <w:pPr>
        <w:pStyle w:val="Body"/>
        <w:widowControl w:val="0"/>
        <w:jc w:val="both"/>
        <w:rPr>
          <w:rFonts w:ascii="Calibri" w:eastAsia="Calibri" w:hAnsi="Calibri" w:cs="Calibri"/>
          <w:b/>
          <w:bCs/>
          <w:sz w:val="24"/>
          <w:szCs w:val="24"/>
        </w:rPr>
      </w:pPr>
    </w:p>
    <w:p w14:paraId="24C0182D" w14:textId="7DDE7A66" w:rsidR="009053CA" w:rsidRPr="008C41BD" w:rsidRDefault="00E53489" w:rsidP="00017DEB">
      <w:pPr>
        <w:rPr>
          <w:b/>
          <w:bCs/>
          <w:color w:val="auto"/>
        </w:rPr>
      </w:pPr>
      <w:r w:rsidRPr="008C41BD">
        <w:rPr>
          <w:rFonts w:eastAsia="Calibri"/>
          <w:b/>
          <w:bCs/>
          <w:color w:val="auto"/>
        </w:rPr>
        <w:t xml:space="preserve">Corresponding </w:t>
      </w:r>
      <w:r w:rsidR="00440CD5" w:rsidRPr="008C41BD">
        <w:rPr>
          <w:rFonts w:eastAsia="Calibri"/>
          <w:b/>
          <w:bCs/>
          <w:color w:val="auto"/>
        </w:rPr>
        <w:t>Author</w:t>
      </w:r>
      <w:r w:rsidRPr="008C41BD">
        <w:rPr>
          <w:rFonts w:eastAsia="Calibri"/>
          <w:b/>
          <w:bCs/>
          <w:color w:val="auto"/>
        </w:rPr>
        <w:t xml:space="preserve">: </w:t>
      </w:r>
    </w:p>
    <w:p w14:paraId="692EC13C" w14:textId="14154BE9" w:rsidR="00017DEB" w:rsidRPr="001B0864" w:rsidRDefault="00017DEB" w:rsidP="00017DEB">
      <w:pPr>
        <w:pStyle w:val="Body"/>
        <w:widowControl w:val="0"/>
        <w:jc w:val="both"/>
        <w:rPr>
          <w:rStyle w:val="InternetLink"/>
          <w:rFonts w:ascii="Calibri" w:eastAsia="Calibri" w:hAnsi="Calibri" w:cs="Calibri"/>
          <w:bCs/>
          <w:color w:val="auto"/>
          <w:sz w:val="24"/>
          <w:szCs w:val="24"/>
          <w:u w:val="none"/>
        </w:rPr>
      </w:pPr>
      <w:r w:rsidRPr="001B0864">
        <w:rPr>
          <w:rFonts w:ascii="Calibri" w:eastAsia="Calibri" w:hAnsi="Calibri" w:cs="Calibri"/>
          <w:bCs/>
          <w:color w:val="auto"/>
          <w:sz w:val="24"/>
          <w:szCs w:val="24"/>
        </w:rPr>
        <w:t>Tamily A. Weissman</w:t>
      </w:r>
      <w:r w:rsidRPr="001B0864">
        <w:rPr>
          <w:rFonts w:ascii="Calibri" w:eastAsia="Calibri" w:hAnsi="Calibri" w:cs="Calibri"/>
          <w:bCs/>
          <w:color w:val="auto"/>
          <w:sz w:val="24"/>
          <w:szCs w:val="24"/>
        </w:rPr>
        <w:tab/>
        <w:t>(</w:t>
      </w:r>
      <w:r w:rsidRPr="001B0864">
        <w:rPr>
          <w:rStyle w:val="InternetLink"/>
          <w:rFonts w:ascii="Calibri" w:eastAsia="Calibri" w:hAnsi="Calibri" w:cs="Calibri"/>
          <w:bCs/>
          <w:color w:val="auto"/>
          <w:sz w:val="24"/>
          <w:szCs w:val="24"/>
          <w:u w:val="none"/>
        </w:rPr>
        <w:t>weissman@lclark.edu)</w:t>
      </w:r>
    </w:p>
    <w:p w14:paraId="21E80B32" w14:textId="5E022F24" w:rsidR="00017DEB" w:rsidRPr="001B0864" w:rsidRDefault="00017DEB" w:rsidP="00017DEB">
      <w:pPr>
        <w:pStyle w:val="Body"/>
        <w:widowControl w:val="0"/>
        <w:jc w:val="both"/>
        <w:rPr>
          <w:rStyle w:val="InternetLink"/>
          <w:rFonts w:ascii="Calibri" w:eastAsia="Calibri" w:hAnsi="Calibri" w:cs="Calibri"/>
          <w:bCs/>
          <w:color w:val="auto"/>
          <w:sz w:val="24"/>
          <w:szCs w:val="24"/>
          <w:u w:val="none"/>
        </w:rPr>
      </w:pPr>
    </w:p>
    <w:p w14:paraId="14D757D7" w14:textId="050D49FC" w:rsidR="00017DEB" w:rsidRPr="008C41BD" w:rsidRDefault="00017DEB" w:rsidP="00017DEB">
      <w:pPr>
        <w:pStyle w:val="Body"/>
        <w:widowControl w:val="0"/>
        <w:jc w:val="both"/>
        <w:rPr>
          <w:rStyle w:val="InternetLink"/>
          <w:rFonts w:ascii="Calibri" w:eastAsia="Calibri" w:hAnsi="Calibri" w:cs="Calibri"/>
          <w:b/>
          <w:color w:val="auto"/>
          <w:sz w:val="24"/>
          <w:szCs w:val="24"/>
          <w:u w:val="none"/>
        </w:rPr>
      </w:pPr>
      <w:r w:rsidRPr="008C41BD">
        <w:rPr>
          <w:rStyle w:val="InternetLink"/>
          <w:rFonts w:ascii="Calibri" w:eastAsia="Calibri" w:hAnsi="Calibri" w:cs="Calibri"/>
          <w:b/>
          <w:color w:val="auto"/>
          <w:sz w:val="24"/>
          <w:szCs w:val="24"/>
          <w:u w:val="none"/>
        </w:rPr>
        <w:t>Email Addresses of Co-Authors:</w:t>
      </w:r>
    </w:p>
    <w:p w14:paraId="38041C7B" w14:textId="2CE87440" w:rsidR="00017DEB" w:rsidRPr="001B0864" w:rsidRDefault="00017DEB" w:rsidP="00017DEB">
      <w:pPr>
        <w:pStyle w:val="Body"/>
        <w:widowControl w:val="0"/>
        <w:jc w:val="both"/>
        <w:rPr>
          <w:rFonts w:ascii="Calibri" w:eastAsia="Calibri" w:hAnsi="Calibri" w:cs="Calibri"/>
          <w:bCs/>
          <w:color w:val="auto"/>
          <w:sz w:val="24"/>
          <w:szCs w:val="24"/>
        </w:rPr>
      </w:pPr>
      <w:r w:rsidRPr="001B0864">
        <w:rPr>
          <w:rFonts w:ascii="Calibri" w:eastAsia="Calibri" w:hAnsi="Calibri" w:cs="Calibri"/>
          <w:bCs/>
          <w:color w:val="auto"/>
          <w:sz w:val="24"/>
          <w:szCs w:val="24"/>
        </w:rPr>
        <w:t>Zoe T. Cook</w:t>
      </w:r>
      <w:r w:rsidRPr="001B0864">
        <w:rPr>
          <w:rFonts w:ascii="Calibri" w:eastAsia="Calibri" w:hAnsi="Calibri" w:cs="Calibri"/>
          <w:bCs/>
          <w:color w:val="auto"/>
          <w:sz w:val="24"/>
          <w:szCs w:val="24"/>
        </w:rPr>
        <w:tab/>
      </w:r>
      <w:r w:rsidRPr="001B0864">
        <w:rPr>
          <w:rFonts w:ascii="Calibri" w:eastAsia="Calibri" w:hAnsi="Calibri" w:cs="Calibri"/>
          <w:bCs/>
          <w:color w:val="auto"/>
          <w:sz w:val="24"/>
          <w:szCs w:val="24"/>
        </w:rPr>
        <w:tab/>
        <w:t>(</w:t>
      </w:r>
      <w:r w:rsidRPr="001B0864">
        <w:rPr>
          <w:rStyle w:val="InternetLink"/>
          <w:rFonts w:ascii="Calibri" w:eastAsia="Calibri" w:hAnsi="Calibri" w:cs="Calibri"/>
          <w:bCs/>
          <w:color w:val="auto"/>
          <w:sz w:val="24"/>
          <w:szCs w:val="24"/>
          <w:u w:val="none"/>
        </w:rPr>
        <w:t>zoecook@lclark.edu</w:t>
      </w:r>
      <w:r w:rsidR="001B0864">
        <w:rPr>
          <w:rStyle w:val="InternetLink"/>
          <w:rFonts w:ascii="Calibri" w:eastAsia="Calibri" w:hAnsi="Calibri" w:cs="Calibri"/>
          <w:bCs/>
          <w:color w:val="auto"/>
          <w:sz w:val="24"/>
          <w:szCs w:val="24"/>
          <w:u w:val="none"/>
        </w:rPr>
        <w:t>)</w:t>
      </w:r>
    </w:p>
    <w:p w14:paraId="10C56F5B" w14:textId="63E450DF" w:rsidR="00017DEB" w:rsidRPr="001B0864" w:rsidRDefault="00017DEB" w:rsidP="00017DEB">
      <w:pPr>
        <w:pStyle w:val="Body"/>
        <w:widowControl w:val="0"/>
        <w:jc w:val="both"/>
        <w:rPr>
          <w:rFonts w:ascii="Calibri" w:eastAsia="Calibri" w:hAnsi="Calibri" w:cs="Calibri"/>
          <w:bCs/>
          <w:color w:val="auto"/>
          <w:sz w:val="24"/>
          <w:szCs w:val="24"/>
        </w:rPr>
      </w:pPr>
      <w:r w:rsidRPr="001B0864">
        <w:rPr>
          <w:rFonts w:ascii="Calibri" w:eastAsia="Calibri" w:hAnsi="Calibri" w:cs="Calibri"/>
          <w:bCs/>
          <w:color w:val="auto"/>
          <w:sz w:val="24"/>
          <w:szCs w:val="24"/>
        </w:rPr>
        <w:t>Nicole L. Brockway</w:t>
      </w:r>
      <w:r w:rsidRPr="001B0864">
        <w:rPr>
          <w:rFonts w:ascii="Calibri" w:eastAsia="Calibri" w:hAnsi="Calibri" w:cs="Calibri"/>
          <w:bCs/>
          <w:color w:val="auto"/>
          <w:sz w:val="24"/>
          <w:szCs w:val="24"/>
        </w:rPr>
        <w:tab/>
        <w:t>(</w:t>
      </w:r>
      <w:r w:rsidRPr="001B0864">
        <w:rPr>
          <w:rStyle w:val="InternetLink"/>
          <w:rFonts w:ascii="Calibri" w:eastAsia="Calibri" w:hAnsi="Calibri" w:cs="Calibri"/>
          <w:bCs/>
          <w:color w:val="auto"/>
          <w:sz w:val="24"/>
          <w:szCs w:val="24"/>
          <w:u w:val="none"/>
        </w:rPr>
        <w:t>nbrockway@lclark.edu)</w:t>
      </w:r>
    </w:p>
    <w:p w14:paraId="786C42B2" w14:textId="77777777" w:rsidR="009053CA" w:rsidRDefault="009053CA" w:rsidP="00017DEB">
      <w:pPr>
        <w:rPr>
          <w:bCs/>
          <w:color w:val="808080"/>
        </w:rPr>
      </w:pPr>
    </w:p>
    <w:p w14:paraId="6C47AA63" w14:textId="77777777" w:rsidR="009053CA" w:rsidRDefault="00E53489" w:rsidP="00017DEB">
      <w:pPr>
        <w:pStyle w:val="NormalWeb"/>
        <w:spacing w:before="0" w:after="0"/>
        <w:rPr>
          <w:b/>
          <w:bCs/>
        </w:rPr>
      </w:pPr>
      <w:r>
        <w:rPr>
          <w:b/>
          <w:bCs/>
        </w:rPr>
        <w:t>KEYWORDS:</w:t>
      </w:r>
    </w:p>
    <w:p w14:paraId="14607E65" w14:textId="59AECA06" w:rsidR="009053CA" w:rsidRDefault="00440CD5" w:rsidP="00017DEB">
      <w:pPr>
        <w:pStyle w:val="Default"/>
        <w:widowControl w:val="0"/>
        <w:jc w:val="both"/>
        <w:rPr>
          <w:rFonts w:ascii="Calibri" w:eastAsia="Calibri" w:hAnsi="Calibri" w:cs="Calibri"/>
          <w:color w:val="auto"/>
          <w:sz w:val="24"/>
          <w:szCs w:val="24"/>
        </w:rPr>
      </w:pPr>
      <w:r>
        <w:rPr>
          <w:rFonts w:ascii="Calibri" w:eastAsia="Calibri" w:hAnsi="Calibri" w:cs="Calibri"/>
          <w:color w:val="auto"/>
          <w:sz w:val="24"/>
          <w:szCs w:val="24"/>
        </w:rPr>
        <w:t>m</w:t>
      </w:r>
      <w:r w:rsidR="00E53489">
        <w:rPr>
          <w:rFonts w:ascii="Calibri" w:eastAsia="Calibri" w:hAnsi="Calibri" w:cs="Calibri"/>
          <w:color w:val="auto"/>
          <w:sz w:val="24"/>
          <w:szCs w:val="24"/>
        </w:rPr>
        <w:t>icroscopy</w:t>
      </w:r>
      <w:r>
        <w:rPr>
          <w:rFonts w:ascii="Calibri" w:eastAsia="Calibri" w:hAnsi="Calibri" w:cs="Calibri"/>
          <w:color w:val="auto"/>
          <w:sz w:val="24"/>
          <w:szCs w:val="24"/>
        </w:rPr>
        <w:t>,</w:t>
      </w:r>
      <w:r w:rsidR="00E53489">
        <w:rPr>
          <w:rFonts w:ascii="Calibri" w:eastAsia="Calibri" w:hAnsi="Calibri" w:cs="Calibri"/>
          <w:color w:val="auto"/>
          <w:sz w:val="24"/>
          <w:szCs w:val="24"/>
        </w:rPr>
        <w:t xml:space="preserve"> neuroscience, development, Brainbow, zebrafish, lineage tracing, in vivo imaging, brain, hindbrain, cell division</w:t>
      </w:r>
    </w:p>
    <w:p w14:paraId="54DDA7DB" w14:textId="77777777" w:rsidR="009053CA" w:rsidRDefault="009053CA" w:rsidP="00017DEB">
      <w:pPr>
        <w:pStyle w:val="NormalWeb"/>
        <w:spacing w:before="0" w:after="0"/>
      </w:pPr>
    </w:p>
    <w:p w14:paraId="567D5B1E" w14:textId="77777777" w:rsidR="009053CA" w:rsidRDefault="00E53489" w:rsidP="00017DEB">
      <w:r>
        <w:rPr>
          <w:b/>
          <w:bCs/>
        </w:rPr>
        <w:t>SUMMARY:</w:t>
      </w:r>
      <w:r>
        <w:t xml:space="preserve"> </w:t>
      </w:r>
    </w:p>
    <w:p w14:paraId="221D7095" w14:textId="21891C54" w:rsidR="009053CA" w:rsidRDefault="00E53489" w:rsidP="00017DEB">
      <w:r w:rsidRPr="001B0864">
        <w:rPr>
          <w:rFonts w:eastAsia="Calibri"/>
          <w:iCs/>
          <w:color w:val="auto"/>
        </w:rPr>
        <w:t>In vivo</w:t>
      </w:r>
      <w:r>
        <w:rPr>
          <w:rFonts w:eastAsia="Calibri"/>
          <w:color w:val="auto"/>
        </w:rPr>
        <w:t xml:space="preserve"> imaging is a powerful tool that can be used to investigate the cellular mechanisms underlying nervous system development.</w:t>
      </w:r>
      <w:r w:rsidR="001B0864">
        <w:rPr>
          <w:rFonts w:eastAsia="Calibri"/>
          <w:color w:val="auto"/>
        </w:rPr>
        <w:t xml:space="preserve"> </w:t>
      </w:r>
      <w:r>
        <w:rPr>
          <w:rFonts w:eastAsia="Calibri"/>
          <w:color w:val="auto"/>
        </w:rPr>
        <w:t xml:space="preserve">Here we describe a technique for using time-lapse confocal microscopy to visualize large numbers of multicolor Brainbow-labeled cells </w:t>
      </w:r>
      <w:r w:rsidR="00440CD5">
        <w:rPr>
          <w:rFonts w:eastAsia="Calibri"/>
          <w:color w:val="auto"/>
        </w:rPr>
        <w:t xml:space="preserve">in </w:t>
      </w:r>
      <w:r>
        <w:rPr>
          <w:rFonts w:eastAsia="Calibri"/>
          <w:color w:val="auto"/>
        </w:rPr>
        <w:t>real time within the developing zebrafish nervous system.</w:t>
      </w:r>
    </w:p>
    <w:p w14:paraId="5E74C012" w14:textId="77777777" w:rsidR="009053CA" w:rsidRDefault="009053CA" w:rsidP="00017DEB"/>
    <w:p w14:paraId="3FF9585E" w14:textId="77777777" w:rsidR="009053CA" w:rsidRDefault="00E53489" w:rsidP="00017DEB">
      <w:pPr>
        <w:rPr>
          <w:b/>
          <w:bCs/>
        </w:rPr>
      </w:pPr>
      <w:r>
        <w:rPr>
          <w:b/>
          <w:bCs/>
        </w:rPr>
        <w:t>ABSTRACT:</w:t>
      </w:r>
    </w:p>
    <w:p w14:paraId="5BBFE237" w14:textId="715927BC" w:rsidR="009053CA" w:rsidRDefault="00E53489" w:rsidP="00017DEB">
      <w:r>
        <w:rPr>
          <w:rFonts w:eastAsia="Calibri"/>
        </w:rPr>
        <w:t xml:space="preserve">Development of the vertebrate nervous system requires a precise coordination of complex cellular behaviors and interactions. The use of high resolution </w:t>
      </w:r>
      <w:r w:rsidRPr="002A43A8">
        <w:rPr>
          <w:rFonts w:eastAsia="Calibri"/>
          <w:iCs/>
        </w:rPr>
        <w:t>in vivo imaging</w:t>
      </w:r>
      <w:r>
        <w:rPr>
          <w:rFonts w:eastAsia="Calibri"/>
        </w:rPr>
        <w:t xml:space="preserve"> techniques can provide a clear window into these processes in the living organism. For example, dividing cells and their progen</w:t>
      </w:r>
      <w:r>
        <w:rPr>
          <w:rFonts w:eastAsia="Calibri"/>
          <w:color w:val="auto"/>
        </w:rPr>
        <w:t>y can be followed in real time as the nervous system forms. In recent years, technical advances in multicolor techniques have expanded the types of questions that can be investigated. The multicolor Brainbow approach can be used to not only distinguish among like cells, but also to color-code multiple different clones of related cells that each derive from one progenitor cell. This allows for a multiplex lineage analysis of many different clones and their behaviors simultaneously during development.</w:t>
      </w:r>
      <w:r w:rsidR="005104C5">
        <w:rPr>
          <w:rFonts w:eastAsia="Calibri"/>
          <w:color w:val="auto"/>
        </w:rPr>
        <w:t xml:space="preserve"> </w:t>
      </w:r>
      <w:r w:rsidRPr="0091433F">
        <w:rPr>
          <w:rFonts w:eastAsia="Calibri"/>
          <w:color w:val="auto"/>
        </w:rPr>
        <w:t>Here we describe</w:t>
      </w:r>
      <w:r>
        <w:rPr>
          <w:rFonts w:eastAsia="Calibri"/>
          <w:color w:val="auto"/>
        </w:rPr>
        <w:t xml:space="preserve"> a technique for using time-lapse confocal microscopy to visualize large numbers of multicolor Brainbow-labeled cells over real time within the developing zebrafish nervous system.</w:t>
      </w:r>
      <w:r w:rsidR="001B0864">
        <w:rPr>
          <w:rFonts w:eastAsia="Calibri"/>
          <w:color w:val="auto"/>
        </w:rPr>
        <w:t xml:space="preserve"> </w:t>
      </w:r>
      <w:r>
        <w:rPr>
          <w:rFonts w:eastAsia="Calibri"/>
          <w:color w:val="auto"/>
        </w:rPr>
        <w:t xml:space="preserve">This is particularly useful for following cellular interactions among like cells, which </w:t>
      </w:r>
      <w:r w:rsidR="00954EA9">
        <w:rPr>
          <w:rFonts w:eastAsia="Calibri"/>
          <w:color w:val="auto"/>
        </w:rPr>
        <w:t>are difficult to label</w:t>
      </w:r>
      <w:r>
        <w:rPr>
          <w:rFonts w:eastAsia="Calibri"/>
          <w:color w:val="auto"/>
        </w:rPr>
        <w:t xml:space="preserve"> differentially using </w:t>
      </w:r>
      <w:r w:rsidR="00954EA9">
        <w:rPr>
          <w:rFonts w:eastAsia="Calibri"/>
          <w:color w:val="auto"/>
        </w:rPr>
        <w:t xml:space="preserve">traditional </w:t>
      </w:r>
      <w:r>
        <w:rPr>
          <w:rFonts w:eastAsia="Calibri"/>
          <w:color w:val="auto"/>
        </w:rPr>
        <w:t xml:space="preserve">promoter-driven colors. </w:t>
      </w:r>
      <w:r w:rsidR="00954EA9">
        <w:rPr>
          <w:rFonts w:eastAsia="Calibri"/>
          <w:color w:val="auto"/>
        </w:rPr>
        <w:t xml:space="preserve">Our </w:t>
      </w:r>
      <w:r>
        <w:rPr>
          <w:rFonts w:eastAsia="Calibri"/>
          <w:color w:val="auto"/>
        </w:rPr>
        <w:t xml:space="preserve">approach </w:t>
      </w:r>
      <w:r w:rsidR="00954EA9">
        <w:rPr>
          <w:rFonts w:eastAsia="Calibri"/>
          <w:color w:val="auto"/>
        </w:rPr>
        <w:t xml:space="preserve">can be used </w:t>
      </w:r>
      <w:r>
        <w:rPr>
          <w:rFonts w:eastAsia="Calibri"/>
          <w:color w:val="auto"/>
        </w:rPr>
        <w:t>for tracking lineage relationships among multiple different clones simultaneously.</w:t>
      </w:r>
      <w:r w:rsidR="007F784C">
        <w:rPr>
          <w:rFonts w:eastAsia="Calibri"/>
          <w:color w:val="auto"/>
        </w:rPr>
        <w:t xml:space="preserve"> </w:t>
      </w:r>
      <w:r>
        <w:rPr>
          <w:rFonts w:eastAsia="Calibri"/>
          <w:color w:val="auto"/>
        </w:rPr>
        <w:t xml:space="preserve">The large datasets generated using this technique provide rich information that can be compared quantitatively </w:t>
      </w:r>
      <w:r w:rsidR="00264508">
        <w:rPr>
          <w:rFonts w:eastAsia="Calibri"/>
          <w:color w:val="auto"/>
        </w:rPr>
        <w:t xml:space="preserve">across </w:t>
      </w:r>
      <w:r>
        <w:rPr>
          <w:rFonts w:eastAsia="Calibri"/>
          <w:color w:val="auto"/>
        </w:rPr>
        <w:t>genetic or pharmacological manipulations.</w:t>
      </w:r>
      <w:r w:rsidR="001B0864">
        <w:rPr>
          <w:rFonts w:eastAsia="Calibri"/>
          <w:color w:val="auto"/>
        </w:rPr>
        <w:t xml:space="preserve"> </w:t>
      </w:r>
      <w:r>
        <w:rPr>
          <w:rFonts w:eastAsia="Calibri"/>
          <w:color w:val="auto"/>
        </w:rPr>
        <w:t xml:space="preserve">Ultimately the results generated can help to answer </w:t>
      </w:r>
      <w:r w:rsidR="00D47F2B">
        <w:rPr>
          <w:rFonts w:eastAsia="Calibri"/>
          <w:color w:val="auto"/>
        </w:rPr>
        <w:t>systematic</w:t>
      </w:r>
      <w:r w:rsidR="00D47F2B" w:rsidDel="00D47F2B">
        <w:rPr>
          <w:rFonts w:eastAsia="Calibri"/>
          <w:color w:val="auto"/>
        </w:rPr>
        <w:t xml:space="preserve"> </w:t>
      </w:r>
      <w:r>
        <w:rPr>
          <w:rFonts w:eastAsia="Calibri"/>
          <w:color w:val="auto"/>
        </w:rPr>
        <w:t>questions about how the nervous system develops.</w:t>
      </w:r>
    </w:p>
    <w:p w14:paraId="6B56508A" w14:textId="77777777" w:rsidR="009053CA" w:rsidRDefault="009053CA" w:rsidP="00017DEB"/>
    <w:p w14:paraId="695CA1EF" w14:textId="77777777" w:rsidR="009053CA" w:rsidRDefault="00E53489" w:rsidP="00017DEB">
      <w:r>
        <w:rPr>
          <w:b/>
        </w:rPr>
        <w:t>INTRODUCTION</w:t>
      </w:r>
      <w:r>
        <w:rPr>
          <w:b/>
          <w:bCs/>
        </w:rPr>
        <w:t>:</w:t>
      </w:r>
    </w:p>
    <w:p w14:paraId="21BD4BEE" w14:textId="243D4474" w:rsidR="009053CA" w:rsidRDefault="00E53489" w:rsidP="00017DEB">
      <w:pPr>
        <w:pStyle w:val="Default"/>
        <w:widowControl w:val="0"/>
        <w:tabs>
          <w:tab w:val="left" w:pos="270"/>
        </w:tabs>
        <w:jc w:val="both"/>
        <w:rPr>
          <w:rFonts w:ascii="Calibri" w:eastAsia="Calibri" w:hAnsi="Calibri" w:cs="Calibri"/>
          <w:sz w:val="24"/>
          <w:szCs w:val="24"/>
        </w:rPr>
      </w:pPr>
      <w:r>
        <w:rPr>
          <w:rFonts w:ascii="Calibri" w:eastAsia="Calibri" w:hAnsi="Calibri" w:cs="Calibri"/>
          <w:sz w:val="24"/>
          <w:szCs w:val="24"/>
        </w:rPr>
        <w:t>In the early phases of development, pools of specialized progenitor cells divide repeatedly in proliferative zones, producing diverse arrays of daughter cells.</w:t>
      </w:r>
      <w:r w:rsidR="007F784C">
        <w:rPr>
          <w:rFonts w:ascii="Calibri" w:eastAsia="Calibri" w:hAnsi="Calibri" w:cs="Calibri"/>
          <w:sz w:val="24"/>
          <w:szCs w:val="24"/>
        </w:rPr>
        <w:t xml:space="preserve"> </w:t>
      </w:r>
      <w:r>
        <w:rPr>
          <w:rFonts w:ascii="Calibri" w:eastAsia="Calibri" w:hAnsi="Calibri" w:cs="Calibri"/>
          <w:sz w:val="24"/>
          <w:szCs w:val="24"/>
        </w:rPr>
        <w:t xml:space="preserve">The cells born during this developmental period will then differentiate and travel to form the nascent organs. </w:t>
      </w:r>
      <w:r w:rsidR="00A52D7F">
        <w:rPr>
          <w:rFonts w:ascii="Calibri" w:eastAsia="Calibri" w:hAnsi="Calibri" w:cs="Calibri"/>
          <w:sz w:val="24"/>
          <w:szCs w:val="24"/>
        </w:rPr>
        <w:t>I</w:t>
      </w:r>
      <w:r>
        <w:rPr>
          <w:rFonts w:ascii="Calibri" w:eastAsia="Calibri" w:hAnsi="Calibri" w:cs="Calibri"/>
          <w:sz w:val="24"/>
          <w:szCs w:val="24"/>
        </w:rPr>
        <w:t>n the nervous system, progenitors such as radial glia give rise to immature neurons in ventricular zones. As neurons migrate away from ventricles and mature, the expanding tissue eventually forms the highly complex structures of the brain</w:t>
      </w:r>
      <w:bookmarkStart w:id="1" w:name="__UnoMark__24992_3916967673"/>
      <w:bookmarkStart w:id="2" w:name="__UnoMark__24961_3916967673"/>
      <w:bookmarkStart w:id="3" w:name="Mendeley_Bookmark_q8bD70WtTC"/>
      <w:bookmarkStart w:id="4" w:name="Mendeley_Bookmark_WPCSAVk1br"/>
      <w:r>
        <w:rPr>
          <w:rFonts w:ascii="Calibri" w:eastAsia="Calibri" w:hAnsi="Calibri" w:cs="Calibri"/>
          <w:sz w:val="24"/>
          <w:szCs w:val="24"/>
          <w:vertAlign w:val="superscript"/>
        </w:rPr>
        <w:t>1–6</w:t>
      </w:r>
      <w:bookmarkEnd w:id="1"/>
      <w:bookmarkEnd w:id="2"/>
      <w:bookmarkEnd w:id="3"/>
      <w:bookmarkEnd w:id="4"/>
      <w:r>
        <w:rPr>
          <w:rFonts w:ascii="Calibri" w:eastAsia="Calibri" w:hAnsi="Calibri" w:cs="Calibri"/>
          <w:sz w:val="24"/>
          <w:szCs w:val="24"/>
        </w:rPr>
        <w:t>. The coordination between division of progenitors and differentiation and migration of neurons will determine the eventual size, shape, and thus function of the brain, directly impacting behavior</w:t>
      </w:r>
      <w:bookmarkStart w:id="5" w:name="__UnoMark__25004_3916967673"/>
      <w:bookmarkStart w:id="6" w:name="__UnoMark__24993_3916967673"/>
      <w:bookmarkStart w:id="7" w:name="Mendeley_Bookmark_IWSmG8TzPZ"/>
      <w:bookmarkStart w:id="8" w:name="Mendeley_Bookmark_fwyaK5K45Q"/>
      <w:r>
        <w:rPr>
          <w:rFonts w:ascii="Calibri" w:eastAsia="Calibri" w:hAnsi="Calibri" w:cs="Calibri"/>
          <w:sz w:val="24"/>
          <w:szCs w:val="24"/>
          <w:vertAlign w:val="superscript"/>
        </w:rPr>
        <w:t>7–10</w:t>
      </w:r>
      <w:bookmarkEnd w:id="5"/>
      <w:bookmarkEnd w:id="6"/>
      <w:bookmarkEnd w:id="7"/>
      <w:bookmarkEnd w:id="8"/>
      <w:r>
        <w:rPr>
          <w:rFonts w:ascii="Calibri" w:eastAsia="Calibri" w:hAnsi="Calibri" w:cs="Calibri"/>
          <w:sz w:val="24"/>
          <w:szCs w:val="24"/>
        </w:rPr>
        <w:t xml:space="preserve">. While tight control over these processes is clearly crucial for normal brain development, the global mechanisms that regulate these dynamics are not well understood. Here we describe a tool to study nervous system development at a cellular resolution, allowing researchers to visualize progenitor cells and neurons </w:t>
      </w:r>
      <w:r w:rsidRPr="00F364D7">
        <w:rPr>
          <w:rFonts w:ascii="Calibri" w:eastAsia="Calibri" w:hAnsi="Calibri" w:cs="Calibri"/>
          <w:sz w:val="24"/>
          <w:szCs w:val="24"/>
        </w:rPr>
        <w:t>in vivo</w:t>
      </w:r>
      <w:r>
        <w:rPr>
          <w:rFonts w:ascii="Calibri" w:eastAsia="Calibri" w:hAnsi="Calibri" w:cs="Calibri"/>
          <w:sz w:val="24"/>
          <w:szCs w:val="24"/>
        </w:rPr>
        <w:t xml:space="preserve"> in the developing zebrafish brain with Brainbow and track their behavior over time via time-lapse confocal microscopy</w:t>
      </w:r>
      <w:bookmarkStart w:id="9" w:name="__UnoMark__25032_3916967673"/>
      <w:bookmarkStart w:id="10" w:name="__UnoMark__25005_3916967673"/>
      <w:bookmarkStart w:id="11" w:name="Mendeley_Bookmark_CPI80toLPW"/>
      <w:bookmarkStart w:id="12" w:name="Mendeley_Bookmark_s9aAQARMfW"/>
      <w:r>
        <w:rPr>
          <w:rFonts w:ascii="Calibri" w:eastAsia="Calibri" w:hAnsi="Calibri" w:cs="Calibri"/>
          <w:sz w:val="24"/>
          <w:szCs w:val="24"/>
          <w:vertAlign w:val="superscript"/>
        </w:rPr>
        <w:t>11</w:t>
      </w:r>
      <w:bookmarkEnd w:id="9"/>
      <w:bookmarkEnd w:id="10"/>
      <w:bookmarkEnd w:id="11"/>
      <w:bookmarkEnd w:id="12"/>
      <w:r>
        <w:rPr>
          <w:rFonts w:ascii="Calibri" w:eastAsia="Calibri" w:hAnsi="Calibri" w:cs="Calibri"/>
          <w:sz w:val="24"/>
          <w:szCs w:val="24"/>
        </w:rPr>
        <w:t>.</w:t>
      </w:r>
      <w:r w:rsidR="00A21684">
        <w:rPr>
          <w:rFonts w:ascii="Calibri" w:eastAsia="Calibri" w:hAnsi="Calibri" w:cs="Calibri"/>
          <w:sz w:val="24"/>
          <w:szCs w:val="24"/>
        </w:rPr>
        <w:t xml:space="preserve"> </w:t>
      </w:r>
      <w:r>
        <w:rPr>
          <w:rFonts w:ascii="Calibri" w:eastAsia="Calibri" w:hAnsi="Calibri" w:cs="Calibri"/>
          <w:sz w:val="24"/>
          <w:szCs w:val="24"/>
        </w:rPr>
        <w:t>The approach can also be adapted to visualize other parts of the developing embryo.</w:t>
      </w:r>
    </w:p>
    <w:p w14:paraId="64B4863C" w14:textId="77777777" w:rsidR="001B0864" w:rsidRDefault="001B0864" w:rsidP="00017DEB">
      <w:pPr>
        <w:pStyle w:val="Default"/>
        <w:widowControl w:val="0"/>
        <w:tabs>
          <w:tab w:val="left" w:pos="270"/>
        </w:tabs>
        <w:jc w:val="both"/>
      </w:pPr>
    </w:p>
    <w:p w14:paraId="7616B7D5" w14:textId="60D1766B" w:rsidR="009053CA" w:rsidRDefault="00E53489" w:rsidP="00017DEB">
      <w:pPr>
        <w:pStyle w:val="Default"/>
        <w:widowControl w:val="0"/>
        <w:tabs>
          <w:tab w:val="left" w:pos="270"/>
        </w:tabs>
        <w:jc w:val="both"/>
        <w:rPr>
          <w:rFonts w:ascii="Calibri" w:eastAsia="Calibri" w:hAnsi="Calibri" w:cs="Calibri"/>
          <w:sz w:val="24"/>
          <w:szCs w:val="24"/>
        </w:rPr>
      </w:pPr>
      <w:r>
        <w:rPr>
          <w:rFonts w:ascii="Calibri" w:eastAsia="Calibri" w:hAnsi="Calibri" w:cs="Calibri"/>
          <w:sz w:val="24"/>
          <w:szCs w:val="24"/>
        </w:rPr>
        <w:t>To observe and distinguish among cells in the developing zebrafish brain, we have adapted the Brainbow cell-labeling technique</w:t>
      </w:r>
      <w:bookmarkStart w:id="13" w:name="__UnoMark__25033_3916967673"/>
      <w:bookmarkStart w:id="14" w:name="__UnoMark__25028_3916967673"/>
      <w:bookmarkStart w:id="15" w:name="Mendeley_Bookmark_5gjNCuyJ8c"/>
      <w:bookmarkStart w:id="16" w:name="Mendeley_Bookmark_X5VFSW7xUB"/>
      <w:r>
        <w:rPr>
          <w:rFonts w:ascii="Calibri" w:eastAsia="Calibri" w:hAnsi="Calibri" w:cs="Calibri"/>
          <w:sz w:val="24"/>
          <w:szCs w:val="24"/>
          <w:vertAlign w:val="superscript"/>
        </w:rPr>
        <w:t>11</w:t>
      </w:r>
      <w:bookmarkEnd w:id="13"/>
      <w:bookmarkEnd w:id="14"/>
      <w:bookmarkEnd w:id="15"/>
      <w:bookmarkEnd w:id="16"/>
      <w:r>
        <w:rPr>
          <w:rFonts w:ascii="Calibri" w:eastAsia="Calibri" w:hAnsi="Calibri" w:cs="Calibri"/>
          <w:sz w:val="24"/>
          <w:szCs w:val="24"/>
        </w:rPr>
        <w:t>. Brainbow utilizes the randomly determined, combinatorial expression of three distinct fluorescent proteins (FPs) to label a population of cells. While the default expression for Brainbow expression is the red FP dTomato, recombination by the enzyme Cre recombinase results in expression of mCerulean (cyan fluorescent protein</w:t>
      </w:r>
      <w:r w:rsidR="001C0F24">
        <w:rPr>
          <w:rFonts w:ascii="Calibri" w:eastAsia="Calibri" w:hAnsi="Calibri" w:cs="Calibri"/>
          <w:sz w:val="24"/>
          <w:szCs w:val="24"/>
        </w:rPr>
        <w:t xml:space="preserve">, </w:t>
      </w:r>
      <w:r>
        <w:rPr>
          <w:rFonts w:ascii="Calibri" w:eastAsia="Calibri" w:hAnsi="Calibri" w:cs="Calibri"/>
          <w:sz w:val="24"/>
          <w:szCs w:val="24"/>
        </w:rPr>
        <w:t>CFP) or yellow fluorescent protein</w:t>
      </w:r>
      <w:r w:rsidR="001C0F24" w:rsidRPr="001C0F24">
        <w:rPr>
          <w:rFonts w:ascii="Calibri" w:eastAsia="Calibri" w:hAnsi="Calibri" w:cs="Calibri"/>
          <w:sz w:val="24"/>
          <w:szCs w:val="24"/>
        </w:rPr>
        <w:t xml:space="preserve"> </w:t>
      </w:r>
      <w:r w:rsidR="001C0F24">
        <w:rPr>
          <w:rFonts w:ascii="Calibri" w:eastAsia="Calibri" w:hAnsi="Calibri" w:cs="Calibri"/>
          <w:sz w:val="24"/>
          <w:szCs w:val="24"/>
        </w:rPr>
        <w:t>(YFP</w:t>
      </w:r>
      <w:r>
        <w:rPr>
          <w:rFonts w:ascii="Calibri" w:eastAsia="Calibri" w:hAnsi="Calibri" w:cs="Calibri"/>
          <w:sz w:val="24"/>
          <w:szCs w:val="24"/>
        </w:rPr>
        <w:t>)</w:t>
      </w:r>
      <w:bookmarkStart w:id="17" w:name="__UnoMark__25044_3916967673"/>
      <w:bookmarkStart w:id="18" w:name="__UnoMark__25024_3916967673"/>
      <w:bookmarkStart w:id="19" w:name="Mendeley_Bookmark_OsSGR7o7mJ"/>
      <w:bookmarkStart w:id="20" w:name="Mendeley_Bookmark_ft7V8ARNj6"/>
      <w:r>
        <w:rPr>
          <w:rFonts w:ascii="Calibri" w:eastAsia="Calibri" w:hAnsi="Calibri" w:cs="Calibri"/>
          <w:sz w:val="24"/>
          <w:szCs w:val="24"/>
          <w:vertAlign w:val="superscript"/>
        </w:rPr>
        <w:t>12,13</w:t>
      </w:r>
      <w:bookmarkEnd w:id="17"/>
      <w:bookmarkEnd w:id="18"/>
      <w:bookmarkEnd w:id="19"/>
      <w:bookmarkEnd w:id="20"/>
      <w:r>
        <w:rPr>
          <w:rFonts w:ascii="Calibri" w:eastAsia="Calibri" w:hAnsi="Calibri" w:cs="Calibri"/>
          <w:sz w:val="24"/>
          <w:szCs w:val="24"/>
        </w:rPr>
        <w:t xml:space="preserve">. The combined amount of each FP expressed in a cell gives it a unique hue, allowing clear visual distinction from neighboring cells. Additionally, when a progenitor cell divides, each daughter cell will inherit </w:t>
      </w:r>
      <w:r w:rsidR="00A52D7F">
        <w:rPr>
          <w:rFonts w:ascii="Calibri" w:eastAsia="Calibri" w:hAnsi="Calibri" w:cs="Calibri"/>
          <w:sz w:val="24"/>
          <w:szCs w:val="24"/>
        </w:rPr>
        <w:t xml:space="preserve">the </w:t>
      </w:r>
      <w:r>
        <w:rPr>
          <w:rFonts w:ascii="Calibri" w:eastAsia="Calibri" w:hAnsi="Calibri" w:cs="Calibri"/>
          <w:sz w:val="24"/>
          <w:szCs w:val="24"/>
        </w:rPr>
        <w:t>color</w:t>
      </w:r>
      <w:r w:rsidR="00A52D7F">
        <w:rPr>
          <w:rFonts w:ascii="Calibri" w:eastAsia="Calibri" w:hAnsi="Calibri" w:cs="Calibri"/>
          <w:sz w:val="24"/>
          <w:szCs w:val="24"/>
        </w:rPr>
        <w:t xml:space="preserve"> from its mother cell</w:t>
      </w:r>
      <w:r>
        <w:rPr>
          <w:rFonts w:ascii="Calibri" w:eastAsia="Calibri" w:hAnsi="Calibri" w:cs="Calibri"/>
          <w:sz w:val="24"/>
          <w:szCs w:val="24"/>
        </w:rPr>
        <w:t>, producing color-coded clones</w:t>
      </w:r>
      <w:r>
        <w:rPr>
          <w:rFonts w:ascii="Calibri" w:eastAsia="Calibri" w:hAnsi="Calibri" w:cs="Calibri"/>
          <w:sz w:val="24"/>
          <w:szCs w:val="24"/>
          <w:vertAlign w:val="superscript"/>
        </w:rPr>
        <w:t xml:space="preserve"> </w:t>
      </w:r>
      <w:r>
        <w:rPr>
          <w:rFonts w:ascii="Calibri" w:eastAsia="Calibri" w:hAnsi="Calibri" w:cs="Calibri"/>
          <w:sz w:val="24"/>
          <w:szCs w:val="24"/>
        </w:rPr>
        <w:t>and allowing researchers to trace cell lineage</w:t>
      </w:r>
      <w:bookmarkStart w:id="21" w:name="__UnoMark__25084_3916967673"/>
      <w:bookmarkStart w:id="22" w:name="__UnoMark__25045_3916967673"/>
      <w:bookmarkStart w:id="23" w:name="Mendeley_Bookmark_q1WBDS2ZCy"/>
      <w:bookmarkStart w:id="24" w:name="Mendeley_Bookmark_aZxAdE884c"/>
      <w:r>
        <w:rPr>
          <w:rFonts w:ascii="Calibri" w:eastAsia="Calibri" w:hAnsi="Calibri" w:cs="Calibri"/>
          <w:sz w:val="24"/>
          <w:szCs w:val="24"/>
          <w:vertAlign w:val="superscript"/>
        </w:rPr>
        <w:t>11,14</w:t>
      </w:r>
      <w:bookmarkEnd w:id="21"/>
      <w:bookmarkEnd w:id="22"/>
      <w:bookmarkEnd w:id="23"/>
      <w:bookmarkEnd w:id="24"/>
      <w:r>
        <w:rPr>
          <w:rFonts w:ascii="Calibri" w:eastAsia="Calibri" w:hAnsi="Calibri" w:cs="Calibri"/>
          <w:sz w:val="24"/>
          <w:szCs w:val="24"/>
        </w:rPr>
        <w:t>. While originally used to analyze neuronal circuitry in mice</w:t>
      </w:r>
      <w:bookmarkStart w:id="25" w:name="__UnoMark__25085_3916967673"/>
      <w:bookmarkStart w:id="26" w:name="__UnoMark__25080_3916967673"/>
      <w:bookmarkStart w:id="27" w:name="Mendeley_Bookmark_7xVXfOA4GR"/>
      <w:bookmarkStart w:id="28" w:name="Mendeley_Bookmark_tdWHjv3hap"/>
      <w:r>
        <w:rPr>
          <w:rFonts w:ascii="Calibri" w:eastAsia="Calibri" w:hAnsi="Calibri" w:cs="Calibri"/>
          <w:sz w:val="24"/>
          <w:szCs w:val="24"/>
          <w:vertAlign w:val="superscript"/>
        </w:rPr>
        <w:t>12</w:t>
      </w:r>
      <w:bookmarkEnd w:id="25"/>
      <w:bookmarkEnd w:id="26"/>
      <w:bookmarkEnd w:id="27"/>
      <w:bookmarkEnd w:id="28"/>
      <w:r>
        <w:rPr>
          <w:rFonts w:ascii="Calibri" w:eastAsia="Calibri" w:hAnsi="Calibri" w:cs="Calibri"/>
          <w:sz w:val="24"/>
          <w:szCs w:val="24"/>
        </w:rPr>
        <w:t>, Brainbow has since been expressed in a wide variety of model organisms, including zebrafish</w:t>
      </w:r>
      <w:bookmarkStart w:id="29" w:name="__UnoMark__25096_3916967673"/>
      <w:bookmarkStart w:id="30" w:name="__UnoMark__25076_3916967673"/>
      <w:bookmarkStart w:id="31" w:name="Mendeley_Bookmark_0TT92bbafV"/>
      <w:bookmarkStart w:id="32" w:name="Mendeley_Bookmark_iO5j8xDF1d"/>
      <w:r>
        <w:rPr>
          <w:rFonts w:ascii="Calibri" w:eastAsia="Calibri" w:hAnsi="Calibri" w:cs="Calibri"/>
          <w:sz w:val="24"/>
          <w:szCs w:val="24"/>
          <w:vertAlign w:val="superscript"/>
        </w:rPr>
        <w:t>15</w:t>
      </w:r>
      <w:bookmarkEnd w:id="29"/>
      <w:bookmarkEnd w:id="30"/>
      <w:bookmarkEnd w:id="31"/>
      <w:bookmarkEnd w:id="32"/>
      <w:r>
        <w:rPr>
          <w:rFonts w:ascii="Calibri" w:eastAsia="Calibri" w:hAnsi="Calibri" w:cs="Calibri"/>
          <w:sz w:val="24"/>
          <w:szCs w:val="24"/>
        </w:rPr>
        <w:t>.</w:t>
      </w:r>
    </w:p>
    <w:p w14:paraId="648C4636" w14:textId="77777777" w:rsidR="001B0864" w:rsidRDefault="001B0864" w:rsidP="00017DEB">
      <w:pPr>
        <w:pStyle w:val="Default"/>
        <w:widowControl w:val="0"/>
        <w:tabs>
          <w:tab w:val="left" w:pos="270"/>
        </w:tabs>
        <w:jc w:val="both"/>
      </w:pPr>
    </w:p>
    <w:p w14:paraId="6097666E" w14:textId="3578BAE5" w:rsidR="009053CA" w:rsidRDefault="00A02CDC" w:rsidP="00017DEB">
      <w:pPr>
        <w:pStyle w:val="Default"/>
        <w:widowControl w:val="0"/>
        <w:tabs>
          <w:tab w:val="left" w:pos="270"/>
        </w:tabs>
        <w:jc w:val="both"/>
        <w:rPr>
          <w:rFonts w:ascii="Calibri" w:eastAsia="Calibri" w:hAnsi="Calibri" w:cs="Calibri"/>
          <w:sz w:val="24"/>
          <w:szCs w:val="24"/>
        </w:rPr>
      </w:pPr>
      <w:r>
        <w:rPr>
          <w:rFonts w:ascii="Calibri" w:eastAsia="Calibri" w:hAnsi="Calibri" w:cs="Calibri"/>
          <w:sz w:val="24"/>
          <w:szCs w:val="24"/>
        </w:rPr>
        <w:t xml:space="preserve">Our </w:t>
      </w:r>
      <w:r w:rsidR="00E53489">
        <w:rPr>
          <w:rFonts w:ascii="Calibri" w:eastAsia="Calibri" w:hAnsi="Calibri" w:cs="Calibri"/>
          <w:sz w:val="24"/>
          <w:szCs w:val="24"/>
        </w:rPr>
        <w:t>technique builds on previous multicolor labeling and imaging methods to directly image multiple color-coded clones over time in living zebrafish. Due to their optical transparency as embryos, zebrafish are well suited to imaging experiments</w:t>
      </w:r>
      <w:bookmarkStart w:id="33" w:name="__UnoMark__25136_3916967673"/>
      <w:bookmarkStart w:id="34" w:name="__UnoMark__25097_3916967673"/>
      <w:bookmarkStart w:id="35" w:name="Mendeley_Bookmark_3apkVcPjr5"/>
      <w:bookmarkStart w:id="36" w:name="Mendeley_Bookmark_8Id4igMCRW"/>
      <w:r w:rsidR="00E53489">
        <w:rPr>
          <w:rFonts w:ascii="Calibri" w:eastAsia="Calibri" w:hAnsi="Calibri" w:cs="Calibri"/>
          <w:sz w:val="24"/>
          <w:szCs w:val="24"/>
          <w:vertAlign w:val="superscript"/>
        </w:rPr>
        <w:t>16</w:t>
      </w:r>
      <w:bookmarkEnd w:id="33"/>
      <w:bookmarkEnd w:id="34"/>
      <w:bookmarkEnd w:id="35"/>
      <w:bookmarkEnd w:id="36"/>
      <w:r w:rsidRPr="00017DEB">
        <w:rPr>
          <w:rFonts w:ascii="Calibri" w:eastAsia="Calibri" w:hAnsi="Calibri" w:cs="Calibri"/>
          <w:sz w:val="24"/>
          <w:szCs w:val="24"/>
        </w:rPr>
        <w:t>,</w:t>
      </w:r>
      <w:r>
        <w:rPr>
          <w:rFonts w:ascii="Calibri" w:eastAsia="Calibri" w:hAnsi="Calibri" w:cs="Calibri"/>
          <w:sz w:val="24"/>
          <w:szCs w:val="24"/>
          <w:vertAlign w:val="superscript"/>
        </w:rPr>
        <w:t xml:space="preserve"> </w:t>
      </w:r>
      <w:r w:rsidR="00E53489">
        <w:rPr>
          <w:rFonts w:ascii="Calibri" w:eastAsia="Calibri" w:hAnsi="Calibri" w:cs="Calibri"/>
          <w:sz w:val="24"/>
          <w:szCs w:val="24"/>
        </w:rPr>
        <w:t>and previous studies have utilized Brainbow in zebrafish to study a variety of tissues, including the nervous system</w:t>
      </w:r>
      <w:bookmarkStart w:id="37" w:name="__UnoMark__25260_3916967673"/>
      <w:bookmarkStart w:id="38" w:name="__UnoMark__25137_3916967673"/>
      <w:bookmarkStart w:id="39" w:name="Mendeley_Bookmark_Ap6QTIuFPo"/>
      <w:bookmarkStart w:id="40" w:name="Mendeley_Bookmark_VOD4L0psnh"/>
      <w:r w:rsidR="00E53489">
        <w:rPr>
          <w:rFonts w:ascii="Calibri" w:eastAsia="Calibri" w:hAnsi="Calibri" w:cs="Calibri"/>
          <w:sz w:val="24"/>
          <w:szCs w:val="24"/>
          <w:vertAlign w:val="superscript"/>
        </w:rPr>
        <w:t>11,15,17–27</w:t>
      </w:r>
      <w:bookmarkEnd w:id="37"/>
      <w:bookmarkEnd w:id="38"/>
      <w:bookmarkEnd w:id="39"/>
      <w:bookmarkEnd w:id="40"/>
      <w:r w:rsidR="00E53489">
        <w:rPr>
          <w:rFonts w:ascii="Calibri" w:eastAsia="Calibri" w:hAnsi="Calibri" w:cs="Calibri"/>
          <w:sz w:val="24"/>
          <w:szCs w:val="24"/>
        </w:rPr>
        <w:t xml:space="preserve">. The ability to </w:t>
      </w:r>
      <w:r w:rsidR="00D47F2B" w:rsidRPr="00D47F2B">
        <w:rPr>
          <w:rFonts w:ascii="Calibri" w:eastAsia="Calibri" w:hAnsi="Calibri" w:cs="Calibri"/>
          <w:sz w:val="24"/>
          <w:szCs w:val="24"/>
        </w:rPr>
        <w:t xml:space="preserve">directly </w:t>
      </w:r>
      <w:r w:rsidR="00E53489">
        <w:rPr>
          <w:rFonts w:ascii="Calibri" w:eastAsia="Calibri" w:hAnsi="Calibri" w:cs="Calibri"/>
          <w:sz w:val="24"/>
          <w:szCs w:val="24"/>
        </w:rPr>
        <w:t xml:space="preserve">image </w:t>
      </w:r>
      <w:r w:rsidR="00D47F2B">
        <w:rPr>
          <w:rFonts w:ascii="Calibri" w:eastAsia="Calibri" w:hAnsi="Calibri" w:cs="Calibri"/>
          <w:sz w:val="24"/>
          <w:szCs w:val="24"/>
        </w:rPr>
        <w:t>the inside of</w:t>
      </w:r>
      <w:r w:rsidR="00E53489" w:rsidRPr="00D47F2B">
        <w:rPr>
          <w:rFonts w:ascii="Calibri" w:eastAsia="Calibri" w:hAnsi="Calibri" w:cs="Calibri"/>
          <w:sz w:val="24"/>
          <w:szCs w:val="24"/>
        </w:rPr>
        <w:t xml:space="preserve"> the organism</w:t>
      </w:r>
      <w:r w:rsidR="00E53489">
        <w:rPr>
          <w:rFonts w:ascii="Calibri" w:eastAsia="Calibri" w:hAnsi="Calibri" w:cs="Calibri"/>
          <w:sz w:val="24"/>
          <w:szCs w:val="24"/>
        </w:rPr>
        <w:t xml:space="preserve">, along with their rapid </w:t>
      </w:r>
      <w:r w:rsidR="00E53489" w:rsidRPr="00F364D7">
        <w:rPr>
          <w:rFonts w:ascii="Calibri" w:eastAsia="Calibri" w:hAnsi="Calibri" w:cs="Calibri"/>
          <w:sz w:val="24"/>
          <w:szCs w:val="24"/>
        </w:rPr>
        <w:t>ex utero development</w:t>
      </w:r>
      <w:r w:rsidR="00E53489">
        <w:rPr>
          <w:rFonts w:ascii="Calibri" w:eastAsia="Calibri" w:hAnsi="Calibri" w:cs="Calibri"/>
          <w:sz w:val="24"/>
          <w:szCs w:val="24"/>
        </w:rPr>
        <w:t xml:space="preserve">, make zebrafish a </w:t>
      </w:r>
      <w:r w:rsidR="00D47F2B">
        <w:rPr>
          <w:rFonts w:ascii="Calibri" w:eastAsia="Calibri" w:hAnsi="Calibri" w:cs="Calibri"/>
          <w:sz w:val="24"/>
          <w:szCs w:val="24"/>
        </w:rPr>
        <w:t>valuable</w:t>
      </w:r>
      <w:r w:rsidR="00D47F2B" w:rsidDel="00D47F2B">
        <w:rPr>
          <w:rFonts w:ascii="Calibri" w:eastAsia="Calibri" w:hAnsi="Calibri" w:cs="Calibri"/>
          <w:sz w:val="24"/>
          <w:szCs w:val="24"/>
        </w:rPr>
        <w:t xml:space="preserve"> </w:t>
      </w:r>
      <w:r w:rsidR="00E53489">
        <w:rPr>
          <w:rFonts w:ascii="Calibri" w:eastAsia="Calibri" w:hAnsi="Calibri" w:cs="Calibri"/>
          <w:sz w:val="24"/>
          <w:szCs w:val="24"/>
        </w:rPr>
        <w:t>model of vertebrate development. In contrast to the mammalian brain, the entire proliferative zone of the zebrafish hindbrain is readily available for imaging without disruption to its endogenous environment</w:t>
      </w:r>
      <w:bookmarkStart w:id="41" w:name="__UnoMark__25261_3916967673"/>
      <w:bookmarkStart w:id="42" w:name="__UnoMark__25256_3916967673"/>
      <w:bookmarkStart w:id="43" w:name="Mendeley_Bookmark_tVZmlbvDdS"/>
      <w:bookmarkStart w:id="44" w:name="Mendeley_Bookmark_hHJC8HcILm"/>
      <w:bookmarkStart w:id="45" w:name="__UnoMark__19012_3916967673"/>
      <w:r w:rsidR="00E53489">
        <w:rPr>
          <w:rFonts w:ascii="Calibri" w:eastAsia="Calibri" w:hAnsi="Calibri" w:cs="Calibri"/>
          <w:sz w:val="24"/>
          <w:szCs w:val="24"/>
          <w:vertAlign w:val="superscript"/>
        </w:rPr>
        <w:t>6</w:t>
      </w:r>
      <w:bookmarkEnd w:id="41"/>
      <w:bookmarkEnd w:id="42"/>
      <w:bookmarkEnd w:id="43"/>
      <w:bookmarkEnd w:id="44"/>
      <w:bookmarkEnd w:id="45"/>
      <w:r w:rsidR="00E53489">
        <w:rPr>
          <w:rFonts w:ascii="Calibri" w:eastAsia="Calibri" w:hAnsi="Calibri" w:cs="Calibri"/>
          <w:sz w:val="24"/>
          <w:szCs w:val="24"/>
        </w:rPr>
        <w:t xml:space="preserve">. This allows experiments to be conducted in the living organism, </w:t>
      </w:r>
      <w:r w:rsidR="00E53489" w:rsidRPr="00F364D7">
        <w:rPr>
          <w:rFonts w:ascii="Calibri" w:eastAsia="Calibri" w:hAnsi="Calibri" w:cs="Calibri"/>
          <w:sz w:val="24"/>
          <w:szCs w:val="24"/>
        </w:rPr>
        <w:t>rather than</w:t>
      </w:r>
      <w:r w:rsidR="00BC555D" w:rsidRPr="00F364D7">
        <w:rPr>
          <w:rFonts w:ascii="Calibri" w:eastAsia="Calibri" w:hAnsi="Calibri" w:cs="Calibri"/>
          <w:sz w:val="24"/>
          <w:szCs w:val="24"/>
        </w:rPr>
        <w:t xml:space="preserve"> in</w:t>
      </w:r>
      <w:r w:rsidR="00E53489" w:rsidRPr="00F364D7">
        <w:rPr>
          <w:rFonts w:ascii="Calibri" w:eastAsia="Calibri" w:hAnsi="Calibri" w:cs="Calibri"/>
          <w:sz w:val="24"/>
          <w:szCs w:val="24"/>
        </w:rPr>
        <w:t xml:space="preserve"> in vitro or</w:t>
      </w:r>
      <w:r w:rsidR="00E53489">
        <w:rPr>
          <w:rFonts w:ascii="Calibri" w:eastAsia="Calibri" w:hAnsi="Calibri" w:cs="Calibri"/>
          <w:sz w:val="24"/>
          <w:szCs w:val="24"/>
        </w:rPr>
        <w:t xml:space="preserve"> fixed tissue preparations. In contrast to fixed imaging experiments, </w:t>
      </w:r>
      <w:r w:rsidR="00E53489" w:rsidRPr="00F364D7">
        <w:rPr>
          <w:rFonts w:ascii="Calibri" w:eastAsia="Calibri" w:hAnsi="Calibri" w:cs="Calibri"/>
          <w:sz w:val="24"/>
          <w:szCs w:val="24"/>
        </w:rPr>
        <w:t>in vivo studies</w:t>
      </w:r>
      <w:r w:rsidR="00E53489">
        <w:rPr>
          <w:rFonts w:ascii="Calibri" w:eastAsia="Calibri" w:hAnsi="Calibri" w:cs="Calibri"/>
          <w:sz w:val="24"/>
          <w:szCs w:val="24"/>
        </w:rPr>
        <w:t xml:space="preserve"> allow for a longitudinal design, producing hours of data that can be analyzed for patterns, thus increasing the likelihood of observing relatively rare events. Depending upon the speed and length of the events of interest, researchers may choose to perform short (1</w:t>
      </w:r>
      <w:r w:rsidR="001C0F24" w:rsidRPr="006D58BA">
        <w:rPr>
          <w:rFonts w:ascii="Calibri" w:eastAsia="Calibri" w:hAnsi="Calibri" w:cs="Calibri"/>
          <w:sz w:val="24"/>
          <w:szCs w:val="24"/>
        </w:rPr>
        <w:t>–</w:t>
      </w:r>
      <w:r w:rsidR="00E53489">
        <w:rPr>
          <w:rFonts w:ascii="Calibri" w:eastAsia="Calibri" w:hAnsi="Calibri" w:cs="Calibri"/>
          <w:sz w:val="24"/>
          <w:szCs w:val="24"/>
        </w:rPr>
        <w:t xml:space="preserve">2 h) or long (up to </w:t>
      </w:r>
      <w:r w:rsidR="00B9527A">
        <w:rPr>
          <w:rFonts w:ascii="Calibri" w:eastAsia="Calibri" w:hAnsi="Calibri" w:cs="Calibri"/>
          <w:sz w:val="24"/>
          <w:szCs w:val="24"/>
        </w:rPr>
        <w:t>~</w:t>
      </w:r>
      <w:r w:rsidR="00E53489">
        <w:rPr>
          <w:rFonts w:ascii="Calibri" w:eastAsia="Calibri" w:hAnsi="Calibri" w:cs="Calibri"/>
          <w:sz w:val="24"/>
          <w:szCs w:val="24"/>
        </w:rPr>
        <w:t>16 h) time-lapse imaging experiments.</w:t>
      </w:r>
      <w:r w:rsidR="00117D34">
        <w:rPr>
          <w:rFonts w:ascii="Calibri" w:eastAsia="Calibri" w:hAnsi="Calibri" w:cs="Calibri"/>
          <w:sz w:val="24"/>
          <w:szCs w:val="24"/>
        </w:rPr>
        <w:t xml:space="preserve"> </w:t>
      </w:r>
      <w:r w:rsidR="00E53489" w:rsidRPr="00017DEB">
        <w:rPr>
          <w:rFonts w:ascii="Calibri" w:eastAsia="Calibri" w:hAnsi="Calibri" w:cs="Calibri"/>
          <w:sz w:val="24"/>
          <w:szCs w:val="24"/>
        </w:rPr>
        <w:t>By using the zebrafish heat shock promoter 70 (hsp70</w:t>
      </w:r>
      <w:r w:rsidR="001C0F24">
        <w:rPr>
          <w:rFonts w:ascii="Calibri" w:eastAsia="Calibri" w:hAnsi="Calibri" w:cs="Calibri"/>
          <w:sz w:val="24"/>
          <w:szCs w:val="24"/>
        </w:rPr>
        <w:t>,</w:t>
      </w:r>
      <w:r w:rsidR="00E53489" w:rsidRPr="00017DEB">
        <w:rPr>
          <w:rFonts w:ascii="Calibri" w:eastAsia="Calibri" w:hAnsi="Calibri" w:cs="Calibri"/>
          <w:sz w:val="24"/>
          <w:szCs w:val="24"/>
        </w:rPr>
        <w:t xml:space="preserve"> hsp), Brainbow expression can be temporally controlled</w:t>
      </w:r>
      <w:bookmarkStart w:id="46" w:name="__UnoMark__25252_3916967673"/>
      <w:bookmarkStart w:id="47" w:name="__UnoMark__25248_3916967673"/>
      <w:bookmarkStart w:id="48" w:name="Mendeley_Bookmark_SQ5kqXN9ok"/>
      <w:bookmarkStart w:id="49" w:name="Mendeley_Bookmark_ia4uH9KzYU"/>
      <w:r w:rsidR="00E53489" w:rsidRPr="00017DEB">
        <w:rPr>
          <w:rFonts w:ascii="Calibri" w:eastAsia="Calibri" w:hAnsi="Calibri" w:cs="Calibri"/>
          <w:sz w:val="24"/>
          <w:szCs w:val="24"/>
          <w:vertAlign w:val="superscript"/>
        </w:rPr>
        <w:t>28</w:t>
      </w:r>
      <w:bookmarkEnd w:id="46"/>
      <w:bookmarkEnd w:id="47"/>
      <w:bookmarkEnd w:id="48"/>
      <w:bookmarkEnd w:id="49"/>
      <w:r w:rsidR="00CE4BA5">
        <w:rPr>
          <w:rFonts w:ascii="Calibri" w:eastAsia="Calibri" w:hAnsi="Calibri" w:cs="Calibri"/>
          <w:sz w:val="24"/>
          <w:szCs w:val="24"/>
          <w:vertAlign w:val="superscript"/>
        </w:rPr>
        <w:t>,29</w:t>
      </w:r>
      <w:r w:rsidR="00E53489" w:rsidRPr="00017DEB">
        <w:rPr>
          <w:rFonts w:ascii="Calibri" w:eastAsia="Calibri" w:hAnsi="Calibri" w:cs="Calibri"/>
          <w:sz w:val="24"/>
          <w:szCs w:val="24"/>
        </w:rPr>
        <w:t>. Additionally, the mosaic expression induced by this promoter is well</w:t>
      </w:r>
      <w:r w:rsidR="00074BC6">
        <w:rPr>
          <w:rFonts w:ascii="Calibri" w:eastAsia="Calibri" w:hAnsi="Calibri" w:cs="Calibri"/>
          <w:sz w:val="24"/>
          <w:szCs w:val="24"/>
        </w:rPr>
        <w:t xml:space="preserve"> </w:t>
      </w:r>
      <w:r w:rsidR="00E53489" w:rsidRPr="00017DEB">
        <w:rPr>
          <w:rFonts w:ascii="Calibri" w:eastAsia="Calibri" w:hAnsi="Calibri" w:cs="Calibri"/>
          <w:sz w:val="24"/>
          <w:szCs w:val="24"/>
        </w:rPr>
        <w:t xml:space="preserve">suited </w:t>
      </w:r>
      <w:r w:rsidR="00074BC6">
        <w:rPr>
          <w:rFonts w:ascii="Calibri" w:eastAsia="Calibri" w:hAnsi="Calibri" w:cs="Calibri"/>
          <w:sz w:val="24"/>
          <w:szCs w:val="24"/>
        </w:rPr>
        <w:t>for</w:t>
      </w:r>
      <w:r w:rsidR="00E53489" w:rsidRPr="00017DEB">
        <w:rPr>
          <w:rFonts w:ascii="Calibri" w:eastAsia="Calibri" w:hAnsi="Calibri" w:cs="Calibri"/>
          <w:sz w:val="24"/>
          <w:szCs w:val="24"/>
        </w:rPr>
        <w:t xml:space="preserve"> </w:t>
      </w:r>
      <w:r w:rsidR="00E53489" w:rsidRPr="00017DEB">
        <w:rPr>
          <w:rFonts w:ascii="Calibri" w:eastAsia="Calibri" w:hAnsi="Calibri" w:cs="Calibri"/>
          <w:sz w:val="24"/>
          <w:szCs w:val="24"/>
        </w:rPr>
        <w:lastRenderedPageBreak/>
        <w:t>labeling and tracking many clones</w:t>
      </w:r>
      <w:bookmarkStart w:id="50" w:name="__UnoMark__25244_3916967673"/>
      <w:bookmarkStart w:id="51" w:name="__UnoMark__25240_3916967673"/>
      <w:bookmarkStart w:id="52" w:name="Mendeley_Bookmark_mca8RjgnC0"/>
      <w:bookmarkStart w:id="53" w:name="Mendeley_Bookmark_3KKxaLmdpc"/>
      <w:r w:rsidR="00E53489" w:rsidRPr="00017DEB">
        <w:rPr>
          <w:rFonts w:ascii="Calibri" w:eastAsia="Calibri" w:hAnsi="Calibri" w:cs="Calibri"/>
          <w:sz w:val="24"/>
          <w:szCs w:val="24"/>
          <w:vertAlign w:val="superscript"/>
        </w:rPr>
        <w:t>11</w:t>
      </w:r>
      <w:bookmarkEnd w:id="50"/>
      <w:bookmarkEnd w:id="51"/>
      <w:bookmarkEnd w:id="52"/>
      <w:bookmarkEnd w:id="53"/>
      <w:r w:rsidR="005D508E">
        <w:rPr>
          <w:rFonts w:ascii="Calibri" w:eastAsia="Calibri" w:hAnsi="Calibri" w:cs="Calibri"/>
          <w:sz w:val="24"/>
          <w:szCs w:val="24"/>
        </w:rPr>
        <w:t>.</w:t>
      </w:r>
    </w:p>
    <w:p w14:paraId="6BC3AD02" w14:textId="77777777" w:rsidR="001B0864" w:rsidRDefault="001B0864" w:rsidP="00017DEB">
      <w:pPr>
        <w:pStyle w:val="Default"/>
        <w:widowControl w:val="0"/>
        <w:tabs>
          <w:tab w:val="left" w:pos="270"/>
        </w:tabs>
        <w:jc w:val="both"/>
      </w:pPr>
    </w:p>
    <w:p w14:paraId="2B417423" w14:textId="1369BCE2" w:rsidR="009053CA" w:rsidRDefault="00E53489" w:rsidP="00017DEB">
      <w:pPr>
        <w:pStyle w:val="Default"/>
        <w:widowControl w:val="0"/>
        <w:tabs>
          <w:tab w:val="left" w:pos="270"/>
        </w:tabs>
        <w:jc w:val="both"/>
      </w:pPr>
      <w:r>
        <w:rPr>
          <w:rFonts w:ascii="Calibri" w:eastAsia="Calibri" w:hAnsi="Calibri" w:cs="Calibri"/>
          <w:sz w:val="24"/>
          <w:szCs w:val="24"/>
        </w:rPr>
        <w:t>The ability to visually identify multiple clones within the living brain is a</w:t>
      </w:r>
      <w:r w:rsidR="00F364D7">
        <w:rPr>
          <w:rFonts w:ascii="Calibri" w:eastAsia="Calibri" w:hAnsi="Calibri" w:cs="Calibri"/>
          <w:sz w:val="24"/>
          <w:szCs w:val="24"/>
        </w:rPr>
        <w:t>n</w:t>
      </w:r>
      <w:r>
        <w:rPr>
          <w:rFonts w:ascii="Calibri" w:eastAsia="Calibri" w:hAnsi="Calibri" w:cs="Calibri"/>
          <w:sz w:val="24"/>
          <w:szCs w:val="24"/>
        </w:rPr>
        <w:t xml:space="preserve"> </w:t>
      </w:r>
      <w:r w:rsidR="00F364D7">
        <w:rPr>
          <w:rFonts w:ascii="Calibri" w:eastAsia="Calibri" w:hAnsi="Calibri" w:cs="Calibri"/>
          <w:sz w:val="24"/>
          <w:szCs w:val="24"/>
        </w:rPr>
        <w:t>advantage</w:t>
      </w:r>
      <w:r>
        <w:rPr>
          <w:rFonts w:ascii="Calibri" w:eastAsia="Calibri" w:hAnsi="Calibri" w:cs="Calibri"/>
          <w:sz w:val="24"/>
          <w:szCs w:val="24"/>
        </w:rPr>
        <w:t xml:space="preserve"> of this method. Important previous studies that investigated the role of clones within development of the nervous system utilized retroviral vectors to label a single progenitor cell and its progeny </w:t>
      </w:r>
      <w:r w:rsidR="002C4818">
        <w:rPr>
          <w:rFonts w:ascii="Calibri" w:eastAsia="Calibri" w:hAnsi="Calibri" w:cs="Calibri"/>
          <w:sz w:val="24"/>
          <w:szCs w:val="24"/>
        </w:rPr>
        <w:t xml:space="preserve">using </w:t>
      </w:r>
      <w:r>
        <w:rPr>
          <w:rFonts w:ascii="Calibri" w:eastAsia="Calibri" w:hAnsi="Calibri" w:cs="Calibri"/>
          <w:sz w:val="24"/>
          <w:szCs w:val="24"/>
        </w:rPr>
        <w:t xml:space="preserve">a single FP or other readily visualized protein. Such labeling allows researchers to observe a single clone over time, either </w:t>
      </w:r>
      <w:r w:rsidRPr="00F364D7">
        <w:rPr>
          <w:rFonts w:ascii="Calibri" w:eastAsia="Calibri" w:hAnsi="Calibri" w:cs="Calibri"/>
          <w:sz w:val="24"/>
          <w:szCs w:val="24"/>
        </w:rPr>
        <w:t>in vitro or in vivo</w:t>
      </w:r>
      <w:bookmarkStart w:id="54" w:name="__UnoMark__25236_3916967673"/>
      <w:bookmarkStart w:id="55" w:name="__UnoMark__25232_3916967673"/>
      <w:bookmarkStart w:id="56" w:name="Mendeley_Bookmark_g8n3MBgpNq"/>
      <w:bookmarkStart w:id="57" w:name="Mendeley_Bookmark_xVbtTBTRNH"/>
      <w:r w:rsidRPr="00F364D7">
        <w:rPr>
          <w:rFonts w:ascii="Calibri" w:eastAsia="Calibri" w:hAnsi="Calibri" w:cs="Calibri"/>
          <w:sz w:val="24"/>
          <w:szCs w:val="24"/>
          <w:vertAlign w:val="superscript"/>
        </w:rPr>
        <w:t>2</w:t>
      </w:r>
      <w:r w:rsidRPr="00017DEB">
        <w:rPr>
          <w:rFonts w:ascii="Calibri" w:eastAsia="Calibri" w:hAnsi="Calibri" w:cs="Calibri"/>
          <w:iCs/>
          <w:sz w:val="24"/>
          <w:szCs w:val="24"/>
          <w:vertAlign w:val="superscript"/>
        </w:rPr>
        <w:t>,</w:t>
      </w:r>
      <w:r w:rsidR="0032770F">
        <w:rPr>
          <w:rFonts w:ascii="Calibri" w:eastAsia="Calibri" w:hAnsi="Calibri" w:cs="Calibri"/>
          <w:iCs/>
          <w:sz w:val="24"/>
          <w:szCs w:val="24"/>
          <w:vertAlign w:val="superscript"/>
        </w:rPr>
        <w:t>30</w:t>
      </w:r>
      <w:r w:rsidRPr="00017DEB">
        <w:rPr>
          <w:rFonts w:ascii="Calibri" w:eastAsia="Calibri" w:hAnsi="Calibri" w:cs="Calibri"/>
          <w:iCs/>
          <w:sz w:val="24"/>
          <w:szCs w:val="24"/>
          <w:vertAlign w:val="superscript"/>
        </w:rPr>
        <w:t>–3</w:t>
      </w:r>
      <w:r w:rsidR="0032770F">
        <w:rPr>
          <w:rFonts w:ascii="Calibri" w:eastAsia="Calibri" w:hAnsi="Calibri" w:cs="Calibri"/>
          <w:iCs/>
          <w:sz w:val="24"/>
          <w:szCs w:val="24"/>
          <w:vertAlign w:val="superscript"/>
        </w:rPr>
        <w:t>8</w:t>
      </w:r>
      <w:bookmarkEnd w:id="54"/>
      <w:bookmarkEnd w:id="55"/>
      <w:bookmarkEnd w:id="56"/>
      <w:bookmarkEnd w:id="57"/>
      <w:r>
        <w:rPr>
          <w:rFonts w:ascii="Calibri" w:eastAsia="Calibri" w:hAnsi="Calibri" w:cs="Calibri"/>
          <w:sz w:val="24"/>
          <w:szCs w:val="24"/>
        </w:rPr>
        <w:t xml:space="preserve">. In </w:t>
      </w:r>
      <w:r w:rsidRPr="00F364D7">
        <w:rPr>
          <w:rFonts w:ascii="Calibri" w:eastAsia="Calibri" w:hAnsi="Calibri" w:cs="Calibri"/>
          <w:sz w:val="24"/>
          <w:szCs w:val="24"/>
        </w:rPr>
        <w:t>contrast to methods to track the behavior of cells within one clone, th</w:t>
      </w:r>
      <w:r>
        <w:rPr>
          <w:rFonts w:ascii="Calibri" w:eastAsia="Calibri" w:hAnsi="Calibri" w:cs="Calibri"/>
          <w:sz w:val="24"/>
          <w:szCs w:val="24"/>
        </w:rPr>
        <w:t xml:space="preserve">e distinct colors of Brainbow allow researchers to observe </w:t>
      </w:r>
      <w:r w:rsidRPr="00F364D7">
        <w:rPr>
          <w:rFonts w:ascii="Calibri" w:eastAsia="Calibri" w:hAnsi="Calibri" w:cs="Calibri"/>
          <w:sz w:val="24"/>
          <w:szCs w:val="24"/>
        </w:rPr>
        <w:t xml:space="preserve">dynamics </w:t>
      </w:r>
      <w:r w:rsidR="002C4818" w:rsidRPr="00F364D7">
        <w:rPr>
          <w:rFonts w:ascii="Calibri" w:eastAsia="Calibri" w:hAnsi="Calibri" w:cs="Calibri"/>
          <w:sz w:val="24"/>
          <w:szCs w:val="24"/>
        </w:rPr>
        <w:t xml:space="preserve">among </w:t>
      </w:r>
      <w:r w:rsidRPr="00F364D7">
        <w:rPr>
          <w:rFonts w:ascii="Calibri" w:eastAsia="Calibri" w:hAnsi="Calibri" w:cs="Calibri"/>
          <w:sz w:val="24"/>
          <w:szCs w:val="24"/>
        </w:rPr>
        <w:t>clones</w:t>
      </w:r>
      <w:r>
        <w:rPr>
          <w:rFonts w:ascii="Calibri" w:eastAsia="Calibri" w:hAnsi="Calibri" w:cs="Calibri"/>
          <w:sz w:val="24"/>
          <w:szCs w:val="24"/>
        </w:rPr>
        <w:t xml:space="preserve">. Additionally, by using Brainbow to label many clones within the brain, </w:t>
      </w:r>
      <w:r w:rsidR="002C4818">
        <w:rPr>
          <w:rFonts w:ascii="Calibri" w:eastAsia="Calibri" w:hAnsi="Calibri" w:cs="Calibri"/>
          <w:sz w:val="24"/>
          <w:szCs w:val="24"/>
        </w:rPr>
        <w:t xml:space="preserve">additional </w:t>
      </w:r>
      <w:r>
        <w:rPr>
          <w:rFonts w:ascii="Calibri" w:eastAsia="Calibri" w:hAnsi="Calibri" w:cs="Calibri"/>
          <w:sz w:val="24"/>
          <w:szCs w:val="24"/>
        </w:rPr>
        <w:t>data on clonal behavior is collected relative to techniques that label a single clone</w:t>
      </w:r>
      <w:bookmarkStart w:id="58" w:name="__UnoMark__25276_3916967673"/>
      <w:bookmarkStart w:id="59" w:name="__UnoMark__25228_3916967673"/>
      <w:bookmarkStart w:id="60" w:name="Mendeley_Bookmark_D7yXRq22uQ"/>
      <w:bookmarkStart w:id="61" w:name="Mendeley_Bookmark_MOgEyhjZh4"/>
      <w:r>
        <w:rPr>
          <w:rFonts w:ascii="Calibri" w:eastAsia="Calibri" w:hAnsi="Calibri" w:cs="Calibri"/>
          <w:sz w:val="24"/>
          <w:szCs w:val="24"/>
          <w:vertAlign w:val="superscript"/>
        </w:rPr>
        <w:t>11</w:t>
      </w:r>
      <w:bookmarkEnd w:id="58"/>
      <w:bookmarkEnd w:id="59"/>
      <w:bookmarkEnd w:id="60"/>
      <w:bookmarkEnd w:id="61"/>
      <w:r>
        <w:rPr>
          <w:rFonts w:ascii="Calibri" w:eastAsia="Calibri" w:hAnsi="Calibri" w:cs="Calibri"/>
          <w:sz w:val="24"/>
          <w:szCs w:val="24"/>
        </w:rPr>
        <w:t>. Importantly, the approaches described here can be expanded to generate developmental comparisons between fish that have undergone different genetic or pharmacological manipulations</w:t>
      </w:r>
      <w:bookmarkStart w:id="62" w:name="__UnoMark__25344_3916967673"/>
      <w:bookmarkStart w:id="63" w:name="__UnoMark__25277_3916967673"/>
      <w:bookmarkStart w:id="64" w:name="Mendeley_Bookmark_ayoGPpLHuc"/>
      <w:bookmarkStart w:id="65" w:name="Mendeley_Bookmark_lmhg717OGk"/>
      <w:r>
        <w:rPr>
          <w:rFonts w:ascii="Calibri" w:eastAsia="Calibri" w:hAnsi="Calibri" w:cs="Calibri"/>
          <w:sz w:val="24"/>
          <w:szCs w:val="24"/>
          <w:vertAlign w:val="superscript"/>
        </w:rPr>
        <w:t>18</w:t>
      </w:r>
      <w:bookmarkEnd w:id="62"/>
      <w:bookmarkEnd w:id="63"/>
      <w:bookmarkEnd w:id="64"/>
      <w:bookmarkEnd w:id="65"/>
      <w:r>
        <w:rPr>
          <w:rFonts w:ascii="Calibri" w:eastAsia="Calibri" w:hAnsi="Calibri" w:cs="Calibri"/>
          <w:sz w:val="24"/>
          <w:szCs w:val="24"/>
        </w:rPr>
        <w:t>.</w:t>
      </w:r>
      <w:r w:rsidR="00366006">
        <w:rPr>
          <w:rFonts w:ascii="Calibri" w:eastAsia="Calibri" w:hAnsi="Calibri" w:cs="Calibri"/>
          <w:sz w:val="24"/>
          <w:szCs w:val="24"/>
        </w:rPr>
        <w:t xml:space="preserve"> </w:t>
      </w:r>
      <w:r>
        <w:rPr>
          <w:rFonts w:ascii="Calibri" w:eastAsia="Calibri" w:hAnsi="Calibri" w:cs="Calibri"/>
          <w:sz w:val="24"/>
          <w:szCs w:val="24"/>
        </w:rPr>
        <w:t>Overall, these advantages make time-</w:t>
      </w:r>
      <w:r w:rsidRPr="00F364D7">
        <w:rPr>
          <w:rFonts w:ascii="Calibri" w:eastAsia="Calibri" w:hAnsi="Calibri" w:cs="Calibri"/>
          <w:sz w:val="24"/>
          <w:szCs w:val="24"/>
        </w:rPr>
        <w:t>lapse in vivo confocal imaging</w:t>
      </w:r>
      <w:r>
        <w:rPr>
          <w:rFonts w:ascii="Calibri" w:eastAsia="Calibri" w:hAnsi="Calibri" w:cs="Calibri"/>
          <w:sz w:val="24"/>
          <w:szCs w:val="24"/>
        </w:rPr>
        <w:t xml:space="preserve"> of Brainbow-expressing zebrafish ideal for researchers exploring development of the vertebrate nervous system, particularly those interested in the role of clones. </w:t>
      </w:r>
    </w:p>
    <w:p w14:paraId="091124F5" w14:textId="77777777" w:rsidR="009053CA" w:rsidRDefault="009053CA" w:rsidP="00017DEB">
      <w:pPr>
        <w:rPr>
          <w:b/>
        </w:rPr>
      </w:pPr>
    </w:p>
    <w:p w14:paraId="71C36DFE" w14:textId="77777777" w:rsidR="009053CA" w:rsidRDefault="00E53489" w:rsidP="00017DEB">
      <w:bookmarkStart w:id="66" w:name="_Hlk22553411"/>
      <w:r>
        <w:rPr>
          <w:b/>
        </w:rPr>
        <w:t>PROTOCOL:</w:t>
      </w:r>
      <w:r>
        <w:t xml:space="preserve"> </w:t>
      </w:r>
    </w:p>
    <w:p w14:paraId="6DC202ED" w14:textId="77777777" w:rsidR="001C0F24" w:rsidRDefault="001C0F24" w:rsidP="00017DEB">
      <w:pPr>
        <w:pStyle w:val="Default"/>
        <w:jc w:val="both"/>
        <w:rPr>
          <w:rFonts w:ascii="Calibri" w:eastAsia="Calibri" w:hAnsi="Calibri" w:cs="Calibri"/>
          <w:sz w:val="24"/>
          <w:szCs w:val="24"/>
        </w:rPr>
      </w:pPr>
    </w:p>
    <w:p w14:paraId="74068845" w14:textId="034E4BE3" w:rsidR="001B0864" w:rsidRDefault="00E53489" w:rsidP="00017DEB">
      <w:pPr>
        <w:pStyle w:val="Default"/>
        <w:jc w:val="both"/>
        <w:rPr>
          <w:rFonts w:ascii="Calibri" w:eastAsia="Calibri" w:hAnsi="Calibri" w:cs="Calibri"/>
          <w:sz w:val="24"/>
          <w:szCs w:val="24"/>
        </w:rPr>
      </w:pPr>
      <w:r>
        <w:rPr>
          <w:rFonts w:ascii="Calibri" w:eastAsia="Calibri" w:hAnsi="Calibri" w:cs="Calibri"/>
          <w:sz w:val="24"/>
          <w:szCs w:val="24"/>
        </w:rPr>
        <w:t>Procedures involving animal subjects have been approved by the Institutional Animal Care and Use Committee (IACUC) at Lewis &amp; Clark College.</w:t>
      </w:r>
    </w:p>
    <w:p w14:paraId="0B43277C" w14:textId="77777777" w:rsidR="001B0864" w:rsidRDefault="001B0864" w:rsidP="00017DEB">
      <w:pPr>
        <w:pStyle w:val="Default"/>
        <w:jc w:val="both"/>
        <w:rPr>
          <w:rFonts w:ascii="Calibri" w:eastAsia="Calibri" w:hAnsi="Calibri" w:cs="Calibri"/>
          <w:sz w:val="24"/>
          <w:szCs w:val="24"/>
        </w:rPr>
      </w:pPr>
    </w:p>
    <w:p w14:paraId="7CF5AAA6" w14:textId="77777777" w:rsidR="009053CA" w:rsidRDefault="00E53489" w:rsidP="00017DEB">
      <w:pPr>
        <w:pStyle w:val="Body"/>
        <w:widowControl w:val="0"/>
        <w:numPr>
          <w:ilvl w:val="0"/>
          <w:numId w:val="2"/>
        </w:numPr>
        <w:ind w:left="0" w:firstLine="0"/>
        <w:jc w:val="both"/>
        <w:rPr>
          <w:rFonts w:ascii="Calibri" w:eastAsia="Calibri" w:hAnsi="Calibri" w:cs="Calibri"/>
          <w:b/>
          <w:bCs/>
          <w:sz w:val="24"/>
          <w:szCs w:val="24"/>
          <w:highlight w:val="yellow"/>
        </w:rPr>
      </w:pPr>
      <w:r>
        <w:rPr>
          <w:rFonts w:ascii="Calibri" w:eastAsia="Calibri" w:hAnsi="Calibri" w:cs="Calibri"/>
          <w:b/>
          <w:bCs/>
          <w:sz w:val="24"/>
          <w:szCs w:val="24"/>
          <w:highlight w:val="yellow"/>
        </w:rPr>
        <w:t>Microinjection of zebrafish embryos</w:t>
      </w:r>
    </w:p>
    <w:p w14:paraId="77A09F35" w14:textId="77777777" w:rsidR="009053CA" w:rsidRDefault="009053CA" w:rsidP="00017DEB">
      <w:pPr>
        <w:pStyle w:val="Body"/>
        <w:widowControl w:val="0"/>
        <w:jc w:val="both"/>
        <w:rPr>
          <w:rFonts w:ascii="Calibri" w:eastAsia="Calibri" w:hAnsi="Calibri" w:cs="Calibri"/>
          <w:b/>
          <w:bCs/>
          <w:sz w:val="24"/>
          <w:szCs w:val="24"/>
          <w:highlight w:val="yellow"/>
        </w:rPr>
      </w:pPr>
    </w:p>
    <w:p w14:paraId="6808ACA9" w14:textId="5B955145"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1.1. Set up wild</w:t>
      </w:r>
      <w:r w:rsidR="001C0F24">
        <w:rPr>
          <w:rFonts w:ascii="Calibri" w:eastAsia="Calibri" w:hAnsi="Calibri" w:cs="Calibri"/>
          <w:sz w:val="24"/>
          <w:szCs w:val="24"/>
          <w:highlight w:val="yellow"/>
        </w:rPr>
        <w:t xml:space="preserve"> </w:t>
      </w:r>
      <w:r>
        <w:rPr>
          <w:rFonts w:ascii="Calibri" w:eastAsia="Calibri" w:hAnsi="Calibri" w:cs="Calibri"/>
          <w:sz w:val="24"/>
          <w:szCs w:val="24"/>
          <w:highlight w:val="yellow"/>
        </w:rPr>
        <w:t>type, adult zebrafish in sex-segregated mating tanks</w:t>
      </w:r>
      <w:r w:rsidR="00F364D7">
        <w:rPr>
          <w:rFonts w:ascii="Calibri" w:eastAsia="Calibri" w:hAnsi="Calibri" w:cs="Calibri"/>
          <w:sz w:val="24"/>
          <w:szCs w:val="24"/>
          <w:highlight w:val="yellow"/>
        </w:rPr>
        <w:t xml:space="preserve"> </w:t>
      </w:r>
      <w:r>
        <w:rPr>
          <w:rFonts w:ascii="Calibri" w:eastAsia="Calibri" w:hAnsi="Calibri" w:cs="Calibri"/>
          <w:sz w:val="24"/>
          <w:szCs w:val="24"/>
          <w:highlight w:val="yellow"/>
        </w:rPr>
        <w:t>the afternoon prior to performing microinjections</w:t>
      </w:r>
      <w:bookmarkStart w:id="67" w:name="__UnoMark__25345_3916967673"/>
      <w:bookmarkStart w:id="68" w:name="__UnoMark__25340_3916967673"/>
      <w:bookmarkStart w:id="69" w:name="Mendeley_Bookmark_X5kqN50HA2"/>
      <w:bookmarkStart w:id="70" w:name="Mendeley_Bookmark_T6co4h0EzC"/>
      <w:r>
        <w:rPr>
          <w:rFonts w:ascii="Calibri" w:eastAsia="Calibri" w:hAnsi="Calibri" w:cs="Calibri"/>
          <w:sz w:val="24"/>
          <w:szCs w:val="24"/>
          <w:highlight w:val="yellow"/>
          <w:vertAlign w:val="superscript"/>
        </w:rPr>
        <w:t>39</w:t>
      </w:r>
      <w:bookmarkEnd w:id="67"/>
      <w:bookmarkEnd w:id="68"/>
      <w:bookmarkEnd w:id="69"/>
      <w:bookmarkEnd w:id="70"/>
      <w:r w:rsidR="0099465D">
        <w:rPr>
          <w:rFonts w:ascii="Calibri" w:eastAsia="Calibri" w:hAnsi="Calibri" w:cs="Calibri"/>
          <w:sz w:val="24"/>
          <w:szCs w:val="24"/>
          <w:highlight w:val="yellow"/>
          <w:vertAlign w:val="superscript"/>
        </w:rPr>
        <w:t>,40</w:t>
      </w:r>
      <w:r>
        <w:rPr>
          <w:rFonts w:ascii="Calibri" w:eastAsia="Calibri" w:hAnsi="Calibri" w:cs="Calibri"/>
          <w:sz w:val="24"/>
          <w:szCs w:val="24"/>
          <w:highlight w:val="yellow"/>
        </w:rPr>
        <w:t xml:space="preserve">. </w:t>
      </w:r>
    </w:p>
    <w:p w14:paraId="2FD4CBB4" w14:textId="77777777" w:rsidR="009053CA" w:rsidRDefault="009053CA" w:rsidP="00017DEB">
      <w:pPr>
        <w:pStyle w:val="Body"/>
        <w:widowControl w:val="0"/>
        <w:jc w:val="both"/>
        <w:rPr>
          <w:rFonts w:ascii="Calibri" w:eastAsia="Calibri" w:hAnsi="Calibri" w:cs="Calibri"/>
          <w:sz w:val="24"/>
          <w:szCs w:val="24"/>
          <w:highlight w:val="yellow"/>
        </w:rPr>
      </w:pPr>
    </w:p>
    <w:p w14:paraId="119778FB" w14:textId="7961E5D9" w:rsidR="009053CA" w:rsidRDefault="00E53489" w:rsidP="00017DEB">
      <w:pPr>
        <w:pStyle w:val="Body"/>
        <w:widowControl w:val="0"/>
        <w:jc w:val="both"/>
      </w:pPr>
      <w:r>
        <w:rPr>
          <w:rFonts w:ascii="Calibri" w:eastAsia="Calibri" w:hAnsi="Calibri" w:cs="Calibri"/>
          <w:sz w:val="24"/>
          <w:szCs w:val="24"/>
          <w:highlight w:val="yellow"/>
        </w:rPr>
        <w:t xml:space="preserve">1.2. Prepare </w:t>
      </w:r>
      <w:r w:rsidR="00366006">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DNA solution </w:t>
      </w:r>
      <w:r w:rsidR="00F364D7">
        <w:rPr>
          <w:rFonts w:ascii="Calibri" w:eastAsia="Calibri" w:hAnsi="Calibri" w:cs="Calibri"/>
          <w:sz w:val="24"/>
          <w:szCs w:val="24"/>
          <w:highlight w:val="yellow"/>
        </w:rPr>
        <w:t xml:space="preserve">in </w:t>
      </w:r>
      <w:r>
        <w:rPr>
          <w:rFonts w:ascii="Calibri" w:eastAsia="Calibri" w:hAnsi="Calibri" w:cs="Calibri"/>
          <w:sz w:val="24"/>
          <w:szCs w:val="24"/>
          <w:highlight w:val="yellow"/>
        </w:rPr>
        <w:t xml:space="preserve">the morning of </w:t>
      </w:r>
      <w:r w:rsidR="001C0F24">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microinjections. Dilute </w:t>
      </w:r>
      <w:r>
        <w:rPr>
          <w:rFonts w:ascii="Calibri" w:eastAsia="Calibri" w:hAnsi="Calibri" w:cs="Calibri"/>
          <w:i/>
          <w:iCs/>
          <w:sz w:val="24"/>
          <w:szCs w:val="24"/>
          <w:highlight w:val="yellow"/>
        </w:rPr>
        <w:t>hsp</w:t>
      </w:r>
      <w:r>
        <w:rPr>
          <w:rFonts w:ascii="Calibri" w:eastAsia="Calibri" w:hAnsi="Calibri" w:cs="Calibri"/>
          <w:sz w:val="24"/>
          <w:szCs w:val="24"/>
          <w:highlight w:val="yellow"/>
        </w:rPr>
        <w:t>:Zebrabow</w:t>
      </w:r>
      <w:bookmarkStart w:id="71" w:name="__UnoMark__25336_3916967673"/>
      <w:bookmarkStart w:id="72" w:name="__UnoMark__25332_3916967673"/>
      <w:bookmarkStart w:id="73" w:name="Mendeley_Bookmark_psT037xegJ"/>
      <w:bookmarkStart w:id="74" w:name="Mendeley_Bookmark_d7AXSoDjSH"/>
      <w:r>
        <w:rPr>
          <w:rFonts w:ascii="Calibri" w:eastAsia="Calibri" w:hAnsi="Calibri" w:cs="Calibri"/>
          <w:sz w:val="24"/>
          <w:szCs w:val="24"/>
          <w:highlight w:val="yellow"/>
          <w:vertAlign w:val="superscript"/>
        </w:rPr>
        <w:t>11</w:t>
      </w:r>
      <w:bookmarkEnd w:id="71"/>
      <w:bookmarkEnd w:id="72"/>
      <w:bookmarkEnd w:id="73"/>
      <w:bookmarkEnd w:id="74"/>
      <w:r>
        <w:rPr>
          <w:rFonts w:ascii="Calibri" w:eastAsia="Calibri" w:hAnsi="Calibri" w:cs="Calibri"/>
          <w:sz w:val="24"/>
          <w:szCs w:val="24"/>
          <w:highlight w:val="yellow"/>
        </w:rPr>
        <w:t xml:space="preserve"> plasmid DNA to a concentration of ~10 ng/μL in 0.1 mM KCl, along with 2.5% phenol red and 3.75U Cre recombinase enzyme.</w:t>
      </w:r>
    </w:p>
    <w:p w14:paraId="7B08FEAF" w14:textId="77777777" w:rsidR="009053CA" w:rsidRDefault="009053CA" w:rsidP="00017DEB">
      <w:pPr>
        <w:pStyle w:val="Body"/>
        <w:widowControl w:val="0"/>
        <w:jc w:val="both"/>
        <w:rPr>
          <w:rFonts w:ascii="Calibri" w:eastAsia="Calibri" w:hAnsi="Calibri" w:cs="Calibri"/>
          <w:sz w:val="24"/>
          <w:szCs w:val="24"/>
          <w:highlight w:val="yellow"/>
        </w:rPr>
      </w:pPr>
    </w:p>
    <w:p w14:paraId="231F870C" w14:textId="0A5BB67C" w:rsidR="009053CA" w:rsidRDefault="00E53489" w:rsidP="00017DEB">
      <w:pPr>
        <w:pStyle w:val="Body"/>
        <w:widowControl w:val="0"/>
        <w:jc w:val="both"/>
      </w:pPr>
      <w:r>
        <w:rPr>
          <w:rFonts w:ascii="Calibri" w:eastAsia="Calibri" w:hAnsi="Calibri" w:cs="Calibri"/>
          <w:sz w:val="24"/>
          <w:szCs w:val="24"/>
          <w:highlight w:val="yellow"/>
        </w:rPr>
        <w:t>1.3. Perform microinjections of DNA solution into one-cell zebrafish embryos within 45 mi</w:t>
      </w:r>
      <w:r w:rsidR="00F364D7">
        <w:rPr>
          <w:rFonts w:ascii="Calibri" w:eastAsia="Calibri" w:hAnsi="Calibri" w:cs="Calibri"/>
          <w:sz w:val="24"/>
          <w:szCs w:val="24"/>
          <w:highlight w:val="yellow"/>
        </w:rPr>
        <w:t>n</w:t>
      </w:r>
      <w:r>
        <w:rPr>
          <w:rFonts w:ascii="Calibri" w:eastAsia="Calibri" w:hAnsi="Calibri" w:cs="Calibri"/>
          <w:sz w:val="24"/>
          <w:szCs w:val="24"/>
          <w:highlight w:val="yellow"/>
        </w:rPr>
        <w:t xml:space="preserve"> of fertilization</w:t>
      </w:r>
      <w:bookmarkStart w:id="75" w:name="__UnoMark__25360_3916967673"/>
      <w:bookmarkStart w:id="76" w:name="__UnoMark__25328_3916967673"/>
      <w:bookmarkStart w:id="77" w:name="Mendeley_Bookmark_TaoWOgdaJo"/>
      <w:bookmarkStart w:id="78" w:name="Mendeley_Bookmark_RjA8QTerBf"/>
      <w:r>
        <w:rPr>
          <w:rFonts w:ascii="Calibri" w:eastAsia="Calibri" w:hAnsi="Calibri" w:cs="Calibri"/>
          <w:sz w:val="24"/>
          <w:szCs w:val="24"/>
          <w:highlight w:val="yellow"/>
          <w:vertAlign w:val="superscript"/>
        </w:rPr>
        <w:t>3</w:t>
      </w:r>
      <w:r w:rsidR="0099465D">
        <w:rPr>
          <w:rFonts w:ascii="Calibri" w:eastAsia="Calibri" w:hAnsi="Calibri" w:cs="Calibri"/>
          <w:sz w:val="24"/>
          <w:szCs w:val="24"/>
          <w:highlight w:val="yellow"/>
          <w:vertAlign w:val="superscript"/>
        </w:rPr>
        <w:t>9</w:t>
      </w:r>
      <w:r>
        <w:rPr>
          <w:rFonts w:ascii="Calibri" w:eastAsia="Calibri" w:hAnsi="Calibri" w:cs="Calibri"/>
          <w:sz w:val="24"/>
          <w:szCs w:val="24"/>
          <w:highlight w:val="yellow"/>
          <w:vertAlign w:val="superscript"/>
        </w:rPr>
        <w:t>,4</w:t>
      </w:r>
      <w:r w:rsidR="0099465D">
        <w:rPr>
          <w:rFonts w:ascii="Calibri" w:eastAsia="Calibri" w:hAnsi="Calibri" w:cs="Calibri"/>
          <w:sz w:val="24"/>
          <w:szCs w:val="24"/>
          <w:highlight w:val="yellow"/>
          <w:vertAlign w:val="superscript"/>
        </w:rPr>
        <w:t>1</w:t>
      </w:r>
      <w:bookmarkEnd w:id="75"/>
      <w:bookmarkEnd w:id="76"/>
      <w:bookmarkEnd w:id="77"/>
      <w:bookmarkEnd w:id="78"/>
      <w:r>
        <w:rPr>
          <w:rFonts w:ascii="Calibri" w:eastAsia="Calibri" w:hAnsi="Calibri" w:cs="Calibri"/>
          <w:sz w:val="24"/>
          <w:szCs w:val="24"/>
          <w:highlight w:val="yellow"/>
        </w:rPr>
        <w:t xml:space="preserve">. Inject approximately 4.2 nL of this solution into each embryo, equivalent to ~42 pg </w:t>
      </w:r>
      <w:r w:rsidR="001C0F24">
        <w:rPr>
          <w:rFonts w:ascii="Calibri" w:eastAsia="Calibri" w:hAnsi="Calibri" w:cs="Calibri"/>
          <w:sz w:val="24"/>
          <w:szCs w:val="24"/>
          <w:highlight w:val="yellow"/>
        </w:rPr>
        <w:t xml:space="preserve">of </w:t>
      </w:r>
      <w:r>
        <w:rPr>
          <w:rFonts w:ascii="Calibri" w:eastAsia="Calibri" w:hAnsi="Calibri" w:cs="Calibri"/>
          <w:sz w:val="24"/>
          <w:szCs w:val="24"/>
          <w:highlight w:val="yellow"/>
        </w:rPr>
        <w:t>plasmid DNA.</w:t>
      </w:r>
    </w:p>
    <w:p w14:paraId="0B8C9A6C" w14:textId="77777777" w:rsidR="009053CA" w:rsidRDefault="009053CA" w:rsidP="00017DEB">
      <w:pPr>
        <w:pStyle w:val="Body"/>
        <w:widowControl w:val="0"/>
        <w:jc w:val="both"/>
        <w:rPr>
          <w:rFonts w:ascii="Calibri" w:eastAsia="Calibri" w:hAnsi="Calibri" w:cs="Calibri"/>
          <w:sz w:val="24"/>
          <w:szCs w:val="24"/>
          <w:highlight w:val="yellow"/>
        </w:rPr>
      </w:pPr>
    </w:p>
    <w:p w14:paraId="2C0CEA84" w14:textId="47E51F95" w:rsidR="009053CA" w:rsidRDefault="00E53489" w:rsidP="00017DEB">
      <w:pPr>
        <w:pStyle w:val="Body"/>
        <w:widowControl w:val="0"/>
        <w:jc w:val="both"/>
      </w:pPr>
      <w:r w:rsidRPr="00F364D7">
        <w:rPr>
          <w:rFonts w:ascii="Calibri" w:eastAsia="Calibri" w:hAnsi="Calibri" w:cs="Calibri"/>
          <w:sz w:val="24"/>
          <w:szCs w:val="24"/>
        </w:rPr>
        <w:t xml:space="preserve">NOTE: The microinjection step can be omitted if a transgenic, Brainbow-expressing zebrafish line is mated instead, such as </w:t>
      </w:r>
      <w:r w:rsidRPr="00F364D7">
        <w:rPr>
          <w:rFonts w:ascii="Calibri" w:eastAsia="Calibri" w:hAnsi="Calibri" w:cs="Calibri"/>
          <w:i/>
          <w:iCs/>
          <w:sz w:val="24"/>
          <w:szCs w:val="24"/>
        </w:rPr>
        <w:t>Tg(ubi:Zebrabow)</w:t>
      </w:r>
      <w:bookmarkStart w:id="79" w:name="__UnoMark__9231_3916967673"/>
      <w:r w:rsidRPr="00F364D7">
        <w:rPr>
          <w:rFonts w:ascii="Calibri" w:eastAsia="Calibri" w:hAnsi="Calibri" w:cs="Calibri"/>
          <w:iCs/>
          <w:sz w:val="24"/>
          <w:szCs w:val="24"/>
          <w:vertAlign w:val="superscript"/>
        </w:rPr>
        <w:t>15</w:t>
      </w:r>
      <w:bookmarkEnd w:id="79"/>
      <w:r w:rsidRPr="00F364D7">
        <w:rPr>
          <w:rFonts w:ascii="Calibri" w:eastAsia="Calibri" w:hAnsi="Calibri" w:cs="Calibri"/>
          <w:i/>
          <w:iCs/>
          <w:sz w:val="24"/>
          <w:szCs w:val="24"/>
          <w:vertAlign w:val="superscript"/>
        </w:rPr>
        <w:t xml:space="preserve"> </w:t>
      </w:r>
      <w:r w:rsidRPr="00F364D7">
        <w:rPr>
          <w:rFonts w:ascii="Calibri" w:eastAsia="Calibri" w:hAnsi="Calibri" w:cs="Calibri"/>
          <w:sz w:val="24"/>
          <w:szCs w:val="24"/>
        </w:rPr>
        <w:t xml:space="preserve">and </w:t>
      </w:r>
      <w:r w:rsidRPr="00F364D7">
        <w:rPr>
          <w:rFonts w:ascii="Calibri" w:eastAsia="Calibri" w:hAnsi="Calibri" w:cs="Calibri"/>
          <w:i/>
          <w:iCs/>
          <w:sz w:val="24"/>
          <w:szCs w:val="24"/>
        </w:rPr>
        <w:t>Tg(neurod:Zebrabow)</w:t>
      </w:r>
      <w:bookmarkStart w:id="80" w:name="__UnoMark__9232_3916967673"/>
      <w:r w:rsidRPr="00F364D7">
        <w:rPr>
          <w:rFonts w:ascii="Calibri" w:eastAsia="Calibri" w:hAnsi="Calibri" w:cs="Calibri"/>
          <w:iCs/>
          <w:sz w:val="24"/>
          <w:szCs w:val="24"/>
          <w:vertAlign w:val="superscript"/>
        </w:rPr>
        <w:t>18</w:t>
      </w:r>
      <w:bookmarkEnd w:id="80"/>
      <w:r w:rsidRPr="00F364D7">
        <w:rPr>
          <w:rFonts w:ascii="Calibri" w:eastAsia="Calibri" w:hAnsi="Calibri" w:cs="Calibri"/>
          <w:sz w:val="24"/>
          <w:szCs w:val="24"/>
        </w:rPr>
        <w:t>.</w:t>
      </w:r>
      <w:r w:rsidR="00A21684">
        <w:rPr>
          <w:rFonts w:ascii="Calibri" w:eastAsia="Calibri" w:hAnsi="Calibri" w:cs="Calibri"/>
          <w:sz w:val="24"/>
          <w:szCs w:val="24"/>
        </w:rPr>
        <w:t xml:space="preserve"> </w:t>
      </w:r>
      <w:r w:rsidRPr="00F364D7">
        <w:rPr>
          <w:rFonts w:ascii="Calibri" w:eastAsia="Calibri" w:hAnsi="Calibri" w:cs="Calibri"/>
          <w:sz w:val="24"/>
          <w:szCs w:val="24"/>
        </w:rPr>
        <w:t xml:space="preserve">Performing microinjections can be advantageous </w:t>
      </w:r>
      <w:r w:rsidR="001C0F24" w:rsidRPr="006D58BA">
        <w:rPr>
          <w:rFonts w:ascii="Calibri" w:eastAsia="Calibri" w:hAnsi="Calibri" w:cs="Calibri"/>
          <w:sz w:val="24"/>
          <w:szCs w:val="24"/>
        </w:rPr>
        <w:t>because</w:t>
      </w:r>
      <w:r w:rsidR="001C0F24" w:rsidRPr="00F364D7">
        <w:rPr>
          <w:rFonts w:ascii="Calibri" w:eastAsia="Calibri" w:hAnsi="Calibri" w:cs="Calibri"/>
          <w:sz w:val="24"/>
          <w:szCs w:val="24"/>
        </w:rPr>
        <w:t xml:space="preserve"> </w:t>
      </w:r>
      <w:r w:rsidRPr="00F364D7">
        <w:rPr>
          <w:rFonts w:ascii="Calibri" w:eastAsia="Calibri" w:hAnsi="Calibri" w:cs="Calibri"/>
          <w:sz w:val="24"/>
          <w:szCs w:val="24"/>
        </w:rPr>
        <w:t>it allows researchers to titrate the copy number and labeling density.</w:t>
      </w:r>
      <w:r w:rsidR="00F364D7">
        <w:rPr>
          <w:rFonts w:ascii="Calibri" w:eastAsia="Calibri" w:hAnsi="Calibri" w:cs="Calibri"/>
          <w:sz w:val="24"/>
          <w:szCs w:val="24"/>
        </w:rPr>
        <w:t xml:space="preserve"> </w:t>
      </w:r>
      <w:r w:rsidRPr="00F364D7">
        <w:rPr>
          <w:rFonts w:ascii="Calibri" w:eastAsia="Calibri" w:hAnsi="Calibri" w:cs="Calibri"/>
          <w:sz w:val="24"/>
          <w:szCs w:val="24"/>
        </w:rPr>
        <w:t xml:space="preserve">Furthermore, a second DNA construct </w:t>
      </w:r>
      <w:r w:rsidR="009827B7" w:rsidRPr="00F364D7">
        <w:rPr>
          <w:rFonts w:ascii="Calibri" w:eastAsia="Calibri" w:hAnsi="Calibri" w:cs="Calibri"/>
          <w:sz w:val="24"/>
          <w:szCs w:val="24"/>
        </w:rPr>
        <w:t>that tags or manipulates a specific gene product</w:t>
      </w:r>
      <w:r w:rsidR="009827B7">
        <w:rPr>
          <w:rFonts w:ascii="Calibri" w:eastAsia="Calibri" w:hAnsi="Calibri" w:cs="Calibri"/>
          <w:sz w:val="24"/>
          <w:szCs w:val="24"/>
        </w:rPr>
        <w:t xml:space="preserve"> </w:t>
      </w:r>
      <w:r w:rsidRPr="00F364D7">
        <w:rPr>
          <w:rFonts w:ascii="Calibri" w:eastAsia="Calibri" w:hAnsi="Calibri" w:cs="Calibri"/>
          <w:sz w:val="24"/>
          <w:szCs w:val="24"/>
        </w:rPr>
        <w:t xml:space="preserve">can be injected alongside Brainbow if desired </w:t>
      </w:r>
      <w:r w:rsidR="00F364D7">
        <w:rPr>
          <w:rFonts w:ascii="Calibri" w:eastAsia="Calibri" w:hAnsi="Calibri" w:cs="Calibri"/>
          <w:sz w:val="24"/>
          <w:szCs w:val="24"/>
        </w:rPr>
        <w:t>(e.g., a</w:t>
      </w:r>
      <w:r w:rsidRPr="00F364D7">
        <w:rPr>
          <w:rFonts w:ascii="Calibri" w:eastAsia="Calibri" w:hAnsi="Calibri" w:cs="Calibri"/>
          <w:sz w:val="24"/>
          <w:szCs w:val="24"/>
        </w:rPr>
        <w:t xml:space="preserve"> far-red fluorescent protein </w:t>
      </w:r>
      <w:r w:rsidR="009827B7" w:rsidRPr="006D58BA">
        <w:rPr>
          <w:rFonts w:ascii="Calibri" w:eastAsia="Calibri" w:hAnsi="Calibri" w:cs="Calibri"/>
          <w:sz w:val="24"/>
          <w:szCs w:val="24"/>
        </w:rPr>
        <w:t>that</w:t>
      </w:r>
      <w:r w:rsidR="009827B7">
        <w:rPr>
          <w:rFonts w:ascii="Calibri" w:eastAsia="Calibri" w:hAnsi="Calibri" w:cs="Calibri"/>
          <w:sz w:val="24"/>
          <w:szCs w:val="24"/>
        </w:rPr>
        <w:t xml:space="preserve"> </w:t>
      </w:r>
      <w:r w:rsidRPr="00F364D7">
        <w:rPr>
          <w:rFonts w:ascii="Calibri" w:eastAsia="Calibri" w:hAnsi="Calibri" w:cs="Calibri"/>
          <w:sz w:val="24"/>
          <w:szCs w:val="24"/>
        </w:rPr>
        <w:t>complements Brainbow</w:t>
      </w:r>
      <w:bookmarkStart w:id="81" w:name="__UnoMark__25368_3916967673"/>
      <w:bookmarkStart w:id="82" w:name="__UnoMark__25361_3916967673"/>
      <w:bookmarkStart w:id="83" w:name="Mendeley_Bookmark_NqRKZIX1pZ"/>
      <w:bookmarkStart w:id="84" w:name="Mendeley_Bookmark_1hc2oOPFeH"/>
      <w:r w:rsidRPr="00F364D7">
        <w:rPr>
          <w:rFonts w:ascii="Calibri" w:eastAsia="Calibri" w:hAnsi="Calibri" w:cs="Calibri"/>
          <w:sz w:val="24"/>
          <w:szCs w:val="24"/>
          <w:vertAlign w:val="superscript"/>
        </w:rPr>
        <w:t>18</w:t>
      </w:r>
      <w:bookmarkEnd w:id="81"/>
      <w:bookmarkEnd w:id="82"/>
      <w:bookmarkEnd w:id="83"/>
      <w:bookmarkEnd w:id="84"/>
      <w:r w:rsidR="00F364D7">
        <w:rPr>
          <w:rFonts w:ascii="Calibri" w:eastAsia="Calibri" w:hAnsi="Calibri" w:cs="Calibri"/>
          <w:sz w:val="24"/>
          <w:szCs w:val="24"/>
        </w:rPr>
        <w:t>)</w:t>
      </w:r>
      <w:r w:rsidRPr="00F364D7">
        <w:rPr>
          <w:rFonts w:ascii="Calibri" w:eastAsia="Calibri" w:hAnsi="Calibri" w:cs="Calibri"/>
          <w:sz w:val="24"/>
          <w:szCs w:val="24"/>
        </w:rPr>
        <w:t>.</w:t>
      </w:r>
    </w:p>
    <w:p w14:paraId="068D9629" w14:textId="77777777" w:rsidR="009053CA" w:rsidRDefault="009053CA" w:rsidP="00017DEB">
      <w:pPr>
        <w:pStyle w:val="Body"/>
        <w:widowControl w:val="0"/>
        <w:jc w:val="both"/>
        <w:rPr>
          <w:rFonts w:ascii="Calibri" w:eastAsia="Calibri" w:hAnsi="Calibri" w:cs="Calibri"/>
          <w:sz w:val="24"/>
          <w:szCs w:val="24"/>
          <w:highlight w:val="yellow"/>
        </w:rPr>
      </w:pPr>
    </w:p>
    <w:p w14:paraId="00C64BF6" w14:textId="6B09FF0E" w:rsidR="009053CA" w:rsidRDefault="00E53489" w:rsidP="00017DEB">
      <w:pPr>
        <w:pStyle w:val="Body"/>
        <w:widowControl w:val="0"/>
        <w:jc w:val="both"/>
      </w:pPr>
      <w:r>
        <w:rPr>
          <w:rFonts w:ascii="Calibri" w:eastAsia="Calibri" w:hAnsi="Calibri" w:cs="Calibri"/>
          <w:sz w:val="24"/>
          <w:szCs w:val="24"/>
          <w:highlight w:val="yellow"/>
        </w:rPr>
        <w:t>1.4. Maintain injected embryos in Petri dishes of E3</w:t>
      </w:r>
      <w:bookmarkStart w:id="85" w:name="__UnoMark__25396_3916967673"/>
      <w:bookmarkStart w:id="86" w:name="__UnoMark__25369_3916967673"/>
      <w:bookmarkStart w:id="87" w:name="Mendeley_Bookmark_bKnVCh7egP"/>
      <w:bookmarkStart w:id="88" w:name="Mendeley_Bookmark_6yTbMkyUMQ"/>
      <w:r w:rsidR="00B1345E">
        <w:rPr>
          <w:rFonts w:ascii="Calibri" w:eastAsia="Calibri" w:hAnsi="Calibri" w:cs="Calibri"/>
          <w:sz w:val="24"/>
          <w:szCs w:val="24"/>
          <w:highlight w:val="yellow"/>
        </w:rPr>
        <w:t xml:space="preserve"> medium</w:t>
      </w:r>
      <w:r>
        <w:rPr>
          <w:rFonts w:ascii="Calibri" w:eastAsia="Calibri" w:hAnsi="Calibri" w:cs="Calibri"/>
          <w:sz w:val="24"/>
          <w:szCs w:val="24"/>
          <w:highlight w:val="yellow"/>
          <w:vertAlign w:val="superscript"/>
        </w:rPr>
        <w:t>3</w:t>
      </w:r>
      <w:r w:rsidR="0099465D">
        <w:rPr>
          <w:rFonts w:ascii="Calibri" w:eastAsia="Calibri" w:hAnsi="Calibri" w:cs="Calibri"/>
          <w:sz w:val="24"/>
          <w:szCs w:val="24"/>
          <w:highlight w:val="yellow"/>
          <w:vertAlign w:val="superscript"/>
        </w:rPr>
        <w:t>9</w:t>
      </w:r>
      <w:bookmarkEnd w:id="85"/>
      <w:bookmarkEnd w:id="86"/>
      <w:bookmarkEnd w:id="87"/>
      <w:bookmarkEnd w:id="88"/>
      <w:r>
        <w:rPr>
          <w:rFonts w:ascii="Calibri" w:eastAsia="Calibri" w:hAnsi="Calibri" w:cs="Calibri"/>
          <w:sz w:val="24"/>
          <w:szCs w:val="24"/>
          <w:highlight w:val="yellow"/>
        </w:rPr>
        <w:t xml:space="preserve"> in </w:t>
      </w:r>
      <w:r w:rsidR="009827B7">
        <w:rPr>
          <w:rFonts w:ascii="Calibri" w:eastAsia="Calibri" w:hAnsi="Calibri" w:cs="Calibri"/>
          <w:sz w:val="24"/>
          <w:szCs w:val="24"/>
          <w:highlight w:val="yellow"/>
        </w:rPr>
        <w:t xml:space="preserve">a </w:t>
      </w:r>
      <w:r>
        <w:rPr>
          <w:rFonts w:ascii="Calibri" w:eastAsia="Calibri" w:hAnsi="Calibri" w:cs="Calibri"/>
          <w:sz w:val="24"/>
          <w:szCs w:val="24"/>
          <w:highlight w:val="yellow"/>
        </w:rPr>
        <w:t>28</w:t>
      </w:r>
      <w:r w:rsidR="00366006">
        <w:rPr>
          <w:rFonts w:ascii="Calibri" w:eastAsia="Calibri" w:hAnsi="Calibri" w:cs="Calibri"/>
          <w:sz w:val="24"/>
          <w:szCs w:val="24"/>
          <w:highlight w:val="yellow"/>
        </w:rPr>
        <w:t xml:space="preserve"> </w:t>
      </w:r>
      <w:r>
        <w:rPr>
          <w:rFonts w:ascii="Calibri" w:eastAsia="Calibri" w:hAnsi="Calibri" w:cs="Calibri"/>
          <w:sz w:val="24"/>
          <w:szCs w:val="24"/>
          <w:highlight w:val="yellow"/>
          <w:lang w:val="it-IT"/>
        </w:rPr>
        <w:t>°</w:t>
      </w:r>
      <w:r>
        <w:rPr>
          <w:rFonts w:ascii="Calibri" w:eastAsia="Calibri" w:hAnsi="Calibri" w:cs="Calibri"/>
          <w:sz w:val="24"/>
          <w:szCs w:val="24"/>
          <w:highlight w:val="yellow"/>
        </w:rPr>
        <w:t>C incubator for 24 h.</w:t>
      </w:r>
    </w:p>
    <w:p w14:paraId="2D70B35D" w14:textId="77777777" w:rsidR="00A51030" w:rsidRDefault="00A51030" w:rsidP="00017DEB">
      <w:pPr>
        <w:pStyle w:val="Body"/>
        <w:widowControl w:val="0"/>
        <w:jc w:val="both"/>
        <w:rPr>
          <w:rFonts w:ascii="Calibri" w:eastAsia="Calibri" w:hAnsi="Calibri" w:cs="Calibri"/>
          <w:sz w:val="24"/>
          <w:szCs w:val="24"/>
          <w:highlight w:val="yellow"/>
        </w:rPr>
      </w:pPr>
    </w:p>
    <w:p w14:paraId="4AF801AA" w14:textId="77777777" w:rsidR="009053CA" w:rsidRDefault="00E53489" w:rsidP="00017DEB">
      <w:pPr>
        <w:pStyle w:val="Body"/>
        <w:widowControl w:val="0"/>
        <w:jc w:val="both"/>
        <w:rPr>
          <w:rFonts w:ascii="Calibri" w:eastAsia="Calibri" w:hAnsi="Calibri" w:cs="Calibri"/>
          <w:b/>
          <w:bCs/>
          <w:sz w:val="24"/>
          <w:szCs w:val="24"/>
          <w:highlight w:val="yellow"/>
        </w:rPr>
      </w:pPr>
      <w:r>
        <w:rPr>
          <w:rFonts w:ascii="Calibri" w:eastAsia="Calibri" w:hAnsi="Calibri" w:cs="Calibri"/>
          <w:b/>
          <w:bCs/>
          <w:sz w:val="24"/>
          <w:szCs w:val="24"/>
          <w:highlight w:val="yellow"/>
        </w:rPr>
        <w:t>2. Heat shock to induce Brainbow expression</w:t>
      </w:r>
    </w:p>
    <w:p w14:paraId="2764A2BD" w14:textId="77777777" w:rsidR="009053CA" w:rsidRDefault="009053CA" w:rsidP="00017DEB">
      <w:pPr>
        <w:pStyle w:val="Body"/>
        <w:widowControl w:val="0"/>
        <w:jc w:val="both"/>
        <w:rPr>
          <w:rFonts w:ascii="Calibri" w:eastAsia="Calibri" w:hAnsi="Calibri" w:cs="Calibri"/>
          <w:b/>
          <w:bCs/>
          <w:sz w:val="24"/>
          <w:szCs w:val="24"/>
          <w:highlight w:val="yellow"/>
        </w:rPr>
      </w:pPr>
    </w:p>
    <w:p w14:paraId="5AC3E72E" w14:textId="3BF983ED" w:rsidR="009053CA" w:rsidRPr="00366006" w:rsidRDefault="00E53489" w:rsidP="00017DEB">
      <w:pPr>
        <w:pStyle w:val="Body"/>
        <w:widowControl w:val="0"/>
        <w:jc w:val="both"/>
        <w:rPr>
          <w:rFonts w:ascii="Calibri" w:eastAsia="Calibri" w:hAnsi="Calibri" w:cs="Calibri"/>
          <w:sz w:val="24"/>
          <w:szCs w:val="24"/>
        </w:rPr>
      </w:pPr>
      <w:r w:rsidRPr="00366006">
        <w:rPr>
          <w:rFonts w:ascii="Calibri" w:eastAsia="Calibri" w:hAnsi="Calibri" w:cs="Calibri"/>
          <w:sz w:val="24"/>
          <w:szCs w:val="24"/>
        </w:rPr>
        <w:t xml:space="preserve">NOTE: If the plasmid DNA injected or the transgene expressed does not utilize the hsp70 promoter to drive </w:t>
      </w:r>
      <w:r w:rsidR="00366006" w:rsidRPr="00366006">
        <w:rPr>
          <w:rFonts w:ascii="Calibri" w:eastAsia="Calibri" w:hAnsi="Calibri" w:cs="Calibri"/>
          <w:sz w:val="24"/>
          <w:szCs w:val="24"/>
        </w:rPr>
        <w:t xml:space="preserve">the </w:t>
      </w:r>
      <w:r w:rsidRPr="00366006">
        <w:rPr>
          <w:rFonts w:ascii="Calibri" w:eastAsia="Calibri" w:hAnsi="Calibri" w:cs="Calibri"/>
          <w:sz w:val="24"/>
          <w:szCs w:val="24"/>
        </w:rPr>
        <w:t xml:space="preserve">expression, the heat shock step can be </w:t>
      </w:r>
      <w:r w:rsidR="00366006" w:rsidRPr="00366006">
        <w:rPr>
          <w:rFonts w:ascii="Calibri" w:eastAsia="Calibri" w:hAnsi="Calibri" w:cs="Calibri"/>
          <w:sz w:val="24"/>
          <w:szCs w:val="24"/>
        </w:rPr>
        <w:t>skipped,</w:t>
      </w:r>
      <w:r w:rsidRPr="00366006">
        <w:rPr>
          <w:rFonts w:ascii="Calibri" w:eastAsia="Calibri" w:hAnsi="Calibri" w:cs="Calibri"/>
          <w:sz w:val="24"/>
          <w:szCs w:val="24"/>
        </w:rPr>
        <w:t xml:space="preserve"> and healthy embryos </w:t>
      </w:r>
      <w:r w:rsidR="009827B7">
        <w:rPr>
          <w:rFonts w:ascii="Calibri" w:eastAsia="Calibri" w:hAnsi="Calibri" w:cs="Calibri"/>
          <w:sz w:val="24"/>
          <w:szCs w:val="24"/>
        </w:rPr>
        <w:t>should be</w:t>
      </w:r>
      <w:r w:rsidR="009827B7" w:rsidRPr="00366006">
        <w:rPr>
          <w:rFonts w:ascii="Calibri" w:eastAsia="Calibri" w:hAnsi="Calibri" w:cs="Calibri"/>
          <w:sz w:val="24"/>
          <w:szCs w:val="24"/>
        </w:rPr>
        <w:t xml:space="preserve"> </w:t>
      </w:r>
      <w:r w:rsidRPr="00366006">
        <w:rPr>
          <w:rFonts w:ascii="Calibri" w:eastAsia="Calibri" w:hAnsi="Calibri" w:cs="Calibri"/>
          <w:sz w:val="24"/>
          <w:szCs w:val="24"/>
        </w:rPr>
        <w:t xml:space="preserve">immediately transferred to phenylthiourea (PTU) at 24 h post fertilization (hpf). </w:t>
      </w:r>
    </w:p>
    <w:p w14:paraId="2888A43B" w14:textId="77777777" w:rsidR="009053CA" w:rsidRDefault="009053CA" w:rsidP="00017DEB">
      <w:pPr>
        <w:pStyle w:val="Body"/>
        <w:widowControl w:val="0"/>
        <w:jc w:val="both"/>
        <w:rPr>
          <w:rFonts w:ascii="Calibri" w:eastAsia="Calibri" w:hAnsi="Calibri" w:cs="Calibri"/>
          <w:sz w:val="24"/>
          <w:szCs w:val="24"/>
          <w:highlight w:val="yellow"/>
        </w:rPr>
      </w:pPr>
    </w:p>
    <w:p w14:paraId="1D114114" w14:textId="1DBD0DB4"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2.1. At 24 hpf, cull dead and deformed embryos from the group of injected embryos. Then, transfer </w:t>
      </w:r>
      <w:r w:rsidR="00B1345E">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healthy embryos to </w:t>
      </w:r>
      <w:r w:rsidR="009827B7">
        <w:rPr>
          <w:rFonts w:ascii="Calibri" w:eastAsia="Calibri" w:hAnsi="Calibri" w:cs="Calibri"/>
          <w:sz w:val="24"/>
          <w:szCs w:val="24"/>
          <w:highlight w:val="yellow"/>
        </w:rPr>
        <w:t xml:space="preserve">a </w:t>
      </w:r>
      <w:r>
        <w:rPr>
          <w:rFonts w:ascii="Calibri" w:eastAsia="Calibri" w:hAnsi="Calibri" w:cs="Calibri"/>
          <w:sz w:val="24"/>
          <w:szCs w:val="24"/>
          <w:highlight w:val="yellow"/>
        </w:rPr>
        <w:t xml:space="preserve">50 mL tube, </w:t>
      </w:r>
      <w:r w:rsidR="009827B7">
        <w:rPr>
          <w:rFonts w:ascii="Calibri" w:eastAsia="Calibri" w:hAnsi="Calibri" w:cs="Calibri"/>
          <w:sz w:val="24"/>
          <w:szCs w:val="24"/>
          <w:highlight w:val="yellow"/>
        </w:rPr>
        <w:t xml:space="preserve">with </w:t>
      </w:r>
      <w:r>
        <w:rPr>
          <w:rFonts w:ascii="Calibri" w:eastAsia="Calibri" w:hAnsi="Calibri" w:cs="Calibri"/>
          <w:sz w:val="24"/>
          <w:szCs w:val="24"/>
          <w:highlight w:val="yellow"/>
        </w:rPr>
        <w:t>up to 20 embryos/tube.</w:t>
      </w:r>
    </w:p>
    <w:p w14:paraId="39FA6758" w14:textId="77777777" w:rsidR="009053CA" w:rsidRDefault="009053CA" w:rsidP="00017DEB">
      <w:pPr>
        <w:pStyle w:val="Body"/>
        <w:widowControl w:val="0"/>
        <w:jc w:val="both"/>
        <w:rPr>
          <w:rFonts w:ascii="Calibri" w:eastAsia="Calibri" w:hAnsi="Calibri" w:cs="Calibri"/>
          <w:sz w:val="24"/>
          <w:szCs w:val="24"/>
          <w:highlight w:val="yellow"/>
        </w:rPr>
      </w:pPr>
    </w:p>
    <w:p w14:paraId="565B74F5" w14:textId="612173E4"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2.2.</w:t>
      </w:r>
      <w:r w:rsidR="00965691">
        <w:rPr>
          <w:rFonts w:ascii="Calibri" w:eastAsia="Calibri" w:hAnsi="Calibri" w:cs="Calibri"/>
          <w:sz w:val="24"/>
          <w:szCs w:val="24"/>
          <w:highlight w:val="yellow"/>
        </w:rPr>
        <w:t xml:space="preserve"> </w:t>
      </w:r>
      <w:r>
        <w:rPr>
          <w:rFonts w:ascii="Calibri" w:eastAsia="Calibri" w:hAnsi="Calibri" w:cs="Calibri"/>
          <w:sz w:val="24"/>
          <w:szCs w:val="24"/>
          <w:highlight w:val="yellow"/>
        </w:rPr>
        <w:t xml:space="preserve">Fill </w:t>
      </w:r>
      <w:r w:rsidR="00B1345E">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tubes </w:t>
      </w:r>
      <w:r w:rsidR="00B1345E">
        <w:rPr>
          <w:rFonts w:ascii="Calibri" w:eastAsia="Calibri" w:hAnsi="Calibri" w:cs="Calibri"/>
          <w:sz w:val="24"/>
          <w:szCs w:val="24"/>
          <w:highlight w:val="yellow"/>
        </w:rPr>
        <w:t xml:space="preserve">with </w:t>
      </w:r>
      <w:r>
        <w:rPr>
          <w:rFonts w:ascii="Calibri" w:eastAsia="Calibri" w:hAnsi="Calibri" w:cs="Calibri"/>
          <w:sz w:val="24"/>
          <w:szCs w:val="24"/>
          <w:highlight w:val="yellow"/>
        </w:rPr>
        <w:t xml:space="preserve">10 mL </w:t>
      </w:r>
      <w:r w:rsidR="00B1345E">
        <w:rPr>
          <w:rFonts w:ascii="Calibri" w:eastAsia="Calibri" w:hAnsi="Calibri" w:cs="Calibri"/>
          <w:sz w:val="24"/>
          <w:szCs w:val="24"/>
          <w:highlight w:val="yellow"/>
        </w:rPr>
        <w:t xml:space="preserve">of </w:t>
      </w:r>
      <w:r>
        <w:rPr>
          <w:rFonts w:ascii="Calibri" w:eastAsia="Calibri" w:hAnsi="Calibri" w:cs="Calibri"/>
          <w:sz w:val="24"/>
          <w:szCs w:val="24"/>
          <w:highlight w:val="yellow"/>
        </w:rPr>
        <w:t xml:space="preserve">E3. Place </w:t>
      </w:r>
      <w:r w:rsidR="009827B7">
        <w:rPr>
          <w:rFonts w:ascii="Calibri" w:eastAsia="Calibri" w:hAnsi="Calibri" w:cs="Calibri"/>
          <w:sz w:val="24"/>
          <w:szCs w:val="24"/>
          <w:highlight w:val="yellow"/>
        </w:rPr>
        <w:t xml:space="preserve">a </w:t>
      </w:r>
      <w:r>
        <w:rPr>
          <w:rFonts w:ascii="Calibri" w:eastAsia="Calibri" w:hAnsi="Calibri" w:cs="Calibri"/>
          <w:sz w:val="24"/>
          <w:szCs w:val="24"/>
          <w:highlight w:val="yellow"/>
        </w:rPr>
        <w:t>cap on top of each tube but do not close tightly.</w:t>
      </w:r>
    </w:p>
    <w:p w14:paraId="0DA2BA9E" w14:textId="77777777" w:rsidR="009053CA" w:rsidRDefault="009053CA" w:rsidP="00017DEB">
      <w:pPr>
        <w:pStyle w:val="Body"/>
        <w:widowControl w:val="0"/>
        <w:jc w:val="both"/>
        <w:rPr>
          <w:rFonts w:ascii="Calibri" w:eastAsia="Calibri" w:hAnsi="Calibri" w:cs="Calibri"/>
          <w:sz w:val="24"/>
          <w:szCs w:val="24"/>
          <w:highlight w:val="yellow"/>
        </w:rPr>
      </w:pPr>
    </w:p>
    <w:p w14:paraId="36DDEA2F" w14:textId="5B67E943"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2.3. Place</w:t>
      </w:r>
      <w:r w:rsidR="00241839">
        <w:rPr>
          <w:rFonts w:ascii="Calibri" w:eastAsia="Calibri" w:hAnsi="Calibri" w:cs="Calibri"/>
          <w:sz w:val="24"/>
          <w:szCs w:val="24"/>
          <w:highlight w:val="yellow"/>
        </w:rPr>
        <w:t xml:space="preserve"> the</w:t>
      </w:r>
      <w:r>
        <w:rPr>
          <w:rFonts w:ascii="Calibri" w:eastAsia="Calibri" w:hAnsi="Calibri" w:cs="Calibri"/>
          <w:sz w:val="24"/>
          <w:szCs w:val="24"/>
          <w:highlight w:val="yellow"/>
        </w:rPr>
        <w:t xml:space="preserve"> tube rack containing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50 mL tubes upright in</w:t>
      </w:r>
      <w:r w:rsidR="00366006">
        <w:rPr>
          <w:rFonts w:ascii="Calibri" w:eastAsia="Calibri" w:hAnsi="Calibri" w:cs="Calibri"/>
          <w:sz w:val="24"/>
          <w:szCs w:val="24"/>
          <w:highlight w:val="yellow"/>
        </w:rPr>
        <w:t xml:space="preserve"> a</w:t>
      </w:r>
      <w:r>
        <w:rPr>
          <w:rFonts w:ascii="Calibri" w:eastAsia="Calibri" w:hAnsi="Calibri" w:cs="Calibri"/>
          <w:sz w:val="24"/>
          <w:szCs w:val="24"/>
          <w:highlight w:val="yellow"/>
        </w:rPr>
        <w:t xml:space="preserve"> 37</w:t>
      </w:r>
      <w:r w:rsidR="00366006">
        <w:rPr>
          <w:rFonts w:ascii="Calibri" w:eastAsia="Calibri" w:hAnsi="Calibri" w:cs="Calibri"/>
          <w:sz w:val="24"/>
          <w:szCs w:val="24"/>
          <w:highlight w:val="yellow"/>
        </w:rPr>
        <w:t xml:space="preserve"> </w:t>
      </w:r>
      <w:r>
        <w:rPr>
          <w:rFonts w:ascii="Calibri" w:eastAsia="Calibri" w:hAnsi="Calibri" w:cs="Calibri"/>
          <w:sz w:val="24"/>
          <w:szCs w:val="24"/>
          <w:highlight w:val="yellow"/>
        </w:rPr>
        <w:t xml:space="preserve">°C water bath. Ensure </w:t>
      </w:r>
      <w:r w:rsidR="00366006">
        <w:rPr>
          <w:rFonts w:ascii="Calibri" w:eastAsia="Calibri" w:hAnsi="Calibri" w:cs="Calibri"/>
          <w:sz w:val="24"/>
          <w:szCs w:val="24"/>
          <w:highlight w:val="yellow"/>
        </w:rPr>
        <w:t xml:space="preserve">that the </w:t>
      </w:r>
      <w:r>
        <w:rPr>
          <w:rFonts w:ascii="Calibri" w:eastAsia="Calibri" w:hAnsi="Calibri" w:cs="Calibri"/>
          <w:sz w:val="24"/>
          <w:szCs w:val="24"/>
          <w:highlight w:val="yellow"/>
        </w:rPr>
        <w:t xml:space="preserve">water level in </w:t>
      </w:r>
      <w:r w:rsidR="00366006">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bath is higher than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level of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E3 in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tubes and leave </w:t>
      </w:r>
      <w:r w:rsidR="00B1345E">
        <w:rPr>
          <w:rFonts w:ascii="Calibri" w:eastAsia="Calibri" w:hAnsi="Calibri" w:cs="Calibri"/>
          <w:sz w:val="24"/>
          <w:szCs w:val="24"/>
          <w:highlight w:val="yellow"/>
        </w:rPr>
        <w:t xml:space="preserve">them </w:t>
      </w:r>
      <w:r>
        <w:rPr>
          <w:rFonts w:ascii="Calibri" w:eastAsia="Calibri" w:hAnsi="Calibri" w:cs="Calibri"/>
          <w:sz w:val="24"/>
          <w:szCs w:val="24"/>
          <w:highlight w:val="yellow"/>
        </w:rPr>
        <w:t>for 80 to 90 min</w:t>
      </w:r>
      <w:r w:rsidR="00366006">
        <w:rPr>
          <w:rFonts w:ascii="Calibri" w:eastAsia="Calibri" w:hAnsi="Calibri" w:cs="Calibri"/>
          <w:sz w:val="24"/>
          <w:szCs w:val="24"/>
          <w:highlight w:val="yellow"/>
        </w:rPr>
        <w:t>.</w:t>
      </w:r>
    </w:p>
    <w:p w14:paraId="7A6DDC0C" w14:textId="77777777" w:rsidR="009053CA" w:rsidRDefault="009053CA" w:rsidP="00017DEB">
      <w:pPr>
        <w:pStyle w:val="Body"/>
        <w:widowControl w:val="0"/>
        <w:jc w:val="both"/>
        <w:rPr>
          <w:rFonts w:ascii="Calibri" w:eastAsia="Calibri" w:hAnsi="Calibri" w:cs="Calibri"/>
          <w:sz w:val="24"/>
          <w:szCs w:val="24"/>
          <w:highlight w:val="yellow"/>
        </w:rPr>
      </w:pPr>
    </w:p>
    <w:p w14:paraId="639FA36E" w14:textId="3A0F7647"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2.4. Remove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tube rack with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embryos from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water bath and return to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28</w:t>
      </w:r>
      <w:r w:rsidR="00366006">
        <w:rPr>
          <w:rFonts w:ascii="Calibri" w:eastAsia="Calibri" w:hAnsi="Calibri" w:cs="Calibri"/>
          <w:sz w:val="24"/>
          <w:szCs w:val="24"/>
          <w:highlight w:val="yellow"/>
        </w:rPr>
        <w:t xml:space="preserve"> </w:t>
      </w:r>
      <w:r>
        <w:rPr>
          <w:rFonts w:ascii="Calibri" w:eastAsia="Calibri" w:hAnsi="Calibri" w:cs="Calibri"/>
          <w:sz w:val="24"/>
          <w:szCs w:val="24"/>
          <w:highlight w:val="yellow"/>
          <w:lang w:val="it-IT"/>
        </w:rPr>
        <w:t>°</w:t>
      </w:r>
      <w:r>
        <w:rPr>
          <w:rFonts w:ascii="Calibri" w:eastAsia="Calibri" w:hAnsi="Calibri" w:cs="Calibri"/>
          <w:sz w:val="24"/>
          <w:szCs w:val="24"/>
          <w:highlight w:val="yellow"/>
        </w:rPr>
        <w:t xml:space="preserve">C incubator upright. Allow up to </w:t>
      </w:r>
      <w:r w:rsidR="00366006">
        <w:rPr>
          <w:rFonts w:ascii="Calibri" w:eastAsia="Calibri" w:hAnsi="Calibri" w:cs="Calibri"/>
          <w:sz w:val="24"/>
          <w:szCs w:val="24"/>
          <w:highlight w:val="yellow"/>
        </w:rPr>
        <w:t>1</w:t>
      </w:r>
      <w:r>
        <w:rPr>
          <w:rFonts w:ascii="Calibri" w:eastAsia="Calibri" w:hAnsi="Calibri" w:cs="Calibri"/>
          <w:sz w:val="24"/>
          <w:szCs w:val="24"/>
          <w:highlight w:val="yellow"/>
        </w:rPr>
        <w:t xml:space="preserve"> h for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E3 to cool and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embryos to gradually re-acclimate to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temperature. Then, transfer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embryos to Petri dishes of 0.2 mM PTU in E3 warmed in </w:t>
      </w:r>
      <w:r w:rsidR="00241839">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incubator to prevent pigmentation of embryos. </w:t>
      </w:r>
    </w:p>
    <w:p w14:paraId="7E4DA287" w14:textId="77777777" w:rsidR="009053CA" w:rsidRDefault="009053CA" w:rsidP="00017DEB">
      <w:pPr>
        <w:pStyle w:val="Body"/>
        <w:widowControl w:val="0"/>
        <w:jc w:val="both"/>
        <w:rPr>
          <w:rFonts w:ascii="Calibri" w:eastAsia="Calibri" w:hAnsi="Calibri" w:cs="Calibri"/>
          <w:sz w:val="24"/>
          <w:szCs w:val="24"/>
          <w:highlight w:val="yellow"/>
        </w:rPr>
      </w:pPr>
    </w:p>
    <w:p w14:paraId="036100A5" w14:textId="2DEB17F3" w:rsidR="009053CA" w:rsidRPr="00366006" w:rsidRDefault="00E53489" w:rsidP="00017DEB">
      <w:pPr>
        <w:pStyle w:val="Body"/>
        <w:widowControl w:val="0"/>
        <w:jc w:val="both"/>
        <w:rPr>
          <w:rFonts w:ascii="Calibri" w:eastAsia="Calibri" w:hAnsi="Calibri" w:cs="Calibri"/>
          <w:sz w:val="24"/>
          <w:szCs w:val="24"/>
        </w:rPr>
      </w:pPr>
      <w:r w:rsidRPr="00366006">
        <w:rPr>
          <w:rFonts w:ascii="Calibri" w:eastAsia="Calibri" w:hAnsi="Calibri" w:cs="Calibri"/>
          <w:sz w:val="24"/>
          <w:szCs w:val="24"/>
        </w:rPr>
        <w:t>CAUTION: PTU is a toxic chemical that should be handled with care and disposed of appropriately</w:t>
      </w:r>
      <w:r w:rsidR="009827B7">
        <w:rPr>
          <w:rFonts w:ascii="Calibri" w:eastAsia="Calibri" w:hAnsi="Calibri" w:cs="Calibri"/>
          <w:sz w:val="24"/>
          <w:szCs w:val="24"/>
        </w:rPr>
        <w:t>. Wearing</w:t>
      </w:r>
      <w:r w:rsidRPr="00366006">
        <w:rPr>
          <w:rFonts w:ascii="Calibri" w:eastAsia="Calibri" w:hAnsi="Calibri" w:cs="Calibri"/>
          <w:sz w:val="24"/>
          <w:szCs w:val="24"/>
        </w:rPr>
        <w:t xml:space="preserve"> gloves </w:t>
      </w:r>
      <w:r w:rsidR="009827B7">
        <w:rPr>
          <w:rFonts w:ascii="Calibri" w:eastAsia="Calibri" w:hAnsi="Calibri" w:cs="Calibri"/>
          <w:sz w:val="24"/>
          <w:szCs w:val="24"/>
        </w:rPr>
        <w:t>is</w:t>
      </w:r>
      <w:r w:rsidR="009827B7" w:rsidRPr="00366006">
        <w:rPr>
          <w:rFonts w:ascii="Calibri" w:eastAsia="Calibri" w:hAnsi="Calibri" w:cs="Calibri"/>
          <w:sz w:val="24"/>
          <w:szCs w:val="24"/>
        </w:rPr>
        <w:t xml:space="preserve"> </w:t>
      </w:r>
      <w:r w:rsidRPr="00366006">
        <w:rPr>
          <w:rFonts w:ascii="Calibri" w:eastAsia="Calibri" w:hAnsi="Calibri" w:cs="Calibri"/>
          <w:sz w:val="24"/>
          <w:szCs w:val="24"/>
        </w:rPr>
        <w:t>suggested.</w:t>
      </w:r>
    </w:p>
    <w:p w14:paraId="2B9EB612" w14:textId="77777777" w:rsidR="009053CA" w:rsidRDefault="009053CA" w:rsidP="00017DEB">
      <w:pPr>
        <w:pStyle w:val="Body"/>
        <w:widowControl w:val="0"/>
        <w:jc w:val="both"/>
        <w:rPr>
          <w:rFonts w:ascii="Calibri" w:eastAsia="Calibri" w:hAnsi="Calibri" w:cs="Calibri"/>
          <w:sz w:val="24"/>
          <w:szCs w:val="24"/>
          <w:highlight w:val="yellow"/>
        </w:rPr>
      </w:pPr>
    </w:p>
    <w:p w14:paraId="02BBA5A9" w14:textId="77777777" w:rsidR="009053CA" w:rsidRDefault="00E53489" w:rsidP="00017DEB">
      <w:pPr>
        <w:pStyle w:val="Body"/>
        <w:widowControl w:val="0"/>
        <w:jc w:val="both"/>
        <w:rPr>
          <w:rFonts w:ascii="Calibri" w:eastAsia="Calibri" w:hAnsi="Calibri" w:cs="Calibri"/>
          <w:b/>
          <w:bCs/>
          <w:sz w:val="24"/>
          <w:szCs w:val="24"/>
          <w:highlight w:val="yellow"/>
        </w:rPr>
      </w:pPr>
      <w:r>
        <w:rPr>
          <w:rFonts w:ascii="Calibri" w:eastAsia="Calibri" w:hAnsi="Calibri" w:cs="Calibri"/>
          <w:b/>
          <w:bCs/>
          <w:sz w:val="24"/>
          <w:szCs w:val="24"/>
          <w:highlight w:val="yellow"/>
        </w:rPr>
        <w:t>3. Screening embryos for Brainbow expression</w:t>
      </w:r>
    </w:p>
    <w:p w14:paraId="73CF050E" w14:textId="77777777" w:rsidR="009053CA" w:rsidRDefault="009053CA" w:rsidP="00017DEB">
      <w:pPr>
        <w:pStyle w:val="Body"/>
        <w:widowControl w:val="0"/>
        <w:jc w:val="both"/>
        <w:rPr>
          <w:rFonts w:ascii="Calibri" w:eastAsia="Calibri" w:hAnsi="Calibri" w:cs="Calibri"/>
          <w:b/>
          <w:bCs/>
          <w:sz w:val="24"/>
          <w:szCs w:val="24"/>
          <w:highlight w:val="yellow"/>
        </w:rPr>
      </w:pPr>
    </w:p>
    <w:p w14:paraId="6801E0EC" w14:textId="100FB10F"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3.1. </w:t>
      </w:r>
      <w:r w:rsidR="00B1345E">
        <w:rPr>
          <w:rFonts w:ascii="Calibri" w:eastAsia="Calibri" w:hAnsi="Calibri" w:cs="Calibri"/>
          <w:sz w:val="24"/>
          <w:szCs w:val="24"/>
          <w:highlight w:val="yellow"/>
        </w:rPr>
        <w:t xml:space="preserve">At </w:t>
      </w:r>
      <w:r w:rsidR="00241839">
        <w:rPr>
          <w:rFonts w:ascii="Calibri" w:eastAsia="Calibri" w:hAnsi="Calibri" w:cs="Calibri"/>
          <w:sz w:val="24"/>
          <w:szCs w:val="24"/>
          <w:highlight w:val="yellow"/>
        </w:rPr>
        <w:t>2</w:t>
      </w:r>
      <w:r>
        <w:rPr>
          <w:rFonts w:ascii="Calibri" w:eastAsia="Calibri" w:hAnsi="Calibri" w:cs="Calibri"/>
          <w:sz w:val="24"/>
          <w:szCs w:val="24"/>
          <w:highlight w:val="yellow"/>
        </w:rPr>
        <w:t xml:space="preserve"> to </w:t>
      </w:r>
      <w:r w:rsidR="00241839">
        <w:rPr>
          <w:rFonts w:ascii="Calibri" w:eastAsia="Calibri" w:hAnsi="Calibri" w:cs="Calibri"/>
          <w:sz w:val="24"/>
          <w:szCs w:val="24"/>
          <w:highlight w:val="yellow"/>
        </w:rPr>
        <w:t>4</w:t>
      </w:r>
      <w:r>
        <w:rPr>
          <w:rFonts w:ascii="Calibri" w:eastAsia="Calibri" w:hAnsi="Calibri" w:cs="Calibri"/>
          <w:sz w:val="24"/>
          <w:szCs w:val="24"/>
          <w:highlight w:val="yellow"/>
        </w:rPr>
        <w:t xml:space="preserve"> h after the heat shock, examine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embryos under a </w:t>
      </w:r>
      <w:r w:rsidR="006C3BB5">
        <w:rPr>
          <w:rFonts w:ascii="Calibri" w:eastAsia="Calibri" w:hAnsi="Calibri" w:cs="Calibri"/>
          <w:sz w:val="24"/>
          <w:szCs w:val="24"/>
          <w:highlight w:val="yellow"/>
        </w:rPr>
        <w:t xml:space="preserve">standard </w:t>
      </w:r>
      <w:r>
        <w:rPr>
          <w:rFonts w:ascii="Calibri" w:eastAsia="Calibri" w:hAnsi="Calibri" w:cs="Calibri"/>
          <w:sz w:val="24"/>
          <w:szCs w:val="24"/>
          <w:highlight w:val="yellow"/>
        </w:rPr>
        <w:t xml:space="preserve">fluorescence dissection microscope for expression of CFP or YFP, which indicates successful Brainbow recombination (from default expression of dTomato). </w:t>
      </w:r>
    </w:p>
    <w:p w14:paraId="2B1EB1CD" w14:textId="77777777" w:rsidR="009053CA" w:rsidRDefault="009053CA" w:rsidP="00017DEB">
      <w:pPr>
        <w:pStyle w:val="Body"/>
        <w:widowControl w:val="0"/>
        <w:jc w:val="both"/>
        <w:rPr>
          <w:rFonts w:ascii="Calibri" w:eastAsia="Calibri" w:hAnsi="Calibri" w:cs="Calibri"/>
          <w:sz w:val="24"/>
          <w:szCs w:val="24"/>
          <w:highlight w:val="yellow"/>
        </w:rPr>
      </w:pPr>
    </w:p>
    <w:p w14:paraId="5397C6CF" w14:textId="6B4C58F4" w:rsidR="009053CA" w:rsidRPr="002C2FFC" w:rsidRDefault="00E53489" w:rsidP="00017DEB">
      <w:pPr>
        <w:pStyle w:val="Body"/>
        <w:widowControl w:val="0"/>
        <w:jc w:val="both"/>
        <w:rPr>
          <w:rFonts w:ascii="Calibri" w:eastAsia="Calibri" w:hAnsi="Calibri" w:cs="Calibri"/>
          <w:sz w:val="24"/>
          <w:szCs w:val="24"/>
        </w:rPr>
      </w:pPr>
      <w:r w:rsidRPr="002C2FFC">
        <w:rPr>
          <w:rFonts w:ascii="Calibri" w:eastAsia="Calibri" w:hAnsi="Calibri" w:cs="Calibri"/>
          <w:sz w:val="24"/>
          <w:szCs w:val="24"/>
        </w:rPr>
        <w:t xml:space="preserve">NOTE: If multiple fluorescence filter options are available, screening for CFP is </w:t>
      </w:r>
      <w:r w:rsidR="00241839" w:rsidRPr="002C2FFC">
        <w:rPr>
          <w:rFonts w:ascii="Calibri" w:eastAsia="Calibri" w:hAnsi="Calibri" w:cs="Calibri"/>
          <w:sz w:val="24"/>
          <w:szCs w:val="24"/>
        </w:rPr>
        <w:t xml:space="preserve">the </w:t>
      </w:r>
      <w:r w:rsidRPr="002C2FFC">
        <w:rPr>
          <w:rFonts w:ascii="Calibri" w:eastAsia="Calibri" w:hAnsi="Calibri" w:cs="Calibri"/>
          <w:sz w:val="24"/>
          <w:szCs w:val="24"/>
        </w:rPr>
        <w:t xml:space="preserve">most efficient </w:t>
      </w:r>
      <w:r w:rsidR="00241839" w:rsidRPr="002C2FFC">
        <w:rPr>
          <w:rFonts w:ascii="Calibri" w:eastAsia="Calibri" w:hAnsi="Calibri" w:cs="Calibri"/>
          <w:sz w:val="24"/>
          <w:szCs w:val="24"/>
        </w:rPr>
        <w:t xml:space="preserve">way </w:t>
      </w:r>
      <w:r w:rsidR="009827B7">
        <w:rPr>
          <w:rFonts w:ascii="Calibri" w:eastAsia="Calibri" w:hAnsi="Calibri" w:cs="Calibri"/>
          <w:sz w:val="24"/>
          <w:szCs w:val="24"/>
        </w:rPr>
        <w:t>to</w:t>
      </w:r>
      <w:r w:rsidR="009827B7" w:rsidRPr="002C2FFC">
        <w:rPr>
          <w:rFonts w:ascii="Calibri" w:eastAsia="Calibri" w:hAnsi="Calibri" w:cs="Calibri"/>
          <w:sz w:val="24"/>
          <w:szCs w:val="24"/>
        </w:rPr>
        <w:t xml:space="preserve"> </w:t>
      </w:r>
      <w:r w:rsidRPr="002C2FFC">
        <w:rPr>
          <w:rFonts w:ascii="Calibri" w:eastAsia="Calibri" w:hAnsi="Calibri" w:cs="Calibri"/>
          <w:sz w:val="24"/>
          <w:szCs w:val="24"/>
        </w:rPr>
        <w:t xml:space="preserve">identify well-recombined fish. If CFP and YFP filters are not available, YFP can also be dimly visualized under green fluorescent protein (GFP) filters due to the overlap in their spectral profiles. </w:t>
      </w:r>
    </w:p>
    <w:p w14:paraId="00B2DC07" w14:textId="77777777" w:rsidR="009053CA" w:rsidRDefault="009053CA" w:rsidP="00017DEB">
      <w:pPr>
        <w:pStyle w:val="Body"/>
        <w:widowControl w:val="0"/>
        <w:jc w:val="both"/>
        <w:rPr>
          <w:rFonts w:ascii="Calibri" w:eastAsia="Calibri" w:hAnsi="Calibri" w:cs="Calibri"/>
          <w:sz w:val="24"/>
          <w:szCs w:val="24"/>
          <w:highlight w:val="yellow"/>
        </w:rPr>
      </w:pPr>
    </w:p>
    <w:p w14:paraId="68AFB070" w14:textId="18F3B530"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3.2. Select embryos with robust FP expression throughout and transfer to a separate dish with PTU. Image embryos at </w:t>
      </w:r>
      <w:r w:rsidR="00241839">
        <w:rPr>
          <w:rFonts w:ascii="Calibri" w:eastAsia="Calibri" w:hAnsi="Calibri" w:cs="Calibri"/>
          <w:sz w:val="24"/>
          <w:szCs w:val="24"/>
          <w:highlight w:val="yellow"/>
        </w:rPr>
        <w:t>1</w:t>
      </w:r>
      <w:r w:rsidR="009827B7">
        <w:rPr>
          <w:rFonts w:ascii="Calibri" w:eastAsia="Calibri" w:hAnsi="Calibri" w:cs="Calibri"/>
          <w:sz w:val="24"/>
          <w:szCs w:val="24"/>
          <w:highlight w:val="yellow"/>
        </w:rPr>
        <w:t xml:space="preserve"> </w:t>
      </w:r>
      <w:r w:rsidR="00241839">
        <w:rPr>
          <w:rFonts w:ascii="Calibri" w:eastAsia="Calibri" w:hAnsi="Calibri" w:cs="Calibri"/>
          <w:sz w:val="24"/>
          <w:szCs w:val="24"/>
          <w:highlight w:val="yellow"/>
        </w:rPr>
        <w:t>day</w:t>
      </w:r>
      <w:r>
        <w:rPr>
          <w:rFonts w:ascii="Calibri" w:eastAsia="Calibri" w:hAnsi="Calibri" w:cs="Calibri"/>
          <w:sz w:val="24"/>
          <w:szCs w:val="24"/>
          <w:highlight w:val="yellow"/>
        </w:rPr>
        <w:t xml:space="preserve"> post fertilization (dpf; 28 hpf or later) or maintain embryos in PTU and image at 2 or 3 dpf.</w:t>
      </w:r>
    </w:p>
    <w:p w14:paraId="3710A5DC" w14:textId="77777777" w:rsidR="009053CA" w:rsidRDefault="009053CA" w:rsidP="00017DEB">
      <w:pPr>
        <w:pStyle w:val="Body"/>
        <w:widowControl w:val="0"/>
        <w:jc w:val="both"/>
        <w:rPr>
          <w:rFonts w:ascii="Calibri" w:eastAsia="Calibri" w:hAnsi="Calibri" w:cs="Calibri"/>
          <w:sz w:val="24"/>
          <w:szCs w:val="24"/>
          <w:highlight w:val="yellow"/>
        </w:rPr>
      </w:pPr>
    </w:p>
    <w:p w14:paraId="14B7C0D1" w14:textId="77777777" w:rsidR="009053CA" w:rsidRDefault="00E53489" w:rsidP="00017DEB">
      <w:pPr>
        <w:pStyle w:val="Body"/>
        <w:widowControl w:val="0"/>
        <w:jc w:val="both"/>
      </w:pPr>
      <w:r>
        <w:rPr>
          <w:rFonts w:ascii="Calibri" w:eastAsia="Calibri" w:hAnsi="Calibri" w:cs="Calibri"/>
          <w:b/>
          <w:bCs/>
          <w:sz w:val="24"/>
          <w:szCs w:val="24"/>
          <w:highlight w:val="yellow"/>
        </w:rPr>
        <w:t xml:space="preserve">4. Mounting embryos for </w:t>
      </w:r>
      <w:r w:rsidRPr="00241839">
        <w:rPr>
          <w:rFonts w:ascii="Calibri" w:eastAsia="Calibri" w:hAnsi="Calibri" w:cs="Calibri"/>
          <w:b/>
          <w:bCs/>
          <w:sz w:val="24"/>
          <w:szCs w:val="24"/>
          <w:highlight w:val="yellow"/>
        </w:rPr>
        <w:t>in vivo</w:t>
      </w:r>
      <w:r>
        <w:rPr>
          <w:rFonts w:ascii="Calibri" w:eastAsia="Calibri" w:hAnsi="Calibri" w:cs="Calibri"/>
          <w:b/>
          <w:bCs/>
          <w:sz w:val="24"/>
          <w:szCs w:val="24"/>
          <w:highlight w:val="yellow"/>
        </w:rPr>
        <w:t xml:space="preserve"> imaging</w:t>
      </w:r>
    </w:p>
    <w:p w14:paraId="686CC7DF" w14:textId="77777777" w:rsidR="009053CA" w:rsidRDefault="009053CA" w:rsidP="00017DEB">
      <w:pPr>
        <w:pStyle w:val="Body"/>
        <w:widowControl w:val="0"/>
        <w:jc w:val="both"/>
        <w:rPr>
          <w:rFonts w:ascii="Calibri" w:eastAsia="Calibri" w:hAnsi="Calibri" w:cs="Calibri"/>
          <w:sz w:val="24"/>
          <w:szCs w:val="24"/>
          <w:highlight w:val="yellow"/>
        </w:rPr>
      </w:pPr>
    </w:p>
    <w:p w14:paraId="303CADD3" w14:textId="0E8B4B95"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4.1. Prior to the day of the experiment, prepare </w:t>
      </w:r>
      <w:r w:rsidR="00241839">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imaging chamber and embryo manipulation tool. </w:t>
      </w:r>
    </w:p>
    <w:p w14:paraId="22E53C24" w14:textId="77777777" w:rsidR="009053CA" w:rsidRDefault="009053CA" w:rsidP="00017DEB">
      <w:pPr>
        <w:pStyle w:val="Body"/>
        <w:widowControl w:val="0"/>
        <w:jc w:val="both"/>
        <w:rPr>
          <w:rFonts w:ascii="Calibri" w:eastAsia="Calibri" w:hAnsi="Calibri" w:cs="Calibri"/>
          <w:sz w:val="24"/>
          <w:szCs w:val="24"/>
          <w:highlight w:val="yellow"/>
        </w:rPr>
      </w:pPr>
    </w:p>
    <w:p w14:paraId="4F40E54D" w14:textId="25D4E194" w:rsidR="009053CA" w:rsidRDefault="00E53489" w:rsidP="00017DEB">
      <w:pPr>
        <w:pStyle w:val="Body"/>
        <w:widowControl w:val="0"/>
        <w:jc w:val="both"/>
      </w:pPr>
      <w:r>
        <w:rPr>
          <w:rFonts w:ascii="Calibri" w:eastAsia="Calibri" w:hAnsi="Calibri" w:cs="Calibri"/>
          <w:sz w:val="24"/>
          <w:szCs w:val="24"/>
          <w:highlight w:val="yellow"/>
        </w:rPr>
        <w:t>4.1.1</w:t>
      </w:r>
      <w:r w:rsidR="001B0864">
        <w:rPr>
          <w:rFonts w:ascii="Calibri" w:eastAsia="Calibri" w:hAnsi="Calibri" w:cs="Calibri"/>
          <w:sz w:val="24"/>
          <w:szCs w:val="24"/>
          <w:highlight w:val="yellow"/>
        </w:rPr>
        <w:t>.</w:t>
      </w:r>
      <w:r w:rsidR="00965691">
        <w:rPr>
          <w:rFonts w:ascii="Calibri" w:eastAsia="Calibri" w:hAnsi="Calibri" w:cs="Calibri"/>
          <w:sz w:val="24"/>
          <w:szCs w:val="24"/>
          <w:highlight w:val="yellow"/>
        </w:rPr>
        <w:t xml:space="preserve"> </w:t>
      </w:r>
      <w:r>
        <w:rPr>
          <w:rFonts w:ascii="Calibri" w:eastAsia="Calibri" w:hAnsi="Calibri" w:cs="Calibri"/>
          <w:sz w:val="24"/>
          <w:szCs w:val="24"/>
          <w:highlight w:val="yellow"/>
        </w:rPr>
        <w:t xml:space="preserve">Prepare </w:t>
      </w:r>
      <w:r w:rsidR="00117D34">
        <w:rPr>
          <w:rFonts w:ascii="Calibri" w:eastAsia="Calibri" w:hAnsi="Calibri" w:cs="Calibri"/>
          <w:sz w:val="24"/>
          <w:szCs w:val="24"/>
          <w:highlight w:val="yellow"/>
        </w:rPr>
        <w:t xml:space="preserve">the </w:t>
      </w:r>
      <w:r>
        <w:rPr>
          <w:rFonts w:ascii="Calibri" w:eastAsia="Calibri" w:hAnsi="Calibri" w:cs="Calibri"/>
          <w:sz w:val="24"/>
          <w:szCs w:val="24"/>
          <w:highlight w:val="yellow"/>
        </w:rPr>
        <w:t>imaging chamber by carefully supergluing a plastic ring to the center of a 60 mm Petri dish.</w:t>
      </w:r>
      <w:r w:rsidR="00965691">
        <w:rPr>
          <w:rFonts w:ascii="Calibri" w:eastAsia="Calibri" w:hAnsi="Calibri" w:cs="Calibri"/>
          <w:sz w:val="24"/>
          <w:szCs w:val="24"/>
          <w:highlight w:val="yellow"/>
        </w:rPr>
        <w:t xml:space="preserve"> </w:t>
      </w:r>
    </w:p>
    <w:p w14:paraId="07A9ABF8" w14:textId="77777777" w:rsidR="009053CA" w:rsidRDefault="009053CA" w:rsidP="00017DEB">
      <w:pPr>
        <w:pStyle w:val="Body"/>
        <w:widowControl w:val="0"/>
        <w:jc w:val="both"/>
        <w:rPr>
          <w:rFonts w:ascii="Calibri" w:eastAsia="Calibri" w:hAnsi="Calibri" w:cs="Calibri"/>
          <w:sz w:val="24"/>
          <w:szCs w:val="24"/>
          <w:highlight w:val="yellow"/>
        </w:rPr>
      </w:pPr>
    </w:p>
    <w:p w14:paraId="1336F947" w14:textId="6E9E7CE1"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4.1.2</w:t>
      </w:r>
      <w:r w:rsidR="001B0864">
        <w:rPr>
          <w:rFonts w:ascii="Calibri" w:eastAsia="Calibri" w:hAnsi="Calibri" w:cs="Calibri"/>
          <w:sz w:val="24"/>
          <w:szCs w:val="24"/>
          <w:highlight w:val="yellow"/>
        </w:rPr>
        <w:t>.</w:t>
      </w:r>
      <w:r w:rsidR="00965691">
        <w:rPr>
          <w:rFonts w:ascii="Calibri" w:eastAsia="Calibri" w:hAnsi="Calibri" w:cs="Calibri"/>
          <w:sz w:val="24"/>
          <w:szCs w:val="24"/>
          <w:highlight w:val="yellow"/>
        </w:rPr>
        <w:t xml:space="preserve"> </w:t>
      </w:r>
      <w:r>
        <w:rPr>
          <w:rFonts w:ascii="Calibri" w:eastAsia="Calibri" w:hAnsi="Calibri" w:cs="Calibri"/>
          <w:sz w:val="24"/>
          <w:szCs w:val="24"/>
          <w:highlight w:val="yellow"/>
        </w:rPr>
        <w:t>Optional</w:t>
      </w:r>
      <w:r w:rsidR="00241839">
        <w:rPr>
          <w:rFonts w:ascii="Calibri" w:eastAsia="Calibri" w:hAnsi="Calibri" w:cs="Calibri"/>
          <w:sz w:val="24"/>
          <w:szCs w:val="24"/>
          <w:highlight w:val="yellow"/>
        </w:rPr>
        <w:t>ly,</w:t>
      </w:r>
      <w:r>
        <w:rPr>
          <w:rFonts w:ascii="Calibri" w:eastAsia="Calibri" w:hAnsi="Calibri" w:cs="Calibri"/>
          <w:sz w:val="24"/>
          <w:szCs w:val="24"/>
          <w:highlight w:val="yellow"/>
        </w:rPr>
        <w:t xml:space="preserve"> </w:t>
      </w:r>
      <w:r w:rsidR="00241839">
        <w:rPr>
          <w:rFonts w:ascii="Calibri" w:eastAsia="Calibri" w:hAnsi="Calibri" w:cs="Calibri"/>
          <w:sz w:val="24"/>
          <w:szCs w:val="24"/>
          <w:highlight w:val="yellow"/>
        </w:rPr>
        <w:t>p</w:t>
      </w:r>
      <w:r>
        <w:rPr>
          <w:rFonts w:ascii="Calibri" w:eastAsia="Calibri" w:hAnsi="Calibri" w:cs="Calibri"/>
          <w:sz w:val="24"/>
          <w:szCs w:val="24"/>
          <w:highlight w:val="yellow"/>
        </w:rPr>
        <w:t xml:space="preserve">repare </w:t>
      </w:r>
      <w:r w:rsidR="00241839">
        <w:rPr>
          <w:rFonts w:ascii="Calibri" w:eastAsia="Calibri" w:hAnsi="Calibri" w:cs="Calibri"/>
          <w:sz w:val="24"/>
          <w:szCs w:val="24"/>
          <w:highlight w:val="yellow"/>
        </w:rPr>
        <w:t xml:space="preserve">a </w:t>
      </w:r>
      <w:r>
        <w:rPr>
          <w:rFonts w:ascii="Calibri" w:eastAsia="Calibri" w:hAnsi="Calibri" w:cs="Calibri"/>
          <w:sz w:val="24"/>
          <w:szCs w:val="24"/>
          <w:highlight w:val="yellow"/>
        </w:rPr>
        <w:t xml:space="preserve">custom-made embryo manipulator to move embryos within </w:t>
      </w:r>
      <w:r w:rsidR="009827B7">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dish and orient embryos while mounting. Construct </w:t>
      </w:r>
      <w:r w:rsidR="00241839">
        <w:rPr>
          <w:rFonts w:ascii="Calibri" w:eastAsia="Calibri" w:hAnsi="Calibri" w:cs="Calibri"/>
          <w:sz w:val="24"/>
          <w:szCs w:val="24"/>
          <w:highlight w:val="yellow"/>
        </w:rPr>
        <w:t xml:space="preserve">the </w:t>
      </w:r>
      <w:r>
        <w:rPr>
          <w:rFonts w:ascii="Calibri" w:eastAsia="Calibri" w:hAnsi="Calibri" w:cs="Calibri"/>
          <w:sz w:val="24"/>
          <w:szCs w:val="24"/>
          <w:highlight w:val="yellow"/>
        </w:rPr>
        <w:t>manipulator by supergluing a small length of nylon fishing line (~1/2 in</w:t>
      </w:r>
      <w:r w:rsidR="00A25820">
        <w:rPr>
          <w:rFonts w:ascii="Calibri" w:eastAsia="Calibri" w:hAnsi="Calibri" w:cs="Calibri"/>
          <w:sz w:val="24"/>
          <w:szCs w:val="24"/>
          <w:highlight w:val="yellow"/>
        </w:rPr>
        <w:t xml:space="preserve">, </w:t>
      </w:r>
      <w:r w:rsidR="000D1A6D">
        <w:rPr>
          <w:rFonts w:ascii="Calibri" w:eastAsia="Calibri" w:hAnsi="Calibri" w:cs="Calibri"/>
          <w:sz w:val="24"/>
          <w:szCs w:val="24"/>
          <w:highlight w:val="yellow"/>
        </w:rPr>
        <w:t>~</w:t>
      </w:r>
      <w:r w:rsidR="00A25820">
        <w:rPr>
          <w:rFonts w:ascii="Calibri" w:eastAsia="Calibri" w:hAnsi="Calibri" w:cs="Calibri"/>
          <w:sz w:val="24"/>
          <w:szCs w:val="24"/>
          <w:highlight w:val="yellow"/>
        </w:rPr>
        <w:t>6 lb</w:t>
      </w:r>
      <w:r>
        <w:rPr>
          <w:rFonts w:ascii="Calibri" w:eastAsia="Calibri" w:hAnsi="Calibri" w:cs="Calibri"/>
          <w:sz w:val="24"/>
          <w:szCs w:val="24"/>
          <w:highlight w:val="yellow"/>
        </w:rPr>
        <w:t xml:space="preserve">) to the end of </w:t>
      </w:r>
      <w:r w:rsidR="009827B7">
        <w:rPr>
          <w:rFonts w:ascii="Calibri" w:eastAsia="Calibri" w:hAnsi="Calibri" w:cs="Calibri"/>
          <w:sz w:val="24"/>
          <w:szCs w:val="24"/>
          <w:highlight w:val="yellow"/>
        </w:rPr>
        <w:t xml:space="preserve">a </w:t>
      </w:r>
      <w:r>
        <w:rPr>
          <w:rFonts w:ascii="Calibri" w:eastAsia="Calibri" w:hAnsi="Calibri" w:cs="Calibri"/>
          <w:sz w:val="24"/>
          <w:szCs w:val="24"/>
          <w:highlight w:val="yellow"/>
        </w:rPr>
        <w:t xml:space="preserve">wooden cotton swab stick </w:t>
      </w:r>
      <w:r w:rsidR="009827B7" w:rsidRPr="006D58BA">
        <w:rPr>
          <w:rFonts w:ascii="Calibri" w:eastAsia="Calibri" w:hAnsi="Calibri" w:cs="Calibri"/>
          <w:sz w:val="24"/>
          <w:szCs w:val="24"/>
          <w:highlight w:val="yellow"/>
        </w:rPr>
        <w:t>that</w:t>
      </w:r>
      <w:r w:rsidR="009827B7">
        <w:rPr>
          <w:rFonts w:ascii="Calibri" w:eastAsia="Calibri" w:hAnsi="Calibri" w:cs="Calibri"/>
          <w:sz w:val="24"/>
          <w:szCs w:val="24"/>
          <w:highlight w:val="yellow"/>
        </w:rPr>
        <w:t xml:space="preserve"> </w:t>
      </w:r>
      <w:r>
        <w:rPr>
          <w:rFonts w:ascii="Calibri" w:eastAsia="Calibri" w:hAnsi="Calibri" w:cs="Calibri"/>
          <w:sz w:val="24"/>
          <w:szCs w:val="24"/>
          <w:highlight w:val="yellow"/>
        </w:rPr>
        <w:t xml:space="preserve">has been cut to </w:t>
      </w:r>
      <w:r w:rsidR="009827B7">
        <w:rPr>
          <w:rFonts w:ascii="Calibri" w:eastAsia="Calibri" w:hAnsi="Calibri" w:cs="Calibri"/>
          <w:sz w:val="24"/>
          <w:szCs w:val="24"/>
          <w:highlight w:val="yellow"/>
        </w:rPr>
        <w:t>a ~</w:t>
      </w:r>
      <w:r w:rsidR="00241839">
        <w:rPr>
          <w:rFonts w:ascii="Calibri" w:eastAsia="Calibri" w:hAnsi="Calibri" w:cs="Calibri"/>
          <w:sz w:val="24"/>
          <w:szCs w:val="24"/>
          <w:highlight w:val="yellow"/>
        </w:rPr>
        <w:t>4</w:t>
      </w:r>
      <w:r w:rsidR="009827B7">
        <w:rPr>
          <w:rFonts w:ascii="Calibri" w:eastAsia="Calibri" w:hAnsi="Calibri" w:cs="Calibri"/>
          <w:sz w:val="24"/>
          <w:szCs w:val="24"/>
          <w:highlight w:val="yellow"/>
        </w:rPr>
        <w:t xml:space="preserve"> </w:t>
      </w:r>
      <w:r w:rsidR="00241839">
        <w:rPr>
          <w:rFonts w:ascii="Calibri" w:eastAsia="Calibri" w:hAnsi="Calibri" w:cs="Calibri"/>
          <w:sz w:val="24"/>
          <w:szCs w:val="24"/>
          <w:highlight w:val="yellow"/>
        </w:rPr>
        <w:t>in</w:t>
      </w:r>
      <w:r>
        <w:rPr>
          <w:rFonts w:ascii="Calibri" w:eastAsia="Calibri" w:hAnsi="Calibri" w:cs="Calibri"/>
          <w:sz w:val="24"/>
          <w:szCs w:val="24"/>
          <w:highlight w:val="yellow"/>
        </w:rPr>
        <w:t xml:space="preserve"> length.</w:t>
      </w:r>
      <w:r w:rsidR="00965691">
        <w:rPr>
          <w:rFonts w:ascii="Calibri" w:eastAsia="Calibri" w:hAnsi="Calibri" w:cs="Calibri"/>
          <w:sz w:val="24"/>
          <w:szCs w:val="24"/>
          <w:highlight w:val="yellow"/>
        </w:rPr>
        <w:t xml:space="preserve"> </w:t>
      </w:r>
    </w:p>
    <w:p w14:paraId="3F05C467" w14:textId="77777777" w:rsidR="009053CA" w:rsidRDefault="009053CA" w:rsidP="00017DEB">
      <w:pPr>
        <w:pStyle w:val="Body"/>
        <w:widowControl w:val="0"/>
        <w:jc w:val="both"/>
        <w:rPr>
          <w:rFonts w:ascii="Calibri" w:eastAsia="Calibri" w:hAnsi="Calibri" w:cs="Calibri"/>
          <w:b/>
          <w:bCs/>
          <w:sz w:val="24"/>
          <w:szCs w:val="24"/>
          <w:highlight w:val="yellow"/>
        </w:rPr>
      </w:pPr>
    </w:p>
    <w:p w14:paraId="5B4C7251" w14:textId="4A5D2593"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4.2. If necessary (</w:t>
      </w:r>
      <w:r w:rsidR="00B1345E">
        <w:rPr>
          <w:rFonts w:ascii="Calibri" w:eastAsia="Calibri" w:hAnsi="Calibri" w:cs="Calibri"/>
          <w:sz w:val="24"/>
          <w:szCs w:val="24"/>
          <w:highlight w:val="yellow"/>
        </w:rPr>
        <w:t xml:space="preserve">e.g., </w:t>
      </w:r>
      <w:r>
        <w:rPr>
          <w:rFonts w:ascii="Calibri" w:eastAsia="Calibri" w:hAnsi="Calibri" w:cs="Calibri"/>
          <w:sz w:val="24"/>
          <w:szCs w:val="24"/>
          <w:highlight w:val="yellow"/>
        </w:rPr>
        <w:t xml:space="preserve">imaging earlier than 2 dpf), before mounting </w:t>
      </w:r>
      <w:r w:rsidR="00B1345E">
        <w:rPr>
          <w:rFonts w:ascii="Calibri" w:eastAsia="Calibri" w:hAnsi="Calibri" w:cs="Calibri"/>
          <w:sz w:val="24"/>
          <w:szCs w:val="24"/>
          <w:highlight w:val="yellow"/>
        </w:rPr>
        <w:t xml:space="preserve">the embryos dechorionate </w:t>
      </w:r>
      <w:r>
        <w:rPr>
          <w:rFonts w:ascii="Calibri" w:eastAsia="Calibri" w:hAnsi="Calibri" w:cs="Calibri"/>
          <w:sz w:val="24"/>
          <w:szCs w:val="24"/>
          <w:highlight w:val="yellow"/>
        </w:rPr>
        <w:t>using syringes under a dissection microscope.</w:t>
      </w:r>
      <w:r w:rsidR="00965691">
        <w:rPr>
          <w:rFonts w:ascii="Calibri" w:eastAsia="Calibri" w:hAnsi="Calibri" w:cs="Calibri"/>
          <w:sz w:val="24"/>
          <w:szCs w:val="24"/>
          <w:highlight w:val="yellow"/>
        </w:rPr>
        <w:t xml:space="preserve"> </w:t>
      </w:r>
    </w:p>
    <w:p w14:paraId="1ECA7188" w14:textId="77777777" w:rsidR="009053CA" w:rsidRDefault="009053CA" w:rsidP="00017DEB">
      <w:pPr>
        <w:pStyle w:val="Body"/>
        <w:widowControl w:val="0"/>
        <w:jc w:val="both"/>
        <w:rPr>
          <w:rFonts w:ascii="Calibri" w:eastAsia="Calibri" w:hAnsi="Calibri" w:cs="Calibri"/>
          <w:sz w:val="24"/>
          <w:szCs w:val="24"/>
          <w:highlight w:val="yellow"/>
        </w:rPr>
      </w:pPr>
    </w:p>
    <w:p w14:paraId="57723BA8" w14:textId="77777777" w:rsidR="009053CA" w:rsidRDefault="00E53489" w:rsidP="00017DEB">
      <w:pPr>
        <w:pStyle w:val="Body"/>
        <w:widowControl w:val="0"/>
        <w:jc w:val="both"/>
        <w:rPr>
          <w:rFonts w:ascii="Calibri" w:eastAsia="Calibri" w:hAnsi="Calibri" w:cs="Calibri"/>
          <w:sz w:val="24"/>
          <w:szCs w:val="24"/>
        </w:rPr>
      </w:pPr>
      <w:r w:rsidRPr="006C3BB5">
        <w:rPr>
          <w:rFonts w:ascii="Calibri" w:eastAsia="Calibri" w:hAnsi="Calibri" w:cs="Calibri"/>
          <w:sz w:val="24"/>
          <w:szCs w:val="24"/>
        </w:rPr>
        <w:t>4.3. Anesthetize zebrafish embryos.</w:t>
      </w:r>
    </w:p>
    <w:p w14:paraId="54678049" w14:textId="77777777" w:rsidR="009053CA" w:rsidRDefault="009053CA" w:rsidP="00017DEB">
      <w:pPr>
        <w:pStyle w:val="Body"/>
        <w:widowControl w:val="0"/>
        <w:jc w:val="both"/>
        <w:rPr>
          <w:rFonts w:ascii="Calibri" w:eastAsia="Calibri" w:hAnsi="Calibri" w:cs="Calibri"/>
          <w:sz w:val="24"/>
          <w:szCs w:val="24"/>
        </w:rPr>
      </w:pPr>
    </w:p>
    <w:p w14:paraId="21B14BB6" w14:textId="04DF8B39" w:rsidR="009053CA" w:rsidRDefault="00E53489" w:rsidP="00017DEB">
      <w:pPr>
        <w:pStyle w:val="Body"/>
        <w:widowControl w:val="0"/>
        <w:jc w:val="both"/>
        <w:rPr>
          <w:rFonts w:ascii="Calibri" w:eastAsia="Calibri" w:hAnsi="Calibri" w:cs="Calibri"/>
          <w:sz w:val="24"/>
          <w:szCs w:val="24"/>
        </w:rPr>
      </w:pPr>
      <w:r w:rsidRPr="006C3BB5">
        <w:rPr>
          <w:rFonts w:ascii="Calibri" w:eastAsia="Calibri" w:hAnsi="Calibri" w:cs="Calibri"/>
          <w:sz w:val="24"/>
          <w:szCs w:val="24"/>
        </w:rPr>
        <w:t>4.3.1. Fill a 60 mm Petri dish halfway with E3 and add 5</w:t>
      </w:r>
      <w:r w:rsidR="009827B7" w:rsidRPr="006D58BA">
        <w:rPr>
          <w:rFonts w:ascii="Calibri" w:eastAsia="Calibri" w:hAnsi="Calibri" w:cs="Calibri"/>
          <w:sz w:val="24"/>
          <w:szCs w:val="24"/>
        </w:rPr>
        <w:t>–</w:t>
      </w:r>
      <w:r w:rsidRPr="006C3BB5">
        <w:rPr>
          <w:rFonts w:ascii="Calibri" w:eastAsia="Calibri" w:hAnsi="Calibri" w:cs="Calibri"/>
          <w:sz w:val="24"/>
          <w:szCs w:val="24"/>
        </w:rPr>
        <w:t xml:space="preserve">6 drops of 4 mg/mL MS-222 Tricaine-S </w:t>
      </w:r>
      <w:r w:rsidR="009827B7">
        <w:rPr>
          <w:rFonts w:ascii="Calibri" w:eastAsia="Calibri" w:hAnsi="Calibri" w:cs="Calibri"/>
          <w:sz w:val="24"/>
          <w:szCs w:val="24"/>
        </w:rPr>
        <w:t xml:space="preserve">to a </w:t>
      </w:r>
      <w:r w:rsidRPr="006C3BB5">
        <w:rPr>
          <w:rFonts w:ascii="Calibri" w:eastAsia="Calibri" w:hAnsi="Calibri" w:cs="Calibri"/>
          <w:sz w:val="24"/>
          <w:szCs w:val="24"/>
        </w:rPr>
        <w:t xml:space="preserve">final concentration of </w:t>
      </w:r>
      <w:r w:rsidR="009827B7">
        <w:rPr>
          <w:rFonts w:ascii="Calibri" w:eastAsia="Calibri" w:hAnsi="Calibri" w:cs="Calibri"/>
          <w:sz w:val="24"/>
          <w:szCs w:val="24"/>
        </w:rPr>
        <w:t>~</w:t>
      </w:r>
      <w:r w:rsidRPr="006C3BB5">
        <w:rPr>
          <w:rFonts w:ascii="Calibri" w:eastAsia="Calibri" w:hAnsi="Calibri" w:cs="Calibri"/>
          <w:sz w:val="24"/>
          <w:szCs w:val="24"/>
        </w:rPr>
        <w:t>0.2 mM</w:t>
      </w:r>
      <w:r w:rsidR="009827B7">
        <w:rPr>
          <w:rFonts w:ascii="Calibri" w:eastAsia="Calibri" w:hAnsi="Calibri" w:cs="Calibri"/>
          <w:sz w:val="24"/>
          <w:szCs w:val="24"/>
        </w:rPr>
        <w:t>.</w:t>
      </w:r>
      <w:r w:rsidRPr="006C3BB5">
        <w:rPr>
          <w:rFonts w:ascii="Calibri" w:eastAsia="Calibri" w:hAnsi="Calibri" w:cs="Calibri"/>
          <w:sz w:val="24"/>
          <w:szCs w:val="24"/>
        </w:rPr>
        <w:t xml:space="preserve"> </w:t>
      </w:r>
      <w:r w:rsidR="009827B7">
        <w:rPr>
          <w:rFonts w:ascii="Calibri" w:eastAsia="Calibri" w:hAnsi="Calibri" w:cs="Calibri"/>
          <w:sz w:val="24"/>
          <w:szCs w:val="24"/>
        </w:rPr>
        <w:t>S</w:t>
      </w:r>
      <w:r w:rsidRPr="006C3BB5">
        <w:rPr>
          <w:rFonts w:ascii="Calibri" w:eastAsia="Calibri" w:hAnsi="Calibri" w:cs="Calibri"/>
          <w:sz w:val="24"/>
          <w:szCs w:val="24"/>
        </w:rPr>
        <w:t>wirl to mix.</w:t>
      </w:r>
    </w:p>
    <w:p w14:paraId="29B23AC4" w14:textId="77777777" w:rsidR="009053CA" w:rsidRDefault="009053CA" w:rsidP="00017DEB">
      <w:pPr>
        <w:pStyle w:val="Body"/>
        <w:widowControl w:val="0"/>
        <w:jc w:val="both"/>
        <w:rPr>
          <w:rFonts w:ascii="Calibri" w:eastAsia="Calibri" w:hAnsi="Calibri" w:cs="Calibri"/>
          <w:sz w:val="24"/>
          <w:szCs w:val="24"/>
        </w:rPr>
      </w:pPr>
    </w:p>
    <w:p w14:paraId="35854D24" w14:textId="77777777" w:rsidR="009053CA" w:rsidRDefault="00E53489" w:rsidP="00017DEB">
      <w:pPr>
        <w:pStyle w:val="Body"/>
        <w:widowControl w:val="0"/>
        <w:jc w:val="both"/>
        <w:rPr>
          <w:rFonts w:ascii="Calibri" w:eastAsia="Calibri" w:hAnsi="Calibri" w:cs="Calibri"/>
          <w:sz w:val="24"/>
          <w:szCs w:val="24"/>
        </w:rPr>
      </w:pPr>
      <w:r w:rsidRPr="006C3BB5">
        <w:rPr>
          <w:rFonts w:ascii="Calibri" w:eastAsia="Calibri" w:hAnsi="Calibri" w:cs="Calibri"/>
          <w:sz w:val="24"/>
          <w:szCs w:val="24"/>
        </w:rPr>
        <w:t xml:space="preserve">CAUTION: Tricaine should be handled with care and disposed of appropriately. </w:t>
      </w:r>
    </w:p>
    <w:p w14:paraId="55ED330C" w14:textId="77777777" w:rsidR="009053CA" w:rsidRDefault="009053CA" w:rsidP="00017DEB">
      <w:pPr>
        <w:pStyle w:val="Body"/>
        <w:widowControl w:val="0"/>
        <w:jc w:val="both"/>
        <w:rPr>
          <w:rFonts w:ascii="Calibri" w:eastAsia="Calibri" w:hAnsi="Calibri" w:cs="Calibri"/>
          <w:sz w:val="24"/>
          <w:szCs w:val="24"/>
        </w:rPr>
      </w:pPr>
    </w:p>
    <w:p w14:paraId="07CC2C74" w14:textId="0EECC4AE" w:rsidR="009053CA" w:rsidRDefault="00E53489" w:rsidP="00017DEB">
      <w:pPr>
        <w:pStyle w:val="Body"/>
        <w:widowControl w:val="0"/>
        <w:jc w:val="both"/>
        <w:rPr>
          <w:rFonts w:ascii="Calibri" w:eastAsia="Calibri" w:hAnsi="Calibri" w:cs="Calibri"/>
          <w:sz w:val="24"/>
          <w:szCs w:val="24"/>
        </w:rPr>
      </w:pPr>
      <w:r w:rsidRPr="006C3BB5">
        <w:rPr>
          <w:rFonts w:ascii="Calibri" w:eastAsia="Calibri" w:hAnsi="Calibri" w:cs="Calibri"/>
          <w:sz w:val="24"/>
          <w:szCs w:val="24"/>
        </w:rPr>
        <w:t xml:space="preserve">4.3.2. Transfer embryos from </w:t>
      </w:r>
      <w:r w:rsidR="009827B7">
        <w:rPr>
          <w:rFonts w:ascii="Calibri" w:eastAsia="Calibri" w:hAnsi="Calibri" w:cs="Calibri"/>
          <w:sz w:val="24"/>
          <w:szCs w:val="24"/>
        </w:rPr>
        <w:t xml:space="preserve">the </w:t>
      </w:r>
      <w:r w:rsidRPr="006C3BB5">
        <w:rPr>
          <w:rFonts w:ascii="Calibri" w:eastAsia="Calibri" w:hAnsi="Calibri" w:cs="Calibri"/>
          <w:sz w:val="24"/>
          <w:szCs w:val="24"/>
        </w:rPr>
        <w:t xml:space="preserve">PTU to </w:t>
      </w:r>
      <w:r w:rsidR="009827B7">
        <w:rPr>
          <w:rFonts w:ascii="Calibri" w:eastAsia="Calibri" w:hAnsi="Calibri" w:cs="Calibri"/>
          <w:sz w:val="24"/>
          <w:szCs w:val="24"/>
        </w:rPr>
        <w:t xml:space="preserve">the </w:t>
      </w:r>
      <w:r w:rsidRPr="006C3BB5">
        <w:rPr>
          <w:rFonts w:ascii="Calibri" w:eastAsia="Calibri" w:hAnsi="Calibri" w:cs="Calibri"/>
          <w:sz w:val="24"/>
          <w:szCs w:val="24"/>
        </w:rPr>
        <w:t>tricaine solution, ensuring as little PTU is transferred as possible. While fish reflexes should cease after 1</w:t>
      </w:r>
      <w:r w:rsidR="009827B7" w:rsidRPr="006D58BA">
        <w:rPr>
          <w:rFonts w:ascii="Calibri" w:eastAsia="Calibri" w:hAnsi="Calibri" w:cs="Calibri"/>
          <w:sz w:val="24"/>
          <w:szCs w:val="24"/>
        </w:rPr>
        <w:t>–</w:t>
      </w:r>
      <w:r w:rsidRPr="006C3BB5">
        <w:rPr>
          <w:rFonts w:ascii="Calibri" w:eastAsia="Calibri" w:hAnsi="Calibri" w:cs="Calibri"/>
          <w:sz w:val="24"/>
          <w:szCs w:val="24"/>
        </w:rPr>
        <w:t xml:space="preserve">2 min, </w:t>
      </w:r>
      <w:r>
        <w:rPr>
          <w:rFonts w:ascii="Calibri" w:eastAsia="Calibri" w:hAnsi="Calibri" w:cs="Calibri"/>
          <w:sz w:val="24"/>
          <w:szCs w:val="24"/>
        </w:rPr>
        <w:t xml:space="preserve">leave </w:t>
      </w:r>
      <w:r w:rsidR="009827B7">
        <w:rPr>
          <w:rFonts w:ascii="Calibri" w:eastAsia="Calibri" w:hAnsi="Calibri" w:cs="Calibri"/>
          <w:sz w:val="24"/>
          <w:szCs w:val="24"/>
        </w:rPr>
        <w:t xml:space="preserve">the </w:t>
      </w:r>
      <w:r>
        <w:rPr>
          <w:rFonts w:ascii="Calibri" w:eastAsia="Calibri" w:hAnsi="Calibri" w:cs="Calibri"/>
          <w:sz w:val="24"/>
          <w:szCs w:val="24"/>
        </w:rPr>
        <w:t>embryos in tricaine</w:t>
      </w:r>
      <w:r w:rsidRPr="006C3BB5">
        <w:rPr>
          <w:rFonts w:ascii="Calibri" w:eastAsia="Calibri" w:hAnsi="Calibri" w:cs="Calibri"/>
          <w:sz w:val="24"/>
          <w:szCs w:val="24"/>
        </w:rPr>
        <w:t xml:space="preserve"> for up to 10 min </w:t>
      </w:r>
      <w:r>
        <w:rPr>
          <w:rFonts w:ascii="Calibri" w:eastAsia="Calibri" w:hAnsi="Calibri" w:cs="Calibri"/>
          <w:sz w:val="24"/>
          <w:szCs w:val="24"/>
        </w:rPr>
        <w:t xml:space="preserve">to </w:t>
      </w:r>
      <w:r w:rsidRPr="006C3BB5">
        <w:rPr>
          <w:rFonts w:ascii="Calibri" w:eastAsia="Calibri" w:hAnsi="Calibri" w:cs="Calibri"/>
          <w:sz w:val="24"/>
          <w:szCs w:val="24"/>
        </w:rPr>
        <w:t>ensure</w:t>
      </w:r>
      <w:r>
        <w:rPr>
          <w:rFonts w:ascii="Calibri" w:eastAsia="Calibri" w:hAnsi="Calibri" w:cs="Calibri"/>
          <w:sz w:val="24"/>
          <w:szCs w:val="24"/>
        </w:rPr>
        <w:t xml:space="preserve"> </w:t>
      </w:r>
      <w:r w:rsidRPr="006C3BB5">
        <w:rPr>
          <w:rFonts w:ascii="Calibri" w:eastAsia="Calibri" w:hAnsi="Calibri" w:cs="Calibri"/>
          <w:sz w:val="24"/>
          <w:szCs w:val="24"/>
        </w:rPr>
        <w:t xml:space="preserve">thorough anesthetization for time-lapse imaging experiments. </w:t>
      </w:r>
    </w:p>
    <w:p w14:paraId="3ED2107E" w14:textId="77777777" w:rsidR="009053CA" w:rsidRDefault="009053CA" w:rsidP="00017DEB">
      <w:pPr>
        <w:pStyle w:val="Body"/>
        <w:widowControl w:val="0"/>
        <w:jc w:val="both"/>
        <w:rPr>
          <w:rFonts w:ascii="Calibri" w:eastAsia="Calibri" w:hAnsi="Calibri" w:cs="Calibri"/>
          <w:sz w:val="24"/>
          <w:szCs w:val="24"/>
        </w:rPr>
      </w:pPr>
    </w:p>
    <w:p w14:paraId="1BCF8E03" w14:textId="4BECCBF8" w:rsidR="009053CA" w:rsidRDefault="00E53489" w:rsidP="00017DEB">
      <w:pPr>
        <w:pStyle w:val="Body"/>
        <w:widowControl w:val="0"/>
        <w:jc w:val="both"/>
        <w:rPr>
          <w:rFonts w:ascii="Calibri" w:eastAsia="Calibri" w:hAnsi="Calibri" w:cs="Calibri"/>
          <w:sz w:val="24"/>
          <w:szCs w:val="24"/>
        </w:rPr>
      </w:pPr>
      <w:r w:rsidRPr="006C3BB5">
        <w:rPr>
          <w:rFonts w:ascii="Calibri" w:eastAsia="Calibri" w:hAnsi="Calibri" w:cs="Calibri"/>
          <w:sz w:val="24"/>
          <w:szCs w:val="24"/>
        </w:rPr>
        <w:t xml:space="preserve">4.3.3. Confirm </w:t>
      </w:r>
      <w:r w:rsidR="00241839">
        <w:rPr>
          <w:rFonts w:ascii="Calibri" w:eastAsia="Calibri" w:hAnsi="Calibri" w:cs="Calibri"/>
          <w:sz w:val="24"/>
          <w:szCs w:val="24"/>
        </w:rPr>
        <w:t xml:space="preserve">that the </w:t>
      </w:r>
      <w:r w:rsidRPr="006C3BB5">
        <w:rPr>
          <w:rFonts w:ascii="Calibri" w:eastAsia="Calibri" w:hAnsi="Calibri" w:cs="Calibri"/>
          <w:sz w:val="24"/>
          <w:szCs w:val="24"/>
        </w:rPr>
        <w:t xml:space="preserve">embryos are properly anesthetized. Assess </w:t>
      </w:r>
      <w:r w:rsidR="00F13B36">
        <w:rPr>
          <w:rFonts w:ascii="Calibri" w:eastAsia="Calibri" w:hAnsi="Calibri" w:cs="Calibri"/>
          <w:sz w:val="24"/>
          <w:szCs w:val="24"/>
        </w:rPr>
        <w:t xml:space="preserve">the </w:t>
      </w:r>
      <w:r w:rsidRPr="006C3BB5">
        <w:rPr>
          <w:rFonts w:ascii="Calibri" w:eastAsia="Calibri" w:hAnsi="Calibri" w:cs="Calibri"/>
          <w:sz w:val="24"/>
          <w:szCs w:val="24"/>
        </w:rPr>
        <w:t xml:space="preserve">startle reflex by touching </w:t>
      </w:r>
      <w:r w:rsidR="00F13B36">
        <w:rPr>
          <w:rFonts w:ascii="Calibri" w:eastAsia="Calibri" w:hAnsi="Calibri" w:cs="Calibri"/>
          <w:sz w:val="24"/>
          <w:szCs w:val="24"/>
        </w:rPr>
        <w:t xml:space="preserve">the </w:t>
      </w:r>
      <w:r w:rsidRPr="006C3BB5">
        <w:rPr>
          <w:rFonts w:ascii="Calibri" w:eastAsia="Calibri" w:hAnsi="Calibri" w:cs="Calibri"/>
          <w:sz w:val="24"/>
          <w:szCs w:val="24"/>
        </w:rPr>
        <w:t xml:space="preserve">embryo tails gently with </w:t>
      </w:r>
      <w:r w:rsidR="00F13B36">
        <w:rPr>
          <w:rFonts w:ascii="Calibri" w:eastAsia="Calibri" w:hAnsi="Calibri" w:cs="Calibri"/>
          <w:sz w:val="24"/>
          <w:szCs w:val="24"/>
        </w:rPr>
        <w:t xml:space="preserve">the </w:t>
      </w:r>
      <w:r w:rsidRPr="006C3BB5">
        <w:rPr>
          <w:rFonts w:ascii="Calibri" w:eastAsia="Calibri" w:hAnsi="Calibri" w:cs="Calibri"/>
          <w:sz w:val="24"/>
          <w:szCs w:val="24"/>
        </w:rPr>
        <w:t xml:space="preserve">embryo manipulator. If </w:t>
      </w:r>
      <w:r w:rsidR="00F13B36">
        <w:rPr>
          <w:rFonts w:ascii="Calibri" w:eastAsia="Calibri" w:hAnsi="Calibri" w:cs="Calibri"/>
          <w:sz w:val="24"/>
          <w:szCs w:val="24"/>
        </w:rPr>
        <w:t xml:space="preserve">a </w:t>
      </w:r>
      <w:r w:rsidRPr="006C3BB5">
        <w:rPr>
          <w:rFonts w:ascii="Calibri" w:eastAsia="Calibri" w:hAnsi="Calibri" w:cs="Calibri"/>
          <w:sz w:val="24"/>
          <w:szCs w:val="24"/>
        </w:rPr>
        <w:t xml:space="preserve">reflex movement is observed, add an additional drop of tricaine to the dish as far from </w:t>
      </w:r>
      <w:r w:rsidR="00F13B36">
        <w:rPr>
          <w:rFonts w:ascii="Calibri" w:eastAsia="Calibri" w:hAnsi="Calibri" w:cs="Calibri"/>
          <w:sz w:val="24"/>
          <w:szCs w:val="24"/>
        </w:rPr>
        <w:t xml:space="preserve">the </w:t>
      </w:r>
      <w:r w:rsidRPr="006C3BB5">
        <w:rPr>
          <w:rFonts w:ascii="Calibri" w:eastAsia="Calibri" w:hAnsi="Calibri" w:cs="Calibri"/>
          <w:sz w:val="24"/>
          <w:szCs w:val="24"/>
        </w:rPr>
        <w:t xml:space="preserve">embryos </w:t>
      </w:r>
      <w:r w:rsidR="00B1345E" w:rsidRPr="006C3BB5">
        <w:rPr>
          <w:rFonts w:ascii="Calibri" w:eastAsia="Calibri" w:hAnsi="Calibri" w:cs="Calibri"/>
          <w:sz w:val="24"/>
          <w:szCs w:val="24"/>
        </w:rPr>
        <w:t xml:space="preserve">as possible </w:t>
      </w:r>
      <w:r w:rsidRPr="006C3BB5">
        <w:rPr>
          <w:rFonts w:ascii="Calibri" w:eastAsia="Calibri" w:hAnsi="Calibri" w:cs="Calibri"/>
          <w:sz w:val="24"/>
          <w:szCs w:val="24"/>
        </w:rPr>
        <w:t xml:space="preserve">and swirl to mix. Observe </w:t>
      </w:r>
      <w:r w:rsidR="00F13B36">
        <w:rPr>
          <w:rFonts w:ascii="Calibri" w:eastAsia="Calibri" w:hAnsi="Calibri" w:cs="Calibri"/>
          <w:sz w:val="24"/>
          <w:szCs w:val="24"/>
        </w:rPr>
        <w:t xml:space="preserve">the </w:t>
      </w:r>
      <w:r w:rsidRPr="006C3BB5">
        <w:rPr>
          <w:rFonts w:ascii="Calibri" w:eastAsia="Calibri" w:hAnsi="Calibri" w:cs="Calibri"/>
          <w:sz w:val="24"/>
          <w:szCs w:val="24"/>
        </w:rPr>
        <w:t xml:space="preserve">embryo heart rate under </w:t>
      </w:r>
      <w:r w:rsidR="00F13B36">
        <w:rPr>
          <w:rFonts w:ascii="Calibri" w:eastAsia="Calibri" w:hAnsi="Calibri" w:cs="Calibri"/>
          <w:sz w:val="24"/>
          <w:szCs w:val="24"/>
        </w:rPr>
        <w:t xml:space="preserve">a </w:t>
      </w:r>
      <w:r w:rsidRPr="006C3BB5">
        <w:rPr>
          <w:rFonts w:ascii="Calibri" w:eastAsia="Calibri" w:hAnsi="Calibri" w:cs="Calibri"/>
          <w:sz w:val="24"/>
          <w:szCs w:val="24"/>
        </w:rPr>
        <w:t>dissection scope</w:t>
      </w:r>
      <w:r w:rsidR="00F13B36">
        <w:rPr>
          <w:rFonts w:ascii="Calibri" w:eastAsia="Calibri" w:hAnsi="Calibri" w:cs="Calibri"/>
          <w:sz w:val="24"/>
          <w:szCs w:val="24"/>
        </w:rPr>
        <w:t>.</w:t>
      </w:r>
      <w:r w:rsidRPr="006C3BB5">
        <w:rPr>
          <w:rFonts w:ascii="Calibri" w:eastAsia="Calibri" w:hAnsi="Calibri" w:cs="Calibri"/>
          <w:sz w:val="24"/>
          <w:szCs w:val="24"/>
        </w:rPr>
        <w:t xml:space="preserve"> </w:t>
      </w:r>
      <w:r w:rsidR="00F13B36" w:rsidRPr="006C3BB5">
        <w:rPr>
          <w:rFonts w:ascii="Calibri" w:eastAsia="Calibri" w:hAnsi="Calibri" w:cs="Calibri"/>
          <w:sz w:val="24"/>
          <w:szCs w:val="24"/>
        </w:rPr>
        <w:t xml:space="preserve">If </w:t>
      </w:r>
      <w:r w:rsidR="00F13B36">
        <w:rPr>
          <w:rFonts w:ascii="Calibri" w:eastAsia="Calibri" w:hAnsi="Calibri" w:cs="Calibri"/>
          <w:sz w:val="24"/>
          <w:szCs w:val="24"/>
        </w:rPr>
        <w:t xml:space="preserve">it is </w:t>
      </w:r>
      <w:r w:rsidRPr="006C3BB5">
        <w:rPr>
          <w:rFonts w:ascii="Calibri" w:eastAsia="Calibri" w:hAnsi="Calibri" w:cs="Calibri"/>
          <w:sz w:val="24"/>
          <w:szCs w:val="24"/>
        </w:rPr>
        <w:t xml:space="preserve">abnormally slow, add additional drops of E3 to </w:t>
      </w:r>
      <w:r w:rsidR="00241839">
        <w:rPr>
          <w:rFonts w:ascii="Calibri" w:eastAsia="Calibri" w:hAnsi="Calibri" w:cs="Calibri"/>
          <w:sz w:val="24"/>
          <w:szCs w:val="24"/>
        </w:rPr>
        <w:t xml:space="preserve">the </w:t>
      </w:r>
      <w:r w:rsidRPr="006C3BB5">
        <w:rPr>
          <w:rFonts w:ascii="Calibri" w:eastAsia="Calibri" w:hAnsi="Calibri" w:cs="Calibri"/>
          <w:sz w:val="24"/>
          <w:szCs w:val="24"/>
        </w:rPr>
        <w:t xml:space="preserve">dish to reduce </w:t>
      </w:r>
      <w:r w:rsidR="00F13B36">
        <w:rPr>
          <w:rFonts w:ascii="Calibri" w:eastAsia="Calibri" w:hAnsi="Calibri" w:cs="Calibri"/>
          <w:sz w:val="24"/>
          <w:szCs w:val="24"/>
        </w:rPr>
        <w:t xml:space="preserve">the </w:t>
      </w:r>
      <w:r w:rsidRPr="006C3BB5">
        <w:rPr>
          <w:rFonts w:ascii="Calibri" w:eastAsia="Calibri" w:hAnsi="Calibri" w:cs="Calibri"/>
          <w:sz w:val="24"/>
          <w:szCs w:val="24"/>
        </w:rPr>
        <w:t>tricaine concentration.</w:t>
      </w:r>
    </w:p>
    <w:p w14:paraId="0487D393" w14:textId="77777777" w:rsidR="009053CA" w:rsidRDefault="009053CA" w:rsidP="00017DEB">
      <w:pPr>
        <w:pStyle w:val="Body"/>
        <w:widowControl w:val="0"/>
        <w:jc w:val="both"/>
        <w:rPr>
          <w:rFonts w:ascii="Calibri" w:eastAsia="Calibri" w:hAnsi="Calibri" w:cs="Calibri"/>
          <w:sz w:val="24"/>
          <w:szCs w:val="24"/>
          <w:highlight w:val="yellow"/>
        </w:rPr>
      </w:pPr>
    </w:p>
    <w:p w14:paraId="69CC50A4" w14:textId="77777777"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4.4. Mount anesthetized embryos in agarose.</w:t>
      </w:r>
    </w:p>
    <w:p w14:paraId="5E3EA427" w14:textId="77777777" w:rsidR="009053CA" w:rsidRDefault="009053CA" w:rsidP="00017DEB">
      <w:pPr>
        <w:pStyle w:val="Body"/>
        <w:widowControl w:val="0"/>
        <w:jc w:val="both"/>
        <w:rPr>
          <w:rFonts w:ascii="Calibri" w:eastAsia="Calibri" w:hAnsi="Calibri" w:cs="Calibri"/>
          <w:sz w:val="24"/>
          <w:szCs w:val="24"/>
          <w:highlight w:val="yellow"/>
        </w:rPr>
      </w:pPr>
    </w:p>
    <w:p w14:paraId="242C60AF" w14:textId="5659C029"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4.4.1. Transfer </w:t>
      </w:r>
      <w:r w:rsidR="00F13B36">
        <w:rPr>
          <w:rFonts w:ascii="Calibri" w:eastAsia="Calibri" w:hAnsi="Calibri" w:cs="Calibri"/>
          <w:sz w:val="24"/>
          <w:szCs w:val="24"/>
          <w:highlight w:val="yellow"/>
        </w:rPr>
        <w:t xml:space="preserve">the </w:t>
      </w:r>
      <w:r>
        <w:rPr>
          <w:rFonts w:ascii="Calibri" w:eastAsia="Calibri" w:hAnsi="Calibri" w:cs="Calibri"/>
          <w:sz w:val="24"/>
          <w:szCs w:val="24"/>
          <w:highlight w:val="yellow"/>
        </w:rPr>
        <w:t>fish to</w:t>
      </w:r>
      <w:r w:rsidR="00241839">
        <w:rPr>
          <w:rFonts w:ascii="Calibri" w:eastAsia="Calibri" w:hAnsi="Calibri" w:cs="Calibri"/>
          <w:sz w:val="24"/>
          <w:szCs w:val="24"/>
          <w:highlight w:val="yellow"/>
        </w:rPr>
        <w:t xml:space="preserve"> the</w:t>
      </w:r>
      <w:r>
        <w:rPr>
          <w:rFonts w:ascii="Calibri" w:eastAsia="Calibri" w:hAnsi="Calibri" w:cs="Calibri"/>
          <w:sz w:val="24"/>
          <w:szCs w:val="24"/>
          <w:highlight w:val="yellow"/>
        </w:rPr>
        <w:t xml:space="preserve"> center of plastic ring within </w:t>
      </w:r>
      <w:r w:rsidR="00F13B36">
        <w:rPr>
          <w:rFonts w:ascii="Calibri" w:eastAsia="Calibri" w:hAnsi="Calibri" w:cs="Calibri"/>
          <w:sz w:val="24"/>
          <w:szCs w:val="24"/>
          <w:highlight w:val="yellow"/>
        </w:rPr>
        <w:t xml:space="preserve">the </w:t>
      </w:r>
      <w:r>
        <w:rPr>
          <w:rFonts w:ascii="Calibri" w:eastAsia="Calibri" w:hAnsi="Calibri" w:cs="Calibri"/>
          <w:sz w:val="24"/>
          <w:szCs w:val="24"/>
          <w:highlight w:val="yellow"/>
        </w:rPr>
        <w:t xml:space="preserve">imaging chamber and remove as much excess E3 as possible using a fine-tipped transfer </w:t>
      </w:r>
      <w:r w:rsidR="00B1345E" w:rsidRPr="00965691">
        <w:rPr>
          <w:rFonts w:ascii="Calibri" w:eastAsia="Calibri" w:hAnsi="Calibri" w:cs="Calibri"/>
          <w:sz w:val="24"/>
          <w:szCs w:val="24"/>
          <w:highlight w:val="yellow"/>
        </w:rPr>
        <w:t>pipette</w:t>
      </w:r>
      <w:r>
        <w:rPr>
          <w:rFonts w:ascii="Calibri" w:eastAsia="Calibri" w:hAnsi="Calibri" w:cs="Calibri"/>
          <w:sz w:val="24"/>
          <w:szCs w:val="24"/>
          <w:highlight w:val="yellow"/>
        </w:rPr>
        <w:t>.</w:t>
      </w:r>
    </w:p>
    <w:p w14:paraId="5585DE5B" w14:textId="77777777" w:rsidR="009053CA" w:rsidRDefault="009053CA" w:rsidP="00017DEB">
      <w:pPr>
        <w:pStyle w:val="Body"/>
        <w:widowControl w:val="0"/>
        <w:jc w:val="both"/>
        <w:rPr>
          <w:rFonts w:ascii="Calibri" w:eastAsia="Calibri" w:hAnsi="Calibri" w:cs="Calibri"/>
          <w:sz w:val="24"/>
          <w:szCs w:val="24"/>
          <w:highlight w:val="yellow"/>
        </w:rPr>
      </w:pPr>
    </w:p>
    <w:p w14:paraId="0BB03F86" w14:textId="7E67A318" w:rsidR="009053CA" w:rsidRDefault="00E53489" w:rsidP="00017DEB">
      <w:pPr>
        <w:pStyle w:val="Body"/>
        <w:widowControl w:val="0"/>
        <w:jc w:val="both"/>
      </w:pPr>
      <w:r>
        <w:rPr>
          <w:rFonts w:ascii="Calibri" w:eastAsia="Calibri" w:hAnsi="Calibri" w:cs="Calibri"/>
          <w:sz w:val="24"/>
          <w:szCs w:val="24"/>
          <w:highlight w:val="yellow"/>
        </w:rPr>
        <w:t xml:space="preserve">4.4.2. Using a clean transfer </w:t>
      </w:r>
      <w:r w:rsidR="00F13B36" w:rsidRPr="006D58BA">
        <w:rPr>
          <w:rFonts w:ascii="Calibri" w:eastAsia="Calibri" w:hAnsi="Calibri" w:cs="Calibri"/>
          <w:sz w:val="24"/>
          <w:szCs w:val="24"/>
          <w:highlight w:val="yellow"/>
        </w:rPr>
        <w:t>pipette</w:t>
      </w:r>
      <w:r>
        <w:rPr>
          <w:rFonts w:ascii="Calibri" w:eastAsia="Calibri" w:hAnsi="Calibri" w:cs="Calibri"/>
          <w:sz w:val="24"/>
          <w:szCs w:val="24"/>
          <w:highlight w:val="yellow"/>
        </w:rPr>
        <w:t xml:space="preserve">, cover </w:t>
      </w:r>
      <w:r w:rsidR="00F13B36">
        <w:rPr>
          <w:rFonts w:ascii="Calibri" w:eastAsia="Calibri" w:hAnsi="Calibri" w:cs="Calibri"/>
          <w:sz w:val="24"/>
          <w:szCs w:val="24"/>
          <w:highlight w:val="yellow"/>
        </w:rPr>
        <w:t xml:space="preserve">the </w:t>
      </w:r>
      <w:r>
        <w:rPr>
          <w:rFonts w:ascii="Calibri" w:eastAsia="Calibri" w:hAnsi="Calibri" w:cs="Calibri"/>
          <w:sz w:val="24"/>
          <w:szCs w:val="24"/>
          <w:highlight w:val="yellow"/>
        </w:rPr>
        <w:t>fish with 1.0% low-melt agarose (LMA) in E3 stored at 40</w:t>
      </w:r>
      <w:r w:rsidR="00241839">
        <w:rPr>
          <w:rFonts w:ascii="Calibri" w:eastAsia="Calibri" w:hAnsi="Calibri" w:cs="Calibri"/>
          <w:sz w:val="24"/>
          <w:szCs w:val="24"/>
          <w:highlight w:val="yellow"/>
        </w:rPr>
        <w:t xml:space="preserve"> </w:t>
      </w:r>
      <w:r>
        <w:rPr>
          <w:rFonts w:ascii="Calibri" w:eastAsia="Calibri" w:hAnsi="Calibri" w:cs="Calibri"/>
          <w:sz w:val="24"/>
          <w:szCs w:val="24"/>
          <w:highlight w:val="yellow"/>
          <w:lang w:val="it-IT"/>
        </w:rPr>
        <w:t>°</w:t>
      </w:r>
      <w:r w:rsidR="00241839">
        <w:rPr>
          <w:rFonts w:ascii="Calibri" w:eastAsia="Calibri" w:hAnsi="Calibri" w:cs="Calibri"/>
          <w:sz w:val="24"/>
          <w:szCs w:val="24"/>
          <w:highlight w:val="yellow"/>
        </w:rPr>
        <w:t>C</w:t>
      </w:r>
      <w:r w:rsidR="00F13B36">
        <w:rPr>
          <w:rFonts w:ascii="Calibri" w:eastAsia="Calibri" w:hAnsi="Calibri" w:cs="Calibri"/>
          <w:sz w:val="24"/>
          <w:szCs w:val="24"/>
          <w:highlight w:val="yellow"/>
        </w:rPr>
        <w:t xml:space="preserve"> and</w:t>
      </w:r>
      <w:r w:rsidR="00241839">
        <w:rPr>
          <w:rFonts w:ascii="Calibri" w:eastAsia="Calibri" w:hAnsi="Calibri" w:cs="Calibri"/>
          <w:sz w:val="24"/>
          <w:szCs w:val="24"/>
          <w:highlight w:val="yellow"/>
        </w:rPr>
        <w:t xml:space="preserve"> fill</w:t>
      </w:r>
      <w:r>
        <w:rPr>
          <w:rFonts w:ascii="Calibri" w:eastAsia="Calibri" w:hAnsi="Calibri" w:cs="Calibri"/>
          <w:sz w:val="24"/>
          <w:szCs w:val="24"/>
          <w:highlight w:val="yellow"/>
        </w:rPr>
        <w:t xml:space="preserve"> the entire plastic ring with a thin layer of agarose. Use </w:t>
      </w:r>
      <w:r w:rsidR="00F13B36">
        <w:rPr>
          <w:rFonts w:ascii="Calibri" w:eastAsia="Calibri" w:hAnsi="Calibri" w:cs="Calibri"/>
          <w:sz w:val="24"/>
          <w:szCs w:val="24"/>
          <w:highlight w:val="yellow"/>
        </w:rPr>
        <w:t xml:space="preserve">a </w:t>
      </w:r>
      <w:r>
        <w:rPr>
          <w:rFonts w:ascii="Calibri" w:eastAsia="Calibri" w:hAnsi="Calibri" w:cs="Calibri"/>
          <w:sz w:val="24"/>
          <w:szCs w:val="24"/>
          <w:highlight w:val="yellow"/>
        </w:rPr>
        <w:t xml:space="preserve">transfer </w:t>
      </w:r>
      <w:r w:rsidR="00F13B36" w:rsidRPr="006D58BA">
        <w:rPr>
          <w:rFonts w:ascii="Calibri" w:eastAsia="Calibri" w:hAnsi="Calibri" w:cs="Calibri"/>
          <w:sz w:val="24"/>
          <w:szCs w:val="24"/>
          <w:highlight w:val="yellow"/>
        </w:rPr>
        <w:t>pipette</w:t>
      </w:r>
      <w:r w:rsidR="00F13B36">
        <w:rPr>
          <w:rFonts w:ascii="Calibri" w:eastAsia="Calibri" w:hAnsi="Calibri" w:cs="Calibri"/>
          <w:sz w:val="24"/>
          <w:szCs w:val="24"/>
          <w:highlight w:val="yellow"/>
        </w:rPr>
        <w:t xml:space="preserve"> </w:t>
      </w:r>
      <w:r>
        <w:rPr>
          <w:rFonts w:ascii="Calibri" w:eastAsia="Calibri" w:hAnsi="Calibri" w:cs="Calibri"/>
          <w:sz w:val="24"/>
          <w:szCs w:val="24"/>
          <w:highlight w:val="yellow"/>
        </w:rPr>
        <w:t>to gently pull the embryo</w:t>
      </w:r>
      <w:r w:rsidR="00F13B36">
        <w:rPr>
          <w:rFonts w:ascii="Calibri" w:eastAsia="Calibri" w:hAnsi="Calibri" w:cs="Calibri"/>
          <w:sz w:val="24"/>
          <w:szCs w:val="24"/>
          <w:highlight w:val="yellow"/>
        </w:rPr>
        <w:t>s</w:t>
      </w:r>
      <w:r>
        <w:rPr>
          <w:rFonts w:ascii="Calibri" w:eastAsia="Calibri" w:hAnsi="Calibri" w:cs="Calibri"/>
          <w:sz w:val="24"/>
          <w:szCs w:val="24"/>
          <w:highlight w:val="yellow"/>
        </w:rPr>
        <w:t xml:space="preserve"> up into the </w:t>
      </w:r>
      <w:r w:rsidR="00F13B36" w:rsidRPr="00965691">
        <w:rPr>
          <w:rFonts w:ascii="Calibri" w:eastAsia="Calibri" w:hAnsi="Calibri" w:cs="Calibri"/>
          <w:sz w:val="24"/>
          <w:szCs w:val="24"/>
          <w:highlight w:val="yellow"/>
        </w:rPr>
        <w:t>pipette</w:t>
      </w:r>
      <w:r w:rsidR="00F13B36">
        <w:rPr>
          <w:rFonts w:ascii="Calibri" w:eastAsia="Calibri" w:hAnsi="Calibri" w:cs="Calibri"/>
          <w:sz w:val="24"/>
          <w:szCs w:val="24"/>
          <w:highlight w:val="yellow"/>
        </w:rPr>
        <w:t xml:space="preserve"> </w:t>
      </w:r>
      <w:r>
        <w:rPr>
          <w:rFonts w:ascii="Calibri" w:eastAsia="Calibri" w:hAnsi="Calibri" w:cs="Calibri"/>
          <w:sz w:val="24"/>
          <w:szCs w:val="24"/>
          <w:highlight w:val="yellow"/>
        </w:rPr>
        <w:t>tip and back into the agarose without introducing air bubbles.</w:t>
      </w:r>
    </w:p>
    <w:p w14:paraId="0381B1D4" w14:textId="77777777" w:rsidR="009053CA" w:rsidRDefault="009053CA" w:rsidP="00017DEB">
      <w:pPr>
        <w:pStyle w:val="Body"/>
        <w:widowControl w:val="0"/>
        <w:jc w:val="both"/>
        <w:rPr>
          <w:rFonts w:ascii="Calibri" w:eastAsia="Calibri" w:hAnsi="Calibri" w:cs="Calibri"/>
          <w:sz w:val="24"/>
          <w:szCs w:val="24"/>
          <w:highlight w:val="yellow"/>
        </w:rPr>
      </w:pPr>
    </w:p>
    <w:p w14:paraId="218FC3B2" w14:textId="020C32BE"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4.4.3. Before the agarose hardens, quickly use an embryo manipulator to orient the fish appropriately. If imaging with an upright microscope, position </w:t>
      </w:r>
      <w:r w:rsidR="00F13B36">
        <w:rPr>
          <w:rFonts w:ascii="Calibri" w:eastAsia="Calibri" w:hAnsi="Calibri" w:cs="Calibri"/>
          <w:sz w:val="24"/>
          <w:szCs w:val="24"/>
          <w:highlight w:val="yellow"/>
        </w:rPr>
        <w:t xml:space="preserve">the </w:t>
      </w:r>
      <w:r>
        <w:rPr>
          <w:rFonts w:ascii="Calibri" w:eastAsia="Calibri" w:hAnsi="Calibri" w:cs="Calibri"/>
          <w:sz w:val="24"/>
          <w:szCs w:val="24"/>
          <w:highlight w:val="yellow"/>
        </w:rPr>
        <w:t>embryo</w:t>
      </w:r>
      <w:r w:rsidR="00F13B36">
        <w:rPr>
          <w:rFonts w:ascii="Calibri" w:eastAsia="Calibri" w:hAnsi="Calibri" w:cs="Calibri"/>
          <w:sz w:val="24"/>
          <w:szCs w:val="24"/>
          <w:highlight w:val="yellow"/>
        </w:rPr>
        <w:t>s</w:t>
      </w:r>
      <w:r>
        <w:rPr>
          <w:rFonts w:ascii="Calibri" w:eastAsia="Calibri" w:hAnsi="Calibri" w:cs="Calibri"/>
          <w:sz w:val="24"/>
          <w:szCs w:val="24"/>
          <w:highlight w:val="yellow"/>
        </w:rPr>
        <w:t xml:space="preserve"> as close to the upper surface of the agarose as possible. Position </w:t>
      </w:r>
      <w:r w:rsidR="00F13B36">
        <w:rPr>
          <w:rFonts w:ascii="Calibri" w:eastAsia="Calibri" w:hAnsi="Calibri" w:cs="Calibri"/>
          <w:sz w:val="24"/>
          <w:szCs w:val="24"/>
          <w:highlight w:val="yellow"/>
        </w:rPr>
        <w:t xml:space="preserve">the </w:t>
      </w:r>
      <w:r>
        <w:rPr>
          <w:rFonts w:ascii="Calibri" w:eastAsia="Calibri" w:hAnsi="Calibri" w:cs="Calibri"/>
          <w:sz w:val="24"/>
          <w:szCs w:val="24"/>
          <w:highlight w:val="yellow"/>
        </w:rPr>
        <w:t>embryo</w:t>
      </w:r>
      <w:r w:rsidR="00F13B36">
        <w:rPr>
          <w:rFonts w:ascii="Calibri" w:eastAsia="Calibri" w:hAnsi="Calibri" w:cs="Calibri"/>
          <w:sz w:val="24"/>
          <w:szCs w:val="24"/>
          <w:highlight w:val="yellow"/>
        </w:rPr>
        <w:t>s</w:t>
      </w:r>
      <w:r>
        <w:rPr>
          <w:rFonts w:ascii="Calibri" w:eastAsia="Calibri" w:hAnsi="Calibri" w:cs="Calibri"/>
          <w:sz w:val="24"/>
          <w:szCs w:val="24"/>
          <w:highlight w:val="yellow"/>
        </w:rPr>
        <w:t xml:space="preserve"> parallel to the bottom of the imaging chamber with the tail straight.</w:t>
      </w:r>
    </w:p>
    <w:p w14:paraId="2353478D" w14:textId="77777777" w:rsidR="009053CA" w:rsidRDefault="009053CA" w:rsidP="00017DEB">
      <w:pPr>
        <w:pStyle w:val="Body"/>
        <w:widowControl w:val="0"/>
        <w:jc w:val="both"/>
        <w:rPr>
          <w:rFonts w:ascii="Calibri" w:eastAsia="Calibri" w:hAnsi="Calibri" w:cs="Calibri"/>
          <w:sz w:val="24"/>
          <w:szCs w:val="24"/>
          <w:highlight w:val="yellow"/>
        </w:rPr>
      </w:pPr>
    </w:p>
    <w:p w14:paraId="4CECB56D" w14:textId="45D6A9FB" w:rsidR="009053CA" w:rsidRPr="00241839" w:rsidRDefault="00E53489" w:rsidP="00017DEB">
      <w:pPr>
        <w:pStyle w:val="Body"/>
        <w:widowControl w:val="0"/>
        <w:jc w:val="both"/>
        <w:rPr>
          <w:rFonts w:ascii="Calibri" w:eastAsia="Calibri" w:hAnsi="Calibri" w:cs="Calibri"/>
          <w:sz w:val="24"/>
          <w:szCs w:val="24"/>
        </w:rPr>
      </w:pPr>
      <w:r w:rsidRPr="00241839">
        <w:rPr>
          <w:rFonts w:ascii="Calibri" w:eastAsia="Calibri" w:hAnsi="Calibri" w:cs="Calibri"/>
          <w:sz w:val="24"/>
          <w:szCs w:val="24"/>
        </w:rPr>
        <w:t xml:space="preserve">NOTE: For hindbrain imaging, </w:t>
      </w:r>
      <w:r w:rsidR="00F13B36">
        <w:rPr>
          <w:rFonts w:ascii="Calibri" w:eastAsia="Calibri" w:hAnsi="Calibri" w:cs="Calibri"/>
          <w:sz w:val="24"/>
          <w:szCs w:val="24"/>
        </w:rPr>
        <w:t xml:space="preserve">the </w:t>
      </w:r>
      <w:r w:rsidRPr="00241839">
        <w:rPr>
          <w:rFonts w:ascii="Calibri" w:eastAsia="Calibri" w:hAnsi="Calibri" w:cs="Calibri"/>
          <w:sz w:val="24"/>
          <w:szCs w:val="24"/>
        </w:rPr>
        <w:t>embryos can be positioned in a dorsal or sagittal view. Care should be taken to ensure that the head</w:t>
      </w:r>
      <w:r w:rsidR="00F13B36">
        <w:rPr>
          <w:rFonts w:ascii="Calibri" w:eastAsia="Calibri" w:hAnsi="Calibri" w:cs="Calibri"/>
          <w:sz w:val="24"/>
          <w:szCs w:val="24"/>
        </w:rPr>
        <w:t>s</w:t>
      </w:r>
      <w:r w:rsidRPr="00241839">
        <w:rPr>
          <w:rFonts w:ascii="Calibri" w:eastAsia="Calibri" w:hAnsi="Calibri" w:cs="Calibri"/>
          <w:sz w:val="24"/>
          <w:szCs w:val="24"/>
        </w:rPr>
        <w:t xml:space="preserve"> of the embryo</w:t>
      </w:r>
      <w:r w:rsidR="00F13B36">
        <w:rPr>
          <w:rFonts w:ascii="Calibri" w:eastAsia="Calibri" w:hAnsi="Calibri" w:cs="Calibri"/>
          <w:sz w:val="24"/>
          <w:szCs w:val="24"/>
        </w:rPr>
        <w:t>s</w:t>
      </w:r>
      <w:r w:rsidRPr="00241839">
        <w:rPr>
          <w:rFonts w:ascii="Calibri" w:eastAsia="Calibri" w:hAnsi="Calibri" w:cs="Calibri"/>
          <w:sz w:val="24"/>
          <w:szCs w:val="24"/>
        </w:rPr>
        <w:t xml:space="preserve"> do not sink while the agarose is still </w:t>
      </w:r>
      <w:r w:rsidR="00F13B36" w:rsidRPr="00241839">
        <w:rPr>
          <w:rFonts w:ascii="Calibri" w:eastAsia="Calibri" w:hAnsi="Calibri" w:cs="Calibri"/>
          <w:sz w:val="24"/>
          <w:szCs w:val="24"/>
        </w:rPr>
        <w:t>liquid</w:t>
      </w:r>
      <w:r w:rsidRPr="00241839">
        <w:rPr>
          <w:rFonts w:ascii="Calibri" w:eastAsia="Calibri" w:hAnsi="Calibri" w:cs="Calibri"/>
          <w:sz w:val="24"/>
          <w:szCs w:val="24"/>
        </w:rPr>
        <w:t xml:space="preserve">. Other orientations may be appropriate to target other developing tissues for imaging. For </w:t>
      </w:r>
      <w:r w:rsidRPr="00241839">
        <w:rPr>
          <w:rFonts w:ascii="Calibri" w:eastAsia="Calibri" w:hAnsi="Calibri" w:cs="Calibri"/>
          <w:sz w:val="24"/>
          <w:szCs w:val="24"/>
        </w:rPr>
        <w:lastRenderedPageBreak/>
        <w:t>inverted microscopes, mounting would be done differently, typically positioning the fish close to the bottom of a glass-bottom</w:t>
      </w:r>
      <w:r w:rsidR="00C55752" w:rsidRPr="00241839">
        <w:rPr>
          <w:rFonts w:ascii="Calibri" w:eastAsia="Calibri" w:hAnsi="Calibri" w:cs="Calibri"/>
          <w:sz w:val="24"/>
          <w:szCs w:val="24"/>
        </w:rPr>
        <w:t>ed</w:t>
      </w:r>
      <w:r w:rsidRPr="00241839">
        <w:rPr>
          <w:rFonts w:ascii="Calibri" w:eastAsia="Calibri" w:hAnsi="Calibri" w:cs="Calibri"/>
          <w:sz w:val="24"/>
          <w:szCs w:val="24"/>
        </w:rPr>
        <w:t xml:space="preserve"> </w:t>
      </w:r>
      <w:r w:rsidR="00A730C9" w:rsidRPr="00241839">
        <w:rPr>
          <w:rFonts w:ascii="Calibri" w:eastAsia="Calibri" w:hAnsi="Calibri" w:cs="Calibri"/>
          <w:sz w:val="24"/>
          <w:szCs w:val="24"/>
        </w:rPr>
        <w:t>P</w:t>
      </w:r>
      <w:r w:rsidRPr="00241839">
        <w:rPr>
          <w:rFonts w:ascii="Calibri" w:eastAsia="Calibri" w:hAnsi="Calibri" w:cs="Calibri"/>
          <w:sz w:val="24"/>
          <w:szCs w:val="24"/>
        </w:rPr>
        <w:t>etri dish.</w:t>
      </w:r>
    </w:p>
    <w:p w14:paraId="3203136D" w14:textId="77777777" w:rsidR="00017DEB" w:rsidRDefault="00017DEB" w:rsidP="00017DEB">
      <w:pPr>
        <w:pStyle w:val="Body"/>
        <w:widowControl w:val="0"/>
        <w:jc w:val="both"/>
        <w:rPr>
          <w:rFonts w:ascii="Calibri" w:eastAsia="Calibri" w:hAnsi="Calibri" w:cs="Calibri"/>
          <w:sz w:val="24"/>
          <w:szCs w:val="24"/>
          <w:highlight w:val="yellow"/>
        </w:rPr>
      </w:pPr>
    </w:p>
    <w:p w14:paraId="3520BD41" w14:textId="5743EB62" w:rsidR="00017DEB" w:rsidRDefault="00017DEB"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4.5. Fill </w:t>
      </w:r>
      <w:r w:rsidR="00241839">
        <w:rPr>
          <w:rFonts w:ascii="Calibri" w:eastAsia="Calibri" w:hAnsi="Calibri" w:cs="Calibri"/>
          <w:sz w:val="24"/>
          <w:szCs w:val="24"/>
          <w:highlight w:val="yellow"/>
        </w:rPr>
        <w:t xml:space="preserve">the </w:t>
      </w:r>
      <w:r>
        <w:rPr>
          <w:rFonts w:ascii="Calibri" w:eastAsia="Calibri" w:hAnsi="Calibri" w:cs="Calibri"/>
          <w:sz w:val="24"/>
          <w:szCs w:val="24"/>
          <w:highlight w:val="yellow"/>
        </w:rPr>
        <w:t>imaging chamber with E3</w:t>
      </w:r>
      <w:r w:rsidR="00F13B36">
        <w:rPr>
          <w:rFonts w:ascii="Calibri" w:eastAsia="Calibri" w:hAnsi="Calibri" w:cs="Calibri"/>
          <w:sz w:val="24"/>
          <w:szCs w:val="24"/>
          <w:highlight w:val="yellow"/>
        </w:rPr>
        <w:t>.</w:t>
      </w:r>
      <w:r>
        <w:rPr>
          <w:rFonts w:ascii="Calibri" w:eastAsia="Calibri" w:hAnsi="Calibri" w:cs="Calibri"/>
          <w:sz w:val="24"/>
          <w:szCs w:val="24"/>
          <w:highlight w:val="yellow"/>
        </w:rPr>
        <w:t xml:space="preserve"> </w:t>
      </w:r>
      <w:r w:rsidR="00F13B36">
        <w:rPr>
          <w:rFonts w:ascii="Calibri" w:eastAsia="Calibri" w:hAnsi="Calibri" w:cs="Calibri"/>
          <w:sz w:val="24"/>
          <w:szCs w:val="24"/>
          <w:highlight w:val="yellow"/>
        </w:rPr>
        <w:t xml:space="preserve">Add </w:t>
      </w:r>
      <w:r>
        <w:rPr>
          <w:rFonts w:ascii="Calibri" w:eastAsia="Calibri" w:hAnsi="Calibri" w:cs="Calibri"/>
          <w:sz w:val="24"/>
          <w:szCs w:val="24"/>
          <w:highlight w:val="yellow"/>
        </w:rPr>
        <w:t xml:space="preserve">as much E3 as possible to account for </w:t>
      </w:r>
      <w:r w:rsidR="00241839">
        <w:rPr>
          <w:rFonts w:ascii="Calibri" w:eastAsia="Calibri" w:hAnsi="Calibri" w:cs="Calibri"/>
          <w:sz w:val="24"/>
          <w:szCs w:val="24"/>
          <w:highlight w:val="yellow"/>
        </w:rPr>
        <w:t xml:space="preserve">the </w:t>
      </w:r>
      <w:r>
        <w:rPr>
          <w:rFonts w:ascii="Calibri" w:eastAsia="Calibri" w:hAnsi="Calibri" w:cs="Calibri"/>
          <w:sz w:val="24"/>
          <w:szCs w:val="24"/>
          <w:highlight w:val="yellow"/>
        </w:rPr>
        <w:t>evaporation over the course of imaging.</w:t>
      </w:r>
    </w:p>
    <w:p w14:paraId="748C0CE5" w14:textId="40DE8F00" w:rsidR="009053CA" w:rsidRDefault="009053CA" w:rsidP="00017DEB">
      <w:pPr>
        <w:pStyle w:val="Body"/>
        <w:widowControl w:val="0"/>
        <w:jc w:val="both"/>
        <w:rPr>
          <w:rFonts w:ascii="Calibri" w:eastAsia="Calibri" w:hAnsi="Calibri" w:cs="Calibri"/>
          <w:sz w:val="24"/>
          <w:szCs w:val="24"/>
          <w:highlight w:val="yellow"/>
        </w:rPr>
      </w:pPr>
    </w:p>
    <w:p w14:paraId="3BD7ADFE" w14:textId="77777777" w:rsidR="009053CA" w:rsidRDefault="00E53489" w:rsidP="00017DEB">
      <w:pPr>
        <w:pStyle w:val="Body"/>
        <w:widowControl w:val="0"/>
        <w:jc w:val="both"/>
        <w:rPr>
          <w:rFonts w:ascii="Calibri" w:eastAsia="Calibri" w:hAnsi="Calibri" w:cs="Calibri"/>
          <w:b/>
          <w:bCs/>
          <w:sz w:val="24"/>
          <w:szCs w:val="24"/>
          <w:highlight w:val="yellow"/>
        </w:rPr>
      </w:pPr>
      <w:r>
        <w:rPr>
          <w:rFonts w:ascii="Calibri" w:eastAsia="Calibri" w:hAnsi="Calibri" w:cs="Calibri"/>
          <w:b/>
          <w:bCs/>
          <w:sz w:val="24"/>
          <w:szCs w:val="24"/>
          <w:highlight w:val="yellow"/>
        </w:rPr>
        <w:t>5. Time-lapse confocal imaging of developing zebrafish hindbrain</w:t>
      </w:r>
    </w:p>
    <w:p w14:paraId="5C3ACC67" w14:textId="77777777" w:rsidR="009053CA" w:rsidRDefault="009053CA" w:rsidP="00017DEB">
      <w:pPr>
        <w:pStyle w:val="Body"/>
        <w:widowControl w:val="0"/>
        <w:jc w:val="both"/>
        <w:rPr>
          <w:rFonts w:ascii="Calibri" w:eastAsia="Calibri" w:hAnsi="Calibri" w:cs="Calibri"/>
          <w:sz w:val="24"/>
          <w:szCs w:val="24"/>
          <w:highlight w:val="yellow"/>
        </w:rPr>
      </w:pPr>
    </w:p>
    <w:p w14:paraId="6BBA3CAB" w14:textId="2A6BBF6E" w:rsidR="00E44D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 xml:space="preserve">5.1. </w:t>
      </w:r>
      <w:r w:rsidR="00E44DCA">
        <w:rPr>
          <w:rFonts w:ascii="Calibri" w:eastAsia="Calibri" w:hAnsi="Calibri" w:cs="Calibri"/>
          <w:sz w:val="24"/>
          <w:szCs w:val="24"/>
          <w:highlight w:val="yellow"/>
        </w:rPr>
        <w:t xml:space="preserve">Place the imaging chamber on the confocal microscope in preparation for </w:t>
      </w:r>
      <w:r w:rsidR="00A21684">
        <w:rPr>
          <w:rFonts w:ascii="Calibri" w:eastAsia="Calibri" w:hAnsi="Calibri" w:cs="Calibri"/>
          <w:sz w:val="24"/>
          <w:szCs w:val="24"/>
          <w:highlight w:val="yellow"/>
        </w:rPr>
        <w:t xml:space="preserve">the </w:t>
      </w:r>
      <w:r w:rsidR="00E44DCA">
        <w:rPr>
          <w:rFonts w:ascii="Calibri" w:eastAsia="Calibri" w:hAnsi="Calibri" w:cs="Calibri"/>
          <w:sz w:val="24"/>
          <w:szCs w:val="24"/>
          <w:highlight w:val="yellow"/>
        </w:rPr>
        <w:t>imaging.</w:t>
      </w:r>
    </w:p>
    <w:p w14:paraId="149D5AA9" w14:textId="77777777" w:rsidR="00E44DCA" w:rsidRDefault="00E44DCA" w:rsidP="00017DEB">
      <w:pPr>
        <w:pStyle w:val="Body"/>
        <w:widowControl w:val="0"/>
        <w:jc w:val="both"/>
        <w:rPr>
          <w:rFonts w:ascii="Calibri" w:eastAsia="Calibri" w:hAnsi="Calibri" w:cs="Calibri"/>
          <w:sz w:val="24"/>
          <w:szCs w:val="24"/>
          <w:highlight w:val="yellow"/>
        </w:rPr>
      </w:pPr>
    </w:p>
    <w:p w14:paraId="1221779F" w14:textId="30E5D77A" w:rsidR="00E44DCA" w:rsidRDefault="00E44DCA"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5.1.1</w:t>
      </w:r>
      <w:r w:rsidR="00D34891">
        <w:rPr>
          <w:rFonts w:ascii="Calibri" w:eastAsia="Calibri" w:hAnsi="Calibri" w:cs="Calibri"/>
          <w:sz w:val="24"/>
          <w:szCs w:val="24"/>
          <w:highlight w:val="yellow"/>
        </w:rPr>
        <w:t>.</w:t>
      </w:r>
      <w:r>
        <w:rPr>
          <w:rFonts w:ascii="Calibri" w:eastAsia="Calibri" w:hAnsi="Calibri" w:cs="Calibri"/>
          <w:sz w:val="24"/>
          <w:szCs w:val="24"/>
          <w:highlight w:val="yellow"/>
        </w:rPr>
        <w:t xml:space="preserve"> </w:t>
      </w:r>
      <w:r w:rsidR="00E53489">
        <w:rPr>
          <w:rFonts w:ascii="Calibri" w:eastAsia="Calibri" w:hAnsi="Calibri" w:cs="Calibri"/>
          <w:sz w:val="24"/>
          <w:szCs w:val="24"/>
          <w:highlight w:val="yellow"/>
        </w:rPr>
        <w:t>Place</w:t>
      </w:r>
      <w:r w:rsidR="00241839">
        <w:rPr>
          <w:rFonts w:ascii="Calibri" w:eastAsia="Calibri" w:hAnsi="Calibri" w:cs="Calibri"/>
          <w:sz w:val="24"/>
          <w:szCs w:val="24"/>
          <w:highlight w:val="yellow"/>
        </w:rPr>
        <w:t xml:space="preserve"> the</w:t>
      </w:r>
      <w:r w:rsidR="00E53489">
        <w:rPr>
          <w:rFonts w:ascii="Calibri" w:eastAsia="Calibri" w:hAnsi="Calibri" w:cs="Calibri"/>
          <w:sz w:val="24"/>
          <w:szCs w:val="24"/>
          <w:highlight w:val="yellow"/>
        </w:rPr>
        <w:t xml:space="preserve"> imaging chamber with </w:t>
      </w:r>
      <w:r w:rsidR="00F13B36">
        <w:rPr>
          <w:rFonts w:ascii="Calibri" w:eastAsia="Calibri" w:hAnsi="Calibri" w:cs="Calibri"/>
          <w:sz w:val="24"/>
          <w:szCs w:val="24"/>
          <w:highlight w:val="yellow"/>
        </w:rPr>
        <w:t xml:space="preserve">the </w:t>
      </w:r>
      <w:r w:rsidR="00E53489">
        <w:rPr>
          <w:rFonts w:ascii="Calibri" w:eastAsia="Calibri" w:hAnsi="Calibri" w:cs="Calibri"/>
          <w:sz w:val="24"/>
          <w:szCs w:val="24"/>
          <w:highlight w:val="yellow"/>
        </w:rPr>
        <w:t xml:space="preserve">fish and E3 on </w:t>
      </w:r>
      <w:r w:rsidR="00241839">
        <w:rPr>
          <w:rFonts w:ascii="Calibri" w:eastAsia="Calibri" w:hAnsi="Calibri" w:cs="Calibri"/>
          <w:sz w:val="24"/>
          <w:szCs w:val="24"/>
          <w:highlight w:val="yellow"/>
        </w:rPr>
        <w:t xml:space="preserve">the </w:t>
      </w:r>
      <w:r w:rsidR="00E53489">
        <w:rPr>
          <w:rFonts w:ascii="Calibri" w:eastAsia="Calibri" w:hAnsi="Calibri" w:cs="Calibri"/>
          <w:sz w:val="24"/>
          <w:szCs w:val="24"/>
          <w:highlight w:val="yellow"/>
        </w:rPr>
        <w:t>confocal microscope.</w:t>
      </w:r>
      <w:r w:rsidR="00A25820">
        <w:rPr>
          <w:rFonts w:ascii="Calibri" w:eastAsia="Calibri" w:hAnsi="Calibri" w:cs="Calibri"/>
          <w:sz w:val="24"/>
          <w:szCs w:val="24"/>
          <w:highlight w:val="yellow"/>
        </w:rPr>
        <w:t xml:space="preserve"> </w:t>
      </w:r>
    </w:p>
    <w:p w14:paraId="14D8D6CE" w14:textId="77777777" w:rsidR="00E44DCA" w:rsidRDefault="00E44DCA" w:rsidP="00017DEB">
      <w:pPr>
        <w:pStyle w:val="Body"/>
        <w:widowControl w:val="0"/>
        <w:jc w:val="both"/>
        <w:rPr>
          <w:rFonts w:ascii="Calibri" w:eastAsia="Calibri" w:hAnsi="Calibri" w:cs="Calibri"/>
          <w:sz w:val="24"/>
          <w:szCs w:val="24"/>
          <w:highlight w:val="yellow"/>
        </w:rPr>
      </w:pPr>
    </w:p>
    <w:p w14:paraId="436FA44F" w14:textId="61017ECC" w:rsidR="00E44DCA" w:rsidRDefault="00E44DCA"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5.1.2</w:t>
      </w:r>
      <w:r w:rsidR="00D34891">
        <w:rPr>
          <w:rFonts w:ascii="Calibri" w:eastAsia="Calibri" w:hAnsi="Calibri" w:cs="Calibri"/>
          <w:sz w:val="24"/>
          <w:szCs w:val="24"/>
          <w:highlight w:val="yellow"/>
        </w:rPr>
        <w:t>.</w:t>
      </w:r>
      <w:r>
        <w:rPr>
          <w:rFonts w:ascii="Calibri" w:eastAsia="Calibri" w:hAnsi="Calibri" w:cs="Calibri"/>
          <w:sz w:val="24"/>
          <w:szCs w:val="24"/>
          <w:highlight w:val="yellow"/>
        </w:rPr>
        <w:t xml:space="preserve"> </w:t>
      </w:r>
      <w:r w:rsidR="00E53489">
        <w:rPr>
          <w:rFonts w:ascii="Calibri" w:eastAsia="Calibri" w:hAnsi="Calibri" w:cs="Calibri"/>
          <w:sz w:val="24"/>
          <w:szCs w:val="24"/>
          <w:highlight w:val="yellow"/>
        </w:rPr>
        <w:t>Select an objective with a high numerical aperture and a long working distance, such as a</w:t>
      </w:r>
      <w:r w:rsidR="00A25820">
        <w:rPr>
          <w:rFonts w:ascii="Calibri" w:eastAsia="Calibri" w:hAnsi="Calibri" w:cs="Calibri"/>
          <w:sz w:val="24"/>
          <w:szCs w:val="24"/>
          <w:highlight w:val="yellow"/>
        </w:rPr>
        <w:t xml:space="preserve"> </w:t>
      </w:r>
      <w:r w:rsidR="00E53489">
        <w:rPr>
          <w:rFonts w:ascii="Calibri" w:eastAsia="Calibri" w:hAnsi="Calibri" w:cs="Calibri"/>
          <w:sz w:val="24"/>
          <w:szCs w:val="24"/>
          <w:highlight w:val="yellow"/>
        </w:rPr>
        <w:t xml:space="preserve">20x water immersion objective (1.0 NA). </w:t>
      </w:r>
    </w:p>
    <w:p w14:paraId="3AD3AE3A" w14:textId="77777777" w:rsidR="00E44DCA" w:rsidRDefault="00E44DCA" w:rsidP="00017DEB">
      <w:pPr>
        <w:pStyle w:val="Body"/>
        <w:widowControl w:val="0"/>
        <w:jc w:val="both"/>
        <w:rPr>
          <w:rFonts w:ascii="Calibri" w:eastAsia="Calibri" w:hAnsi="Calibri" w:cs="Calibri"/>
          <w:sz w:val="24"/>
          <w:szCs w:val="24"/>
          <w:highlight w:val="yellow"/>
        </w:rPr>
      </w:pPr>
    </w:p>
    <w:p w14:paraId="096CFB71" w14:textId="63A9E956" w:rsidR="00A25820" w:rsidRDefault="00E44DCA"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5.1.3</w:t>
      </w:r>
      <w:r w:rsidR="00D34891">
        <w:rPr>
          <w:rFonts w:ascii="Calibri" w:eastAsia="Calibri" w:hAnsi="Calibri" w:cs="Calibri"/>
          <w:sz w:val="24"/>
          <w:szCs w:val="24"/>
          <w:highlight w:val="yellow"/>
        </w:rPr>
        <w:t>.</w:t>
      </w:r>
      <w:r>
        <w:rPr>
          <w:rFonts w:ascii="Calibri" w:eastAsia="Calibri" w:hAnsi="Calibri" w:cs="Calibri"/>
          <w:sz w:val="24"/>
          <w:szCs w:val="24"/>
          <w:highlight w:val="yellow"/>
        </w:rPr>
        <w:t xml:space="preserve"> </w:t>
      </w:r>
      <w:r w:rsidR="00E53489">
        <w:rPr>
          <w:rFonts w:ascii="Calibri" w:eastAsia="Calibri" w:hAnsi="Calibri" w:cs="Calibri"/>
          <w:sz w:val="24"/>
          <w:szCs w:val="24"/>
          <w:highlight w:val="yellow"/>
        </w:rPr>
        <w:t>Find a region with appropriately dense and bright labeling of the cell type(s) of interest.</w:t>
      </w:r>
      <w:r w:rsidR="00965691">
        <w:rPr>
          <w:rFonts w:ascii="Calibri" w:eastAsia="Calibri" w:hAnsi="Calibri" w:cs="Calibri"/>
          <w:sz w:val="24"/>
          <w:szCs w:val="24"/>
          <w:highlight w:val="yellow"/>
        </w:rPr>
        <w:t xml:space="preserve"> </w:t>
      </w:r>
    </w:p>
    <w:p w14:paraId="7D6087BC" w14:textId="77777777" w:rsidR="00A25820" w:rsidRDefault="00A25820" w:rsidP="00017DEB">
      <w:pPr>
        <w:pStyle w:val="Body"/>
        <w:widowControl w:val="0"/>
        <w:jc w:val="both"/>
        <w:rPr>
          <w:rFonts w:ascii="Calibri" w:eastAsia="Calibri" w:hAnsi="Calibri" w:cs="Calibri"/>
          <w:sz w:val="24"/>
          <w:szCs w:val="24"/>
          <w:highlight w:val="yellow"/>
        </w:rPr>
      </w:pPr>
    </w:p>
    <w:p w14:paraId="56C0712B" w14:textId="43EA38DE" w:rsidR="009053CA" w:rsidRPr="006C3BB5" w:rsidRDefault="00A25820" w:rsidP="00017DEB">
      <w:pPr>
        <w:pStyle w:val="Body"/>
        <w:widowControl w:val="0"/>
        <w:jc w:val="both"/>
        <w:rPr>
          <w:rFonts w:ascii="Calibri" w:eastAsia="Calibri" w:hAnsi="Calibri" w:cs="Calibri"/>
          <w:sz w:val="24"/>
          <w:szCs w:val="24"/>
        </w:rPr>
      </w:pPr>
      <w:r w:rsidRPr="006C3BB5">
        <w:rPr>
          <w:rFonts w:ascii="Calibri" w:eastAsia="Calibri" w:hAnsi="Calibri" w:cs="Calibri"/>
          <w:sz w:val="24"/>
          <w:szCs w:val="24"/>
        </w:rPr>
        <w:t>NOTE:</w:t>
      </w:r>
      <w:r w:rsidR="00A21684">
        <w:rPr>
          <w:rFonts w:ascii="Calibri" w:eastAsia="Calibri" w:hAnsi="Calibri" w:cs="Calibri"/>
          <w:sz w:val="24"/>
          <w:szCs w:val="24"/>
        </w:rPr>
        <w:t xml:space="preserve"> </w:t>
      </w:r>
      <w:r w:rsidR="005E2E95" w:rsidRPr="006C3BB5">
        <w:rPr>
          <w:rFonts w:ascii="Calibri" w:eastAsia="Calibri" w:hAnsi="Calibri" w:cs="Calibri"/>
          <w:sz w:val="24"/>
          <w:szCs w:val="24"/>
        </w:rPr>
        <w:t xml:space="preserve">A temperature-controlled stage/apparatus </w:t>
      </w:r>
      <w:r>
        <w:rPr>
          <w:rFonts w:ascii="Calibri" w:eastAsia="Calibri" w:hAnsi="Calibri" w:cs="Calibri"/>
          <w:sz w:val="24"/>
          <w:szCs w:val="24"/>
        </w:rPr>
        <w:t>on the microscope may</w:t>
      </w:r>
      <w:r w:rsidR="005E2E95" w:rsidRPr="006C3BB5">
        <w:rPr>
          <w:rFonts w:ascii="Calibri" w:eastAsia="Calibri" w:hAnsi="Calibri" w:cs="Calibri"/>
          <w:sz w:val="24"/>
          <w:szCs w:val="24"/>
        </w:rPr>
        <w:t xml:space="preserve"> </w:t>
      </w:r>
      <w:r>
        <w:rPr>
          <w:rFonts w:ascii="Calibri" w:eastAsia="Calibri" w:hAnsi="Calibri" w:cs="Calibri"/>
          <w:sz w:val="24"/>
          <w:szCs w:val="24"/>
        </w:rPr>
        <w:t xml:space="preserve">also </w:t>
      </w:r>
      <w:r w:rsidR="005E2E95" w:rsidRPr="006C3BB5">
        <w:rPr>
          <w:rFonts w:ascii="Calibri" w:eastAsia="Calibri" w:hAnsi="Calibri" w:cs="Calibri"/>
          <w:sz w:val="24"/>
          <w:szCs w:val="24"/>
        </w:rPr>
        <w:t>be used to regulate temperature and humidity during long imaging sessions.</w:t>
      </w:r>
      <w:r w:rsidR="00241839">
        <w:rPr>
          <w:rFonts w:ascii="Calibri" w:eastAsia="Calibri" w:hAnsi="Calibri" w:cs="Calibri"/>
          <w:sz w:val="24"/>
          <w:szCs w:val="24"/>
        </w:rPr>
        <w:t xml:space="preserve"> </w:t>
      </w:r>
      <w:r>
        <w:rPr>
          <w:rFonts w:ascii="Calibri" w:eastAsia="Calibri" w:hAnsi="Calibri" w:cs="Calibri"/>
          <w:sz w:val="24"/>
          <w:szCs w:val="24"/>
        </w:rPr>
        <w:t>This can decrease evaporation.</w:t>
      </w:r>
    </w:p>
    <w:p w14:paraId="2FC27216" w14:textId="77777777" w:rsidR="009053CA" w:rsidRDefault="009053CA" w:rsidP="00017DEB">
      <w:pPr>
        <w:pStyle w:val="Body"/>
        <w:widowControl w:val="0"/>
        <w:jc w:val="both"/>
        <w:rPr>
          <w:rFonts w:ascii="Calibri" w:eastAsia="Calibri" w:hAnsi="Calibri" w:cs="Calibri"/>
          <w:sz w:val="24"/>
          <w:szCs w:val="24"/>
          <w:highlight w:val="yellow"/>
        </w:rPr>
      </w:pPr>
    </w:p>
    <w:p w14:paraId="519F8C4F" w14:textId="18D4991B" w:rsidR="009053CA" w:rsidRDefault="00E53489" w:rsidP="00017DEB">
      <w:pPr>
        <w:pStyle w:val="Body"/>
        <w:widowControl w:val="0"/>
        <w:jc w:val="both"/>
      </w:pPr>
      <w:r>
        <w:rPr>
          <w:rFonts w:ascii="Calibri" w:eastAsia="Calibri" w:hAnsi="Calibri" w:cs="Calibri"/>
          <w:sz w:val="24"/>
          <w:szCs w:val="24"/>
          <w:highlight w:val="yellow"/>
        </w:rPr>
        <w:t xml:space="preserve">5.2. Set up </w:t>
      </w:r>
      <w:r w:rsidR="00F13B36">
        <w:rPr>
          <w:rFonts w:ascii="Calibri" w:eastAsia="Calibri" w:hAnsi="Calibri" w:cs="Calibri"/>
          <w:sz w:val="24"/>
          <w:szCs w:val="24"/>
          <w:highlight w:val="yellow"/>
        </w:rPr>
        <w:t xml:space="preserve">the </w:t>
      </w:r>
      <w:r>
        <w:rPr>
          <w:rFonts w:ascii="Calibri" w:eastAsia="Calibri" w:hAnsi="Calibri" w:cs="Calibri"/>
          <w:sz w:val="24"/>
          <w:szCs w:val="24"/>
          <w:highlight w:val="yellow"/>
        </w:rPr>
        <w:t>acquisition parameters for Brainbow imaging.</w:t>
      </w:r>
      <w:r>
        <w:rPr>
          <w:rFonts w:ascii="Calibri" w:eastAsia="Calibri" w:hAnsi="Calibri" w:cs="Calibri"/>
          <w:sz w:val="24"/>
          <w:szCs w:val="24"/>
        </w:rPr>
        <w:t xml:space="preserve"> </w:t>
      </w:r>
    </w:p>
    <w:p w14:paraId="70D69620" w14:textId="77777777" w:rsidR="009053CA" w:rsidRDefault="009053CA" w:rsidP="00017DEB">
      <w:pPr>
        <w:pStyle w:val="Body"/>
        <w:widowControl w:val="0"/>
        <w:jc w:val="both"/>
        <w:rPr>
          <w:rFonts w:ascii="Calibri" w:eastAsia="Calibri" w:hAnsi="Calibri" w:cs="Calibri"/>
          <w:sz w:val="24"/>
          <w:szCs w:val="24"/>
        </w:rPr>
      </w:pPr>
    </w:p>
    <w:p w14:paraId="58B64B68" w14:textId="08BAA262" w:rsidR="00C2318B" w:rsidRDefault="00E53489" w:rsidP="00017DEB">
      <w:pPr>
        <w:pStyle w:val="Body"/>
        <w:widowControl w:val="0"/>
        <w:jc w:val="both"/>
        <w:rPr>
          <w:rFonts w:ascii="Calibri" w:eastAsia="Calibri" w:hAnsi="Calibri" w:cs="Calibri"/>
          <w:sz w:val="24"/>
          <w:szCs w:val="24"/>
        </w:rPr>
      </w:pPr>
      <w:r w:rsidRPr="00C2318B">
        <w:rPr>
          <w:rFonts w:ascii="Calibri" w:eastAsia="Calibri" w:hAnsi="Calibri" w:cs="Calibri"/>
          <w:sz w:val="24"/>
          <w:szCs w:val="24"/>
          <w:highlight w:val="yellow"/>
        </w:rPr>
        <w:t>5.2.1. Image each FP channel sequentially</w:t>
      </w:r>
      <w:r w:rsidR="00890AFA" w:rsidRPr="00C2318B">
        <w:rPr>
          <w:rFonts w:ascii="Calibri" w:eastAsia="Calibri" w:hAnsi="Calibri" w:cs="Calibri"/>
          <w:sz w:val="24"/>
          <w:szCs w:val="24"/>
          <w:highlight w:val="yellow"/>
        </w:rPr>
        <w:t>.</w:t>
      </w:r>
      <w:r w:rsidRPr="00C2318B">
        <w:rPr>
          <w:rFonts w:ascii="Calibri" w:eastAsia="Calibri" w:hAnsi="Calibri" w:cs="Calibri"/>
          <w:sz w:val="24"/>
          <w:szCs w:val="24"/>
          <w:highlight w:val="yellow"/>
        </w:rPr>
        <w:t xml:space="preserve"> If using </w:t>
      </w:r>
      <w:r w:rsidR="00241839" w:rsidRPr="00C2318B">
        <w:rPr>
          <w:rFonts w:ascii="Calibri" w:eastAsia="Calibri" w:hAnsi="Calibri" w:cs="Calibri"/>
          <w:sz w:val="24"/>
          <w:szCs w:val="24"/>
          <w:highlight w:val="yellow"/>
        </w:rPr>
        <w:t xml:space="preserve">a commercial software (e.g., </w:t>
      </w:r>
      <w:r w:rsidRPr="00C2318B">
        <w:rPr>
          <w:rFonts w:ascii="Calibri" w:eastAsia="Calibri" w:hAnsi="Calibri" w:cs="Calibri"/>
          <w:sz w:val="24"/>
          <w:szCs w:val="24"/>
          <w:highlight w:val="yellow"/>
        </w:rPr>
        <w:t>Zen software</w:t>
      </w:r>
      <w:r w:rsidR="00241839" w:rsidRPr="00C2318B">
        <w:rPr>
          <w:rFonts w:ascii="Calibri" w:eastAsia="Calibri" w:hAnsi="Calibri" w:cs="Calibri"/>
          <w:sz w:val="24"/>
          <w:szCs w:val="24"/>
          <w:highlight w:val="yellow"/>
        </w:rPr>
        <w:t>)</w:t>
      </w:r>
      <w:r w:rsidRPr="00C2318B">
        <w:rPr>
          <w:rFonts w:ascii="Calibri" w:eastAsia="Calibri" w:hAnsi="Calibri" w:cs="Calibri"/>
          <w:sz w:val="24"/>
          <w:szCs w:val="24"/>
          <w:highlight w:val="yellow"/>
        </w:rPr>
        <w:t>, this is done by preparing three “tracks”. Use an Argon laser to excite CFP at 458 nm and YFP at 514 nm. Use a DPSS 561 nm laser to excite dTomato. Collect emissions between 463</w:t>
      </w:r>
      <w:r w:rsidR="00F13B36" w:rsidRPr="006D58BA">
        <w:rPr>
          <w:rFonts w:ascii="Calibri" w:eastAsia="Calibri" w:hAnsi="Calibri" w:cs="Calibri"/>
          <w:sz w:val="24"/>
          <w:szCs w:val="24"/>
          <w:highlight w:val="yellow"/>
        </w:rPr>
        <w:t>–</w:t>
      </w:r>
      <w:r w:rsidRPr="00C2318B">
        <w:rPr>
          <w:rFonts w:ascii="Calibri" w:eastAsia="Calibri" w:hAnsi="Calibri" w:cs="Calibri"/>
          <w:sz w:val="24"/>
          <w:szCs w:val="24"/>
          <w:highlight w:val="yellow"/>
        </w:rPr>
        <w:t>509 nm for CFP, 519</w:t>
      </w:r>
      <w:r w:rsidR="00F13B36" w:rsidRPr="006D58BA">
        <w:rPr>
          <w:rFonts w:ascii="Calibri" w:eastAsia="Calibri" w:hAnsi="Calibri" w:cs="Calibri"/>
          <w:sz w:val="24"/>
          <w:szCs w:val="24"/>
          <w:highlight w:val="yellow"/>
        </w:rPr>
        <w:t>–</w:t>
      </w:r>
      <w:r w:rsidRPr="00C2318B">
        <w:rPr>
          <w:rFonts w:ascii="Calibri" w:eastAsia="Calibri" w:hAnsi="Calibri" w:cs="Calibri"/>
          <w:sz w:val="24"/>
          <w:szCs w:val="24"/>
          <w:highlight w:val="yellow"/>
        </w:rPr>
        <w:t>555 nm for YFP, and 566</w:t>
      </w:r>
      <w:r w:rsidR="00F13B36" w:rsidRPr="006D58BA">
        <w:rPr>
          <w:rFonts w:ascii="Calibri" w:eastAsia="Calibri" w:hAnsi="Calibri" w:cs="Calibri"/>
          <w:sz w:val="24"/>
          <w:szCs w:val="24"/>
          <w:highlight w:val="yellow"/>
        </w:rPr>
        <w:t>–</w:t>
      </w:r>
      <w:r w:rsidRPr="00C2318B">
        <w:rPr>
          <w:rFonts w:ascii="Calibri" w:eastAsia="Calibri" w:hAnsi="Calibri" w:cs="Calibri"/>
          <w:sz w:val="24"/>
          <w:szCs w:val="24"/>
          <w:highlight w:val="yellow"/>
        </w:rPr>
        <w:t>691</w:t>
      </w:r>
      <w:r w:rsidR="00F13B36">
        <w:rPr>
          <w:rFonts w:ascii="Calibri" w:eastAsia="Calibri" w:hAnsi="Calibri" w:cs="Calibri"/>
          <w:sz w:val="24"/>
          <w:szCs w:val="24"/>
          <w:highlight w:val="yellow"/>
        </w:rPr>
        <w:t xml:space="preserve"> nm</w:t>
      </w:r>
      <w:r w:rsidRPr="00C2318B">
        <w:rPr>
          <w:rFonts w:ascii="Calibri" w:eastAsia="Calibri" w:hAnsi="Calibri" w:cs="Calibri"/>
          <w:sz w:val="24"/>
          <w:szCs w:val="24"/>
          <w:highlight w:val="yellow"/>
        </w:rPr>
        <w:t xml:space="preserve"> for dTomato.</w:t>
      </w:r>
      <w:r w:rsidR="00965691">
        <w:rPr>
          <w:rFonts w:ascii="Calibri" w:eastAsia="Calibri" w:hAnsi="Calibri" w:cs="Calibri"/>
          <w:sz w:val="24"/>
          <w:szCs w:val="24"/>
        </w:rPr>
        <w:t xml:space="preserve"> </w:t>
      </w:r>
    </w:p>
    <w:p w14:paraId="02208D2A" w14:textId="77777777" w:rsidR="00C2318B" w:rsidRDefault="00C2318B" w:rsidP="00017DEB">
      <w:pPr>
        <w:pStyle w:val="Body"/>
        <w:widowControl w:val="0"/>
        <w:jc w:val="both"/>
        <w:rPr>
          <w:rFonts w:ascii="Calibri" w:eastAsia="Calibri" w:hAnsi="Calibri" w:cs="Calibri"/>
          <w:sz w:val="24"/>
          <w:szCs w:val="24"/>
        </w:rPr>
      </w:pPr>
    </w:p>
    <w:p w14:paraId="734A4B40" w14:textId="370CFC16" w:rsidR="009053CA" w:rsidRDefault="00C2318B" w:rsidP="00017DEB">
      <w:pPr>
        <w:pStyle w:val="Body"/>
        <w:widowControl w:val="0"/>
        <w:jc w:val="both"/>
        <w:rPr>
          <w:rFonts w:ascii="Calibri" w:eastAsia="Calibri" w:hAnsi="Calibri" w:cs="Calibri"/>
          <w:sz w:val="24"/>
          <w:szCs w:val="24"/>
        </w:rPr>
      </w:pPr>
      <w:r>
        <w:rPr>
          <w:rFonts w:ascii="Calibri" w:eastAsia="Calibri" w:hAnsi="Calibri" w:cs="Calibri"/>
          <w:sz w:val="24"/>
          <w:szCs w:val="24"/>
        </w:rPr>
        <w:t xml:space="preserve">5.2.2. </w:t>
      </w:r>
      <w:r w:rsidR="00E53489">
        <w:rPr>
          <w:rFonts w:ascii="Calibri" w:eastAsia="Calibri" w:hAnsi="Calibri" w:cs="Calibri"/>
          <w:sz w:val="24"/>
          <w:szCs w:val="24"/>
        </w:rPr>
        <w:t>For on-screen display, code CFP as blue, YFP a</w:t>
      </w:r>
      <w:r w:rsidR="00A730C9">
        <w:rPr>
          <w:rFonts w:ascii="Calibri" w:eastAsia="Calibri" w:hAnsi="Calibri" w:cs="Calibri"/>
          <w:sz w:val="24"/>
          <w:szCs w:val="24"/>
        </w:rPr>
        <w:t>s</w:t>
      </w:r>
      <w:r w:rsidR="00E53489">
        <w:rPr>
          <w:rFonts w:ascii="Calibri" w:eastAsia="Calibri" w:hAnsi="Calibri" w:cs="Calibri"/>
          <w:sz w:val="24"/>
          <w:szCs w:val="24"/>
        </w:rPr>
        <w:t xml:space="preserve"> yellow, and dTomato as red.</w:t>
      </w:r>
    </w:p>
    <w:p w14:paraId="0435B962" w14:textId="77777777" w:rsidR="009053CA" w:rsidRDefault="009053CA" w:rsidP="00017DEB">
      <w:pPr>
        <w:pStyle w:val="Body"/>
        <w:widowControl w:val="0"/>
        <w:jc w:val="both"/>
        <w:rPr>
          <w:rFonts w:ascii="Calibri" w:eastAsia="Calibri" w:hAnsi="Calibri" w:cs="Calibri"/>
          <w:sz w:val="24"/>
          <w:szCs w:val="24"/>
        </w:rPr>
      </w:pPr>
    </w:p>
    <w:p w14:paraId="1C15A411" w14:textId="4BD738D4"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 xml:space="preserve">NOTE: </w:t>
      </w:r>
      <w:r w:rsidR="00EE4C28">
        <w:rPr>
          <w:rFonts w:ascii="Calibri" w:eastAsia="Calibri" w:hAnsi="Calibri" w:cs="Calibri"/>
          <w:sz w:val="24"/>
          <w:szCs w:val="24"/>
        </w:rPr>
        <w:t xml:space="preserve">These settings will vary depending upon which laser lines and other features are available on the confocal microscope. </w:t>
      </w:r>
      <w:r>
        <w:rPr>
          <w:rFonts w:ascii="Calibri" w:eastAsia="Calibri" w:hAnsi="Calibri" w:cs="Calibri"/>
          <w:sz w:val="24"/>
          <w:szCs w:val="24"/>
        </w:rPr>
        <w:t xml:space="preserve">To increase </w:t>
      </w:r>
      <w:r w:rsidR="001B269B">
        <w:rPr>
          <w:rFonts w:ascii="Calibri" w:eastAsia="Calibri" w:hAnsi="Calibri" w:cs="Calibri"/>
          <w:sz w:val="24"/>
          <w:szCs w:val="24"/>
        </w:rPr>
        <w:t xml:space="preserve">the </w:t>
      </w:r>
      <w:r>
        <w:rPr>
          <w:rFonts w:ascii="Calibri" w:eastAsia="Calibri" w:hAnsi="Calibri" w:cs="Calibri"/>
          <w:sz w:val="24"/>
          <w:szCs w:val="24"/>
        </w:rPr>
        <w:t>speed of imaging, CFP and dTomato channels can be imaged simultaneously without appreciable bleed-through.</w:t>
      </w:r>
      <w:r w:rsidR="00965691">
        <w:rPr>
          <w:rFonts w:ascii="Calibri" w:eastAsia="Calibri" w:hAnsi="Calibri" w:cs="Calibri"/>
          <w:sz w:val="24"/>
          <w:szCs w:val="24"/>
        </w:rPr>
        <w:t xml:space="preserve"> </w:t>
      </w:r>
      <w:r>
        <w:rPr>
          <w:rFonts w:ascii="Calibri" w:eastAsia="Calibri" w:hAnsi="Calibri" w:cs="Calibri"/>
          <w:sz w:val="24"/>
          <w:szCs w:val="24"/>
        </w:rPr>
        <w:t>If a separate FP is also being imaged, such as a far-red FP, this can be imaged sequentially or simultaneously with YFP.</w:t>
      </w:r>
    </w:p>
    <w:p w14:paraId="0543F440" w14:textId="77777777" w:rsidR="009053CA" w:rsidRDefault="009053CA" w:rsidP="00017DEB">
      <w:pPr>
        <w:pStyle w:val="Body"/>
        <w:widowControl w:val="0"/>
        <w:jc w:val="both"/>
        <w:rPr>
          <w:rFonts w:ascii="Calibri" w:eastAsia="Calibri" w:hAnsi="Calibri" w:cs="Calibri"/>
          <w:sz w:val="24"/>
          <w:szCs w:val="24"/>
        </w:rPr>
      </w:pPr>
    </w:p>
    <w:p w14:paraId="1AFDE716" w14:textId="6A5865DB"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5.2.</w:t>
      </w:r>
      <w:r w:rsidR="00C2318B">
        <w:rPr>
          <w:rFonts w:ascii="Calibri" w:eastAsia="Calibri" w:hAnsi="Calibri" w:cs="Calibri"/>
          <w:sz w:val="24"/>
          <w:szCs w:val="24"/>
        </w:rPr>
        <w:t>3</w:t>
      </w:r>
      <w:r>
        <w:rPr>
          <w:rFonts w:ascii="Calibri" w:eastAsia="Calibri" w:hAnsi="Calibri" w:cs="Calibri"/>
          <w:sz w:val="24"/>
          <w:szCs w:val="24"/>
        </w:rPr>
        <w:t xml:space="preserve">. Set up </w:t>
      </w:r>
      <w:r w:rsidR="00F13B36">
        <w:rPr>
          <w:rFonts w:ascii="Calibri" w:eastAsia="Calibri" w:hAnsi="Calibri" w:cs="Calibri"/>
          <w:sz w:val="24"/>
          <w:szCs w:val="24"/>
        </w:rPr>
        <w:t xml:space="preserve">the </w:t>
      </w:r>
      <w:r>
        <w:rPr>
          <w:rFonts w:ascii="Calibri" w:eastAsia="Calibri" w:hAnsi="Calibri" w:cs="Calibri"/>
          <w:sz w:val="24"/>
          <w:szCs w:val="24"/>
        </w:rPr>
        <w:t>general imaging parameters to take 16</w:t>
      </w:r>
      <w:r w:rsidR="001B269B">
        <w:rPr>
          <w:rFonts w:ascii="Calibri" w:eastAsia="Calibri" w:hAnsi="Calibri" w:cs="Calibri"/>
          <w:sz w:val="24"/>
          <w:szCs w:val="24"/>
        </w:rPr>
        <w:t>-</w:t>
      </w:r>
      <w:r>
        <w:rPr>
          <w:rFonts w:ascii="Calibri" w:eastAsia="Calibri" w:hAnsi="Calibri" w:cs="Calibri"/>
          <w:sz w:val="24"/>
          <w:szCs w:val="24"/>
        </w:rPr>
        <w:t xml:space="preserve">bit images with a resolution of at least 1024 x 1024 and averaging twice. Adjust </w:t>
      </w:r>
      <w:r w:rsidR="00F13B36">
        <w:rPr>
          <w:rFonts w:ascii="Calibri" w:eastAsia="Calibri" w:hAnsi="Calibri" w:cs="Calibri"/>
          <w:sz w:val="24"/>
          <w:szCs w:val="24"/>
        </w:rPr>
        <w:t xml:space="preserve">the </w:t>
      </w:r>
      <w:r>
        <w:rPr>
          <w:rFonts w:ascii="Calibri" w:eastAsia="Calibri" w:hAnsi="Calibri" w:cs="Calibri"/>
          <w:sz w:val="24"/>
          <w:szCs w:val="24"/>
        </w:rPr>
        <w:t xml:space="preserve">zoom depending on </w:t>
      </w:r>
      <w:r w:rsidR="00F13B36">
        <w:rPr>
          <w:rFonts w:ascii="Calibri" w:eastAsia="Calibri" w:hAnsi="Calibri" w:cs="Calibri"/>
          <w:sz w:val="24"/>
          <w:szCs w:val="24"/>
        </w:rPr>
        <w:t xml:space="preserve">the </w:t>
      </w:r>
      <w:r>
        <w:rPr>
          <w:rFonts w:ascii="Calibri" w:eastAsia="Calibri" w:hAnsi="Calibri" w:cs="Calibri"/>
          <w:sz w:val="24"/>
          <w:szCs w:val="24"/>
        </w:rPr>
        <w:t>region and cell type of interest</w:t>
      </w:r>
      <w:r w:rsidR="00F13B36">
        <w:rPr>
          <w:rFonts w:ascii="Calibri" w:eastAsia="Calibri" w:hAnsi="Calibri" w:cs="Calibri"/>
          <w:sz w:val="24"/>
          <w:szCs w:val="24"/>
        </w:rPr>
        <w:t xml:space="preserve"> (i.e.,</w:t>
      </w:r>
      <w:r w:rsidR="003433E8">
        <w:rPr>
          <w:rFonts w:ascii="Calibri" w:eastAsia="Calibri" w:hAnsi="Calibri" w:cs="Calibri"/>
          <w:sz w:val="24"/>
          <w:szCs w:val="24"/>
        </w:rPr>
        <w:t xml:space="preserve"> </w:t>
      </w:r>
      <w:r>
        <w:rPr>
          <w:rFonts w:ascii="Calibri" w:eastAsia="Calibri" w:hAnsi="Calibri" w:cs="Calibri"/>
          <w:sz w:val="24"/>
          <w:szCs w:val="24"/>
        </w:rPr>
        <w:t xml:space="preserve">for hindbrain imaging with a 20x objective </w:t>
      </w:r>
      <w:r w:rsidR="003433E8">
        <w:rPr>
          <w:rFonts w:ascii="Calibri" w:eastAsia="Calibri" w:hAnsi="Calibri" w:cs="Calibri"/>
          <w:sz w:val="24"/>
          <w:szCs w:val="24"/>
        </w:rPr>
        <w:t xml:space="preserve">the </w:t>
      </w:r>
      <w:r>
        <w:rPr>
          <w:rFonts w:ascii="Calibri" w:eastAsia="Calibri" w:hAnsi="Calibri" w:cs="Calibri"/>
          <w:sz w:val="24"/>
          <w:szCs w:val="24"/>
        </w:rPr>
        <w:t xml:space="preserve">zoom </w:t>
      </w:r>
      <w:r w:rsidR="003433E8">
        <w:rPr>
          <w:rFonts w:ascii="Calibri" w:eastAsia="Calibri" w:hAnsi="Calibri" w:cs="Calibri"/>
          <w:sz w:val="24"/>
          <w:szCs w:val="24"/>
        </w:rPr>
        <w:t xml:space="preserve">will </w:t>
      </w:r>
      <w:r>
        <w:rPr>
          <w:rFonts w:ascii="Calibri" w:eastAsia="Calibri" w:hAnsi="Calibri" w:cs="Calibri"/>
          <w:sz w:val="24"/>
          <w:szCs w:val="24"/>
        </w:rPr>
        <w:t>range from 1.0</w:t>
      </w:r>
      <w:r w:rsidR="00F13B36" w:rsidRPr="006D58BA">
        <w:rPr>
          <w:rFonts w:ascii="Calibri" w:eastAsia="Calibri" w:hAnsi="Calibri" w:cs="Calibri"/>
          <w:sz w:val="24"/>
          <w:szCs w:val="24"/>
        </w:rPr>
        <w:t>–</w:t>
      </w:r>
      <w:r>
        <w:rPr>
          <w:rFonts w:ascii="Calibri" w:eastAsia="Calibri" w:hAnsi="Calibri" w:cs="Calibri"/>
          <w:sz w:val="24"/>
          <w:szCs w:val="24"/>
        </w:rPr>
        <w:t>2.5</w:t>
      </w:r>
      <w:r w:rsidR="00F13B36">
        <w:rPr>
          <w:rFonts w:ascii="Calibri" w:eastAsia="Calibri" w:hAnsi="Calibri" w:cs="Calibri"/>
          <w:sz w:val="24"/>
          <w:szCs w:val="24"/>
        </w:rPr>
        <w:t>)</w:t>
      </w:r>
      <w:r>
        <w:rPr>
          <w:rFonts w:ascii="Calibri" w:eastAsia="Calibri" w:hAnsi="Calibri" w:cs="Calibri"/>
          <w:sz w:val="24"/>
          <w:szCs w:val="24"/>
        </w:rPr>
        <w:t xml:space="preserve">. Maximize the field of view to allow for growth of the fish over time. </w:t>
      </w:r>
    </w:p>
    <w:p w14:paraId="1996F470" w14:textId="77777777" w:rsidR="009053CA" w:rsidRDefault="009053CA" w:rsidP="00017DEB">
      <w:pPr>
        <w:pStyle w:val="Body"/>
        <w:widowControl w:val="0"/>
        <w:jc w:val="both"/>
        <w:rPr>
          <w:rFonts w:ascii="Calibri" w:eastAsia="Calibri" w:hAnsi="Calibri" w:cs="Calibri"/>
          <w:sz w:val="24"/>
          <w:szCs w:val="24"/>
        </w:rPr>
      </w:pPr>
    </w:p>
    <w:p w14:paraId="4F2C1E11" w14:textId="2F0496DA"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5.2.</w:t>
      </w:r>
      <w:r w:rsidR="00C2318B">
        <w:rPr>
          <w:rFonts w:ascii="Calibri" w:eastAsia="Calibri" w:hAnsi="Calibri" w:cs="Calibri"/>
          <w:sz w:val="24"/>
          <w:szCs w:val="24"/>
        </w:rPr>
        <w:t>4</w:t>
      </w:r>
      <w:r>
        <w:rPr>
          <w:rFonts w:ascii="Calibri" w:eastAsia="Calibri" w:hAnsi="Calibri" w:cs="Calibri"/>
          <w:sz w:val="24"/>
          <w:szCs w:val="24"/>
        </w:rPr>
        <w:t xml:space="preserve">. Viewing one track at a time (and turning off other lasers to prevent photobleaching), optimize </w:t>
      </w:r>
      <w:r w:rsidR="00F13B36">
        <w:rPr>
          <w:rFonts w:ascii="Calibri" w:eastAsia="Calibri" w:hAnsi="Calibri" w:cs="Calibri"/>
          <w:sz w:val="24"/>
          <w:szCs w:val="24"/>
        </w:rPr>
        <w:t xml:space="preserve">the </w:t>
      </w:r>
      <w:r>
        <w:rPr>
          <w:rFonts w:ascii="Calibri" w:eastAsia="Calibri" w:hAnsi="Calibri" w:cs="Calibri"/>
          <w:sz w:val="24"/>
          <w:szCs w:val="24"/>
        </w:rPr>
        <w:t>acquisition settings for each FP individually (e.g.</w:t>
      </w:r>
      <w:r w:rsidR="00377EEC">
        <w:rPr>
          <w:rFonts w:ascii="Calibri" w:eastAsia="Calibri" w:hAnsi="Calibri" w:cs="Calibri"/>
          <w:sz w:val="24"/>
          <w:szCs w:val="24"/>
        </w:rPr>
        <w:t>,</w:t>
      </w:r>
      <w:r>
        <w:rPr>
          <w:rFonts w:ascii="Calibri" w:eastAsia="Calibri" w:hAnsi="Calibri" w:cs="Calibri"/>
          <w:sz w:val="24"/>
          <w:szCs w:val="24"/>
        </w:rPr>
        <w:t xml:space="preserve"> laser power, pinhole size, photomultiplier tube gain, etc.). </w:t>
      </w:r>
    </w:p>
    <w:p w14:paraId="6A8A408C" w14:textId="77777777" w:rsidR="009053CA" w:rsidRDefault="009053CA" w:rsidP="00017DEB">
      <w:pPr>
        <w:pStyle w:val="Body"/>
        <w:widowControl w:val="0"/>
        <w:jc w:val="both"/>
        <w:rPr>
          <w:rFonts w:ascii="Calibri" w:eastAsia="Calibri" w:hAnsi="Calibri" w:cs="Calibri"/>
          <w:sz w:val="24"/>
          <w:szCs w:val="24"/>
        </w:rPr>
      </w:pPr>
    </w:p>
    <w:p w14:paraId="524CADE6" w14:textId="5CF1E78D" w:rsidR="001B269B" w:rsidRDefault="00E53489" w:rsidP="00017DEB">
      <w:pPr>
        <w:pStyle w:val="Body"/>
        <w:widowControl w:val="0"/>
        <w:jc w:val="both"/>
        <w:rPr>
          <w:rFonts w:ascii="Calibri" w:eastAsia="Calibri" w:hAnsi="Calibri" w:cs="Calibri"/>
          <w:sz w:val="24"/>
          <w:szCs w:val="24"/>
        </w:rPr>
      </w:pPr>
      <w:r w:rsidRPr="00C75A2C">
        <w:rPr>
          <w:rFonts w:ascii="Calibri" w:eastAsia="Calibri" w:hAnsi="Calibri" w:cs="Calibri"/>
          <w:sz w:val="24"/>
          <w:szCs w:val="24"/>
          <w:highlight w:val="yellow"/>
        </w:rPr>
        <w:t>5.2.</w:t>
      </w:r>
      <w:r w:rsidR="00C2318B" w:rsidRPr="00C75A2C">
        <w:rPr>
          <w:rFonts w:ascii="Calibri" w:eastAsia="Calibri" w:hAnsi="Calibri" w:cs="Calibri"/>
          <w:sz w:val="24"/>
          <w:szCs w:val="24"/>
          <w:highlight w:val="yellow"/>
        </w:rPr>
        <w:t>5</w:t>
      </w:r>
      <w:r w:rsidRPr="00C75A2C">
        <w:rPr>
          <w:rFonts w:ascii="Calibri" w:eastAsia="Calibri" w:hAnsi="Calibri" w:cs="Calibri"/>
          <w:sz w:val="24"/>
          <w:szCs w:val="24"/>
          <w:highlight w:val="yellow"/>
        </w:rPr>
        <w:t>. Select Z-stack range to image.</w:t>
      </w:r>
      <w:r>
        <w:rPr>
          <w:rFonts w:ascii="Calibri" w:eastAsia="Calibri" w:hAnsi="Calibri" w:cs="Calibri"/>
          <w:sz w:val="24"/>
          <w:szCs w:val="24"/>
        </w:rPr>
        <w:t xml:space="preserve"> </w:t>
      </w:r>
    </w:p>
    <w:p w14:paraId="399C2B7F" w14:textId="77777777" w:rsidR="001B269B" w:rsidRDefault="001B269B" w:rsidP="00017DEB">
      <w:pPr>
        <w:pStyle w:val="Body"/>
        <w:widowControl w:val="0"/>
        <w:jc w:val="both"/>
        <w:rPr>
          <w:rFonts w:ascii="Calibri" w:eastAsia="Calibri" w:hAnsi="Calibri" w:cs="Calibri"/>
          <w:sz w:val="24"/>
          <w:szCs w:val="24"/>
        </w:rPr>
      </w:pPr>
    </w:p>
    <w:p w14:paraId="54DB3AE9" w14:textId="478FC76E" w:rsidR="009053CA" w:rsidRDefault="001B269B" w:rsidP="00017DEB">
      <w:pPr>
        <w:pStyle w:val="Body"/>
        <w:widowControl w:val="0"/>
        <w:jc w:val="both"/>
        <w:rPr>
          <w:rFonts w:ascii="Calibri" w:eastAsia="Calibri" w:hAnsi="Calibri" w:cs="Calibri"/>
          <w:sz w:val="24"/>
          <w:szCs w:val="24"/>
        </w:rPr>
      </w:pPr>
      <w:r>
        <w:rPr>
          <w:rFonts w:ascii="Calibri" w:eastAsia="Calibri" w:hAnsi="Calibri" w:cs="Calibri"/>
          <w:sz w:val="24"/>
          <w:szCs w:val="24"/>
        </w:rPr>
        <w:t xml:space="preserve">NOTE: </w:t>
      </w:r>
      <w:r w:rsidR="00FD645D">
        <w:rPr>
          <w:rFonts w:ascii="Calibri" w:eastAsia="Calibri" w:hAnsi="Calibri" w:cs="Calibri"/>
          <w:sz w:val="24"/>
          <w:szCs w:val="24"/>
        </w:rPr>
        <w:t>For long imaging sessions</w:t>
      </w:r>
      <w:r w:rsidR="00E70E3E">
        <w:rPr>
          <w:rFonts w:ascii="Calibri" w:eastAsia="Calibri" w:hAnsi="Calibri" w:cs="Calibri"/>
          <w:sz w:val="24"/>
          <w:szCs w:val="24"/>
        </w:rPr>
        <w:t xml:space="preserve"> (&gt;2 h)</w:t>
      </w:r>
      <w:r w:rsidR="00FD645D">
        <w:rPr>
          <w:rFonts w:ascii="Calibri" w:eastAsia="Calibri" w:hAnsi="Calibri" w:cs="Calibri"/>
          <w:sz w:val="24"/>
          <w:szCs w:val="24"/>
        </w:rPr>
        <w:t xml:space="preserve">, </w:t>
      </w:r>
      <w:r w:rsidR="006D58BA">
        <w:rPr>
          <w:rFonts w:ascii="Calibri" w:eastAsia="Calibri" w:hAnsi="Calibri" w:cs="Calibri"/>
          <w:sz w:val="24"/>
          <w:szCs w:val="24"/>
        </w:rPr>
        <w:t xml:space="preserve">take into </w:t>
      </w:r>
      <w:r w:rsidR="00FD645D">
        <w:rPr>
          <w:rFonts w:ascii="Calibri" w:eastAsia="Calibri" w:hAnsi="Calibri" w:cs="Calibri"/>
          <w:sz w:val="24"/>
          <w:szCs w:val="24"/>
        </w:rPr>
        <w:t>c</w:t>
      </w:r>
      <w:r w:rsidR="00E53489">
        <w:rPr>
          <w:rFonts w:ascii="Calibri" w:eastAsia="Calibri" w:hAnsi="Calibri" w:cs="Calibri"/>
          <w:sz w:val="24"/>
          <w:szCs w:val="24"/>
        </w:rPr>
        <w:t>onsider</w:t>
      </w:r>
      <w:r w:rsidR="006D58BA">
        <w:rPr>
          <w:rFonts w:ascii="Calibri" w:eastAsia="Calibri" w:hAnsi="Calibri" w:cs="Calibri"/>
          <w:sz w:val="24"/>
          <w:szCs w:val="24"/>
        </w:rPr>
        <w:t>ation</w:t>
      </w:r>
      <w:r w:rsidR="00E53489">
        <w:rPr>
          <w:rFonts w:ascii="Calibri" w:eastAsia="Calibri" w:hAnsi="Calibri" w:cs="Calibri"/>
          <w:sz w:val="24"/>
          <w:szCs w:val="24"/>
        </w:rPr>
        <w:t xml:space="preserve"> that the fish will continue to grow throughout the course of imaging</w:t>
      </w:r>
      <w:r w:rsidR="00112170">
        <w:rPr>
          <w:rFonts w:ascii="Calibri" w:eastAsia="Calibri" w:hAnsi="Calibri" w:cs="Calibri"/>
          <w:sz w:val="24"/>
          <w:szCs w:val="24"/>
        </w:rPr>
        <w:t>,</w:t>
      </w:r>
      <w:r w:rsidR="00E53489">
        <w:rPr>
          <w:rFonts w:ascii="Calibri" w:eastAsia="Calibri" w:hAnsi="Calibri" w:cs="Calibri"/>
          <w:sz w:val="24"/>
          <w:szCs w:val="24"/>
        </w:rPr>
        <w:t xml:space="preserve"> </w:t>
      </w:r>
      <w:r w:rsidR="00112170">
        <w:rPr>
          <w:rFonts w:ascii="Calibri" w:eastAsia="Calibri" w:hAnsi="Calibri" w:cs="Calibri"/>
          <w:sz w:val="24"/>
          <w:szCs w:val="24"/>
        </w:rPr>
        <w:t xml:space="preserve">thus </w:t>
      </w:r>
      <w:r w:rsidR="00E53489">
        <w:rPr>
          <w:rFonts w:ascii="Calibri" w:eastAsia="Calibri" w:hAnsi="Calibri" w:cs="Calibri"/>
          <w:sz w:val="24"/>
          <w:szCs w:val="24"/>
        </w:rPr>
        <w:t>both the XY field and the Z-stack range should account for this with extra room. If imaging the hindbrain, include space in the field for the tissue to move rostrally during the imag</w:t>
      </w:r>
      <w:r w:rsidR="00F13B36">
        <w:rPr>
          <w:rFonts w:ascii="Calibri" w:eastAsia="Calibri" w:hAnsi="Calibri" w:cs="Calibri"/>
          <w:sz w:val="24"/>
          <w:szCs w:val="24"/>
        </w:rPr>
        <w:t>ing</w:t>
      </w:r>
      <w:r w:rsidR="00E53489">
        <w:rPr>
          <w:rFonts w:ascii="Calibri" w:eastAsia="Calibri" w:hAnsi="Calibri" w:cs="Calibri"/>
          <w:sz w:val="24"/>
          <w:szCs w:val="24"/>
        </w:rPr>
        <w:t xml:space="preserve"> period. Space also needs to be included for growth in the Z dimension.</w:t>
      </w:r>
      <w:r w:rsidR="00965691">
        <w:rPr>
          <w:rFonts w:ascii="Calibri" w:eastAsia="Calibri" w:hAnsi="Calibri" w:cs="Calibri"/>
          <w:sz w:val="24"/>
          <w:szCs w:val="24"/>
        </w:rPr>
        <w:t xml:space="preserve"> </w:t>
      </w:r>
      <w:r w:rsidR="00E53489">
        <w:rPr>
          <w:rFonts w:ascii="Calibri" w:eastAsia="Calibri" w:hAnsi="Calibri" w:cs="Calibri"/>
          <w:sz w:val="24"/>
          <w:szCs w:val="24"/>
        </w:rPr>
        <w:t>Include in the image approximately 10</w:t>
      </w:r>
      <w:r w:rsidR="00F13B36" w:rsidRPr="006D58BA">
        <w:rPr>
          <w:rFonts w:ascii="Calibri" w:eastAsia="Calibri" w:hAnsi="Calibri" w:cs="Calibri"/>
          <w:sz w:val="24"/>
          <w:szCs w:val="24"/>
        </w:rPr>
        <w:t>–</w:t>
      </w:r>
      <w:r w:rsidR="00E53489">
        <w:rPr>
          <w:rFonts w:ascii="Calibri" w:eastAsia="Calibri" w:hAnsi="Calibri" w:cs="Calibri"/>
          <w:sz w:val="24"/>
          <w:szCs w:val="24"/>
        </w:rPr>
        <w:t>20 μm above the region of interest, whether the fish is positioned for sagittal or dorsal view.</w:t>
      </w:r>
    </w:p>
    <w:p w14:paraId="796FE6BD" w14:textId="77777777" w:rsidR="009053CA" w:rsidRDefault="009053CA" w:rsidP="00017DEB">
      <w:pPr>
        <w:pStyle w:val="Body"/>
        <w:widowControl w:val="0"/>
        <w:jc w:val="both"/>
        <w:rPr>
          <w:rFonts w:ascii="Calibri" w:eastAsia="Calibri" w:hAnsi="Calibri" w:cs="Calibri"/>
          <w:sz w:val="24"/>
          <w:szCs w:val="24"/>
          <w:highlight w:val="yellow"/>
        </w:rPr>
      </w:pPr>
    </w:p>
    <w:p w14:paraId="54F3E8A7" w14:textId="77777777" w:rsidR="009053CA" w:rsidRPr="00C75A2C" w:rsidRDefault="00E53489" w:rsidP="00017DEB">
      <w:pPr>
        <w:pStyle w:val="Body"/>
        <w:widowControl w:val="0"/>
        <w:jc w:val="both"/>
        <w:rPr>
          <w:rFonts w:ascii="Calibri" w:eastAsia="Calibri" w:hAnsi="Calibri" w:cs="Calibri"/>
          <w:sz w:val="24"/>
          <w:szCs w:val="24"/>
          <w:highlight w:val="yellow"/>
        </w:rPr>
      </w:pPr>
      <w:r w:rsidRPr="00C75A2C">
        <w:rPr>
          <w:rFonts w:ascii="Calibri" w:eastAsia="Calibri" w:hAnsi="Calibri" w:cs="Calibri"/>
          <w:sz w:val="24"/>
          <w:szCs w:val="24"/>
          <w:highlight w:val="yellow"/>
        </w:rPr>
        <w:t>5.3. Set up parameters for time-lapse imaging.</w:t>
      </w:r>
    </w:p>
    <w:p w14:paraId="2C314295" w14:textId="77777777" w:rsidR="009053CA" w:rsidRPr="00C75A2C" w:rsidRDefault="009053CA" w:rsidP="00017DEB">
      <w:pPr>
        <w:pStyle w:val="Body"/>
        <w:widowControl w:val="0"/>
        <w:jc w:val="both"/>
        <w:rPr>
          <w:rFonts w:ascii="Calibri" w:eastAsia="Calibri" w:hAnsi="Calibri" w:cs="Calibri"/>
          <w:sz w:val="24"/>
          <w:szCs w:val="24"/>
          <w:highlight w:val="yellow"/>
        </w:rPr>
      </w:pPr>
    </w:p>
    <w:p w14:paraId="78D427E4" w14:textId="1EF1E221" w:rsidR="009053CA" w:rsidRPr="00C75A2C" w:rsidRDefault="00E53489" w:rsidP="00017DEB">
      <w:pPr>
        <w:pStyle w:val="Body"/>
        <w:widowControl w:val="0"/>
        <w:jc w:val="both"/>
        <w:rPr>
          <w:highlight w:val="yellow"/>
        </w:rPr>
      </w:pPr>
      <w:r w:rsidRPr="00C75A2C">
        <w:rPr>
          <w:rFonts w:ascii="Calibri" w:eastAsia="Calibri" w:hAnsi="Calibri" w:cs="Calibri"/>
          <w:sz w:val="24"/>
          <w:szCs w:val="24"/>
          <w:highlight w:val="yellow"/>
        </w:rPr>
        <w:t>5.3.1. Select a time interval. Interval length ranges between 10</w:t>
      </w:r>
      <w:r w:rsidR="00F13B36">
        <w:rPr>
          <w:rFonts w:ascii="Calibri" w:eastAsia="Calibri" w:hAnsi="Calibri" w:cs="Calibri"/>
          <w:sz w:val="24"/>
          <w:szCs w:val="24"/>
          <w:highlight w:val="yellow"/>
        </w:rPr>
        <w:t>–</w:t>
      </w:r>
      <w:r w:rsidRPr="00C75A2C">
        <w:rPr>
          <w:rFonts w:ascii="Calibri" w:eastAsia="Calibri" w:hAnsi="Calibri" w:cs="Calibri"/>
          <w:sz w:val="24"/>
          <w:szCs w:val="24"/>
          <w:highlight w:val="yellow"/>
        </w:rPr>
        <w:t>30 min to track mitotic and apoptotic events in the developing hindbrain. Interval length will vary depending on the speed of the events of interest and the total time it takes to capture a single Z-stack.</w:t>
      </w:r>
    </w:p>
    <w:p w14:paraId="7E0B46E4" w14:textId="77777777" w:rsidR="009053CA" w:rsidRPr="00C75A2C" w:rsidRDefault="009053CA" w:rsidP="00017DEB">
      <w:pPr>
        <w:pStyle w:val="Body"/>
        <w:widowControl w:val="0"/>
        <w:jc w:val="both"/>
        <w:rPr>
          <w:rFonts w:ascii="Calibri" w:eastAsia="Calibri" w:hAnsi="Calibri" w:cs="Calibri"/>
          <w:sz w:val="24"/>
          <w:szCs w:val="24"/>
          <w:highlight w:val="yellow"/>
        </w:rPr>
      </w:pPr>
    </w:p>
    <w:p w14:paraId="11AB9CC8" w14:textId="6DDACEEC" w:rsidR="009053CA" w:rsidRDefault="00E53489" w:rsidP="00017DEB">
      <w:pPr>
        <w:pStyle w:val="Body"/>
        <w:widowControl w:val="0"/>
        <w:jc w:val="both"/>
        <w:rPr>
          <w:rFonts w:ascii="Calibri" w:eastAsia="Calibri" w:hAnsi="Calibri" w:cs="Calibri"/>
          <w:sz w:val="24"/>
          <w:szCs w:val="24"/>
        </w:rPr>
      </w:pPr>
      <w:r w:rsidRPr="00C75A2C">
        <w:rPr>
          <w:rFonts w:ascii="Calibri" w:eastAsia="Calibri" w:hAnsi="Calibri" w:cs="Calibri"/>
          <w:sz w:val="24"/>
          <w:szCs w:val="24"/>
          <w:highlight w:val="yellow"/>
        </w:rPr>
        <w:t xml:space="preserve">5.3.2. Select the length of </w:t>
      </w:r>
      <w:r w:rsidR="00F13B36">
        <w:rPr>
          <w:rFonts w:ascii="Calibri" w:eastAsia="Calibri" w:hAnsi="Calibri" w:cs="Calibri"/>
          <w:sz w:val="24"/>
          <w:szCs w:val="24"/>
          <w:highlight w:val="yellow"/>
        </w:rPr>
        <w:t xml:space="preserve">the </w:t>
      </w:r>
      <w:r w:rsidRPr="00C75A2C">
        <w:rPr>
          <w:rFonts w:ascii="Calibri" w:eastAsia="Calibri" w:hAnsi="Calibri" w:cs="Calibri"/>
          <w:sz w:val="24"/>
          <w:szCs w:val="24"/>
          <w:highlight w:val="yellow"/>
        </w:rPr>
        <w:t>imaging session. Time-lapse imaging sessions generally occur overnight and can last at least 16 h.</w:t>
      </w:r>
      <w:r>
        <w:rPr>
          <w:rFonts w:ascii="Calibri" w:eastAsia="Calibri" w:hAnsi="Calibri" w:cs="Calibri"/>
          <w:sz w:val="24"/>
          <w:szCs w:val="24"/>
        </w:rPr>
        <w:t xml:space="preserve"> </w:t>
      </w:r>
    </w:p>
    <w:p w14:paraId="7FAA532F" w14:textId="77777777" w:rsidR="009053CA" w:rsidRDefault="009053CA" w:rsidP="00017DEB">
      <w:pPr>
        <w:pStyle w:val="Body"/>
        <w:widowControl w:val="0"/>
        <w:jc w:val="both"/>
        <w:rPr>
          <w:rFonts w:ascii="Calibri" w:eastAsia="Calibri" w:hAnsi="Calibri" w:cs="Calibri"/>
          <w:sz w:val="24"/>
          <w:szCs w:val="24"/>
          <w:highlight w:val="yellow"/>
        </w:rPr>
      </w:pPr>
    </w:p>
    <w:p w14:paraId="44462A8F" w14:textId="2CAD1403"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5.</w:t>
      </w:r>
      <w:r w:rsidR="00363824">
        <w:rPr>
          <w:rFonts w:ascii="Calibri" w:eastAsia="Calibri" w:hAnsi="Calibri" w:cs="Calibri"/>
          <w:sz w:val="24"/>
          <w:szCs w:val="24"/>
          <w:highlight w:val="yellow"/>
        </w:rPr>
        <w:t>4</w:t>
      </w:r>
      <w:r>
        <w:rPr>
          <w:rFonts w:ascii="Calibri" w:eastAsia="Calibri" w:hAnsi="Calibri" w:cs="Calibri"/>
          <w:sz w:val="24"/>
          <w:szCs w:val="24"/>
          <w:highlight w:val="yellow"/>
        </w:rPr>
        <w:t xml:space="preserve">. Run </w:t>
      </w:r>
      <w:r w:rsidR="007F6C88">
        <w:rPr>
          <w:rFonts w:ascii="Calibri" w:eastAsia="Calibri" w:hAnsi="Calibri" w:cs="Calibri"/>
          <w:sz w:val="24"/>
          <w:szCs w:val="24"/>
          <w:highlight w:val="yellow"/>
        </w:rPr>
        <w:t xml:space="preserve">the </w:t>
      </w:r>
      <w:r>
        <w:rPr>
          <w:rFonts w:ascii="Calibri" w:eastAsia="Calibri" w:hAnsi="Calibri" w:cs="Calibri"/>
          <w:sz w:val="24"/>
          <w:szCs w:val="24"/>
          <w:highlight w:val="yellow"/>
        </w:rPr>
        <w:t>experiment.</w:t>
      </w:r>
    </w:p>
    <w:p w14:paraId="52DB8CC9" w14:textId="77777777" w:rsidR="009053CA" w:rsidRDefault="009053CA" w:rsidP="00017DEB">
      <w:pPr>
        <w:pStyle w:val="Body"/>
        <w:widowControl w:val="0"/>
        <w:jc w:val="both"/>
        <w:rPr>
          <w:rFonts w:ascii="Calibri" w:eastAsia="Calibri" w:hAnsi="Calibri" w:cs="Calibri"/>
          <w:sz w:val="24"/>
          <w:szCs w:val="24"/>
        </w:rPr>
      </w:pPr>
    </w:p>
    <w:p w14:paraId="4BB4D6E2" w14:textId="407CCC0D"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 xml:space="preserve">NOTE: </w:t>
      </w:r>
      <w:r w:rsidR="00F13B36">
        <w:rPr>
          <w:rFonts w:ascii="Calibri" w:eastAsia="Calibri" w:hAnsi="Calibri" w:cs="Calibri"/>
          <w:sz w:val="24"/>
          <w:szCs w:val="24"/>
        </w:rPr>
        <w:t xml:space="preserve">The fish </w:t>
      </w:r>
      <w:r>
        <w:rPr>
          <w:rFonts w:ascii="Calibri" w:eastAsia="Calibri" w:hAnsi="Calibri" w:cs="Calibri"/>
          <w:sz w:val="24"/>
          <w:szCs w:val="24"/>
        </w:rPr>
        <w:t xml:space="preserve">can be euthanized immediately following imaging or carefully dissected from </w:t>
      </w:r>
      <w:r w:rsidR="0045554D">
        <w:rPr>
          <w:rFonts w:ascii="Calibri" w:eastAsia="Calibri" w:hAnsi="Calibri" w:cs="Calibri"/>
          <w:sz w:val="24"/>
          <w:szCs w:val="24"/>
        </w:rPr>
        <w:t xml:space="preserve">the </w:t>
      </w:r>
      <w:r>
        <w:rPr>
          <w:rFonts w:ascii="Calibri" w:eastAsia="Calibri" w:hAnsi="Calibri" w:cs="Calibri"/>
          <w:sz w:val="24"/>
          <w:szCs w:val="24"/>
        </w:rPr>
        <w:t xml:space="preserve">agarose using syringes and returned to E3 to recover. Recovered fish can then be imaged again at a later time point, though cell position and depth will shift during this period due to </w:t>
      </w:r>
      <w:r w:rsidR="002C44CF">
        <w:rPr>
          <w:rFonts w:ascii="Calibri" w:eastAsia="Calibri" w:hAnsi="Calibri" w:cs="Calibri"/>
          <w:sz w:val="24"/>
          <w:szCs w:val="24"/>
        </w:rPr>
        <w:t xml:space="preserve">overall </w:t>
      </w:r>
      <w:r>
        <w:rPr>
          <w:rFonts w:ascii="Calibri" w:eastAsia="Calibri" w:hAnsi="Calibri" w:cs="Calibri"/>
          <w:sz w:val="24"/>
          <w:szCs w:val="24"/>
        </w:rPr>
        <w:t xml:space="preserve">growth. </w:t>
      </w:r>
    </w:p>
    <w:p w14:paraId="73A46A19" w14:textId="77777777" w:rsidR="009053CA" w:rsidRDefault="009053CA" w:rsidP="00017DEB">
      <w:pPr>
        <w:pStyle w:val="Body"/>
        <w:widowControl w:val="0"/>
        <w:jc w:val="both"/>
        <w:rPr>
          <w:rFonts w:ascii="Calibri" w:eastAsia="Calibri" w:hAnsi="Calibri" w:cs="Calibri"/>
          <w:sz w:val="24"/>
          <w:szCs w:val="24"/>
        </w:rPr>
      </w:pPr>
    </w:p>
    <w:p w14:paraId="058744A9" w14:textId="77777777" w:rsidR="009053CA" w:rsidRDefault="00E53489" w:rsidP="00017DEB">
      <w:pPr>
        <w:pStyle w:val="Body"/>
        <w:widowControl w:val="0"/>
        <w:jc w:val="both"/>
        <w:rPr>
          <w:rFonts w:ascii="Calibri" w:eastAsia="Calibri" w:hAnsi="Calibri" w:cs="Calibri"/>
          <w:b/>
          <w:bCs/>
          <w:sz w:val="24"/>
          <w:szCs w:val="24"/>
        </w:rPr>
      </w:pPr>
      <w:r w:rsidRPr="007F6C88">
        <w:rPr>
          <w:rFonts w:ascii="Calibri" w:eastAsia="Calibri" w:hAnsi="Calibri" w:cs="Calibri"/>
          <w:b/>
          <w:bCs/>
          <w:sz w:val="24"/>
          <w:szCs w:val="24"/>
          <w:highlight w:val="yellow"/>
        </w:rPr>
        <w:t>6. Time-lapse file management</w:t>
      </w:r>
    </w:p>
    <w:p w14:paraId="3161B95F" w14:textId="77777777" w:rsidR="009053CA" w:rsidRDefault="009053CA" w:rsidP="00017DEB">
      <w:pPr>
        <w:pStyle w:val="Body"/>
        <w:widowControl w:val="0"/>
        <w:jc w:val="both"/>
        <w:rPr>
          <w:rFonts w:ascii="Calibri" w:eastAsia="Calibri" w:hAnsi="Calibri" w:cs="Calibri"/>
          <w:b/>
          <w:bCs/>
          <w:sz w:val="24"/>
          <w:szCs w:val="24"/>
        </w:rPr>
      </w:pPr>
    </w:p>
    <w:p w14:paraId="0D115146" w14:textId="422FA97E"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 xml:space="preserve">6.1. Import </w:t>
      </w:r>
      <w:r w:rsidR="0045554D">
        <w:rPr>
          <w:rFonts w:ascii="Calibri" w:eastAsia="Calibri" w:hAnsi="Calibri" w:cs="Calibri"/>
          <w:sz w:val="24"/>
          <w:szCs w:val="24"/>
        </w:rPr>
        <w:t xml:space="preserve">the </w:t>
      </w:r>
      <w:r>
        <w:rPr>
          <w:rFonts w:ascii="Calibri" w:eastAsia="Calibri" w:hAnsi="Calibri" w:cs="Calibri"/>
          <w:sz w:val="24"/>
          <w:szCs w:val="24"/>
        </w:rPr>
        <w:t>image file into</w:t>
      </w:r>
      <w:r w:rsidR="007F6C88">
        <w:rPr>
          <w:rFonts w:ascii="Calibri" w:eastAsia="Calibri" w:hAnsi="Calibri" w:cs="Calibri"/>
          <w:sz w:val="24"/>
          <w:szCs w:val="24"/>
        </w:rPr>
        <w:t xml:space="preserve"> the</w:t>
      </w:r>
      <w:r>
        <w:rPr>
          <w:rFonts w:ascii="Calibri" w:eastAsia="Calibri" w:hAnsi="Calibri" w:cs="Calibri"/>
          <w:sz w:val="24"/>
          <w:szCs w:val="24"/>
        </w:rPr>
        <w:t xml:space="preserve"> analysis software.</w:t>
      </w:r>
    </w:p>
    <w:p w14:paraId="6C67A326" w14:textId="77777777" w:rsidR="009053CA" w:rsidRDefault="009053CA" w:rsidP="00017DEB">
      <w:pPr>
        <w:pStyle w:val="Body"/>
        <w:widowControl w:val="0"/>
        <w:jc w:val="both"/>
        <w:rPr>
          <w:rFonts w:ascii="Calibri" w:eastAsia="Calibri" w:hAnsi="Calibri" w:cs="Calibri"/>
          <w:sz w:val="24"/>
          <w:szCs w:val="24"/>
        </w:rPr>
      </w:pPr>
    </w:p>
    <w:p w14:paraId="5EEAD5E6" w14:textId="1B5B92FE"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6.1.1.</w:t>
      </w:r>
      <w:r w:rsidR="007F6C88">
        <w:rPr>
          <w:rFonts w:ascii="Calibri" w:eastAsia="Calibri" w:hAnsi="Calibri" w:cs="Calibri"/>
          <w:sz w:val="24"/>
          <w:szCs w:val="24"/>
        </w:rPr>
        <w:t xml:space="preserve"> </w:t>
      </w:r>
      <w:r w:rsidR="007F6C88" w:rsidRPr="00FC1648">
        <w:rPr>
          <w:rFonts w:ascii="Calibri" w:eastAsia="Calibri" w:hAnsi="Calibri" w:cs="Calibri"/>
          <w:sz w:val="24"/>
          <w:szCs w:val="24"/>
          <w:highlight w:val="yellow"/>
        </w:rPr>
        <w:t>S</w:t>
      </w:r>
      <w:r w:rsidRPr="00FC1648">
        <w:rPr>
          <w:rFonts w:ascii="Calibri" w:eastAsia="Calibri" w:hAnsi="Calibri" w:cs="Calibri"/>
          <w:sz w:val="24"/>
          <w:szCs w:val="24"/>
          <w:highlight w:val="yellow"/>
        </w:rPr>
        <w:t xml:space="preserve">ave </w:t>
      </w:r>
      <w:r w:rsidR="0045554D">
        <w:rPr>
          <w:rFonts w:ascii="Calibri" w:eastAsia="Calibri" w:hAnsi="Calibri" w:cs="Calibri"/>
          <w:sz w:val="24"/>
          <w:szCs w:val="24"/>
          <w:highlight w:val="yellow"/>
        </w:rPr>
        <w:t xml:space="preserve">the </w:t>
      </w:r>
      <w:r w:rsidRPr="00FC1648">
        <w:rPr>
          <w:rFonts w:ascii="Calibri" w:eastAsia="Calibri" w:hAnsi="Calibri" w:cs="Calibri"/>
          <w:sz w:val="24"/>
          <w:szCs w:val="24"/>
          <w:highlight w:val="yellow"/>
        </w:rPr>
        <w:t xml:space="preserve">file </w:t>
      </w:r>
      <w:r w:rsidR="0045554D">
        <w:rPr>
          <w:rFonts w:ascii="Calibri" w:eastAsia="Calibri" w:hAnsi="Calibri" w:cs="Calibri"/>
          <w:sz w:val="24"/>
          <w:szCs w:val="24"/>
          <w:highlight w:val="yellow"/>
        </w:rPr>
        <w:t>in</w:t>
      </w:r>
      <w:r w:rsidR="0045554D" w:rsidRPr="00FC1648">
        <w:rPr>
          <w:rFonts w:ascii="Calibri" w:eastAsia="Calibri" w:hAnsi="Calibri" w:cs="Calibri"/>
          <w:sz w:val="24"/>
          <w:szCs w:val="24"/>
          <w:highlight w:val="yellow"/>
        </w:rPr>
        <w:t xml:space="preserve"> </w:t>
      </w:r>
      <w:r w:rsidRPr="00FC1648">
        <w:rPr>
          <w:rFonts w:ascii="Calibri" w:eastAsia="Calibri" w:hAnsi="Calibri" w:cs="Calibri"/>
          <w:sz w:val="24"/>
          <w:szCs w:val="24"/>
          <w:highlight w:val="yellow"/>
        </w:rPr>
        <w:t xml:space="preserve">.czi </w:t>
      </w:r>
      <w:r w:rsidR="0045554D">
        <w:rPr>
          <w:rFonts w:ascii="Calibri" w:eastAsia="Calibri" w:hAnsi="Calibri" w:cs="Calibri"/>
          <w:sz w:val="24"/>
          <w:szCs w:val="24"/>
          <w:highlight w:val="yellow"/>
        </w:rPr>
        <w:t xml:space="preserve">format </w:t>
      </w:r>
      <w:r w:rsidRPr="00FC1648">
        <w:rPr>
          <w:rFonts w:ascii="Calibri" w:eastAsia="Calibri" w:hAnsi="Calibri" w:cs="Calibri"/>
          <w:sz w:val="24"/>
          <w:szCs w:val="24"/>
          <w:highlight w:val="yellow"/>
        </w:rPr>
        <w:t xml:space="preserve">once image acquisition is completed. </w:t>
      </w:r>
      <w:r w:rsidR="0045554D">
        <w:rPr>
          <w:rFonts w:ascii="Calibri" w:eastAsia="Calibri" w:hAnsi="Calibri" w:cs="Calibri"/>
          <w:sz w:val="24"/>
          <w:szCs w:val="24"/>
          <w:highlight w:val="yellow"/>
        </w:rPr>
        <w:t>Make sure</w:t>
      </w:r>
      <w:r w:rsidR="0045554D" w:rsidRPr="00FC1648">
        <w:rPr>
          <w:rFonts w:ascii="Calibri" w:eastAsia="Calibri" w:hAnsi="Calibri" w:cs="Calibri"/>
          <w:sz w:val="24"/>
          <w:szCs w:val="24"/>
          <w:highlight w:val="yellow"/>
        </w:rPr>
        <w:t xml:space="preserve"> </w:t>
      </w:r>
      <w:r w:rsidR="007F6C88" w:rsidRPr="00FC1648">
        <w:rPr>
          <w:rFonts w:ascii="Calibri" w:eastAsia="Calibri" w:hAnsi="Calibri" w:cs="Calibri"/>
          <w:sz w:val="24"/>
          <w:szCs w:val="24"/>
          <w:highlight w:val="yellow"/>
        </w:rPr>
        <w:t xml:space="preserve">to </w:t>
      </w:r>
      <w:r w:rsidRPr="00FC1648">
        <w:rPr>
          <w:rFonts w:asciiTheme="majorHAnsi" w:eastAsia="Calibri" w:hAnsiTheme="majorHAnsi" w:cs="Calibri"/>
          <w:sz w:val="24"/>
          <w:szCs w:val="24"/>
          <w:highlight w:val="yellow"/>
        </w:rPr>
        <w:t>save raw data in a format compatible with Fiji</w:t>
      </w:r>
      <w:r w:rsidR="00CE4BA5" w:rsidRPr="00FC1648">
        <w:rPr>
          <w:rFonts w:asciiTheme="majorHAnsi" w:eastAsia="Calibri" w:hAnsiTheme="majorHAnsi" w:cs="Calibri"/>
          <w:sz w:val="24"/>
          <w:szCs w:val="24"/>
          <w:highlight w:val="yellow"/>
          <w:vertAlign w:val="superscript"/>
        </w:rPr>
        <w:t>4</w:t>
      </w:r>
      <w:r w:rsidR="0020074B" w:rsidRPr="00FC1648">
        <w:rPr>
          <w:rFonts w:asciiTheme="majorHAnsi" w:eastAsia="Calibri" w:hAnsiTheme="majorHAnsi" w:cs="Calibri"/>
          <w:sz w:val="24"/>
          <w:szCs w:val="24"/>
          <w:highlight w:val="yellow"/>
          <w:vertAlign w:val="superscript"/>
        </w:rPr>
        <w:t>2</w:t>
      </w:r>
      <w:r w:rsidR="002C44CF" w:rsidRPr="00FC1648">
        <w:rPr>
          <w:rFonts w:asciiTheme="majorHAnsi" w:eastAsia="Calibri" w:hAnsiTheme="majorHAnsi" w:cs="Calibri"/>
          <w:sz w:val="24"/>
          <w:szCs w:val="24"/>
          <w:highlight w:val="yellow"/>
        </w:rPr>
        <w:t xml:space="preserve"> </w:t>
      </w:r>
      <w:r w:rsidRPr="00FC1648">
        <w:rPr>
          <w:rFonts w:asciiTheme="majorHAnsi" w:eastAsia="Calibri" w:hAnsiTheme="majorHAnsi" w:cs="Calibri"/>
          <w:sz w:val="24"/>
          <w:szCs w:val="24"/>
          <w:highlight w:val="yellow"/>
        </w:rPr>
        <w:t xml:space="preserve">and/or </w:t>
      </w:r>
      <w:r w:rsidR="007F6C88" w:rsidRPr="00FC1648">
        <w:rPr>
          <w:rFonts w:asciiTheme="majorHAnsi" w:eastAsia="Calibri" w:hAnsiTheme="majorHAnsi" w:cs="Calibri"/>
          <w:sz w:val="24"/>
          <w:szCs w:val="24"/>
          <w:highlight w:val="yellow"/>
        </w:rPr>
        <w:t xml:space="preserve">other </w:t>
      </w:r>
      <w:r w:rsidR="00BA3888" w:rsidRPr="00FC1648">
        <w:rPr>
          <w:rFonts w:asciiTheme="majorHAnsi" w:eastAsia="Calibri" w:hAnsiTheme="majorHAnsi" w:cs="Calibri"/>
          <w:sz w:val="24"/>
          <w:szCs w:val="24"/>
          <w:highlight w:val="yellow"/>
        </w:rPr>
        <w:t>software</w:t>
      </w:r>
      <w:r w:rsidRPr="00FC1648">
        <w:rPr>
          <w:rFonts w:ascii="Calibri" w:eastAsia="Calibri" w:hAnsi="Calibri" w:cs="Calibri"/>
          <w:sz w:val="24"/>
          <w:szCs w:val="24"/>
          <w:highlight w:val="yellow"/>
        </w:rPr>
        <w:t>.</w:t>
      </w:r>
    </w:p>
    <w:p w14:paraId="721CC460" w14:textId="77777777" w:rsidR="009053CA" w:rsidRDefault="009053CA" w:rsidP="00017DEB">
      <w:pPr>
        <w:pStyle w:val="Body"/>
        <w:widowControl w:val="0"/>
        <w:jc w:val="both"/>
        <w:rPr>
          <w:rFonts w:ascii="Calibri" w:eastAsia="Calibri" w:hAnsi="Calibri" w:cs="Calibri"/>
          <w:sz w:val="24"/>
          <w:szCs w:val="24"/>
        </w:rPr>
      </w:pPr>
    </w:p>
    <w:p w14:paraId="54A67F53" w14:textId="6C31FC95" w:rsidR="009053CA" w:rsidRDefault="00E53489" w:rsidP="00017DEB">
      <w:pPr>
        <w:pStyle w:val="Body"/>
        <w:widowControl w:val="0"/>
        <w:jc w:val="both"/>
        <w:rPr>
          <w:rFonts w:ascii="Calibri" w:eastAsia="Calibri" w:hAnsi="Calibri" w:cs="Calibri"/>
          <w:sz w:val="24"/>
          <w:szCs w:val="24"/>
          <w:highlight w:val="yellow"/>
        </w:rPr>
      </w:pPr>
      <w:r>
        <w:rPr>
          <w:rFonts w:ascii="Calibri" w:eastAsia="Calibri" w:hAnsi="Calibri" w:cs="Calibri"/>
          <w:sz w:val="24"/>
          <w:szCs w:val="24"/>
          <w:highlight w:val="yellow"/>
        </w:rPr>
        <w:t>6.1.2. Import into Fiji sof</w:t>
      </w:r>
      <w:r w:rsidRPr="00017DEB">
        <w:rPr>
          <w:rFonts w:asciiTheme="majorHAnsi" w:eastAsia="Calibri" w:hAnsiTheme="majorHAnsi" w:cs="Calibri"/>
          <w:sz w:val="24"/>
          <w:szCs w:val="24"/>
          <w:highlight w:val="yellow"/>
        </w:rPr>
        <w:t>tware using BioFormats Importer.</w:t>
      </w:r>
    </w:p>
    <w:p w14:paraId="126F7516" w14:textId="77777777" w:rsidR="009053CA" w:rsidRDefault="009053CA" w:rsidP="00017DEB">
      <w:pPr>
        <w:pStyle w:val="Body"/>
        <w:widowControl w:val="0"/>
        <w:jc w:val="both"/>
        <w:rPr>
          <w:rFonts w:ascii="Calibri" w:eastAsia="Calibri" w:hAnsi="Calibri" w:cs="Calibri"/>
          <w:sz w:val="24"/>
          <w:szCs w:val="24"/>
        </w:rPr>
      </w:pPr>
    </w:p>
    <w:p w14:paraId="58EB8FFA" w14:textId="300B1640"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 xml:space="preserve">NOTE: Time-lapse files will be large and can </w:t>
      </w:r>
      <w:r w:rsidR="00BA009C">
        <w:rPr>
          <w:rFonts w:ascii="Calibri" w:eastAsia="Calibri" w:hAnsi="Calibri" w:cs="Calibri"/>
          <w:sz w:val="24"/>
          <w:szCs w:val="24"/>
        </w:rPr>
        <w:t>require</w:t>
      </w:r>
      <w:r>
        <w:rPr>
          <w:rFonts w:ascii="Calibri" w:eastAsia="Calibri" w:hAnsi="Calibri" w:cs="Calibri"/>
          <w:sz w:val="24"/>
          <w:szCs w:val="24"/>
        </w:rPr>
        <w:t xml:space="preserve"> significant amounts of time and memory to open for analysis. Thus, it is helpful to be strategic in how they are saved and opened. It can be useful to save a lower-quality version </w:t>
      </w:r>
      <w:r w:rsidR="0045554D" w:rsidRPr="006D58BA">
        <w:rPr>
          <w:rFonts w:ascii="Calibri" w:eastAsia="Calibri" w:hAnsi="Calibri" w:cs="Calibri"/>
          <w:sz w:val="24"/>
          <w:szCs w:val="24"/>
        </w:rPr>
        <w:t>that</w:t>
      </w:r>
      <w:r w:rsidR="0045554D">
        <w:rPr>
          <w:rFonts w:ascii="Calibri" w:eastAsia="Calibri" w:hAnsi="Calibri" w:cs="Calibri"/>
          <w:sz w:val="24"/>
          <w:szCs w:val="24"/>
        </w:rPr>
        <w:t xml:space="preserve"> </w:t>
      </w:r>
      <w:r>
        <w:rPr>
          <w:rFonts w:ascii="Calibri" w:eastAsia="Calibri" w:hAnsi="Calibri" w:cs="Calibri"/>
          <w:sz w:val="24"/>
          <w:szCs w:val="24"/>
        </w:rPr>
        <w:t xml:space="preserve">can be opened more easily to search for events of interest by eye. </w:t>
      </w:r>
    </w:p>
    <w:p w14:paraId="5FFF527E" w14:textId="77777777" w:rsidR="009053CA" w:rsidRDefault="009053CA" w:rsidP="00017DEB">
      <w:pPr>
        <w:pStyle w:val="Body"/>
        <w:widowControl w:val="0"/>
        <w:jc w:val="both"/>
        <w:rPr>
          <w:rFonts w:ascii="Calibri" w:eastAsia="Calibri" w:hAnsi="Calibri" w:cs="Calibri"/>
          <w:sz w:val="24"/>
          <w:szCs w:val="24"/>
        </w:rPr>
      </w:pPr>
    </w:p>
    <w:p w14:paraId="610CA275" w14:textId="73791C56" w:rsidR="009053CA" w:rsidRDefault="00E53489" w:rsidP="00017DEB">
      <w:pPr>
        <w:rPr>
          <w:rFonts w:eastAsia="Calibri"/>
        </w:rPr>
      </w:pPr>
      <w:r>
        <w:rPr>
          <w:rFonts w:eastAsia="Calibri"/>
        </w:rPr>
        <w:t>6.2. If using Fiji, create smaller, more manageable subsets of time-lapse files</w:t>
      </w:r>
      <w:r w:rsidR="00761E55">
        <w:rPr>
          <w:rFonts w:eastAsia="Calibri"/>
        </w:rPr>
        <w:t>.</w:t>
      </w:r>
      <w:r>
        <w:rPr>
          <w:rFonts w:eastAsia="Calibri"/>
        </w:rPr>
        <w:t xml:space="preserve"> Generate subsets either by time (</w:t>
      </w:r>
      <w:r w:rsidR="00377EEC">
        <w:rPr>
          <w:rFonts w:eastAsia="Calibri"/>
        </w:rPr>
        <w:t>e.g.,</w:t>
      </w:r>
      <w:r>
        <w:rPr>
          <w:rFonts w:eastAsia="Calibri"/>
        </w:rPr>
        <w:t xml:space="preserve"> viewing full Z-stack at the first time point) or by depth (</w:t>
      </w:r>
      <w:r w:rsidR="00377EEC">
        <w:rPr>
          <w:rFonts w:eastAsia="Calibri"/>
        </w:rPr>
        <w:t xml:space="preserve">e.g., </w:t>
      </w:r>
      <w:r>
        <w:rPr>
          <w:rFonts w:eastAsia="Calibri"/>
        </w:rPr>
        <w:t xml:space="preserve">viewing the first 50 Z-sections at each time point) by clicking </w:t>
      </w:r>
      <w:r>
        <w:rPr>
          <w:rFonts w:eastAsia="Calibri"/>
          <w:b/>
          <w:bCs/>
        </w:rPr>
        <w:t>Image</w:t>
      </w:r>
      <w:r w:rsidR="0045554D">
        <w:rPr>
          <w:rFonts w:eastAsia="Calibri"/>
        </w:rPr>
        <w:t>|</w:t>
      </w:r>
      <w:r>
        <w:rPr>
          <w:rFonts w:eastAsia="Calibri"/>
          <w:b/>
          <w:bCs/>
        </w:rPr>
        <w:t>Stacks</w:t>
      </w:r>
      <w:r w:rsidR="0045554D">
        <w:rPr>
          <w:rFonts w:eastAsia="Calibri"/>
        </w:rPr>
        <w:t>|</w:t>
      </w:r>
      <w:r>
        <w:rPr>
          <w:rFonts w:eastAsia="Calibri"/>
          <w:b/>
          <w:bCs/>
        </w:rPr>
        <w:t>Tools</w:t>
      </w:r>
      <w:r w:rsidR="0045554D">
        <w:rPr>
          <w:rFonts w:eastAsia="Calibri"/>
        </w:rPr>
        <w:t>|</w:t>
      </w:r>
      <w:r>
        <w:rPr>
          <w:rFonts w:eastAsia="Calibri"/>
          <w:b/>
          <w:bCs/>
        </w:rPr>
        <w:t>Make Substack</w:t>
      </w:r>
      <w:r>
        <w:rPr>
          <w:rFonts w:eastAsia="Calibri"/>
        </w:rPr>
        <w:t>.</w:t>
      </w:r>
    </w:p>
    <w:p w14:paraId="3CC157EB" w14:textId="77777777" w:rsidR="009053CA" w:rsidRDefault="009053CA" w:rsidP="00017DEB">
      <w:pPr>
        <w:rPr>
          <w:rFonts w:eastAsia="Calibri"/>
        </w:rPr>
      </w:pPr>
    </w:p>
    <w:p w14:paraId="60569E0C" w14:textId="77777777" w:rsidR="009053CA" w:rsidRDefault="00E53489" w:rsidP="00017DEB">
      <w:pPr>
        <w:rPr>
          <w:rFonts w:eastAsia="Calibri"/>
          <w:b/>
          <w:bCs/>
        </w:rPr>
      </w:pPr>
      <w:r>
        <w:rPr>
          <w:rFonts w:eastAsia="Calibri"/>
          <w:b/>
          <w:bCs/>
        </w:rPr>
        <w:t>7. Quantitative clonal color analysis of Brainbow images</w:t>
      </w:r>
    </w:p>
    <w:p w14:paraId="75FA1DBB" w14:textId="77777777" w:rsidR="009053CA" w:rsidRDefault="009053CA" w:rsidP="00017DEB">
      <w:pPr>
        <w:rPr>
          <w:rFonts w:eastAsia="Calibri"/>
          <w:b/>
          <w:bCs/>
        </w:rPr>
      </w:pPr>
    </w:p>
    <w:p w14:paraId="175373F1" w14:textId="08410EC6" w:rsidR="009053CA" w:rsidRDefault="00E53489" w:rsidP="00017DEB">
      <w:pPr>
        <w:rPr>
          <w:rFonts w:eastAsia="Calibri"/>
        </w:rPr>
      </w:pPr>
      <w:r>
        <w:rPr>
          <w:rFonts w:eastAsia="Calibri"/>
        </w:rPr>
        <w:lastRenderedPageBreak/>
        <w:t>7.1.</w:t>
      </w:r>
      <w:r w:rsidR="00965691">
        <w:rPr>
          <w:rFonts w:eastAsia="Calibri"/>
        </w:rPr>
        <w:t xml:space="preserve"> </w:t>
      </w:r>
      <w:r>
        <w:rPr>
          <w:rFonts w:eastAsia="Calibri"/>
        </w:rPr>
        <w:t xml:space="preserve">Measure </w:t>
      </w:r>
      <w:r w:rsidR="0045554D">
        <w:rPr>
          <w:rFonts w:eastAsia="Calibri"/>
        </w:rPr>
        <w:t xml:space="preserve">the </w:t>
      </w:r>
      <w:r>
        <w:rPr>
          <w:rFonts w:eastAsia="Calibri"/>
        </w:rPr>
        <w:t xml:space="preserve">mean red, green, and blue (RGB) intensity values for </w:t>
      </w:r>
      <w:r w:rsidR="0045554D">
        <w:rPr>
          <w:rFonts w:eastAsia="Calibri"/>
        </w:rPr>
        <w:t xml:space="preserve">the </w:t>
      </w:r>
      <w:r>
        <w:rPr>
          <w:rFonts w:eastAsia="Calibri"/>
        </w:rPr>
        <w:t xml:space="preserve">cells of interest in Fiji. </w:t>
      </w:r>
    </w:p>
    <w:p w14:paraId="77939254" w14:textId="77777777" w:rsidR="009053CA" w:rsidRDefault="009053CA" w:rsidP="00017DEB">
      <w:pPr>
        <w:rPr>
          <w:rFonts w:eastAsia="Calibri"/>
          <w:b/>
          <w:bCs/>
        </w:rPr>
      </w:pPr>
    </w:p>
    <w:p w14:paraId="7361A00A" w14:textId="25579AC9" w:rsidR="009053CA" w:rsidRDefault="00E53489" w:rsidP="00017DEB">
      <w:pPr>
        <w:rPr>
          <w:rFonts w:eastAsia="Calibri"/>
        </w:rPr>
      </w:pPr>
      <w:r>
        <w:rPr>
          <w:rFonts w:eastAsia="Calibri"/>
        </w:rPr>
        <w:t>NOTE: These instructions are specific to image analysis in Fiji</w:t>
      </w:r>
      <w:r w:rsidR="0045554D">
        <w:rPr>
          <w:rFonts w:eastAsia="Calibri"/>
        </w:rPr>
        <w:t>.</w:t>
      </w:r>
      <w:r>
        <w:rPr>
          <w:rFonts w:eastAsia="Calibri"/>
        </w:rPr>
        <w:t xml:space="preserve"> </w:t>
      </w:r>
      <w:r w:rsidR="0045554D">
        <w:rPr>
          <w:rFonts w:eastAsia="Calibri"/>
        </w:rPr>
        <w:t>H</w:t>
      </w:r>
      <w:r>
        <w:rPr>
          <w:rFonts w:eastAsia="Calibri"/>
        </w:rPr>
        <w:t>owever</w:t>
      </w:r>
      <w:r w:rsidR="0045554D">
        <w:rPr>
          <w:rFonts w:eastAsia="Calibri"/>
        </w:rPr>
        <w:t>,</w:t>
      </w:r>
      <w:r>
        <w:rPr>
          <w:rFonts w:eastAsia="Calibri"/>
        </w:rPr>
        <w:t xml:space="preserve"> researchers may prefer to obtain mean RGB intensity values in an alternative </w:t>
      </w:r>
      <w:r w:rsidR="006D58BA" w:rsidRPr="006D58BA">
        <w:rPr>
          <w:rFonts w:eastAsia="Calibri"/>
        </w:rPr>
        <w:t>software program</w:t>
      </w:r>
      <w:r>
        <w:rPr>
          <w:rFonts w:eastAsia="Calibri"/>
        </w:rPr>
        <w:t>.</w:t>
      </w:r>
    </w:p>
    <w:p w14:paraId="0345A5D5" w14:textId="77777777" w:rsidR="009053CA" w:rsidRDefault="009053CA" w:rsidP="00017DEB">
      <w:pPr>
        <w:rPr>
          <w:rFonts w:eastAsia="Calibri"/>
        </w:rPr>
      </w:pPr>
    </w:p>
    <w:p w14:paraId="21F79C25" w14:textId="3C144E20" w:rsidR="009053CA" w:rsidRDefault="00E53489" w:rsidP="00017DEB">
      <w:pPr>
        <w:rPr>
          <w:rFonts w:eastAsia="Calibri"/>
        </w:rPr>
      </w:pPr>
      <w:r>
        <w:rPr>
          <w:rFonts w:eastAsia="Calibri"/>
        </w:rPr>
        <w:t xml:space="preserve">7.1.1. Ensure that the file is correctly cropped so that there is no black space around the edges of the image. </w:t>
      </w:r>
      <w:r w:rsidR="00002634">
        <w:rPr>
          <w:rFonts w:eastAsia="Calibri"/>
        </w:rPr>
        <w:t xml:space="preserve">Black space will artificially lower the minimal intensity measurements needed for the analysis. </w:t>
      </w:r>
      <w:r>
        <w:rPr>
          <w:rFonts w:eastAsia="Calibri"/>
        </w:rPr>
        <w:t xml:space="preserve">If the file does need to be cropped, select the </w:t>
      </w:r>
      <w:r w:rsidR="0045554D">
        <w:rPr>
          <w:rFonts w:eastAsia="Calibri"/>
          <w:b/>
          <w:bCs/>
        </w:rPr>
        <w:t>Rectangle Selection Button</w:t>
      </w:r>
      <w:r w:rsidR="0045554D">
        <w:rPr>
          <w:rFonts w:eastAsia="Calibri"/>
        </w:rPr>
        <w:t xml:space="preserve"> </w:t>
      </w:r>
      <w:r>
        <w:rPr>
          <w:rFonts w:eastAsia="Calibri"/>
        </w:rPr>
        <w:t>and draw a</w:t>
      </w:r>
      <w:r w:rsidR="002A6E61">
        <w:rPr>
          <w:rFonts w:eastAsia="Calibri"/>
        </w:rPr>
        <w:t xml:space="preserve"> region of interest</w:t>
      </w:r>
      <w:r>
        <w:rPr>
          <w:rFonts w:eastAsia="Calibri"/>
        </w:rPr>
        <w:t xml:space="preserve"> </w:t>
      </w:r>
      <w:r w:rsidR="002A6E61">
        <w:rPr>
          <w:rFonts w:eastAsia="Calibri"/>
        </w:rPr>
        <w:t>(</w:t>
      </w:r>
      <w:r>
        <w:rPr>
          <w:rFonts w:eastAsia="Calibri"/>
        </w:rPr>
        <w:t>ROI</w:t>
      </w:r>
      <w:r w:rsidR="002A6E61">
        <w:rPr>
          <w:rFonts w:eastAsia="Calibri"/>
        </w:rPr>
        <w:t>)</w:t>
      </w:r>
      <w:r>
        <w:rPr>
          <w:rFonts w:eastAsia="Calibri"/>
        </w:rPr>
        <w:t xml:space="preserve"> around the field of view, excluding all black space. Click </w:t>
      </w:r>
      <w:r>
        <w:rPr>
          <w:rFonts w:eastAsia="Calibri"/>
          <w:b/>
          <w:bCs/>
        </w:rPr>
        <w:t>Image</w:t>
      </w:r>
      <w:r w:rsidR="0045554D">
        <w:rPr>
          <w:rFonts w:eastAsia="Calibri"/>
        </w:rPr>
        <w:t>|</w:t>
      </w:r>
      <w:r>
        <w:rPr>
          <w:rFonts w:eastAsia="Calibri"/>
          <w:b/>
          <w:bCs/>
        </w:rPr>
        <w:t>Crop</w:t>
      </w:r>
      <w:r>
        <w:rPr>
          <w:rFonts w:eastAsia="Calibri"/>
        </w:rPr>
        <w:t>.</w:t>
      </w:r>
    </w:p>
    <w:p w14:paraId="332E0106" w14:textId="77777777" w:rsidR="009053CA" w:rsidRDefault="009053CA" w:rsidP="00017DEB">
      <w:pPr>
        <w:rPr>
          <w:rFonts w:eastAsia="Calibri"/>
        </w:rPr>
      </w:pPr>
    </w:p>
    <w:p w14:paraId="06EA1BE6" w14:textId="68A70BC2" w:rsidR="009053CA" w:rsidRDefault="00E53489" w:rsidP="00017DEB">
      <w:pPr>
        <w:rPr>
          <w:rFonts w:eastAsia="Calibri"/>
        </w:rPr>
      </w:pPr>
      <w:r>
        <w:rPr>
          <w:rFonts w:eastAsia="Calibri"/>
        </w:rPr>
        <w:t xml:space="preserve">7.1.2. Set the measurement tool to take mean, minimum, and maximum gray value measurements. Click </w:t>
      </w:r>
      <w:r>
        <w:rPr>
          <w:rFonts w:eastAsia="Calibri"/>
          <w:b/>
          <w:bCs/>
        </w:rPr>
        <w:t>Analyze</w:t>
      </w:r>
      <w:r w:rsidR="0045554D">
        <w:rPr>
          <w:rFonts w:eastAsia="Calibri"/>
        </w:rPr>
        <w:t>|</w:t>
      </w:r>
      <w:r>
        <w:rPr>
          <w:rFonts w:eastAsia="Calibri"/>
          <w:b/>
          <w:bCs/>
        </w:rPr>
        <w:t>Set Measurement</w:t>
      </w:r>
      <w:r w:rsidR="00FC1648">
        <w:rPr>
          <w:rFonts w:eastAsia="Calibri"/>
          <w:b/>
          <w:bCs/>
        </w:rPr>
        <w:t>s.</w:t>
      </w:r>
      <w:r w:rsidR="00965691">
        <w:rPr>
          <w:rFonts w:eastAsia="Calibri"/>
        </w:rPr>
        <w:t xml:space="preserve"> </w:t>
      </w:r>
      <w:r>
        <w:rPr>
          <w:rFonts w:eastAsia="Calibri"/>
        </w:rPr>
        <w:t xml:space="preserve">Ensure the checkboxes for </w:t>
      </w:r>
      <w:r>
        <w:rPr>
          <w:rFonts w:eastAsia="Calibri"/>
          <w:b/>
          <w:bCs/>
        </w:rPr>
        <w:t xml:space="preserve">Min &amp; </w:t>
      </w:r>
      <w:r w:rsidR="0045554D">
        <w:rPr>
          <w:rFonts w:eastAsia="Calibri"/>
          <w:b/>
          <w:bCs/>
        </w:rPr>
        <w:t>Max Gray Value</w:t>
      </w:r>
      <w:r w:rsidR="0045554D">
        <w:rPr>
          <w:rFonts w:eastAsia="Calibri"/>
        </w:rPr>
        <w:t xml:space="preserve"> </w:t>
      </w:r>
      <w:r>
        <w:rPr>
          <w:rFonts w:eastAsia="Calibri"/>
        </w:rPr>
        <w:t xml:space="preserve">and </w:t>
      </w:r>
      <w:r>
        <w:rPr>
          <w:rFonts w:eastAsia="Calibri"/>
          <w:b/>
          <w:bCs/>
        </w:rPr>
        <w:t xml:space="preserve">Mean </w:t>
      </w:r>
      <w:r w:rsidR="0045554D">
        <w:rPr>
          <w:rFonts w:eastAsia="Calibri"/>
          <w:b/>
          <w:bCs/>
        </w:rPr>
        <w:t xml:space="preserve">Gray </w:t>
      </w:r>
      <w:r w:rsidR="0045554D" w:rsidRPr="007F6C88">
        <w:rPr>
          <w:rFonts w:eastAsia="Calibri"/>
          <w:b/>
          <w:bCs/>
        </w:rPr>
        <w:t xml:space="preserve">Value </w:t>
      </w:r>
      <w:r w:rsidRPr="007F6C88">
        <w:rPr>
          <w:rFonts w:eastAsia="Calibri"/>
        </w:rPr>
        <w:t>are both selected.</w:t>
      </w:r>
    </w:p>
    <w:p w14:paraId="5E3CFC6D" w14:textId="77777777" w:rsidR="009053CA" w:rsidRDefault="009053CA" w:rsidP="00017DEB">
      <w:pPr>
        <w:rPr>
          <w:rFonts w:eastAsia="Calibri"/>
          <w:b/>
          <w:bCs/>
        </w:rPr>
      </w:pPr>
    </w:p>
    <w:p w14:paraId="64ACD270" w14:textId="129A61D0" w:rsidR="009053CA" w:rsidRDefault="00E53489" w:rsidP="00017DEB">
      <w:pPr>
        <w:rPr>
          <w:rFonts w:eastAsia="Calibri"/>
        </w:rPr>
      </w:pPr>
      <w:r>
        <w:rPr>
          <w:rFonts w:eastAsia="Calibri"/>
        </w:rPr>
        <w:t xml:space="preserve">7.1.3. Viewing the raw data files or subsetted Z-stacks in Fiji, find cells of interest for clonal color analysis. </w:t>
      </w:r>
      <w:r w:rsidR="0045554D">
        <w:rPr>
          <w:rFonts w:eastAsia="Calibri"/>
        </w:rPr>
        <w:t xml:space="preserve">In the hindbrain, putative </w:t>
      </w:r>
      <w:r>
        <w:rPr>
          <w:rFonts w:eastAsia="Calibri"/>
        </w:rPr>
        <w:t xml:space="preserve">clones can be visually identified by their shared hue as well as their radial orientation. Do not select cells that </w:t>
      </w:r>
      <w:r w:rsidR="00002634">
        <w:rPr>
          <w:rFonts w:eastAsia="Calibri"/>
        </w:rPr>
        <w:t>are in close contact with</w:t>
      </w:r>
      <w:r w:rsidR="0045554D">
        <w:rPr>
          <w:rFonts w:eastAsia="Calibri"/>
        </w:rPr>
        <w:t>,</w:t>
      </w:r>
      <w:r w:rsidR="00002634">
        <w:rPr>
          <w:rFonts w:eastAsia="Calibri"/>
        </w:rPr>
        <w:t xml:space="preserve"> </w:t>
      </w:r>
      <w:r w:rsidR="00EE7CE6">
        <w:rPr>
          <w:rFonts w:eastAsia="Calibri"/>
        </w:rPr>
        <w:t>and thus difficult to resolve from</w:t>
      </w:r>
      <w:r w:rsidR="0045554D">
        <w:rPr>
          <w:rFonts w:eastAsia="Calibri"/>
        </w:rPr>
        <w:t>,</w:t>
      </w:r>
      <w:r w:rsidR="00EE7CE6">
        <w:rPr>
          <w:rFonts w:eastAsia="Calibri"/>
        </w:rPr>
        <w:t xml:space="preserve"> </w:t>
      </w:r>
      <w:r w:rsidR="00002634">
        <w:rPr>
          <w:rFonts w:eastAsia="Calibri"/>
        </w:rPr>
        <w:t>neighboring cells of another color</w:t>
      </w:r>
      <w:r w:rsidR="0045554D">
        <w:rPr>
          <w:rFonts w:eastAsia="Calibri"/>
        </w:rPr>
        <w:t>.</w:t>
      </w:r>
      <w:r w:rsidR="00002634">
        <w:rPr>
          <w:rFonts w:eastAsia="Calibri"/>
        </w:rPr>
        <w:t xml:space="preserve"> </w:t>
      </w:r>
      <w:r w:rsidR="0045554D">
        <w:rPr>
          <w:rFonts w:eastAsia="Calibri"/>
        </w:rPr>
        <w:t xml:space="preserve">It </w:t>
      </w:r>
      <w:r w:rsidR="00002634">
        <w:rPr>
          <w:rFonts w:eastAsia="Calibri"/>
        </w:rPr>
        <w:t>may be difficult to quantify their hue</w:t>
      </w:r>
      <w:r>
        <w:rPr>
          <w:rFonts w:eastAsia="Calibri"/>
        </w:rPr>
        <w:t xml:space="preserve">. </w:t>
      </w:r>
    </w:p>
    <w:p w14:paraId="551201A8" w14:textId="77777777" w:rsidR="009053CA" w:rsidRDefault="009053CA" w:rsidP="00017DEB">
      <w:pPr>
        <w:rPr>
          <w:rFonts w:eastAsia="Calibri"/>
        </w:rPr>
      </w:pPr>
    </w:p>
    <w:p w14:paraId="2ED6643F" w14:textId="744416C3" w:rsidR="009053CA" w:rsidRDefault="00E53489" w:rsidP="00017DEB">
      <w:pPr>
        <w:rPr>
          <w:rFonts w:eastAsia="Calibri"/>
        </w:rPr>
      </w:pPr>
      <w:r>
        <w:rPr>
          <w:rFonts w:eastAsia="Calibri"/>
        </w:rPr>
        <w:t xml:space="preserve">7.1.4. Find the center Z-plane of the cell of interest using the </w:t>
      </w:r>
      <w:r>
        <w:rPr>
          <w:rFonts w:eastAsia="Calibri"/>
          <w:b/>
          <w:bCs/>
        </w:rPr>
        <w:t>Z-scrollbar</w:t>
      </w:r>
      <w:r>
        <w:rPr>
          <w:rFonts w:eastAsia="Calibri"/>
        </w:rPr>
        <w:t xml:space="preserve">. Right-click the </w:t>
      </w:r>
      <w:r w:rsidR="0045554D">
        <w:rPr>
          <w:rFonts w:eastAsia="Calibri"/>
          <w:b/>
          <w:bCs/>
        </w:rPr>
        <w:t>Oval Selection Button</w:t>
      </w:r>
      <w:r w:rsidR="0045554D">
        <w:rPr>
          <w:rFonts w:eastAsia="Calibri"/>
        </w:rPr>
        <w:t xml:space="preserve"> </w:t>
      </w:r>
      <w:r>
        <w:rPr>
          <w:rFonts w:eastAsia="Calibri"/>
        </w:rPr>
        <w:t xml:space="preserve">and select the </w:t>
      </w:r>
      <w:r w:rsidR="0045554D">
        <w:rPr>
          <w:rFonts w:eastAsia="Calibri"/>
          <w:b/>
          <w:bCs/>
        </w:rPr>
        <w:t>Elliptical Selection Button</w:t>
      </w:r>
      <w:r w:rsidR="0045554D">
        <w:rPr>
          <w:rFonts w:eastAsia="Calibri"/>
          <w:bCs/>
        </w:rPr>
        <w:t>.</w:t>
      </w:r>
      <w:r w:rsidR="0045554D">
        <w:rPr>
          <w:rFonts w:eastAsia="Calibri"/>
          <w:b/>
          <w:bCs/>
        </w:rPr>
        <w:t xml:space="preserve"> </w:t>
      </w:r>
      <w:r w:rsidR="0045554D">
        <w:rPr>
          <w:rFonts w:eastAsia="Calibri"/>
        </w:rPr>
        <w:t xml:space="preserve">Other </w:t>
      </w:r>
      <w:r>
        <w:rPr>
          <w:rFonts w:eastAsia="Calibri"/>
        </w:rPr>
        <w:t>selection tools will be appropriate for different cell types. Draw an elliptical ROI around the central ~2/3 of the cell body.</w:t>
      </w:r>
    </w:p>
    <w:p w14:paraId="71D09309" w14:textId="77777777" w:rsidR="009053CA" w:rsidRDefault="009053CA" w:rsidP="00017DEB">
      <w:pPr>
        <w:rPr>
          <w:rFonts w:eastAsia="Calibri"/>
        </w:rPr>
      </w:pPr>
    </w:p>
    <w:p w14:paraId="69A5AB6A" w14:textId="0987CCC6" w:rsidR="009053CA" w:rsidRDefault="00E53489" w:rsidP="00017DEB">
      <w:pPr>
        <w:rPr>
          <w:rFonts w:eastAsia="Calibri"/>
        </w:rPr>
      </w:pPr>
      <w:r>
        <w:rPr>
          <w:rFonts w:eastAsia="Calibri"/>
        </w:rPr>
        <w:t xml:space="preserve">7.1.5. Using the </w:t>
      </w:r>
      <w:r>
        <w:rPr>
          <w:rFonts w:eastAsia="Calibri"/>
          <w:b/>
          <w:bCs/>
        </w:rPr>
        <w:t>C-scrollbar</w:t>
      </w:r>
      <w:r>
        <w:rPr>
          <w:rFonts w:eastAsia="Calibri"/>
        </w:rPr>
        <w:t xml:space="preserve">, select the red (dTomato) channel. Take the mean intensity measurement for this channel by selecting </w:t>
      </w:r>
      <w:r>
        <w:rPr>
          <w:rFonts w:eastAsia="Calibri"/>
          <w:b/>
          <w:bCs/>
        </w:rPr>
        <w:t>Analyze</w:t>
      </w:r>
      <w:r w:rsidR="0045554D">
        <w:rPr>
          <w:rFonts w:eastAsia="Calibri"/>
        </w:rPr>
        <w:t>|</w:t>
      </w:r>
      <w:r>
        <w:rPr>
          <w:rFonts w:eastAsia="Calibri"/>
          <w:b/>
          <w:bCs/>
        </w:rPr>
        <w:t>Measure</w:t>
      </w:r>
      <w:r>
        <w:rPr>
          <w:rFonts w:eastAsia="Calibri"/>
        </w:rPr>
        <w:t>. Repeat with the same ROI and focal plane for the green (YFP) and blue (CFP) channels and save all mean intensity values.</w:t>
      </w:r>
    </w:p>
    <w:p w14:paraId="13ADF81F" w14:textId="77777777" w:rsidR="009053CA" w:rsidRDefault="009053CA" w:rsidP="00017DEB">
      <w:pPr>
        <w:rPr>
          <w:rFonts w:eastAsia="Calibri"/>
        </w:rPr>
      </w:pPr>
    </w:p>
    <w:p w14:paraId="14148559" w14:textId="77777777" w:rsidR="009053CA" w:rsidRDefault="00E53489" w:rsidP="00017DEB">
      <w:pPr>
        <w:rPr>
          <w:rFonts w:eastAsia="Calibri"/>
        </w:rPr>
      </w:pPr>
      <w:r>
        <w:rPr>
          <w:rFonts w:eastAsia="Calibri"/>
        </w:rPr>
        <w:t>7.1.6. Click anywhere on the image to remove the elliptical ROI in the cell of interest.</w:t>
      </w:r>
    </w:p>
    <w:p w14:paraId="724C50C4" w14:textId="77777777" w:rsidR="009053CA" w:rsidRDefault="009053CA" w:rsidP="00017DEB">
      <w:pPr>
        <w:rPr>
          <w:rFonts w:eastAsia="Calibri"/>
        </w:rPr>
      </w:pPr>
    </w:p>
    <w:p w14:paraId="74C35A33" w14:textId="1E7070BE" w:rsidR="009053CA" w:rsidRDefault="00E53489" w:rsidP="00017DEB">
      <w:pPr>
        <w:rPr>
          <w:rFonts w:eastAsia="Calibri"/>
        </w:rPr>
      </w:pPr>
      <w:r>
        <w:rPr>
          <w:rFonts w:eastAsia="Calibri"/>
        </w:rPr>
        <w:t xml:space="preserve">7.1.7. </w:t>
      </w:r>
      <w:r w:rsidR="00431CEF">
        <w:rPr>
          <w:rFonts w:eastAsia="Calibri"/>
        </w:rPr>
        <w:t>To measure background levels</w:t>
      </w:r>
      <w:r w:rsidR="008C1A85">
        <w:rPr>
          <w:rFonts w:eastAsia="Calibri"/>
        </w:rPr>
        <w:t xml:space="preserve"> for no</w:t>
      </w:r>
      <w:r w:rsidR="0045554D">
        <w:rPr>
          <w:rFonts w:eastAsia="Calibri"/>
        </w:rPr>
        <w:t>r</w:t>
      </w:r>
      <w:r w:rsidR="008C1A85">
        <w:rPr>
          <w:rFonts w:eastAsia="Calibri"/>
        </w:rPr>
        <w:t>malization</w:t>
      </w:r>
      <w:r w:rsidR="00431CEF">
        <w:rPr>
          <w:rFonts w:eastAsia="Calibri"/>
        </w:rPr>
        <w:t>, use</w:t>
      </w:r>
      <w:r>
        <w:rPr>
          <w:rFonts w:eastAsia="Calibri"/>
        </w:rPr>
        <w:t xml:space="preserve"> the </w:t>
      </w:r>
      <w:r>
        <w:rPr>
          <w:rFonts w:eastAsia="Calibri"/>
          <w:b/>
          <w:bCs/>
        </w:rPr>
        <w:t>C-scrollbar</w:t>
      </w:r>
      <w:r>
        <w:rPr>
          <w:rFonts w:eastAsia="Calibri"/>
        </w:rPr>
        <w:t xml:space="preserve"> </w:t>
      </w:r>
      <w:r w:rsidR="00431CEF">
        <w:rPr>
          <w:rFonts w:eastAsia="Calibri"/>
        </w:rPr>
        <w:t xml:space="preserve">and </w:t>
      </w:r>
      <w:r>
        <w:rPr>
          <w:rFonts w:eastAsia="Calibri"/>
        </w:rPr>
        <w:t xml:space="preserve">select the red (dTomato) channel. Take the minimum intensity measurement for the whole field in this channel by selecting </w:t>
      </w:r>
      <w:r>
        <w:rPr>
          <w:rFonts w:eastAsia="Calibri"/>
          <w:b/>
          <w:bCs/>
        </w:rPr>
        <w:t>Analyze</w:t>
      </w:r>
      <w:r w:rsidR="0045554D">
        <w:rPr>
          <w:rFonts w:eastAsia="Calibri"/>
        </w:rPr>
        <w:t>|</w:t>
      </w:r>
      <w:r>
        <w:rPr>
          <w:rFonts w:eastAsia="Calibri"/>
          <w:b/>
          <w:bCs/>
        </w:rPr>
        <w:t>Measure</w:t>
      </w:r>
      <w:r>
        <w:rPr>
          <w:rFonts w:eastAsia="Calibri"/>
        </w:rPr>
        <w:t>. Repeat with the same focal plane for the green (YFP) and blue (CFP) channels and save all minimum intensity values.</w:t>
      </w:r>
    </w:p>
    <w:p w14:paraId="05683F0E" w14:textId="77777777" w:rsidR="009053CA" w:rsidRDefault="009053CA" w:rsidP="00017DEB">
      <w:pPr>
        <w:rPr>
          <w:rFonts w:eastAsia="Calibri"/>
        </w:rPr>
      </w:pPr>
    </w:p>
    <w:p w14:paraId="0B47BE8D" w14:textId="77777777" w:rsidR="009053CA" w:rsidRDefault="00E53489" w:rsidP="00017DEB">
      <w:pPr>
        <w:rPr>
          <w:rFonts w:eastAsia="Calibri"/>
        </w:rPr>
      </w:pPr>
      <w:r>
        <w:rPr>
          <w:rFonts w:eastAsia="Calibri"/>
        </w:rPr>
        <w:t>7.2. Calculate relative RGB channel weights for the cells of interest.</w:t>
      </w:r>
    </w:p>
    <w:p w14:paraId="5A65DF1E" w14:textId="77777777" w:rsidR="009053CA" w:rsidRDefault="009053CA" w:rsidP="00017DEB">
      <w:pPr>
        <w:rPr>
          <w:rFonts w:eastAsia="Calibri"/>
        </w:rPr>
      </w:pPr>
    </w:p>
    <w:p w14:paraId="112D6F12" w14:textId="407F403E" w:rsidR="009053CA" w:rsidRDefault="00E53489" w:rsidP="00017DEB">
      <w:pPr>
        <w:rPr>
          <w:rFonts w:eastAsia="Calibri"/>
        </w:rPr>
      </w:pPr>
      <w:r>
        <w:rPr>
          <w:rFonts w:eastAsia="Calibri"/>
        </w:rPr>
        <w:t xml:space="preserve">NOTE: Calculation of relative RGB channel weights from these intensity values can be performed in a variety of </w:t>
      </w:r>
      <w:r w:rsidR="00A21684">
        <w:rPr>
          <w:rFonts w:eastAsia="Calibri"/>
        </w:rPr>
        <w:t>software</w:t>
      </w:r>
      <w:r w:rsidR="0045554D">
        <w:rPr>
          <w:rFonts w:eastAsia="Calibri"/>
        </w:rPr>
        <w:t xml:space="preserve"> programs</w:t>
      </w:r>
      <w:r>
        <w:rPr>
          <w:rFonts w:eastAsia="Calibri"/>
        </w:rPr>
        <w:t>, such as Microsoft Excel or R</w:t>
      </w:r>
      <w:bookmarkStart w:id="89" w:name="__UnoMark__25416_3916967673"/>
      <w:bookmarkStart w:id="90" w:name="__UnoMark__25397_3916967673"/>
      <w:bookmarkStart w:id="91" w:name="Mendeley_Bookmark_6YYNVIEzbD"/>
      <w:bookmarkStart w:id="92" w:name="Mendeley_Bookmark_mjOYiST8fw"/>
      <w:r>
        <w:rPr>
          <w:rFonts w:eastAsia="Calibri"/>
          <w:vertAlign w:val="superscript"/>
        </w:rPr>
        <w:t>4</w:t>
      </w:r>
      <w:r w:rsidR="0020074B">
        <w:rPr>
          <w:rFonts w:eastAsia="Calibri"/>
          <w:vertAlign w:val="superscript"/>
        </w:rPr>
        <w:t>3</w:t>
      </w:r>
      <w:bookmarkEnd w:id="89"/>
      <w:bookmarkEnd w:id="90"/>
      <w:bookmarkEnd w:id="91"/>
      <w:bookmarkEnd w:id="92"/>
      <w:r>
        <w:rPr>
          <w:rFonts w:eastAsia="Calibri"/>
        </w:rPr>
        <w:t xml:space="preserve">. </w:t>
      </w:r>
    </w:p>
    <w:p w14:paraId="170AD1F8" w14:textId="77777777" w:rsidR="009053CA" w:rsidRDefault="009053CA" w:rsidP="00017DEB">
      <w:pPr>
        <w:rPr>
          <w:rFonts w:eastAsia="Calibri"/>
        </w:rPr>
      </w:pPr>
    </w:p>
    <w:p w14:paraId="1525D510" w14:textId="77777777" w:rsidR="009053CA" w:rsidRDefault="00E53489" w:rsidP="00017DEB">
      <w:pPr>
        <w:rPr>
          <w:rFonts w:eastAsia="Calibri"/>
        </w:rPr>
      </w:pPr>
      <w:r>
        <w:rPr>
          <w:rFonts w:eastAsia="Calibri"/>
        </w:rPr>
        <w:t>7.2.1. Normalize the mean intensity measurement of the cell ROI for each channel by subtracting the minimal intensity from the entire field in that channel and focal plane.</w:t>
      </w:r>
    </w:p>
    <w:p w14:paraId="676B829A" w14:textId="77777777" w:rsidR="009053CA" w:rsidRDefault="009053CA" w:rsidP="00017DEB">
      <w:pPr>
        <w:rPr>
          <w:rFonts w:eastAsia="Calibri"/>
        </w:rPr>
      </w:pPr>
    </w:p>
    <w:p w14:paraId="227E4C34" w14:textId="77777777" w:rsidR="009053CA" w:rsidRDefault="00E53489" w:rsidP="00017DEB">
      <w:pPr>
        <w:rPr>
          <w:rFonts w:eastAsia="Calibri"/>
        </w:rPr>
      </w:pPr>
      <w:r>
        <w:rPr>
          <w:rFonts w:eastAsia="Calibri"/>
        </w:rPr>
        <w:t xml:space="preserve">7.2.2. Sum the normalized mean RGB intensity values from each channel to find the total </w:t>
      </w:r>
      <w:r>
        <w:rPr>
          <w:rFonts w:eastAsia="Calibri"/>
        </w:rPr>
        <w:lastRenderedPageBreak/>
        <w:t>normalized RGB intensity for the cell.</w:t>
      </w:r>
    </w:p>
    <w:p w14:paraId="623E1CD6" w14:textId="77777777" w:rsidR="009053CA" w:rsidRDefault="009053CA" w:rsidP="00017DEB">
      <w:pPr>
        <w:rPr>
          <w:rFonts w:eastAsia="Calibri"/>
        </w:rPr>
      </w:pPr>
    </w:p>
    <w:p w14:paraId="03E5358E" w14:textId="77777777" w:rsidR="009053CA" w:rsidRDefault="00E53489" w:rsidP="00017DEB">
      <w:pPr>
        <w:rPr>
          <w:rFonts w:eastAsia="Calibri"/>
        </w:rPr>
      </w:pPr>
      <w:r>
        <w:rPr>
          <w:rFonts w:eastAsia="Calibri"/>
        </w:rPr>
        <w:t xml:space="preserve">7.2.3. Calculate the relative channel weight for each channel by dividing the normalized mean intensity value for that channel by the total normalized RGB intensity. </w:t>
      </w:r>
    </w:p>
    <w:p w14:paraId="0B444D13" w14:textId="77777777" w:rsidR="009053CA" w:rsidRDefault="009053CA" w:rsidP="00017DEB">
      <w:pPr>
        <w:rPr>
          <w:rFonts w:eastAsia="Calibri"/>
        </w:rPr>
      </w:pPr>
    </w:p>
    <w:p w14:paraId="564D8620" w14:textId="3DC7D089" w:rsidR="009053CA" w:rsidRDefault="00E53489" w:rsidP="00017DEB">
      <w:pPr>
        <w:rPr>
          <w:rFonts w:eastAsia="Calibri"/>
        </w:rPr>
      </w:pPr>
      <w:r>
        <w:rPr>
          <w:rFonts w:eastAsia="Calibri"/>
        </w:rPr>
        <w:t>7.3. Display relative RGB channel weights as ternary plots using the Ternary package for R</w:t>
      </w:r>
      <w:bookmarkStart w:id="93" w:name="__UnoMark__25428_3916967673"/>
      <w:bookmarkStart w:id="94" w:name="__UnoMark__25417_3916967673"/>
      <w:bookmarkStart w:id="95" w:name="Mendeley_Bookmark_tc6KqT0Gvs"/>
      <w:bookmarkStart w:id="96" w:name="Mendeley_Bookmark_c4ZG7QVf4d"/>
      <w:r>
        <w:rPr>
          <w:rFonts w:eastAsia="Calibri"/>
          <w:vertAlign w:val="superscript"/>
        </w:rPr>
        <w:t>4</w:t>
      </w:r>
      <w:r w:rsidR="0020074B">
        <w:rPr>
          <w:rFonts w:eastAsia="Calibri"/>
          <w:vertAlign w:val="superscript"/>
        </w:rPr>
        <w:t>3</w:t>
      </w:r>
      <w:r>
        <w:rPr>
          <w:rFonts w:eastAsia="Calibri"/>
          <w:vertAlign w:val="superscript"/>
        </w:rPr>
        <w:t>,4</w:t>
      </w:r>
      <w:r w:rsidR="0020074B">
        <w:rPr>
          <w:rFonts w:eastAsia="Calibri"/>
          <w:vertAlign w:val="superscript"/>
        </w:rPr>
        <w:t>4</w:t>
      </w:r>
      <w:bookmarkEnd w:id="93"/>
      <w:bookmarkEnd w:id="94"/>
      <w:bookmarkEnd w:id="95"/>
      <w:bookmarkEnd w:id="96"/>
      <w:r>
        <w:rPr>
          <w:rFonts w:eastAsia="Calibri"/>
        </w:rPr>
        <w:t>. Ternary plots are useful to visualize the clustering of similar colors in 3D RGB space.</w:t>
      </w:r>
    </w:p>
    <w:p w14:paraId="771F6A9D" w14:textId="77777777" w:rsidR="009053CA" w:rsidRDefault="009053CA" w:rsidP="00017DEB">
      <w:pPr>
        <w:rPr>
          <w:rFonts w:eastAsia="Calibri"/>
        </w:rPr>
      </w:pPr>
    </w:p>
    <w:p w14:paraId="0B4A05F2" w14:textId="77777777" w:rsidR="009053CA" w:rsidRDefault="00E53489" w:rsidP="00017DEB">
      <w:pPr>
        <w:rPr>
          <w:rFonts w:eastAsia="Calibri"/>
        </w:rPr>
      </w:pPr>
      <w:r>
        <w:rPr>
          <w:rFonts w:eastAsia="Calibri"/>
        </w:rPr>
        <w:t>7.4. Calculate the color spread coefficient to quantify the difference between cell colors.</w:t>
      </w:r>
    </w:p>
    <w:p w14:paraId="31D2C099" w14:textId="77777777" w:rsidR="009053CA" w:rsidRDefault="009053CA" w:rsidP="00017DEB">
      <w:pPr>
        <w:rPr>
          <w:rFonts w:eastAsia="Calibri"/>
        </w:rPr>
      </w:pPr>
    </w:p>
    <w:p w14:paraId="7D338372" w14:textId="3A042E05" w:rsidR="009053CA" w:rsidRDefault="00E53489" w:rsidP="00017DEB">
      <w:pPr>
        <w:rPr>
          <w:rFonts w:eastAsia="Calibri"/>
        </w:rPr>
      </w:pPr>
      <w:r>
        <w:rPr>
          <w:rFonts w:eastAsia="Calibri"/>
        </w:rPr>
        <w:t>7.4.1. Calculate the Euclidean distance between the two colors in 3D RGB space using the following equation:</w:t>
      </w:r>
    </w:p>
    <w:p w14:paraId="4D663BCD" w14:textId="77777777" w:rsidR="0045554D" w:rsidRDefault="0045554D" w:rsidP="00017DEB">
      <w:pPr>
        <w:rPr>
          <w:rFonts w:eastAsia="Calibri"/>
        </w:rPr>
      </w:pPr>
    </w:p>
    <w:p w14:paraId="3C46B2C3" w14:textId="77777777" w:rsidR="009053CA" w:rsidRPr="00A03D37" w:rsidRDefault="00E53489" w:rsidP="00017DEB">
      <w:pPr>
        <w:rPr>
          <w:rFonts w:eastAsia="Calibri"/>
        </w:rPr>
      </w:pPr>
      <m:oMathPara>
        <m:oMath>
          <m:r>
            <w:rPr>
              <w:rFonts w:ascii="Cambria Math" w:hAnsi="Cambria Math"/>
            </w:rPr>
            <m:t>distance=</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2</m:t>
                          </m:r>
                        </m:sub>
                      </m:sSub>
                    </m:e>
                  </m:d>
                </m:e>
                <m:sup>
                  <m:r>
                    <w:rPr>
                      <w:rFonts w:ascii="Cambria Math" w:hAnsi="Cambria Math"/>
                    </w:rPr>
                    <m:t>2</m:t>
                  </m:r>
                </m:sup>
              </m:sSup>
            </m:e>
          </m:rad>
        </m:oMath>
      </m:oMathPara>
    </w:p>
    <w:p w14:paraId="4222E27A" w14:textId="77777777" w:rsidR="0045554D" w:rsidRDefault="0045554D" w:rsidP="00017DEB">
      <w:pPr>
        <w:rPr>
          <w:rFonts w:eastAsia="Calibri"/>
        </w:rPr>
      </w:pPr>
    </w:p>
    <w:p w14:paraId="7F44B089" w14:textId="740A170A" w:rsidR="009053CA" w:rsidRDefault="00E53489" w:rsidP="00017DEB">
      <w:pPr>
        <w:rPr>
          <w:rFonts w:eastAsia="Calibri"/>
        </w:rPr>
      </w:pPr>
      <w:r>
        <w:rPr>
          <w:rFonts w:eastAsia="Calibri"/>
        </w:rPr>
        <w:t>where R, G, and B are the relative RGB channel weights calculated in 7.2.</w:t>
      </w:r>
    </w:p>
    <w:p w14:paraId="093585D6" w14:textId="77777777" w:rsidR="009053CA" w:rsidRDefault="009053CA" w:rsidP="00017DEB">
      <w:pPr>
        <w:rPr>
          <w:rFonts w:eastAsia="Calibri"/>
        </w:rPr>
      </w:pPr>
    </w:p>
    <w:p w14:paraId="655C2534" w14:textId="1EC25213" w:rsidR="009053CA" w:rsidRDefault="00E53489" w:rsidP="00017DEB">
      <w:r>
        <w:rPr>
          <w:rFonts w:eastAsia="Calibri"/>
        </w:rPr>
        <w:t>7.4.2. For ease of comprehension, normalize the color distance by dividing by</w:t>
      </w:r>
      <m:oMath>
        <m:r>
          <w:rPr>
            <w:rFonts w:ascii="Cambria Math" w:eastAsia="Calibri" w:hAnsi="Cambria Math"/>
          </w:rPr>
          <m:t xml:space="preserve"> </m:t>
        </m:r>
        <m:rad>
          <m:radPr>
            <m:degHide m:val="1"/>
            <m:ctrlPr>
              <w:rPr>
                <w:rFonts w:ascii="Cambria Math" w:hAnsi="Cambria Math"/>
              </w:rPr>
            </m:ctrlPr>
          </m:radPr>
          <m:deg/>
          <m:e>
            <m:r>
              <w:rPr>
                <w:rFonts w:ascii="Cambria Math" w:hAnsi="Cambria Math"/>
              </w:rPr>
              <m:t>2</m:t>
            </m:r>
          </m:e>
        </m:rad>
      </m:oMath>
      <w:r w:rsidRPr="006D159B">
        <w:rPr>
          <w:rFonts w:eastAsia="Trattatello" w:cs="Trattatello"/>
          <w:color w:val="222222"/>
        </w:rPr>
        <w:t>,</w:t>
      </w:r>
      <w:r>
        <w:rPr>
          <w:rFonts w:eastAsia="Trattatello" w:cs="Trattatello"/>
          <w:color w:val="222222"/>
        </w:rPr>
        <w:t xml:space="preserve"> the maximum possible distance between colors, to </w:t>
      </w:r>
      <w:r w:rsidR="00830187">
        <w:rPr>
          <w:rFonts w:eastAsia="Trattatello" w:cs="Trattatello"/>
          <w:color w:val="222222"/>
        </w:rPr>
        <w:t>obtain</w:t>
      </w:r>
      <w:r>
        <w:rPr>
          <w:rFonts w:eastAsia="Trattatello" w:cs="Trattatello"/>
          <w:color w:val="222222"/>
        </w:rPr>
        <w:t xml:space="preserve"> a color spread coefficient between 0 and 1, where 0 indicates exactly the same color and 1 indicates completely different colors (e.g.</w:t>
      </w:r>
      <w:r w:rsidR="00377EEC">
        <w:rPr>
          <w:rFonts w:eastAsia="Trattatello" w:cs="Trattatello"/>
          <w:color w:val="222222"/>
        </w:rPr>
        <w:t>,</w:t>
      </w:r>
      <w:r>
        <w:rPr>
          <w:rFonts w:eastAsia="Trattatello" w:cs="Trattatello"/>
          <w:color w:val="222222"/>
        </w:rPr>
        <w:t xml:space="preserve"> pure red and pure blue). </w:t>
      </w:r>
    </w:p>
    <w:bookmarkEnd w:id="66"/>
    <w:p w14:paraId="1B0C1A27" w14:textId="77777777" w:rsidR="009053CA" w:rsidRDefault="009053CA" w:rsidP="00017DEB">
      <w:pPr>
        <w:pStyle w:val="NormalWeb"/>
        <w:spacing w:before="0" w:after="0"/>
        <w:rPr>
          <w:b/>
        </w:rPr>
      </w:pPr>
    </w:p>
    <w:p w14:paraId="3A5410FA" w14:textId="77777777" w:rsidR="009053CA" w:rsidRDefault="00E53489" w:rsidP="00017DEB">
      <w:pPr>
        <w:pStyle w:val="NormalWeb"/>
        <w:spacing w:before="0" w:after="0"/>
        <w:rPr>
          <w:b/>
        </w:rPr>
      </w:pPr>
      <w:r>
        <w:rPr>
          <w:b/>
        </w:rPr>
        <w:t xml:space="preserve">REPRESENTATIVE RESULTS: </w:t>
      </w:r>
    </w:p>
    <w:p w14:paraId="461C133F" w14:textId="3B8C3E9E" w:rsidR="009053CA" w:rsidRDefault="00E53489" w:rsidP="008C41BD">
      <w:r>
        <w:rPr>
          <w:rFonts w:eastAsia="Calibri"/>
        </w:rPr>
        <w:t xml:space="preserve">This section illustrates examples of results that can be obtained using the </w:t>
      </w:r>
      <w:r w:rsidR="0045554D" w:rsidRPr="008C41BD">
        <w:rPr>
          <w:rFonts w:asciiTheme="majorHAnsi" w:hAnsiTheme="majorHAnsi" w:cstheme="minorHAnsi"/>
          <w:iCs/>
        </w:rPr>
        <w:t>in vivo</w:t>
      </w:r>
      <w:r>
        <w:rPr>
          <w:rFonts w:eastAsia="Calibri"/>
        </w:rPr>
        <w:t xml:space="preserve"> multicolor time-lapse imaging approach described here.</w:t>
      </w:r>
      <w:r w:rsidR="00965691">
        <w:rPr>
          <w:rFonts w:eastAsia="Calibri"/>
        </w:rPr>
        <w:t xml:space="preserve"> </w:t>
      </w:r>
      <w:r>
        <w:rPr>
          <w:rFonts w:eastAsia="Calibri"/>
        </w:rPr>
        <w:t>We show that Brainbow color-code</w:t>
      </w:r>
      <w:r w:rsidR="0045554D">
        <w:rPr>
          <w:rFonts w:eastAsia="Calibri"/>
        </w:rPr>
        <w:t>d</w:t>
      </w:r>
      <w:r>
        <w:rPr>
          <w:rFonts w:eastAsia="Calibri"/>
        </w:rPr>
        <w:t xml:space="preserve"> clones of cells in the proliferative ventricular zone of the developing zebrafish hindbrain</w:t>
      </w:r>
      <w:r>
        <w:rPr>
          <w:rFonts w:eastAsia="Calibri"/>
          <w:vertAlign w:val="superscript"/>
        </w:rPr>
        <w:t>14</w:t>
      </w:r>
      <w:r>
        <w:rPr>
          <w:rFonts w:eastAsia="Calibri"/>
        </w:rPr>
        <w:t xml:space="preserve"> (</w:t>
      </w:r>
      <w:r w:rsidRPr="00FC1648">
        <w:rPr>
          <w:rFonts w:eastAsia="Calibri"/>
          <w:b/>
          <w:bCs/>
        </w:rPr>
        <w:t>Figure 1</w:t>
      </w:r>
      <w:r>
        <w:rPr>
          <w:rFonts w:eastAsia="Calibri"/>
        </w:rPr>
        <w:t>)</w:t>
      </w:r>
      <w:r>
        <w:t>.</w:t>
      </w:r>
    </w:p>
    <w:p w14:paraId="27862D64" w14:textId="77777777" w:rsidR="007F6C88" w:rsidRDefault="007F6C88" w:rsidP="00017DEB">
      <w:pPr>
        <w:pStyle w:val="Body"/>
        <w:widowControl w:val="0"/>
        <w:jc w:val="both"/>
      </w:pPr>
    </w:p>
    <w:p w14:paraId="3E1B3C37" w14:textId="140B47D3" w:rsidR="009053CA" w:rsidRDefault="00E53489" w:rsidP="00017DEB">
      <w:pPr>
        <w:pStyle w:val="Body"/>
        <w:widowControl w:val="0"/>
        <w:jc w:val="both"/>
      </w:pPr>
      <w:r>
        <w:rPr>
          <w:rFonts w:ascii="Calibri" w:hAnsi="Calibri"/>
          <w:sz w:val="24"/>
          <w:szCs w:val="24"/>
        </w:rPr>
        <w:t xml:space="preserve">Typically, when Brainbow-labeled cells </w:t>
      </w:r>
      <w:r w:rsidR="00560263">
        <w:rPr>
          <w:rFonts w:ascii="Calibri" w:hAnsi="Calibri"/>
          <w:sz w:val="24"/>
          <w:szCs w:val="24"/>
        </w:rPr>
        <w:t xml:space="preserve">were </w:t>
      </w:r>
      <w:r>
        <w:rPr>
          <w:rFonts w:ascii="Calibri" w:hAnsi="Calibri"/>
          <w:sz w:val="24"/>
          <w:szCs w:val="24"/>
        </w:rPr>
        <w:t>arranged along a particular radial fiber, they share</w:t>
      </w:r>
      <w:r w:rsidR="006D58BA">
        <w:rPr>
          <w:rFonts w:ascii="Calibri" w:hAnsi="Calibri"/>
          <w:sz w:val="24"/>
          <w:szCs w:val="24"/>
        </w:rPr>
        <w:t>d</w:t>
      </w:r>
      <w:r>
        <w:rPr>
          <w:rFonts w:ascii="Calibri" w:hAnsi="Calibri"/>
          <w:sz w:val="24"/>
          <w:szCs w:val="24"/>
        </w:rPr>
        <w:t xml:space="preserve"> the same color (</w:t>
      </w:r>
      <w:r w:rsidRPr="00FC1648">
        <w:rPr>
          <w:rFonts w:ascii="Calibri" w:hAnsi="Calibri"/>
          <w:b/>
          <w:bCs/>
          <w:sz w:val="24"/>
          <w:szCs w:val="24"/>
        </w:rPr>
        <w:t>Figure 1D</w:t>
      </w:r>
      <w:r w:rsidRPr="008C41BD">
        <w:rPr>
          <w:rFonts w:ascii="Calibri" w:hAnsi="Calibri"/>
          <w:sz w:val="24"/>
          <w:szCs w:val="24"/>
        </w:rPr>
        <w:t>)</w:t>
      </w:r>
      <w:r w:rsidR="006C3BB5" w:rsidRPr="008C41BD">
        <w:rPr>
          <w:rFonts w:ascii="Calibri" w:hAnsi="Calibri"/>
          <w:sz w:val="24"/>
          <w:szCs w:val="24"/>
        </w:rPr>
        <w:t>,</w:t>
      </w:r>
      <w:r>
        <w:rPr>
          <w:rFonts w:ascii="Calibri" w:hAnsi="Calibri"/>
          <w:sz w:val="24"/>
          <w:szCs w:val="24"/>
        </w:rPr>
        <w:t xml:space="preserve"> which </w:t>
      </w:r>
      <w:r w:rsidR="006D58BA">
        <w:rPr>
          <w:rFonts w:ascii="Calibri" w:hAnsi="Calibri"/>
          <w:sz w:val="24"/>
          <w:szCs w:val="24"/>
        </w:rPr>
        <w:t xml:space="preserve">could </w:t>
      </w:r>
      <w:r>
        <w:rPr>
          <w:rFonts w:ascii="Calibri" w:hAnsi="Calibri"/>
          <w:sz w:val="24"/>
          <w:szCs w:val="24"/>
        </w:rPr>
        <w:t>be quantified as the relative RGB channel weights (</w:t>
      </w:r>
      <w:r w:rsidRPr="00FC1648">
        <w:rPr>
          <w:rFonts w:ascii="Calibri" w:hAnsi="Calibri"/>
          <w:b/>
          <w:bCs/>
          <w:sz w:val="24"/>
          <w:szCs w:val="24"/>
        </w:rPr>
        <w:t>Figure 1E</w:t>
      </w:r>
      <w:r>
        <w:rPr>
          <w:rFonts w:ascii="Calibri" w:hAnsi="Calibri"/>
          <w:sz w:val="24"/>
          <w:szCs w:val="24"/>
        </w:rPr>
        <w:t xml:space="preserve">). This suggests that these </w:t>
      </w:r>
      <w:r w:rsidR="006C3BB5">
        <w:rPr>
          <w:rFonts w:ascii="Calibri" w:hAnsi="Calibri"/>
          <w:sz w:val="24"/>
          <w:szCs w:val="24"/>
        </w:rPr>
        <w:t xml:space="preserve">radial </w:t>
      </w:r>
      <w:r>
        <w:rPr>
          <w:rFonts w:ascii="Calibri" w:hAnsi="Calibri"/>
          <w:sz w:val="24"/>
          <w:szCs w:val="24"/>
        </w:rPr>
        <w:t xml:space="preserve">groups </w:t>
      </w:r>
      <w:r w:rsidR="00560263">
        <w:rPr>
          <w:rFonts w:ascii="Calibri" w:hAnsi="Calibri"/>
          <w:sz w:val="24"/>
          <w:szCs w:val="24"/>
        </w:rPr>
        <w:t xml:space="preserve">were </w:t>
      </w:r>
      <w:r>
        <w:rPr>
          <w:rFonts w:ascii="Calibri" w:hAnsi="Calibri"/>
          <w:sz w:val="24"/>
          <w:szCs w:val="24"/>
        </w:rPr>
        <w:t xml:space="preserve">clones of dividing cells and that their similar color </w:t>
      </w:r>
      <w:r w:rsidR="006D58BA">
        <w:rPr>
          <w:rFonts w:ascii="Calibri" w:hAnsi="Calibri"/>
          <w:sz w:val="24"/>
          <w:szCs w:val="24"/>
        </w:rPr>
        <w:t xml:space="preserve">could </w:t>
      </w:r>
      <w:r>
        <w:rPr>
          <w:rFonts w:ascii="Calibri" w:hAnsi="Calibri"/>
          <w:sz w:val="24"/>
          <w:szCs w:val="24"/>
        </w:rPr>
        <w:t>be used to identify them as being clonally related, as observed in previous studies in zebrafish, mouse, and chick</w:t>
      </w:r>
      <w:bookmarkStart w:id="97" w:name="__UnoMark__25456_3916967673"/>
      <w:bookmarkStart w:id="98" w:name="__UnoMark__25429_3916967673"/>
      <w:bookmarkStart w:id="99" w:name="Mendeley_Bookmark_nbfVaEeAFF"/>
      <w:bookmarkStart w:id="100" w:name="Mendeley_Bookmark_HvsoAXeQH0"/>
      <w:r>
        <w:rPr>
          <w:rFonts w:ascii="Calibri" w:hAnsi="Calibri"/>
          <w:sz w:val="24"/>
          <w:szCs w:val="24"/>
          <w:vertAlign w:val="superscript"/>
        </w:rPr>
        <w:t>14,15</w:t>
      </w:r>
      <w:bookmarkEnd w:id="97"/>
      <w:bookmarkEnd w:id="98"/>
      <w:bookmarkEnd w:id="99"/>
      <w:bookmarkEnd w:id="100"/>
      <w:r>
        <w:rPr>
          <w:rFonts w:ascii="Calibri" w:hAnsi="Calibri"/>
          <w:sz w:val="24"/>
          <w:szCs w:val="24"/>
        </w:rPr>
        <w:t xml:space="preserve">. When Brainbow labeling density is relatively sparse, this color-coding can be used to clearly visualize and track many distinct radial clones within proliferative regions of the living vertebrate brain. </w:t>
      </w:r>
    </w:p>
    <w:p w14:paraId="372CD29B" w14:textId="77777777" w:rsidR="009053CA" w:rsidRDefault="009053CA" w:rsidP="00017DEB">
      <w:pPr>
        <w:pStyle w:val="Body"/>
        <w:widowControl w:val="0"/>
        <w:jc w:val="both"/>
        <w:rPr>
          <w:rFonts w:ascii="Calibri" w:hAnsi="Calibri"/>
          <w:sz w:val="24"/>
          <w:szCs w:val="24"/>
        </w:rPr>
      </w:pPr>
    </w:p>
    <w:p w14:paraId="4D98609F" w14:textId="6B5C3A02" w:rsidR="009053CA" w:rsidRDefault="00E53489" w:rsidP="00017DEB">
      <w:pPr>
        <w:pStyle w:val="HeaderFooter"/>
        <w:jc w:val="both"/>
      </w:pPr>
      <w:r>
        <w:rPr>
          <w:rFonts w:ascii="Calibri" w:eastAsia="Calibri" w:hAnsi="Calibri" w:cs="Calibri"/>
        </w:rPr>
        <w:t>A quantitative color analysis show</w:t>
      </w:r>
      <w:r w:rsidR="00560263">
        <w:rPr>
          <w:rFonts w:ascii="Calibri" w:eastAsia="Calibri" w:hAnsi="Calibri" w:cs="Calibri"/>
        </w:rPr>
        <w:t>ed</w:t>
      </w:r>
      <w:r>
        <w:rPr>
          <w:rFonts w:ascii="Calibri" w:eastAsia="Calibri" w:hAnsi="Calibri" w:cs="Calibri"/>
        </w:rPr>
        <w:t xml:space="preserve"> that </w:t>
      </w:r>
      <w:r>
        <w:rPr>
          <w:rFonts w:ascii="Calibri" w:hAnsi="Calibri"/>
        </w:rPr>
        <w:t>daughter cells express</w:t>
      </w:r>
      <w:r w:rsidR="00560263">
        <w:rPr>
          <w:rFonts w:ascii="Calibri" w:hAnsi="Calibri"/>
        </w:rPr>
        <w:t>ed</w:t>
      </w:r>
      <w:r>
        <w:rPr>
          <w:rFonts w:ascii="Calibri" w:hAnsi="Calibri"/>
        </w:rPr>
        <w:t xml:space="preserve"> the same color as their mother (progenitor) cell (</w:t>
      </w:r>
      <w:r w:rsidRPr="00FC1648">
        <w:rPr>
          <w:rFonts w:ascii="Calibri" w:hAnsi="Calibri"/>
          <w:b/>
          <w:bCs/>
        </w:rPr>
        <w:t>Figure 1F</w:t>
      </w:r>
      <w:r>
        <w:rPr>
          <w:rFonts w:ascii="Calibri" w:hAnsi="Calibri"/>
        </w:rPr>
        <w:t>), but that neighboring radial clusters of cells can be distinguished from one another</w:t>
      </w:r>
      <w:bookmarkStart w:id="101" w:name="__UnoMark__25500_3916967673"/>
      <w:bookmarkStart w:id="102" w:name="__UnoMark__25457_3916967673"/>
      <w:bookmarkStart w:id="103" w:name="Mendeley_Bookmark_s11rABi89i"/>
      <w:bookmarkStart w:id="104" w:name="Mendeley_Bookmark_YptNWrSp0w"/>
      <w:r>
        <w:rPr>
          <w:rFonts w:ascii="Calibri" w:hAnsi="Calibri"/>
          <w:vertAlign w:val="superscript"/>
        </w:rPr>
        <w:t>11</w:t>
      </w:r>
      <w:bookmarkEnd w:id="101"/>
      <w:bookmarkEnd w:id="102"/>
      <w:bookmarkEnd w:id="103"/>
      <w:bookmarkEnd w:id="104"/>
      <w:r>
        <w:rPr>
          <w:rFonts w:ascii="Calibri" w:hAnsi="Calibri"/>
        </w:rPr>
        <w:t xml:space="preserve"> (</w:t>
      </w:r>
      <w:r w:rsidRPr="00FC1648">
        <w:rPr>
          <w:rFonts w:ascii="Calibri" w:hAnsi="Calibri"/>
          <w:b/>
          <w:bCs/>
        </w:rPr>
        <w:t>Figure 1E</w:t>
      </w:r>
      <w:r>
        <w:rPr>
          <w:rFonts w:ascii="Calibri" w:hAnsi="Calibri"/>
        </w:rPr>
        <w:t>).</w:t>
      </w:r>
      <w:r w:rsidR="00965691">
        <w:rPr>
          <w:rFonts w:ascii="Calibri" w:hAnsi="Calibri"/>
        </w:rPr>
        <w:t xml:space="preserve"> </w:t>
      </w:r>
      <w:r>
        <w:rPr>
          <w:rFonts w:ascii="Calibri" w:hAnsi="Calibri"/>
        </w:rPr>
        <w:t xml:space="preserve">This means that numerous clones of related cells can be followed simultaneously over hours </w:t>
      </w:r>
      <w:r w:rsidRPr="00FC1648">
        <w:rPr>
          <w:rFonts w:ascii="Calibri" w:hAnsi="Calibri"/>
        </w:rPr>
        <w:t xml:space="preserve">in vivo </w:t>
      </w:r>
      <w:r>
        <w:rPr>
          <w:rFonts w:ascii="Calibri" w:hAnsi="Calibri"/>
          <w:iCs/>
        </w:rPr>
        <w:t>(</w:t>
      </w:r>
      <w:r w:rsidRPr="00FC1648">
        <w:rPr>
          <w:rFonts w:ascii="Calibri" w:hAnsi="Calibri"/>
          <w:b/>
          <w:bCs/>
          <w:iCs/>
        </w:rPr>
        <w:t>Figure 2</w:t>
      </w:r>
      <w:r>
        <w:rPr>
          <w:rFonts w:ascii="Calibri" w:hAnsi="Calibri"/>
          <w:iCs/>
        </w:rPr>
        <w:t>), allowing for a multiplex lineage analysis and comparison</w:t>
      </w:r>
      <w:r>
        <w:rPr>
          <w:rFonts w:ascii="Calibri" w:hAnsi="Calibri"/>
        </w:rPr>
        <w:t>.</w:t>
      </w:r>
      <w:r w:rsidR="00965691">
        <w:rPr>
          <w:rFonts w:ascii="Calibri" w:hAnsi="Calibri"/>
        </w:rPr>
        <w:t xml:space="preserve"> </w:t>
      </w:r>
      <w:r>
        <w:rPr>
          <w:rFonts w:ascii="Calibri" w:hAnsi="Calibri"/>
        </w:rPr>
        <w:t>Quantification of color expression in clones at 2 dpf and then again at 3 dpf (</w:t>
      </w:r>
      <w:r w:rsidRPr="00FC1648">
        <w:rPr>
          <w:rFonts w:ascii="Calibri" w:hAnsi="Calibri"/>
          <w:b/>
          <w:bCs/>
        </w:rPr>
        <w:t>Figure 2A-B</w:t>
      </w:r>
      <w:r w:rsidRPr="00FC1648">
        <w:rPr>
          <w:rFonts w:ascii="Calibri" w:hAnsi="Calibri"/>
        </w:rPr>
        <w:t>) show</w:t>
      </w:r>
      <w:r w:rsidR="00560263">
        <w:rPr>
          <w:rFonts w:ascii="Calibri" w:hAnsi="Calibri"/>
        </w:rPr>
        <w:t>ed</w:t>
      </w:r>
      <w:r w:rsidRPr="00FC1648">
        <w:rPr>
          <w:rFonts w:ascii="Calibri" w:hAnsi="Calibri"/>
        </w:rPr>
        <w:t xml:space="preserve"> that Brainbow expression also remain</w:t>
      </w:r>
      <w:r w:rsidR="00560263">
        <w:rPr>
          <w:rFonts w:ascii="Calibri" w:hAnsi="Calibri"/>
        </w:rPr>
        <w:t>ed</w:t>
      </w:r>
      <w:r w:rsidRPr="00FC1648">
        <w:rPr>
          <w:rFonts w:ascii="Calibri" w:hAnsi="Calibri"/>
        </w:rPr>
        <w:t xml:space="preserve"> relatively constant from 2</w:t>
      </w:r>
      <w:r w:rsidR="00560263" w:rsidRPr="006D58BA">
        <w:rPr>
          <w:rFonts w:ascii="Calibri" w:hAnsi="Calibri"/>
        </w:rPr>
        <w:t>–</w:t>
      </w:r>
      <w:r w:rsidRPr="00FC1648">
        <w:rPr>
          <w:rFonts w:ascii="Calibri" w:hAnsi="Calibri"/>
        </w:rPr>
        <w:t xml:space="preserve">3 days </w:t>
      </w:r>
      <w:r w:rsidRPr="00FC1648">
        <w:rPr>
          <w:rFonts w:ascii="Calibri" w:hAnsi="Calibri"/>
          <w:lang w:val="it-IT"/>
        </w:rPr>
        <w:t>in vivo</w:t>
      </w:r>
      <w:bookmarkStart w:id="105" w:name="__UnoMark__25501_3916967673"/>
      <w:bookmarkStart w:id="106" w:name="__UnoMark__25496_3916967673"/>
      <w:bookmarkStart w:id="107" w:name="Mendeley_Bookmark_wUpLiEuo0I"/>
      <w:bookmarkStart w:id="108" w:name="Mendeley_Bookmark_PkjE7iLQjM"/>
      <w:r w:rsidRPr="00FC1648">
        <w:rPr>
          <w:rFonts w:ascii="Calibri" w:hAnsi="Calibri"/>
          <w:vertAlign w:val="superscript"/>
          <w:lang w:val="it-IT"/>
        </w:rPr>
        <w:t>11</w:t>
      </w:r>
      <w:bookmarkEnd w:id="105"/>
      <w:bookmarkEnd w:id="106"/>
      <w:bookmarkEnd w:id="107"/>
      <w:bookmarkEnd w:id="108"/>
      <w:r w:rsidRPr="00FC1648">
        <w:rPr>
          <w:rFonts w:ascii="Calibri" w:hAnsi="Calibri"/>
        </w:rPr>
        <w:t xml:space="preserve">. </w:t>
      </w:r>
      <w:r>
        <w:rPr>
          <w:rFonts w:ascii="Calibri" w:hAnsi="Calibri"/>
        </w:rPr>
        <w:t xml:space="preserve">Individual cells can thus be identified and tracked in real time for relatively long periods </w:t>
      </w:r>
      <w:r w:rsidR="006D58BA">
        <w:rPr>
          <w:rFonts w:ascii="Calibri" w:hAnsi="Calibri"/>
        </w:rPr>
        <w:t xml:space="preserve">of time </w:t>
      </w:r>
      <w:r>
        <w:rPr>
          <w:rFonts w:ascii="Calibri" w:hAnsi="Calibri"/>
        </w:rPr>
        <w:t>during development.</w:t>
      </w:r>
    </w:p>
    <w:p w14:paraId="69BF8535" w14:textId="77777777" w:rsidR="009053CA" w:rsidRDefault="009053CA" w:rsidP="00017DEB">
      <w:pPr>
        <w:pStyle w:val="Body"/>
        <w:widowControl w:val="0"/>
        <w:jc w:val="both"/>
        <w:rPr>
          <w:rFonts w:ascii="Calibri" w:hAnsi="Calibri"/>
          <w:sz w:val="24"/>
          <w:szCs w:val="24"/>
        </w:rPr>
      </w:pPr>
    </w:p>
    <w:p w14:paraId="73662D19" w14:textId="3CDEBB8B" w:rsidR="009053CA" w:rsidRDefault="00E53489" w:rsidP="00017DEB">
      <w:pPr>
        <w:pStyle w:val="Body"/>
        <w:jc w:val="both"/>
      </w:pPr>
      <w:r>
        <w:rPr>
          <w:rFonts w:ascii="Calibri" w:hAnsi="Calibri"/>
          <w:sz w:val="24"/>
          <w:szCs w:val="24"/>
        </w:rPr>
        <w:lastRenderedPageBreak/>
        <w:t>Time-lapse imaging reveal</w:t>
      </w:r>
      <w:r w:rsidR="00560263">
        <w:rPr>
          <w:rFonts w:ascii="Calibri" w:hAnsi="Calibri"/>
          <w:sz w:val="24"/>
          <w:szCs w:val="24"/>
        </w:rPr>
        <w:t>ed</w:t>
      </w:r>
      <w:r>
        <w:rPr>
          <w:rFonts w:ascii="Calibri" w:hAnsi="Calibri"/>
          <w:sz w:val="24"/>
          <w:szCs w:val="24"/>
        </w:rPr>
        <w:t xml:space="preserve"> numerous cells undergoing interkinetic nuclear migration and cell division during the period from 1</w:t>
      </w:r>
      <w:r w:rsidR="00560263" w:rsidRPr="006D58BA">
        <w:rPr>
          <w:rFonts w:ascii="Calibri" w:hAnsi="Calibri"/>
          <w:sz w:val="24"/>
          <w:szCs w:val="24"/>
        </w:rPr>
        <w:t>–</w:t>
      </w:r>
      <w:r>
        <w:rPr>
          <w:rFonts w:ascii="Calibri" w:hAnsi="Calibri"/>
          <w:sz w:val="24"/>
          <w:szCs w:val="24"/>
        </w:rPr>
        <w:t>2 dpf (</w:t>
      </w:r>
      <w:r w:rsidRPr="00FC1648">
        <w:rPr>
          <w:rFonts w:ascii="Calibri" w:hAnsi="Calibri"/>
          <w:b/>
          <w:bCs/>
          <w:sz w:val="24"/>
          <w:szCs w:val="24"/>
        </w:rPr>
        <w:t>Figure 2C</w:t>
      </w:r>
      <w:r w:rsidR="00560263" w:rsidRPr="008C41BD">
        <w:rPr>
          <w:rFonts w:ascii="Calibri" w:hAnsi="Calibri"/>
          <w:sz w:val="24"/>
          <w:szCs w:val="24"/>
        </w:rPr>
        <w:t>–</w:t>
      </w:r>
      <w:r w:rsidRPr="00FC1648">
        <w:rPr>
          <w:rFonts w:ascii="Calibri" w:hAnsi="Calibri"/>
          <w:b/>
          <w:bCs/>
          <w:sz w:val="24"/>
          <w:szCs w:val="24"/>
        </w:rPr>
        <w:t>F</w:t>
      </w:r>
      <w:r>
        <w:rPr>
          <w:rFonts w:ascii="Calibri" w:hAnsi="Calibri"/>
          <w:sz w:val="24"/>
          <w:szCs w:val="24"/>
        </w:rPr>
        <w:t>)</w:t>
      </w:r>
      <w:bookmarkStart w:id="109" w:name="__UnoMark__25512_3916967673"/>
      <w:bookmarkStart w:id="110" w:name="__UnoMark__25492_3916967673"/>
      <w:bookmarkStart w:id="111" w:name="Mendeley_Bookmark_7eQL0U4H0D"/>
      <w:bookmarkStart w:id="112" w:name="Mendeley_Bookmark_azX5bjBM6A"/>
      <w:r>
        <w:rPr>
          <w:rFonts w:ascii="Calibri" w:hAnsi="Calibri"/>
          <w:sz w:val="24"/>
          <w:szCs w:val="24"/>
          <w:vertAlign w:val="superscript"/>
        </w:rPr>
        <w:t>11</w:t>
      </w:r>
      <w:bookmarkEnd w:id="109"/>
      <w:bookmarkEnd w:id="110"/>
      <w:bookmarkEnd w:id="111"/>
      <w:bookmarkEnd w:id="112"/>
      <w:r>
        <w:rPr>
          <w:rFonts w:ascii="Calibri" w:hAnsi="Calibri"/>
          <w:sz w:val="24"/>
          <w:szCs w:val="24"/>
        </w:rPr>
        <w:t xml:space="preserve">, permitting study of the cell cycle. Using a time-lapse interval of 30 min, we did not always capture </w:t>
      </w:r>
      <w:r w:rsidR="006C3BB5">
        <w:rPr>
          <w:rFonts w:ascii="Calibri" w:hAnsi="Calibri"/>
          <w:sz w:val="24"/>
          <w:szCs w:val="24"/>
        </w:rPr>
        <w:t xml:space="preserve">the </w:t>
      </w:r>
      <w:r>
        <w:rPr>
          <w:rFonts w:ascii="Calibri" w:hAnsi="Calibri"/>
          <w:sz w:val="24"/>
          <w:szCs w:val="24"/>
        </w:rPr>
        <w:t>mitotic figure</w:t>
      </w:r>
      <w:r w:rsidR="006C3BB5">
        <w:rPr>
          <w:rFonts w:ascii="Calibri" w:hAnsi="Calibri"/>
          <w:sz w:val="24"/>
          <w:szCs w:val="24"/>
        </w:rPr>
        <w:t xml:space="preserve"> during cell division. This </w:t>
      </w:r>
      <w:r>
        <w:rPr>
          <w:rFonts w:ascii="Calibri" w:hAnsi="Calibri"/>
          <w:sz w:val="24"/>
          <w:szCs w:val="24"/>
        </w:rPr>
        <w:t>introduc</w:t>
      </w:r>
      <w:r w:rsidR="006C3BB5">
        <w:rPr>
          <w:rFonts w:ascii="Calibri" w:hAnsi="Calibri"/>
          <w:sz w:val="24"/>
          <w:szCs w:val="24"/>
        </w:rPr>
        <w:t>e</w:t>
      </w:r>
      <w:r w:rsidR="00560263">
        <w:rPr>
          <w:rFonts w:ascii="Calibri" w:hAnsi="Calibri"/>
          <w:sz w:val="24"/>
          <w:szCs w:val="24"/>
        </w:rPr>
        <w:t>d</w:t>
      </w:r>
      <w:r>
        <w:rPr>
          <w:rFonts w:ascii="Calibri" w:hAnsi="Calibri"/>
          <w:sz w:val="24"/>
          <w:szCs w:val="24"/>
        </w:rPr>
        <w:t xml:space="preserve"> a potential error of up to 30 minutes to the assigned time of cell </w:t>
      </w:r>
      <w:r w:rsidR="007F6C88">
        <w:rPr>
          <w:rFonts w:ascii="Calibri" w:hAnsi="Calibri"/>
          <w:sz w:val="24"/>
          <w:szCs w:val="24"/>
        </w:rPr>
        <w:t xml:space="preserve">division. </w:t>
      </w:r>
      <w:r>
        <w:rPr>
          <w:rFonts w:ascii="Calibri" w:hAnsi="Calibri"/>
          <w:sz w:val="24"/>
          <w:szCs w:val="24"/>
        </w:rPr>
        <w:t xml:space="preserve">Additionally, we observed some clones appearing to contain two progenitor cells (e.g., </w:t>
      </w:r>
      <w:r w:rsidRPr="00FC1648">
        <w:rPr>
          <w:rFonts w:ascii="Calibri" w:hAnsi="Calibri"/>
          <w:b/>
          <w:bCs/>
          <w:sz w:val="24"/>
          <w:szCs w:val="24"/>
        </w:rPr>
        <w:t>Figure 2F</w:t>
      </w:r>
      <w:r>
        <w:rPr>
          <w:rFonts w:ascii="Calibri" w:hAnsi="Calibri"/>
          <w:sz w:val="24"/>
          <w:szCs w:val="24"/>
        </w:rPr>
        <w:t>).</w:t>
      </w:r>
      <w:r w:rsidR="00FC1648">
        <w:rPr>
          <w:rFonts w:ascii="Calibri" w:hAnsi="Calibri"/>
          <w:sz w:val="24"/>
          <w:szCs w:val="24"/>
        </w:rPr>
        <w:t xml:space="preserve"> </w:t>
      </w:r>
      <w:r>
        <w:rPr>
          <w:rFonts w:ascii="Calibri" w:hAnsi="Calibri"/>
          <w:sz w:val="24"/>
          <w:szCs w:val="24"/>
        </w:rPr>
        <w:t xml:space="preserve">Within these constraints, the </w:t>
      </w:r>
      <w:r w:rsidR="006C3BB5">
        <w:rPr>
          <w:rFonts w:ascii="Calibri" w:hAnsi="Calibri"/>
          <w:sz w:val="24"/>
          <w:szCs w:val="24"/>
        </w:rPr>
        <w:t>length</w:t>
      </w:r>
      <w:r>
        <w:rPr>
          <w:rFonts w:ascii="Calibri" w:hAnsi="Calibri"/>
          <w:sz w:val="24"/>
          <w:szCs w:val="24"/>
        </w:rPr>
        <w:t xml:space="preserve"> of the cell cycle can be </w:t>
      </w:r>
      <w:r w:rsidR="006C3BB5">
        <w:rPr>
          <w:rFonts w:ascii="Calibri" w:hAnsi="Calibri"/>
          <w:sz w:val="24"/>
          <w:szCs w:val="24"/>
        </w:rPr>
        <w:t>measured</w:t>
      </w:r>
      <w:r>
        <w:rPr>
          <w:rFonts w:ascii="Calibri" w:hAnsi="Calibri"/>
          <w:sz w:val="24"/>
          <w:szCs w:val="24"/>
        </w:rPr>
        <w:t>.</w:t>
      </w:r>
      <w:r w:rsidR="00FC1648">
        <w:rPr>
          <w:rFonts w:ascii="Calibri" w:hAnsi="Calibri"/>
          <w:sz w:val="24"/>
          <w:szCs w:val="24"/>
        </w:rPr>
        <w:t xml:space="preserve"> </w:t>
      </w:r>
      <w:r>
        <w:rPr>
          <w:rFonts w:ascii="Calibri" w:hAnsi="Calibri"/>
          <w:sz w:val="24"/>
          <w:szCs w:val="24"/>
        </w:rPr>
        <w:t>By tracking</w:t>
      </w:r>
      <w:r w:rsidR="00965691">
        <w:rPr>
          <w:rFonts w:ascii="Calibri" w:hAnsi="Calibri"/>
          <w:sz w:val="24"/>
          <w:szCs w:val="24"/>
        </w:rPr>
        <w:t xml:space="preserve"> </w:t>
      </w:r>
      <w:r>
        <w:rPr>
          <w:rFonts w:ascii="Calibri" w:hAnsi="Calibri"/>
          <w:sz w:val="24"/>
          <w:szCs w:val="24"/>
        </w:rPr>
        <w:t>individual Brainbow-labeled progenitors over time we calculated an average cell cycle of 8.4</w:t>
      </w:r>
      <w:r w:rsidR="00560263">
        <w:rPr>
          <w:rFonts w:ascii="Calibri" w:hAnsi="Calibri"/>
          <w:sz w:val="24"/>
          <w:szCs w:val="24"/>
        </w:rPr>
        <w:t xml:space="preserve"> ± </w:t>
      </w:r>
      <w:r>
        <w:rPr>
          <w:rFonts w:ascii="Calibri" w:hAnsi="Calibri"/>
          <w:sz w:val="24"/>
          <w:szCs w:val="24"/>
        </w:rPr>
        <w:t xml:space="preserve">1.5 </w:t>
      </w:r>
      <w:r w:rsidR="00560263" w:rsidRPr="006D58BA">
        <w:rPr>
          <w:rFonts w:ascii="Calibri" w:hAnsi="Calibri"/>
          <w:sz w:val="24"/>
          <w:szCs w:val="24"/>
        </w:rPr>
        <w:t>h</w:t>
      </w:r>
      <w:r>
        <w:rPr>
          <w:rFonts w:ascii="Calibri" w:hAnsi="Calibri"/>
          <w:sz w:val="24"/>
          <w:szCs w:val="24"/>
        </w:rPr>
        <w:t>, comparable to previous measurements in zebrafish</w:t>
      </w:r>
      <w:bookmarkStart w:id="113" w:name="__UnoMark__25540_3916967673"/>
      <w:bookmarkStart w:id="114" w:name="__UnoMark__25513_3916967673"/>
      <w:bookmarkStart w:id="115" w:name="Mendeley_Bookmark_hkJzjepFwD"/>
      <w:bookmarkStart w:id="116" w:name="__UnoMark__23502_3916967673"/>
      <w:bookmarkStart w:id="117" w:name="Mendeley_Bookmark_IDuP7dcyUX"/>
      <w:r>
        <w:rPr>
          <w:rFonts w:ascii="Calibri" w:hAnsi="Calibri"/>
          <w:sz w:val="24"/>
          <w:szCs w:val="24"/>
          <w:vertAlign w:val="superscript"/>
        </w:rPr>
        <w:t>1,4</w:t>
      </w:r>
      <w:r w:rsidR="006D5A1C">
        <w:rPr>
          <w:rFonts w:ascii="Calibri" w:hAnsi="Calibri"/>
          <w:sz w:val="24"/>
          <w:szCs w:val="24"/>
          <w:vertAlign w:val="superscript"/>
        </w:rPr>
        <w:t>5</w:t>
      </w:r>
      <w:r>
        <w:rPr>
          <w:rFonts w:ascii="Calibri" w:hAnsi="Calibri"/>
          <w:sz w:val="24"/>
          <w:szCs w:val="24"/>
          <w:vertAlign w:val="superscript"/>
        </w:rPr>
        <w:t>,4</w:t>
      </w:r>
      <w:r w:rsidR="006D5A1C">
        <w:rPr>
          <w:rFonts w:ascii="Calibri" w:hAnsi="Calibri"/>
          <w:sz w:val="24"/>
          <w:szCs w:val="24"/>
          <w:vertAlign w:val="superscript"/>
        </w:rPr>
        <w:t>6</w:t>
      </w:r>
      <w:bookmarkEnd w:id="113"/>
      <w:bookmarkEnd w:id="114"/>
      <w:bookmarkEnd w:id="115"/>
      <w:bookmarkEnd w:id="116"/>
      <w:bookmarkEnd w:id="117"/>
      <w:r>
        <w:rPr>
          <w:rFonts w:ascii="Calibri" w:hAnsi="Calibri"/>
          <w:sz w:val="24"/>
          <w:szCs w:val="24"/>
        </w:rPr>
        <w:t xml:space="preserve">. Furthermore, using the Brainbow time-lapse imaging technique, we were also able to observe individual cells undergoing the stereotypical morphological changes </w:t>
      </w:r>
      <w:r w:rsidR="0018123F">
        <w:rPr>
          <w:rFonts w:ascii="Calibri" w:hAnsi="Calibri"/>
          <w:sz w:val="24"/>
          <w:szCs w:val="24"/>
        </w:rPr>
        <w:t>associated with</w:t>
      </w:r>
      <w:r>
        <w:rPr>
          <w:rFonts w:ascii="Calibri" w:hAnsi="Calibri"/>
          <w:sz w:val="24"/>
          <w:szCs w:val="24"/>
        </w:rPr>
        <w:t xml:space="preserve"> apoptosis (</w:t>
      </w:r>
      <w:r w:rsidRPr="00FC1648">
        <w:rPr>
          <w:rFonts w:ascii="Calibri" w:hAnsi="Calibri"/>
          <w:b/>
          <w:bCs/>
          <w:sz w:val="24"/>
          <w:szCs w:val="24"/>
        </w:rPr>
        <w:t>Figure 3</w:t>
      </w:r>
      <w:r>
        <w:rPr>
          <w:rFonts w:ascii="Calibri" w:hAnsi="Calibri"/>
          <w:sz w:val="24"/>
          <w:szCs w:val="24"/>
        </w:rPr>
        <w:t>)</w:t>
      </w:r>
      <w:bookmarkStart w:id="118" w:name="__UnoMark__25592_3916967673"/>
      <w:bookmarkStart w:id="119" w:name="__UnoMark__25541_3916967673"/>
      <w:bookmarkStart w:id="120" w:name="Mendeley_Bookmark_GmOYqXkOfX"/>
      <w:bookmarkStart w:id="121" w:name="Mendeley_Bookmark_nKypv9UDXF"/>
      <w:r>
        <w:rPr>
          <w:rFonts w:ascii="Calibri" w:hAnsi="Calibri"/>
          <w:sz w:val="24"/>
          <w:szCs w:val="24"/>
          <w:vertAlign w:val="superscript"/>
        </w:rPr>
        <w:t>11</w:t>
      </w:r>
      <w:bookmarkEnd w:id="118"/>
      <w:bookmarkEnd w:id="119"/>
      <w:bookmarkEnd w:id="120"/>
      <w:bookmarkEnd w:id="121"/>
      <w:r>
        <w:rPr>
          <w:rFonts w:ascii="Calibri" w:hAnsi="Calibri"/>
          <w:sz w:val="24"/>
          <w:szCs w:val="24"/>
        </w:rPr>
        <w:t>, such as membrane blebbing and cell fragmentation</w:t>
      </w:r>
      <w:bookmarkStart w:id="122" w:name="__UnoMark__25612_3916967673"/>
      <w:bookmarkStart w:id="123" w:name="__UnoMark__25593_3916967673"/>
      <w:bookmarkStart w:id="124" w:name="Mendeley_Bookmark_p8VPj3BIJK"/>
      <w:bookmarkStart w:id="125" w:name="Mendeley_Bookmark_s70l0BmpV2"/>
      <w:r>
        <w:rPr>
          <w:rFonts w:ascii="Calibri" w:hAnsi="Calibri"/>
          <w:sz w:val="24"/>
          <w:szCs w:val="24"/>
          <w:vertAlign w:val="superscript"/>
        </w:rPr>
        <w:t>4</w:t>
      </w:r>
      <w:r w:rsidR="006D5A1C">
        <w:rPr>
          <w:rFonts w:ascii="Calibri" w:hAnsi="Calibri"/>
          <w:sz w:val="24"/>
          <w:szCs w:val="24"/>
          <w:vertAlign w:val="superscript"/>
        </w:rPr>
        <w:t>7</w:t>
      </w:r>
      <w:r>
        <w:rPr>
          <w:rFonts w:ascii="Calibri" w:hAnsi="Calibri"/>
          <w:sz w:val="24"/>
          <w:szCs w:val="24"/>
          <w:vertAlign w:val="superscript"/>
        </w:rPr>
        <w:t>,4</w:t>
      </w:r>
      <w:r w:rsidR="006D5A1C">
        <w:rPr>
          <w:rFonts w:ascii="Calibri" w:hAnsi="Calibri"/>
          <w:sz w:val="24"/>
          <w:szCs w:val="24"/>
          <w:vertAlign w:val="superscript"/>
        </w:rPr>
        <w:t>8</w:t>
      </w:r>
      <w:bookmarkEnd w:id="122"/>
      <w:bookmarkEnd w:id="123"/>
      <w:bookmarkEnd w:id="124"/>
      <w:bookmarkEnd w:id="125"/>
      <w:r>
        <w:rPr>
          <w:rFonts w:ascii="Calibri" w:hAnsi="Calibri"/>
          <w:sz w:val="24"/>
          <w:szCs w:val="24"/>
        </w:rPr>
        <w:t xml:space="preserve">. </w:t>
      </w:r>
    </w:p>
    <w:p w14:paraId="31DD1909" w14:textId="77777777" w:rsidR="009053CA" w:rsidRDefault="009053CA" w:rsidP="00017DEB">
      <w:pPr>
        <w:rPr>
          <w:color w:val="808080"/>
        </w:rPr>
      </w:pPr>
    </w:p>
    <w:p w14:paraId="0A1638FA" w14:textId="77777777" w:rsidR="009053CA" w:rsidRDefault="00E53489" w:rsidP="00017DEB">
      <w:r>
        <w:rPr>
          <w:b/>
        </w:rPr>
        <w:t>FIGURE AND TABLE LEGENDS:</w:t>
      </w:r>
      <w:r>
        <w:rPr>
          <w:color w:val="808080"/>
        </w:rPr>
        <w:t xml:space="preserve"> </w:t>
      </w:r>
    </w:p>
    <w:p w14:paraId="15CF3B31" w14:textId="141E8AAD" w:rsidR="009053CA" w:rsidRDefault="00E53489" w:rsidP="00017DEB">
      <w:pPr>
        <w:pStyle w:val="Body"/>
        <w:jc w:val="both"/>
      </w:pPr>
      <w:r>
        <w:rPr>
          <w:rFonts w:ascii="Calibri" w:hAnsi="Calibri" w:cs="Arial"/>
          <w:b/>
          <w:bCs/>
          <w:sz w:val="24"/>
          <w:szCs w:val="24"/>
        </w:rPr>
        <w:t>Figure 1</w:t>
      </w:r>
      <w:r w:rsidR="00560263">
        <w:rPr>
          <w:rFonts w:ascii="Calibri" w:hAnsi="Calibri" w:cs="Arial"/>
          <w:b/>
          <w:bCs/>
          <w:sz w:val="24"/>
          <w:szCs w:val="24"/>
        </w:rPr>
        <w:t>:</w:t>
      </w:r>
      <w:r>
        <w:rPr>
          <w:rFonts w:ascii="Calibri" w:hAnsi="Calibri" w:cs="Arial"/>
          <w:b/>
          <w:sz w:val="24"/>
          <w:szCs w:val="24"/>
        </w:rPr>
        <w:t xml:space="preserve"> Brainbow label</w:t>
      </w:r>
      <w:r w:rsidR="00560263">
        <w:rPr>
          <w:rFonts w:ascii="Calibri" w:hAnsi="Calibri" w:cs="Arial"/>
          <w:b/>
          <w:sz w:val="24"/>
          <w:szCs w:val="24"/>
        </w:rPr>
        <w:t>ed</w:t>
      </w:r>
      <w:r>
        <w:rPr>
          <w:rFonts w:ascii="Calibri" w:hAnsi="Calibri" w:cs="Arial"/>
          <w:b/>
          <w:sz w:val="24"/>
          <w:szCs w:val="24"/>
        </w:rPr>
        <w:t xml:space="preserve"> clonally related clusters of dividing cells in the developing zebrafish hindbrain.</w:t>
      </w:r>
      <w:r>
        <w:rPr>
          <w:rFonts w:ascii="Calibri" w:hAnsi="Calibri" w:cs="Arial"/>
          <w:sz w:val="24"/>
          <w:szCs w:val="24"/>
        </w:rPr>
        <w:t xml:space="preserve"> </w:t>
      </w:r>
      <w:r w:rsidR="001B0864">
        <w:rPr>
          <w:rFonts w:ascii="Calibri" w:hAnsi="Calibri" w:cs="Arial"/>
          <w:sz w:val="24"/>
          <w:szCs w:val="24"/>
        </w:rPr>
        <w:t>(</w:t>
      </w:r>
      <w:r w:rsidRPr="00FC1648">
        <w:rPr>
          <w:rFonts w:ascii="Calibri" w:hAnsi="Calibri" w:cs="Arial"/>
          <w:b/>
          <w:bCs/>
          <w:sz w:val="24"/>
          <w:szCs w:val="24"/>
        </w:rPr>
        <w:t>A</w:t>
      </w:r>
      <w:r>
        <w:rPr>
          <w:rFonts w:ascii="Calibri" w:hAnsi="Calibri" w:cs="Arial"/>
          <w:sz w:val="24"/>
          <w:szCs w:val="24"/>
        </w:rPr>
        <w:t>) Schematic of hsp:Zebrabow (Brainbow) DNA transiently expressed to color-code clones.</w:t>
      </w:r>
      <w:r w:rsidR="00965691">
        <w:rPr>
          <w:rFonts w:ascii="Calibri" w:hAnsi="Calibri" w:cs="Arial"/>
          <w:sz w:val="24"/>
          <w:szCs w:val="24"/>
        </w:rPr>
        <w:t xml:space="preserve"> </w:t>
      </w:r>
      <w:r w:rsidR="00FC1648">
        <w:rPr>
          <w:rFonts w:ascii="Calibri" w:hAnsi="Calibri" w:cs="Arial"/>
          <w:sz w:val="24"/>
          <w:szCs w:val="24"/>
        </w:rPr>
        <w:t>(</w:t>
      </w:r>
      <w:r w:rsidRPr="00FC1648">
        <w:rPr>
          <w:rFonts w:ascii="Calibri" w:hAnsi="Calibri" w:cs="Arial"/>
          <w:b/>
          <w:bCs/>
          <w:sz w:val="24"/>
          <w:szCs w:val="24"/>
        </w:rPr>
        <w:t>B</w:t>
      </w:r>
      <w:r>
        <w:rPr>
          <w:rFonts w:ascii="Calibri" w:hAnsi="Calibri" w:cs="Arial"/>
          <w:sz w:val="24"/>
          <w:szCs w:val="24"/>
        </w:rPr>
        <w:t xml:space="preserve">) </w:t>
      </w:r>
      <w:r w:rsidRPr="008C41BD">
        <w:rPr>
          <w:rFonts w:ascii="Calibri" w:hAnsi="Calibri" w:cs="Arial"/>
          <w:sz w:val="24"/>
          <w:szCs w:val="24"/>
        </w:rPr>
        <w:t>In vivo</w:t>
      </w:r>
      <w:r>
        <w:rPr>
          <w:rFonts w:ascii="Calibri" w:hAnsi="Calibri" w:cs="Arial"/>
          <w:sz w:val="24"/>
          <w:szCs w:val="24"/>
        </w:rPr>
        <w:t xml:space="preserve"> transmitted light images of developing zebrafish at 1 and 2 dpf; arrows indicate </w:t>
      </w:r>
      <w:r w:rsidR="00560263">
        <w:rPr>
          <w:rFonts w:ascii="Calibri" w:hAnsi="Calibri" w:cs="Arial"/>
          <w:sz w:val="24"/>
          <w:szCs w:val="24"/>
        </w:rPr>
        <w:t xml:space="preserve">the </w:t>
      </w:r>
      <w:r>
        <w:rPr>
          <w:rFonts w:ascii="Calibri" w:hAnsi="Calibri" w:cs="Arial"/>
          <w:sz w:val="24"/>
          <w:szCs w:val="24"/>
        </w:rPr>
        <w:t xml:space="preserve">general hindbrain region targeted for imaging. Translucency of </w:t>
      </w:r>
      <w:r w:rsidR="00560263">
        <w:rPr>
          <w:rFonts w:ascii="Calibri" w:hAnsi="Calibri" w:cs="Arial"/>
          <w:sz w:val="24"/>
          <w:szCs w:val="24"/>
        </w:rPr>
        <w:t xml:space="preserve">the </w:t>
      </w:r>
      <w:r>
        <w:rPr>
          <w:rFonts w:ascii="Calibri" w:hAnsi="Calibri" w:cs="Arial"/>
          <w:sz w:val="24"/>
          <w:szCs w:val="24"/>
        </w:rPr>
        <w:t>embryo</w:t>
      </w:r>
      <w:r w:rsidR="00560263">
        <w:rPr>
          <w:rFonts w:ascii="Calibri" w:hAnsi="Calibri" w:cs="Arial"/>
          <w:sz w:val="24"/>
          <w:szCs w:val="24"/>
        </w:rPr>
        <w:t>s</w:t>
      </w:r>
      <w:r>
        <w:rPr>
          <w:rFonts w:ascii="Calibri" w:hAnsi="Calibri" w:cs="Arial"/>
          <w:sz w:val="24"/>
          <w:szCs w:val="24"/>
        </w:rPr>
        <w:t xml:space="preserve"> is demonstrated by </w:t>
      </w:r>
      <w:r w:rsidR="006D58BA">
        <w:rPr>
          <w:rFonts w:ascii="Calibri" w:hAnsi="Calibri" w:cs="Arial"/>
          <w:sz w:val="24"/>
          <w:szCs w:val="24"/>
        </w:rPr>
        <w:t xml:space="preserve">a </w:t>
      </w:r>
      <w:r>
        <w:rPr>
          <w:rFonts w:ascii="Calibri" w:hAnsi="Calibri" w:cs="Arial"/>
          <w:sz w:val="24"/>
          <w:szCs w:val="24"/>
        </w:rPr>
        <w:t>micrometer placed below each fish. Experimental timeline showing injections at one-cell stage, heat shock (HS) at 24 hpf, and imaging from 1</w:t>
      </w:r>
      <w:r w:rsidR="00560263" w:rsidRPr="006D58BA">
        <w:rPr>
          <w:rFonts w:ascii="Calibri" w:hAnsi="Calibri" w:cs="Arial"/>
          <w:sz w:val="24"/>
          <w:szCs w:val="24"/>
        </w:rPr>
        <w:t>–</w:t>
      </w:r>
      <w:r>
        <w:rPr>
          <w:rFonts w:ascii="Calibri" w:hAnsi="Calibri" w:cs="Arial"/>
          <w:sz w:val="24"/>
          <w:szCs w:val="24"/>
        </w:rPr>
        <w:t>3 dpf.</w:t>
      </w:r>
      <w:r w:rsidR="00965691">
        <w:rPr>
          <w:rFonts w:ascii="Calibri" w:hAnsi="Calibri" w:cs="Arial"/>
          <w:sz w:val="24"/>
          <w:szCs w:val="24"/>
        </w:rPr>
        <w:t xml:space="preserve"> </w:t>
      </w:r>
      <w:r w:rsidR="00FC1648">
        <w:rPr>
          <w:rFonts w:ascii="Calibri" w:hAnsi="Calibri" w:cs="Arial"/>
          <w:sz w:val="24"/>
          <w:szCs w:val="24"/>
        </w:rPr>
        <w:t>(</w:t>
      </w:r>
      <w:r w:rsidRPr="00FC1648">
        <w:rPr>
          <w:rFonts w:ascii="Calibri" w:hAnsi="Calibri" w:cs="Arial"/>
          <w:b/>
          <w:bCs/>
          <w:sz w:val="24"/>
          <w:szCs w:val="24"/>
        </w:rPr>
        <w:t>C</w:t>
      </w:r>
      <w:r>
        <w:rPr>
          <w:rFonts w:ascii="Calibri" w:hAnsi="Calibri" w:cs="Arial"/>
          <w:sz w:val="24"/>
          <w:szCs w:val="24"/>
        </w:rPr>
        <w:t>) Dorsal view of 29 hpf zebrafish hindbrain labeled with Brainbow</w:t>
      </w:r>
      <w:r w:rsidR="00560263">
        <w:rPr>
          <w:rFonts w:ascii="Calibri" w:hAnsi="Calibri" w:cs="Arial"/>
          <w:sz w:val="24"/>
          <w:szCs w:val="24"/>
        </w:rPr>
        <w:t>.</w:t>
      </w:r>
      <w:r>
        <w:rPr>
          <w:rFonts w:ascii="Calibri" w:hAnsi="Calibri" w:cs="Arial"/>
          <w:sz w:val="24"/>
          <w:szCs w:val="24"/>
        </w:rPr>
        <w:t xml:space="preserve"> </w:t>
      </w:r>
      <w:r w:rsidR="00560263">
        <w:rPr>
          <w:rFonts w:ascii="Calibri" w:hAnsi="Calibri" w:cs="Arial"/>
          <w:sz w:val="24"/>
          <w:szCs w:val="24"/>
        </w:rPr>
        <w:t xml:space="preserve">The </w:t>
      </w:r>
      <w:r>
        <w:rPr>
          <w:rFonts w:ascii="Calibri" w:hAnsi="Calibri" w:cs="Arial"/>
          <w:sz w:val="24"/>
          <w:szCs w:val="24"/>
        </w:rPr>
        <w:t>transmitted light channel show</w:t>
      </w:r>
      <w:r w:rsidR="00560263">
        <w:rPr>
          <w:rFonts w:ascii="Calibri" w:hAnsi="Calibri" w:cs="Arial"/>
          <w:sz w:val="24"/>
          <w:szCs w:val="24"/>
        </w:rPr>
        <w:t>ed</w:t>
      </w:r>
      <w:r>
        <w:rPr>
          <w:rFonts w:ascii="Calibri" w:hAnsi="Calibri" w:cs="Arial"/>
          <w:sz w:val="24"/>
          <w:szCs w:val="24"/>
        </w:rPr>
        <w:t xml:space="preserve"> the morphology of </w:t>
      </w:r>
      <w:r w:rsidR="00560263">
        <w:rPr>
          <w:rFonts w:ascii="Calibri" w:hAnsi="Calibri" w:cs="Arial"/>
          <w:sz w:val="24"/>
          <w:szCs w:val="24"/>
        </w:rPr>
        <w:t xml:space="preserve">the </w:t>
      </w:r>
      <w:r>
        <w:rPr>
          <w:rFonts w:ascii="Calibri" w:hAnsi="Calibri" w:cs="Arial"/>
          <w:sz w:val="24"/>
          <w:szCs w:val="24"/>
        </w:rPr>
        <w:t>hindbrain and ventricle overlaid with maximum intensity projection of Brainbow-labeled clones representing 165 μm. Rostral is up.</w:t>
      </w:r>
      <w:r w:rsidR="00965691">
        <w:rPr>
          <w:rFonts w:ascii="Calibri" w:hAnsi="Calibri" w:cs="Arial"/>
          <w:sz w:val="24"/>
          <w:szCs w:val="24"/>
        </w:rPr>
        <w:t xml:space="preserve"> </w:t>
      </w:r>
      <w:r w:rsidR="00FC1648">
        <w:rPr>
          <w:rFonts w:ascii="Calibri" w:hAnsi="Calibri" w:cs="Arial"/>
          <w:sz w:val="24"/>
          <w:szCs w:val="24"/>
        </w:rPr>
        <w:t>(</w:t>
      </w:r>
      <w:r w:rsidRPr="00FC1648">
        <w:rPr>
          <w:rFonts w:ascii="Calibri" w:hAnsi="Calibri" w:cs="Arial"/>
          <w:b/>
          <w:bCs/>
          <w:sz w:val="24"/>
          <w:szCs w:val="24"/>
        </w:rPr>
        <w:t>D</w:t>
      </w:r>
      <w:r>
        <w:rPr>
          <w:rFonts w:ascii="Calibri" w:hAnsi="Calibri" w:cs="Arial"/>
          <w:sz w:val="24"/>
          <w:szCs w:val="24"/>
        </w:rPr>
        <w:t xml:space="preserve">) </w:t>
      </w:r>
      <w:r w:rsidRPr="00FC1648">
        <w:rPr>
          <w:rFonts w:ascii="Calibri" w:hAnsi="Calibri" w:cs="Arial"/>
          <w:iCs/>
          <w:sz w:val="24"/>
          <w:szCs w:val="24"/>
        </w:rPr>
        <w:t>In vivo</w:t>
      </w:r>
      <w:r>
        <w:rPr>
          <w:rFonts w:ascii="Calibri" w:hAnsi="Calibri" w:cs="Arial"/>
          <w:sz w:val="24"/>
          <w:szCs w:val="24"/>
        </w:rPr>
        <w:t xml:space="preserve"> Brainbow expression in the hindbrain, shown in maximum intensity projections representing 41 μm in sparsely labeled 51 hpf zebrafish (</w:t>
      </w:r>
      <w:r w:rsidRPr="00FC1648">
        <w:rPr>
          <w:rFonts w:ascii="Calibri" w:hAnsi="Calibri" w:cs="Arial"/>
          <w:b/>
          <w:bCs/>
          <w:sz w:val="24"/>
          <w:szCs w:val="24"/>
        </w:rPr>
        <w:t>D</w:t>
      </w:r>
      <w:r w:rsidRPr="00FC1648">
        <w:rPr>
          <w:rFonts w:ascii="Calibri" w:hAnsi="Calibri" w:cs="Arial"/>
          <w:b/>
          <w:bCs/>
          <w:sz w:val="24"/>
          <w:szCs w:val="24"/>
          <w:vertAlign w:val="subscript"/>
        </w:rPr>
        <w:t>1</w:t>
      </w:r>
      <w:r>
        <w:rPr>
          <w:rFonts w:ascii="Calibri" w:hAnsi="Calibri" w:cs="Arial"/>
          <w:sz w:val="24"/>
          <w:szCs w:val="24"/>
        </w:rPr>
        <w:t>), and 81 μm in 63.5 hpf zebrafish (</w:t>
      </w:r>
      <w:r w:rsidRPr="00FC1648">
        <w:rPr>
          <w:rFonts w:ascii="Calibri" w:hAnsi="Calibri" w:cs="Arial"/>
          <w:b/>
          <w:bCs/>
          <w:sz w:val="24"/>
          <w:szCs w:val="24"/>
        </w:rPr>
        <w:t>D</w:t>
      </w:r>
      <w:r w:rsidRPr="00FC1648">
        <w:rPr>
          <w:rFonts w:ascii="Calibri" w:hAnsi="Calibri" w:cs="Arial"/>
          <w:b/>
          <w:bCs/>
          <w:sz w:val="24"/>
          <w:szCs w:val="24"/>
          <w:vertAlign w:val="subscript"/>
        </w:rPr>
        <w:t>2</w:t>
      </w:r>
      <w:r>
        <w:rPr>
          <w:rFonts w:ascii="Calibri" w:hAnsi="Calibri" w:cs="Arial"/>
          <w:sz w:val="24"/>
          <w:szCs w:val="24"/>
        </w:rPr>
        <w:t xml:space="preserve">). In both panels, dorsal is up and rostral is to the left. </w:t>
      </w:r>
      <w:r w:rsidR="00FC1648">
        <w:rPr>
          <w:rFonts w:ascii="Calibri" w:hAnsi="Calibri" w:cs="Arial"/>
          <w:sz w:val="24"/>
          <w:szCs w:val="24"/>
        </w:rPr>
        <w:t>(</w:t>
      </w:r>
      <w:r w:rsidRPr="00FC1648">
        <w:rPr>
          <w:rFonts w:ascii="Calibri" w:hAnsi="Calibri" w:cs="Arial"/>
          <w:b/>
          <w:bCs/>
          <w:sz w:val="24"/>
          <w:szCs w:val="24"/>
        </w:rPr>
        <w:t>E</w:t>
      </w:r>
      <w:r>
        <w:rPr>
          <w:rFonts w:ascii="Calibri" w:hAnsi="Calibri" w:cs="Arial"/>
          <w:sz w:val="24"/>
          <w:szCs w:val="24"/>
        </w:rPr>
        <w:t xml:space="preserve">) </w:t>
      </w:r>
      <w:r w:rsidR="00560263">
        <w:rPr>
          <w:rFonts w:ascii="Calibri" w:hAnsi="Calibri" w:cs="Arial"/>
          <w:sz w:val="24"/>
          <w:szCs w:val="24"/>
        </w:rPr>
        <w:t xml:space="preserve">The color </w:t>
      </w:r>
      <w:r>
        <w:rPr>
          <w:rFonts w:ascii="Calibri" w:hAnsi="Calibri" w:cs="Arial"/>
          <w:sz w:val="24"/>
          <w:szCs w:val="24"/>
        </w:rPr>
        <w:t>of cells in D</w:t>
      </w:r>
      <w:r>
        <w:rPr>
          <w:rFonts w:ascii="Calibri" w:hAnsi="Calibri" w:cs="Arial"/>
          <w:sz w:val="24"/>
          <w:szCs w:val="24"/>
          <w:vertAlign w:val="subscript"/>
        </w:rPr>
        <w:t xml:space="preserve">1 </w:t>
      </w:r>
      <w:r>
        <w:rPr>
          <w:rFonts w:ascii="Calibri" w:hAnsi="Calibri" w:cs="Arial"/>
          <w:sz w:val="24"/>
          <w:szCs w:val="24"/>
        </w:rPr>
        <w:t>and D</w:t>
      </w:r>
      <w:r>
        <w:rPr>
          <w:rFonts w:ascii="Calibri" w:hAnsi="Calibri" w:cs="Arial"/>
          <w:sz w:val="24"/>
          <w:szCs w:val="24"/>
          <w:vertAlign w:val="subscript"/>
        </w:rPr>
        <w:t xml:space="preserve">2 </w:t>
      </w:r>
      <w:r w:rsidR="00560263">
        <w:rPr>
          <w:rFonts w:ascii="Calibri" w:hAnsi="Calibri" w:cs="Arial"/>
          <w:sz w:val="24"/>
          <w:szCs w:val="24"/>
        </w:rPr>
        <w:t xml:space="preserve">was </w:t>
      </w:r>
      <w:r>
        <w:rPr>
          <w:rFonts w:ascii="Calibri" w:hAnsi="Calibri" w:cs="Arial"/>
          <w:sz w:val="24"/>
          <w:szCs w:val="24"/>
        </w:rPr>
        <w:t>quantified as relative channel weights in corresponding ternary plots (n</w:t>
      </w:r>
      <w:r w:rsidR="00560263">
        <w:rPr>
          <w:rFonts w:ascii="Calibri" w:hAnsi="Calibri" w:cs="Arial"/>
          <w:sz w:val="24"/>
          <w:szCs w:val="24"/>
        </w:rPr>
        <w:t xml:space="preserve"> </w:t>
      </w:r>
      <w:r>
        <w:rPr>
          <w:rFonts w:ascii="Calibri" w:hAnsi="Calibri" w:cs="Arial"/>
          <w:sz w:val="24"/>
          <w:szCs w:val="24"/>
        </w:rPr>
        <w:t>=</w:t>
      </w:r>
      <w:r w:rsidR="00560263">
        <w:rPr>
          <w:rFonts w:ascii="Calibri" w:hAnsi="Calibri" w:cs="Arial"/>
          <w:sz w:val="24"/>
          <w:szCs w:val="24"/>
        </w:rPr>
        <w:t xml:space="preserve"> </w:t>
      </w:r>
      <w:r>
        <w:rPr>
          <w:rFonts w:ascii="Calibri" w:hAnsi="Calibri" w:cs="Arial"/>
          <w:sz w:val="24"/>
          <w:szCs w:val="24"/>
        </w:rPr>
        <w:t>54 cells</w:t>
      </w:r>
      <w:r w:rsidR="00FC1648">
        <w:rPr>
          <w:rFonts w:ascii="Calibri" w:hAnsi="Calibri" w:cs="Arial"/>
          <w:sz w:val="24"/>
          <w:szCs w:val="24"/>
        </w:rPr>
        <w:t xml:space="preserve"> </w:t>
      </w:r>
      <w:r w:rsidR="00FC1648" w:rsidRPr="008C41BD">
        <w:rPr>
          <w:rFonts w:ascii="Calibri" w:hAnsi="Calibri" w:cs="Arial"/>
          <w:sz w:val="24"/>
          <w:szCs w:val="24"/>
        </w:rPr>
        <w:t>E</w:t>
      </w:r>
      <w:r w:rsidR="00FC1648" w:rsidRPr="008C41BD">
        <w:rPr>
          <w:rFonts w:ascii="Calibri" w:hAnsi="Calibri" w:cs="Arial"/>
          <w:sz w:val="24"/>
          <w:szCs w:val="24"/>
          <w:vertAlign w:val="subscript"/>
        </w:rPr>
        <w:t>1</w:t>
      </w:r>
      <w:r w:rsidRPr="00965691">
        <w:rPr>
          <w:rFonts w:ascii="Calibri" w:hAnsi="Calibri" w:cs="Arial"/>
          <w:sz w:val="24"/>
          <w:szCs w:val="24"/>
        </w:rPr>
        <w:t>; 461 cells</w:t>
      </w:r>
      <w:r w:rsidR="00FC1648" w:rsidRPr="00965691">
        <w:rPr>
          <w:rFonts w:ascii="Calibri" w:hAnsi="Calibri" w:cs="Arial"/>
          <w:sz w:val="24"/>
          <w:szCs w:val="24"/>
        </w:rPr>
        <w:t xml:space="preserve"> </w:t>
      </w:r>
      <w:r w:rsidR="00FC1648" w:rsidRPr="008C41BD">
        <w:rPr>
          <w:rFonts w:ascii="Calibri" w:hAnsi="Calibri" w:cs="Arial"/>
          <w:sz w:val="24"/>
          <w:szCs w:val="24"/>
        </w:rPr>
        <w:t>E</w:t>
      </w:r>
      <w:r w:rsidR="00FC1648" w:rsidRPr="008C41BD">
        <w:rPr>
          <w:rFonts w:ascii="Calibri" w:hAnsi="Calibri" w:cs="Arial"/>
          <w:sz w:val="24"/>
          <w:szCs w:val="24"/>
          <w:vertAlign w:val="subscript"/>
        </w:rPr>
        <w:t>2</w:t>
      </w:r>
      <w:r>
        <w:rPr>
          <w:rFonts w:ascii="Calibri" w:hAnsi="Calibri" w:cs="Arial"/>
          <w:sz w:val="24"/>
          <w:szCs w:val="24"/>
        </w:rPr>
        <w:t xml:space="preserve">). </w:t>
      </w:r>
      <w:r w:rsidR="00FC1648">
        <w:rPr>
          <w:rFonts w:ascii="Calibri" w:hAnsi="Calibri" w:cs="Arial"/>
          <w:sz w:val="24"/>
          <w:szCs w:val="24"/>
        </w:rPr>
        <w:t>(</w:t>
      </w:r>
      <w:r w:rsidRPr="00FC1648">
        <w:rPr>
          <w:rFonts w:ascii="Calibri" w:hAnsi="Calibri" w:cs="Arial"/>
          <w:b/>
          <w:bCs/>
          <w:sz w:val="24"/>
          <w:szCs w:val="24"/>
        </w:rPr>
        <w:t>F</w:t>
      </w:r>
      <w:r>
        <w:rPr>
          <w:rFonts w:ascii="Calibri" w:hAnsi="Calibri" w:cs="Arial"/>
          <w:sz w:val="24"/>
          <w:szCs w:val="24"/>
        </w:rPr>
        <w:t>) Cell color remain</w:t>
      </w:r>
      <w:r w:rsidR="00560263">
        <w:rPr>
          <w:rFonts w:ascii="Calibri" w:hAnsi="Calibri" w:cs="Arial"/>
          <w:sz w:val="24"/>
          <w:szCs w:val="24"/>
        </w:rPr>
        <w:t>ed</w:t>
      </w:r>
      <w:r>
        <w:rPr>
          <w:rFonts w:ascii="Calibri" w:hAnsi="Calibri" w:cs="Arial"/>
          <w:sz w:val="24"/>
          <w:szCs w:val="24"/>
        </w:rPr>
        <w:t xml:space="preserve"> relatively constant in daughter cells following cell division. Series of time points showing </w:t>
      </w:r>
      <w:r w:rsidRPr="008C41BD">
        <w:rPr>
          <w:rFonts w:ascii="Calibri" w:hAnsi="Calibri" w:cs="Arial"/>
          <w:sz w:val="24"/>
          <w:szCs w:val="24"/>
        </w:rPr>
        <w:t>in vivo</w:t>
      </w:r>
      <w:r>
        <w:rPr>
          <w:rFonts w:ascii="Calibri" w:hAnsi="Calibri" w:cs="Arial"/>
          <w:sz w:val="24"/>
          <w:szCs w:val="24"/>
        </w:rPr>
        <w:t xml:space="preserve"> mitotic event</w:t>
      </w:r>
      <w:r w:rsidR="00560263">
        <w:rPr>
          <w:rFonts w:ascii="Calibri" w:hAnsi="Calibri" w:cs="Arial"/>
          <w:sz w:val="24"/>
          <w:szCs w:val="24"/>
        </w:rPr>
        <w:t>s</w:t>
      </w:r>
      <w:r>
        <w:rPr>
          <w:rFonts w:ascii="Calibri" w:hAnsi="Calibri" w:cs="Arial"/>
          <w:sz w:val="24"/>
          <w:szCs w:val="24"/>
        </w:rPr>
        <w:t xml:space="preserve"> in </w:t>
      </w:r>
      <w:r w:rsidR="00560263">
        <w:rPr>
          <w:rFonts w:ascii="Calibri" w:hAnsi="Calibri" w:cs="Arial"/>
          <w:sz w:val="24"/>
          <w:szCs w:val="24"/>
        </w:rPr>
        <w:t xml:space="preserve">the </w:t>
      </w:r>
      <w:r>
        <w:rPr>
          <w:rFonts w:ascii="Calibri" w:hAnsi="Calibri" w:cs="Arial"/>
          <w:sz w:val="24"/>
          <w:szCs w:val="24"/>
        </w:rPr>
        <w:t xml:space="preserve">hindbrain of 29 hpf Brainbow-labeled zebrafish over </w:t>
      </w:r>
      <w:r w:rsidR="00560263" w:rsidRPr="006D58BA">
        <w:rPr>
          <w:rFonts w:ascii="Calibri" w:hAnsi="Calibri" w:cs="Arial"/>
          <w:sz w:val="24"/>
          <w:szCs w:val="24"/>
        </w:rPr>
        <w:t>1</w:t>
      </w:r>
      <w:r w:rsidR="00560263">
        <w:rPr>
          <w:rFonts w:ascii="Calibri" w:hAnsi="Calibri" w:cs="Arial"/>
          <w:sz w:val="24"/>
          <w:szCs w:val="24"/>
        </w:rPr>
        <w:t xml:space="preserve"> </w:t>
      </w:r>
      <w:r w:rsidR="00560263" w:rsidRPr="006D58BA">
        <w:rPr>
          <w:rFonts w:ascii="Calibri" w:hAnsi="Calibri" w:cs="Arial"/>
          <w:sz w:val="24"/>
          <w:szCs w:val="24"/>
        </w:rPr>
        <w:t>h</w:t>
      </w:r>
      <w:r w:rsidR="00560263">
        <w:rPr>
          <w:rFonts w:ascii="Calibri" w:hAnsi="Calibri" w:cs="Arial"/>
          <w:sz w:val="24"/>
          <w:szCs w:val="24"/>
        </w:rPr>
        <w:t xml:space="preserve"> </w:t>
      </w:r>
      <w:r>
        <w:rPr>
          <w:rFonts w:ascii="Calibri" w:hAnsi="Calibri" w:cs="Arial"/>
          <w:sz w:val="24"/>
          <w:szCs w:val="24"/>
        </w:rPr>
        <w:t>(</w:t>
      </w:r>
      <w:r w:rsidRPr="00FC1648">
        <w:rPr>
          <w:rFonts w:ascii="Calibri" w:hAnsi="Calibri" w:cs="Arial"/>
          <w:b/>
          <w:bCs/>
          <w:sz w:val="24"/>
          <w:szCs w:val="24"/>
        </w:rPr>
        <w:t>F</w:t>
      </w:r>
      <w:r w:rsidRPr="00FC1648">
        <w:rPr>
          <w:rFonts w:ascii="Calibri" w:hAnsi="Calibri" w:cs="Arial"/>
          <w:b/>
          <w:bCs/>
          <w:sz w:val="24"/>
          <w:szCs w:val="24"/>
          <w:vertAlign w:val="subscript"/>
        </w:rPr>
        <w:t>1</w:t>
      </w:r>
      <w:r>
        <w:rPr>
          <w:rFonts w:ascii="Calibri" w:hAnsi="Calibri" w:cs="Arial"/>
          <w:sz w:val="24"/>
          <w:szCs w:val="24"/>
        </w:rPr>
        <w:t xml:space="preserve">, </w:t>
      </w:r>
      <w:r w:rsidRPr="00017DEB">
        <w:rPr>
          <w:rFonts w:ascii="Calibri" w:hAnsi="Calibri" w:cs="Arial"/>
          <w:sz w:val="24"/>
          <w:szCs w:val="24"/>
        </w:rPr>
        <w:t>maximum</w:t>
      </w:r>
      <w:r>
        <w:rPr>
          <w:rFonts w:ascii="Calibri" w:hAnsi="Calibri" w:cs="Arial"/>
          <w:sz w:val="24"/>
          <w:szCs w:val="24"/>
        </w:rPr>
        <w:t xml:space="preserve"> intensity projections, 30 μm depth). </w:t>
      </w:r>
      <w:r w:rsidR="00560263">
        <w:rPr>
          <w:rFonts w:ascii="Calibri" w:hAnsi="Calibri" w:cs="Arial"/>
          <w:sz w:val="24"/>
          <w:szCs w:val="24"/>
        </w:rPr>
        <w:t>The c</w:t>
      </w:r>
      <w:r>
        <w:rPr>
          <w:rFonts w:ascii="Calibri" w:hAnsi="Calibri" w:cs="Arial"/>
          <w:sz w:val="24"/>
          <w:szCs w:val="24"/>
        </w:rPr>
        <w:t xml:space="preserve">olor of mother and daughter cells, indicated by </w:t>
      </w:r>
      <w:r w:rsidR="00560263">
        <w:rPr>
          <w:rFonts w:ascii="Calibri" w:hAnsi="Calibri" w:cs="Arial"/>
          <w:sz w:val="24"/>
          <w:szCs w:val="24"/>
        </w:rPr>
        <w:t xml:space="preserve">the </w:t>
      </w:r>
      <w:r>
        <w:rPr>
          <w:rFonts w:ascii="Calibri" w:hAnsi="Calibri" w:cs="Arial"/>
          <w:sz w:val="24"/>
          <w:szCs w:val="24"/>
        </w:rPr>
        <w:t>black boxes in F</w:t>
      </w:r>
      <w:r>
        <w:rPr>
          <w:rFonts w:ascii="Calibri" w:hAnsi="Calibri" w:cs="Arial"/>
          <w:sz w:val="24"/>
          <w:szCs w:val="24"/>
          <w:vertAlign w:val="subscript"/>
        </w:rPr>
        <w:t>1</w:t>
      </w:r>
      <w:r>
        <w:rPr>
          <w:rFonts w:ascii="Calibri" w:hAnsi="Calibri" w:cs="Arial"/>
          <w:sz w:val="24"/>
          <w:szCs w:val="24"/>
        </w:rPr>
        <w:t xml:space="preserve">, is represented as relative channel weights in </w:t>
      </w:r>
      <w:r w:rsidR="00560263">
        <w:rPr>
          <w:rFonts w:ascii="Calibri" w:hAnsi="Calibri" w:cs="Arial"/>
          <w:sz w:val="24"/>
          <w:szCs w:val="24"/>
        </w:rPr>
        <w:t xml:space="preserve">the </w:t>
      </w:r>
      <w:r>
        <w:rPr>
          <w:rFonts w:ascii="Calibri" w:hAnsi="Calibri" w:cs="Arial"/>
          <w:sz w:val="24"/>
          <w:szCs w:val="24"/>
        </w:rPr>
        <w:t xml:space="preserve">ternary plot in </w:t>
      </w:r>
      <w:r w:rsidRPr="00FC1648">
        <w:rPr>
          <w:rFonts w:ascii="Calibri" w:hAnsi="Calibri" w:cs="Arial"/>
          <w:b/>
          <w:bCs/>
          <w:sz w:val="24"/>
          <w:szCs w:val="24"/>
        </w:rPr>
        <w:t>F</w:t>
      </w:r>
      <w:r w:rsidRPr="00FC1648">
        <w:rPr>
          <w:rFonts w:ascii="Calibri" w:hAnsi="Calibri" w:cs="Arial"/>
          <w:b/>
          <w:bCs/>
          <w:sz w:val="24"/>
          <w:szCs w:val="24"/>
          <w:vertAlign w:val="subscript"/>
        </w:rPr>
        <w:t>2</w:t>
      </w:r>
      <w:r w:rsidR="00560263">
        <w:rPr>
          <w:rFonts w:ascii="Calibri" w:hAnsi="Calibri" w:cs="Arial"/>
          <w:sz w:val="24"/>
          <w:szCs w:val="24"/>
        </w:rPr>
        <w:t>.</w:t>
      </w:r>
      <w:r>
        <w:rPr>
          <w:rFonts w:ascii="Calibri" w:hAnsi="Calibri" w:cs="Arial"/>
          <w:sz w:val="24"/>
          <w:szCs w:val="24"/>
        </w:rPr>
        <w:t xml:space="preserve"> </w:t>
      </w:r>
      <w:r w:rsidR="00560263">
        <w:rPr>
          <w:rFonts w:ascii="Calibri" w:hAnsi="Calibri" w:cs="Arial"/>
          <w:sz w:val="24"/>
          <w:szCs w:val="24"/>
        </w:rPr>
        <w:t xml:space="preserve">The </w:t>
      </w:r>
      <w:r>
        <w:rPr>
          <w:rFonts w:ascii="Calibri" w:hAnsi="Calibri" w:cs="Arial"/>
          <w:sz w:val="24"/>
          <w:szCs w:val="24"/>
        </w:rPr>
        <w:t xml:space="preserve">inset shows </w:t>
      </w:r>
      <w:r w:rsidR="00560263">
        <w:rPr>
          <w:rFonts w:ascii="Calibri" w:hAnsi="Calibri" w:cs="Arial"/>
          <w:sz w:val="24"/>
          <w:szCs w:val="24"/>
        </w:rPr>
        <w:t xml:space="preserve">a </w:t>
      </w:r>
      <w:r>
        <w:rPr>
          <w:rFonts w:ascii="Calibri" w:hAnsi="Calibri" w:cs="Arial"/>
          <w:sz w:val="24"/>
          <w:szCs w:val="24"/>
        </w:rPr>
        <w:t xml:space="preserve">zoom of same plot to </w:t>
      </w:r>
      <w:r w:rsidR="00560263">
        <w:rPr>
          <w:rFonts w:ascii="Calibri" w:hAnsi="Calibri" w:cs="Arial"/>
          <w:sz w:val="24"/>
          <w:szCs w:val="24"/>
        </w:rPr>
        <w:t>show</w:t>
      </w:r>
      <w:r>
        <w:rPr>
          <w:rFonts w:ascii="Calibri" w:hAnsi="Calibri" w:cs="Arial"/>
          <w:sz w:val="24"/>
          <w:szCs w:val="24"/>
        </w:rPr>
        <w:t xml:space="preserve"> tightly clustered cell colors (M is mother; D</w:t>
      </w:r>
      <w:r w:rsidRPr="008C41BD">
        <w:rPr>
          <w:rFonts w:ascii="Calibri" w:hAnsi="Calibri" w:cs="Arial"/>
          <w:sz w:val="24"/>
          <w:szCs w:val="24"/>
          <w:vertAlign w:val="subscript"/>
        </w:rPr>
        <w:t>1</w:t>
      </w:r>
      <w:r>
        <w:rPr>
          <w:rFonts w:ascii="Calibri" w:hAnsi="Calibri" w:cs="Arial"/>
          <w:sz w:val="24"/>
          <w:szCs w:val="24"/>
        </w:rPr>
        <w:t xml:space="preserve"> and D</w:t>
      </w:r>
      <w:r w:rsidRPr="008C41BD">
        <w:rPr>
          <w:rFonts w:ascii="Calibri" w:hAnsi="Calibri" w:cs="Arial"/>
          <w:sz w:val="24"/>
          <w:szCs w:val="24"/>
          <w:vertAlign w:val="subscript"/>
        </w:rPr>
        <w:t>2</w:t>
      </w:r>
      <w:r>
        <w:rPr>
          <w:rFonts w:ascii="Calibri" w:hAnsi="Calibri" w:cs="Arial"/>
          <w:sz w:val="24"/>
          <w:szCs w:val="24"/>
        </w:rPr>
        <w:t xml:space="preserve"> are daughters at 30 min/squares, and 60 min/triangles). Scale bars represent </w:t>
      </w:r>
      <w:r w:rsidR="00CA29C2">
        <w:rPr>
          <w:rFonts w:ascii="Calibri" w:hAnsi="Calibri" w:cs="Arial"/>
          <w:sz w:val="24"/>
          <w:szCs w:val="24"/>
        </w:rPr>
        <w:t xml:space="preserve">30 μm in C, </w:t>
      </w:r>
      <w:r>
        <w:rPr>
          <w:rFonts w:ascii="Calibri" w:hAnsi="Calibri" w:cs="Arial"/>
          <w:sz w:val="24"/>
          <w:szCs w:val="24"/>
        </w:rPr>
        <w:t>20 μm in D</w:t>
      </w:r>
      <w:r>
        <w:rPr>
          <w:rFonts w:ascii="Calibri" w:hAnsi="Calibri" w:cs="Arial"/>
          <w:sz w:val="24"/>
          <w:szCs w:val="24"/>
          <w:vertAlign w:val="subscript"/>
        </w:rPr>
        <w:t>1</w:t>
      </w:r>
      <w:r>
        <w:rPr>
          <w:rFonts w:ascii="Calibri" w:hAnsi="Calibri" w:cs="Arial"/>
          <w:sz w:val="24"/>
          <w:szCs w:val="24"/>
        </w:rPr>
        <w:t>,</w:t>
      </w:r>
      <w:r>
        <w:rPr>
          <w:rFonts w:ascii="Calibri" w:hAnsi="Calibri" w:cs="Arial"/>
          <w:sz w:val="24"/>
          <w:szCs w:val="24"/>
          <w:vertAlign w:val="subscript"/>
        </w:rPr>
        <w:t xml:space="preserve"> </w:t>
      </w:r>
      <w:r>
        <w:rPr>
          <w:rFonts w:ascii="Calibri" w:hAnsi="Calibri" w:cs="Arial"/>
          <w:sz w:val="24"/>
          <w:szCs w:val="24"/>
        </w:rPr>
        <w:t>16 μm in D</w:t>
      </w:r>
      <w:r>
        <w:rPr>
          <w:rFonts w:ascii="Calibri" w:hAnsi="Calibri" w:cs="Arial"/>
          <w:sz w:val="24"/>
          <w:szCs w:val="24"/>
          <w:vertAlign w:val="subscript"/>
        </w:rPr>
        <w:t>2</w:t>
      </w:r>
      <w:r>
        <w:rPr>
          <w:rFonts w:ascii="Calibri" w:hAnsi="Calibri" w:cs="Arial"/>
          <w:sz w:val="24"/>
          <w:szCs w:val="24"/>
        </w:rPr>
        <w:t>, and 5 μm in F</w:t>
      </w:r>
      <w:r>
        <w:rPr>
          <w:rFonts w:ascii="Calibri" w:hAnsi="Calibri" w:cs="Arial"/>
          <w:sz w:val="24"/>
          <w:szCs w:val="24"/>
          <w:vertAlign w:val="subscript"/>
        </w:rPr>
        <w:t>1</w:t>
      </w:r>
      <w:r>
        <w:rPr>
          <w:rFonts w:ascii="Calibri" w:hAnsi="Calibri" w:cs="Arial"/>
          <w:sz w:val="24"/>
          <w:szCs w:val="24"/>
        </w:rPr>
        <w:t>.</w:t>
      </w:r>
      <w:r w:rsidR="00965691">
        <w:rPr>
          <w:rFonts w:ascii="Calibri" w:hAnsi="Calibri" w:cs="Arial"/>
          <w:sz w:val="24"/>
          <w:szCs w:val="24"/>
        </w:rPr>
        <w:t xml:space="preserve"> </w:t>
      </w:r>
      <w:r>
        <w:rPr>
          <w:rFonts w:ascii="Calibri" w:hAnsi="Calibri" w:cs="Arial"/>
          <w:sz w:val="24"/>
          <w:szCs w:val="24"/>
        </w:rPr>
        <w:t xml:space="preserve">In </w:t>
      </w:r>
      <w:r w:rsidRPr="00965691">
        <w:rPr>
          <w:rFonts w:ascii="Calibri" w:hAnsi="Calibri" w:cs="Arial"/>
          <w:sz w:val="24"/>
          <w:szCs w:val="24"/>
        </w:rPr>
        <w:t>C</w:t>
      </w:r>
      <w:r>
        <w:rPr>
          <w:rFonts w:ascii="Calibri" w:hAnsi="Calibri" w:cs="Arial"/>
          <w:sz w:val="24"/>
          <w:szCs w:val="24"/>
        </w:rPr>
        <w:t xml:space="preserve">, </w:t>
      </w:r>
      <w:r w:rsidRPr="00965691">
        <w:rPr>
          <w:rFonts w:ascii="Calibri" w:hAnsi="Calibri" w:cs="Arial"/>
          <w:sz w:val="24"/>
          <w:szCs w:val="24"/>
        </w:rPr>
        <w:t>D</w:t>
      </w:r>
      <w:r>
        <w:rPr>
          <w:rFonts w:ascii="Calibri" w:hAnsi="Calibri" w:cs="Arial"/>
          <w:sz w:val="24"/>
          <w:szCs w:val="24"/>
        </w:rPr>
        <w:t xml:space="preserve">, and </w:t>
      </w:r>
      <w:r w:rsidRPr="00965691">
        <w:rPr>
          <w:rFonts w:ascii="Calibri" w:hAnsi="Calibri" w:cs="Arial"/>
          <w:sz w:val="24"/>
          <w:szCs w:val="24"/>
        </w:rPr>
        <w:t>F</w:t>
      </w:r>
      <w:r>
        <w:rPr>
          <w:rFonts w:ascii="Calibri" w:hAnsi="Calibri" w:cs="Arial"/>
          <w:sz w:val="24"/>
          <w:szCs w:val="24"/>
        </w:rPr>
        <w:t>, dTomato is coded as red, YFP is coded as green, and CFP is coded as blue.</w:t>
      </w:r>
      <w:r w:rsidR="00965691">
        <w:rPr>
          <w:rFonts w:ascii="Calibri" w:hAnsi="Calibri" w:cs="Arial"/>
          <w:sz w:val="24"/>
          <w:szCs w:val="24"/>
        </w:rPr>
        <w:t xml:space="preserve"> </w:t>
      </w:r>
      <w:r>
        <w:rPr>
          <w:rFonts w:ascii="Calibri" w:hAnsi="Calibri" w:cs="Arial"/>
          <w:sz w:val="24"/>
          <w:szCs w:val="24"/>
        </w:rPr>
        <w:t>Images reprinted with permission from</w:t>
      </w:r>
      <w:r w:rsidR="007F6C88">
        <w:rPr>
          <w:rFonts w:ascii="Calibri" w:hAnsi="Calibri" w:cs="Arial"/>
          <w:sz w:val="24"/>
          <w:szCs w:val="24"/>
        </w:rPr>
        <w:t xml:space="preserve"> </w:t>
      </w:r>
      <w:r w:rsidR="00560263">
        <w:rPr>
          <w:rFonts w:ascii="Calibri" w:hAnsi="Calibri" w:cs="Arial"/>
          <w:sz w:val="24"/>
          <w:szCs w:val="24"/>
        </w:rPr>
        <w:t>Brockway et al.</w:t>
      </w:r>
      <w:r w:rsidRPr="007F6C88">
        <w:rPr>
          <w:rFonts w:ascii="Calibri" w:hAnsi="Calibri" w:cs="Arial"/>
          <w:sz w:val="24"/>
          <w:szCs w:val="24"/>
          <w:vertAlign w:val="superscript"/>
        </w:rPr>
        <w:t>1</w:t>
      </w:r>
      <w:r w:rsidR="004A40DC">
        <w:rPr>
          <w:rFonts w:ascii="Calibri" w:hAnsi="Calibri" w:cs="Arial"/>
          <w:sz w:val="24"/>
          <w:szCs w:val="24"/>
          <w:vertAlign w:val="superscript"/>
        </w:rPr>
        <w:t>1</w:t>
      </w:r>
      <w:r>
        <w:rPr>
          <w:rFonts w:ascii="Calibri" w:hAnsi="Calibri" w:cs="Arial"/>
          <w:sz w:val="24"/>
          <w:szCs w:val="24"/>
        </w:rPr>
        <w:t>.</w:t>
      </w:r>
    </w:p>
    <w:p w14:paraId="4A1E8105" w14:textId="77777777" w:rsidR="009053CA" w:rsidRDefault="009053CA" w:rsidP="00017DEB">
      <w:pPr>
        <w:pStyle w:val="Body"/>
        <w:jc w:val="both"/>
        <w:rPr>
          <w:rFonts w:ascii="Calibri" w:hAnsi="Calibri"/>
          <w:sz w:val="24"/>
          <w:szCs w:val="24"/>
        </w:rPr>
      </w:pPr>
    </w:p>
    <w:p w14:paraId="0F487BD4" w14:textId="0DFD3E5C" w:rsidR="009053CA" w:rsidRDefault="00E53489" w:rsidP="00017DEB">
      <w:pPr>
        <w:pStyle w:val="Body"/>
        <w:jc w:val="both"/>
      </w:pPr>
      <w:r>
        <w:rPr>
          <w:rFonts w:ascii="Calibri" w:hAnsi="Calibri" w:cs="Arial"/>
          <w:b/>
          <w:bCs/>
          <w:sz w:val="24"/>
          <w:szCs w:val="24"/>
        </w:rPr>
        <w:t>Figure 2</w:t>
      </w:r>
      <w:r w:rsidR="00560263">
        <w:rPr>
          <w:rFonts w:ascii="Calibri" w:hAnsi="Calibri" w:cs="Arial"/>
          <w:b/>
          <w:sz w:val="24"/>
          <w:szCs w:val="24"/>
        </w:rPr>
        <w:t>:</w:t>
      </w:r>
      <w:r>
        <w:rPr>
          <w:rFonts w:ascii="Calibri" w:hAnsi="Calibri" w:cs="Arial"/>
          <w:b/>
          <w:sz w:val="24"/>
          <w:szCs w:val="24"/>
        </w:rPr>
        <w:t xml:space="preserve"> Time-lapse </w:t>
      </w:r>
      <w:r w:rsidRPr="00FC1648">
        <w:rPr>
          <w:rFonts w:ascii="Calibri" w:hAnsi="Calibri" w:cs="Arial"/>
          <w:b/>
          <w:iCs/>
          <w:sz w:val="24"/>
          <w:szCs w:val="24"/>
        </w:rPr>
        <w:t>in vivo</w:t>
      </w:r>
      <w:r>
        <w:rPr>
          <w:rFonts w:ascii="Calibri" w:hAnsi="Calibri" w:cs="Arial"/>
          <w:b/>
          <w:i/>
          <w:sz w:val="24"/>
          <w:szCs w:val="24"/>
        </w:rPr>
        <w:t xml:space="preserve"> </w:t>
      </w:r>
      <w:r>
        <w:rPr>
          <w:rFonts w:ascii="Calibri" w:hAnsi="Calibri" w:cs="Arial"/>
          <w:b/>
          <w:sz w:val="24"/>
          <w:szCs w:val="24"/>
        </w:rPr>
        <w:t>imaging combined with Brainbow color-coding distinguishe</w:t>
      </w:r>
      <w:r w:rsidR="00965691">
        <w:rPr>
          <w:rFonts w:ascii="Calibri" w:hAnsi="Calibri" w:cs="Arial"/>
          <w:b/>
          <w:sz w:val="24"/>
          <w:szCs w:val="24"/>
        </w:rPr>
        <w:t>d</w:t>
      </w:r>
      <w:r>
        <w:rPr>
          <w:rFonts w:ascii="Calibri" w:hAnsi="Calibri" w:cs="Arial"/>
          <w:b/>
          <w:sz w:val="24"/>
          <w:szCs w:val="24"/>
        </w:rPr>
        <w:t xml:space="preserve"> multiple neighboring clones of cells undergoing interkinetic nuclear migration and dividing.</w:t>
      </w:r>
      <w:r w:rsidR="00965691">
        <w:rPr>
          <w:rFonts w:ascii="Calibri" w:hAnsi="Calibri" w:cs="Arial"/>
          <w:b/>
          <w:sz w:val="24"/>
          <w:szCs w:val="24"/>
        </w:rPr>
        <w:t xml:space="preserve"> </w:t>
      </w:r>
    </w:p>
    <w:p w14:paraId="6AC333C7" w14:textId="05B40287" w:rsidR="009053CA" w:rsidRDefault="00FC1648" w:rsidP="00017DEB">
      <w:pPr>
        <w:pStyle w:val="Body"/>
        <w:jc w:val="both"/>
      </w:pPr>
      <w:r>
        <w:rPr>
          <w:rFonts w:ascii="Calibri" w:hAnsi="Calibri" w:cs="Arial"/>
          <w:sz w:val="24"/>
          <w:szCs w:val="24"/>
        </w:rPr>
        <w:t>(</w:t>
      </w:r>
      <w:r w:rsidR="00E53489" w:rsidRPr="00FC1648">
        <w:rPr>
          <w:rFonts w:ascii="Calibri" w:hAnsi="Calibri" w:cs="Arial"/>
          <w:b/>
          <w:bCs/>
          <w:sz w:val="24"/>
          <w:szCs w:val="24"/>
        </w:rPr>
        <w:t>A</w:t>
      </w:r>
      <w:r w:rsidR="00E53489">
        <w:rPr>
          <w:rFonts w:ascii="Calibri" w:hAnsi="Calibri" w:cs="Arial"/>
          <w:sz w:val="24"/>
          <w:szCs w:val="24"/>
        </w:rPr>
        <w:t xml:space="preserve">) Color-coded radial clusters labeled in </w:t>
      </w:r>
      <w:r w:rsidR="00F43CE3">
        <w:rPr>
          <w:rFonts w:ascii="Calibri" w:hAnsi="Calibri" w:cs="Arial"/>
          <w:sz w:val="24"/>
          <w:szCs w:val="24"/>
        </w:rPr>
        <w:t xml:space="preserve">the hindbrain of </w:t>
      </w:r>
      <w:r w:rsidR="00E53489">
        <w:rPr>
          <w:rFonts w:ascii="Calibri" w:hAnsi="Calibri" w:cs="Arial"/>
          <w:sz w:val="24"/>
          <w:szCs w:val="24"/>
        </w:rPr>
        <w:t xml:space="preserve">one fish expressing Brainbow at 2 dpf (55 hpf; </w:t>
      </w:r>
      <w:r w:rsidR="00E53489" w:rsidRPr="008C41BD">
        <w:rPr>
          <w:rFonts w:ascii="Calibri" w:hAnsi="Calibri" w:cs="Arial"/>
          <w:sz w:val="24"/>
          <w:szCs w:val="24"/>
        </w:rPr>
        <w:t>A</w:t>
      </w:r>
      <w:r w:rsidR="00E53489" w:rsidRPr="008C41BD">
        <w:rPr>
          <w:rFonts w:ascii="Calibri" w:hAnsi="Calibri" w:cs="Arial"/>
          <w:sz w:val="24"/>
          <w:szCs w:val="24"/>
          <w:vertAlign w:val="subscript"/>
        </w:rPr>
        <w:t>1</w:t>
      </w:r>
      <w:r w:rsidR="00E53489" w:rsidRPr="00965691">
        <w:rPr>
          <w:rFonts w:ascii="Calibri" w:hAnsi="Calibri" w:cs="Arial"/>
          <w:sz w:val="24"/>
          <w:szCs w:val="24"/>
        </w:rPr>
        <w:t xml:space="preserve">) and 3 dpf (71 hpf; </w:t>
      </w:r>
      <w:r w:rsidR="00E53489" w:rsidRPr="008C41BD">
        <w:rPr>
          <w:rFonts w:ascii="Calibri" w:hAnsi="Calibri" w:cs="Arial"/>
          <w:sz w:val="24"/>
          <w:szCs w:val="24"/>
        </w:rPr>
        <w:t>A</w:t>
      </w:r>
      <w:r w:rsidR="00E53489" w:rsidRPr="008C41BD">
        <w:rPr>
          <w:rFonts w:ascii="Calibri" w:hAnsi="Calibri" w:cs="Arial"/>
          <w:sz w:val="24"/>
          <w:szCs w:val="24"/>
          <w:vertAlign w:val="subscript"/>
        </w:rPr>
        <w:t>2</w:t>
      </w:r>
      <w:r w:rsidR="00E53489">
        <w:rPr>
          <w:rFonts w:ascii="Calibri" w:hAnsi="Calibri" w:cs="Arial"/>
          <w:sz w:val="24"/>
          <w:szCs w:val="24"/>
        </w:rPr>
        <w:t>); maximum intensity projections representing 62 μm and 47 μm respectively. Three color-coded radial clusters are identified with arrowheads at each time point.</w:t>
      </w:r>
      <w:r w:rsidR="00965691">
        <w:rPr>
          <w:rFonts w:ascii="Calibri" w:hAnsi="Calibri" w:cs="Arial"/>
          <w:sz w:val="24"/>
          <w:szCs w:val="24"/>
        </w:rPr>
        <w:t xml:space="preserve"> </w:t>
      </w:r>
      <w:r>
        <w:rPr>
          <w:rFonts w:ascii="Calibri" w:hAnsi="Calibri" w:cs="Arial"/>
          <w:sz w:val="24"/>
          <w:szCs w:val="24"/>
        </w:rPr>
        <w:t>(</w:t>
      </w:r>
      <w:r w:rsidRPr="00FC1648">
        <w:rPr>
          <w:rFonts w:ascii="Calibri" w:hAnsi="Calibri" w:cs="Arial"/>
          <w:b/>
          <w:bCs/>
          <w:sz w:val="24"/>
          <w:szCs w:val="24"/>
        </w:rPr>
        <w:t>B</w:t>
      </w:r>
      <w:r>
        <w:rPr>
          <w:rFonts w:ascii="Calibri" w:hAnsi="Calibri" w:cs="Arial"/>
          <w:sz w:val="24"/>
          <w:szCs w:val="24"/>
        </w:rPr>
        <w:t xml:space="preserve">) </w:t>
      </w:r>
      <w:r w:rsidR="00E53489">
        <w:rPr>
          <w:rFonts w:ascii="Calibri" w:hAnsi="Calibri" w:cs="Arial"/>
          <w:sz w:val="24"/>
          <w:szCs w:val="24"/>
        </w:rPr>
        <w:t>The color of all Brainbow-labeled cells in A</w:t>
      </w:r>
      <w:r w:rsidR="00E53489">
        <w:rPr>
          <w:rFonts w:ascii="Calibri" w:hAnsi="Calibri" w:cs="Arial"/>
          <w:sz w:val="24"/>
          <w:szCs w:val="24"/>
          <w:vertAlign w:val="subscript"/>
        </w:rPr>
        <w:t>1</w:t>
      </w:r>
      <w:r w:rsidR="00E53489">
        <w:rPr>
          <w:rFonts w:ascii="Calibri" w:hAnsi="Calibri" w:cs="Arial"/>
          <w:sz w:val="24"/>
          <w:szCs w:val="24"/>
        </w:rPr>
        <w:t xml:space="preserve"> and A</w:t>
      </w:r>
      <w:r w:rsidR="00E53489">
        <w:rPr>
          <w:rFonts w:ascii="Calibri" w:hAnsi="Calibri" w:cs="Arial"/>
          <w:sz w:val="24"/>
          <w:szCs w:val="24"/>
          <w:vertAlign w:val="subscript"/>
        </w:rPr>
        <w:t>2</w:t>
      </w:r>
      <w:r w:rsidR="00E53489">
        <w:rPr>
          <w:rFonts w:ascii="Calibri" w:hAnsi="Calibri" w:cs="Arial"/>
          <w:sz w:val="24"/>
          <w:szCs w:val="24"/>
        </w:rPr>
        <w:t xml:space="preserve"> </w:t>
      </w:r>
      <w:r w:rsidR="00E55AEB">
        <w:rPr>
          <w:rFonts w:ascii="Calibri" w:hAnsi="Calibri" w:cs="Arial"/>
          <w:sz w:val="24"/>
          <w:szCs w:val="24"/>
        </w:rPr>
        <w:t xml:space="preserve">was </w:t>
      </w:r>
      <w:r w:rsidR="00E53489">
        <w:rPr>
          <w:rFonts w:ascii="Calibri" w:hAnsi="Calibri" w:cs="Arial"/>
          <w:sz w:val="24"/>
          <w:szCs w:val="24"/>
        </w:rPr>
        <w:t xml:space="preserve">quantified as relative channel weights in the corresponding ternary plots in </w:t>
      </w:r>
      <w:r w:rsidR="00E53489" w:rsidRPr="008C41BD">
        <w:rPr>
          <w:rFonts w:ascii="Calibri" w:hAnsi="Calibri" w:cs="Arial"/>
          <w:sz w:val="24"/>
          <w:szCs w:val="24"/>
        </w:rPr>
        <w:t>B</w:t>
      </w:r>
      <w:r w:rsidR="00E53489" w:rsidRPr="008C41BD">
        <w:rPr>
          <w:rFonts w:ascii="Calibri" w:hAnsi="Calibri" w:cs="Arial"/>
          <w:sz w:val="24"/>
          <w:szCs w:val="24"/>
          <w:vertAlign w:val="subscript"/>
        </w:rPr>
        <w:t>1</w:t>
      </w:r>
      <w:r w:rsidR="00E53489" w:rsidRPr="00965691">
        <w:rPr>
          <w:rFonts w:ascii="Calibri" w:hAnsi="Calibri" w:cs="Arial"/>
          <w:sz w:val="24"/>
          <w:szCs w:val="24"/>
        </w:rPr>
        <w:t xml:space="preserve"> and </w:t>
      </w:r>
      <w:r w:rsidR="00E53489" w:rsidRPr="008C41BD">
        <w:rPr>
          <w:rFonts w:ascii="Calibri" w:hAnsi="Calibri" w:cs="Arial"/>
          <w:sz w:val="24"/>
          <w:szCs w:val="24"/>
        </w:rPr>
        <w:t>B</w:t>
      </w:r>
      <w:r w:rsidR="00E53489" w:rsidRPr="008C41BD">
        <w:rPr>
          <w:rFonts w:ascii="Calibri" w:hAnsi="Calibri" w:cs="Arial"/>
          <w:sz w:val="24"/>
          <w:szCs w:val="24"/>
          <w:vertAlign w:val="subscript"/>
        </w:rPr>
        <w:t>2</w:t>
      </w:r>
      <w:r w:rsidR="00E53489" w:rsidRPr="00FC1648">
        <w:rPr>
          <w:rFonts w:ascii="Calibri" w:hAnsi="Calibri" w:cs="Arial"/>
          <w:b/>
          <w:bCs/>
          <w:sz w:val="24"/>
          <w:szCs w:val="24"/>
        </w:rPr>
        <w:t xml:space="preserve"> </w:t>
      </w:r>
      <w:r w:rsidR="00E53489">
        <w:rPr>
          <w:rFonts w:ascii="Calibri" w:hAnsi="Calibri" w:cs="Arial"/>
          <w:sz w:val="24"/>
          <w:szCs w:val="24"/>
        </w:rPr>
        <w:t>(n</w:t>
      </w:r>
      <w:r w:rsidR="00965691">
        <w:rPr>
          <w:rFonts w:ascii="Calibri" w:hAnsi="Calibri" w:cs="Arial"/>
          <w:sz w:val="24"/>
          <w:szCs w:val="24"/>
        </w:rPr>
        <w:t xml:space="preserve"> </w:t>
      </w:r>
      <w:r w:rsidR="00E53489">
        <w:rPr>
          <w:rFonts w:ascii="Calibri" w:hAnsi="Calibri" w:cs="Arial"/>
          <w:sz w:val="24"/>
          <w:szCs w:val="24"/>
        </w:rPr>
        <w:t>=</w:t>
      </w:r>
      <w:r w:rsidR="00965691">
        <w:rPr>
          <w:rFonts w:ascii="Calibri" w:hAnsi="Calibri" w:cs="Arial"/>
          <w:sz w:val="24"/>
          <w:szCs w:val="24"/>
        </w:rPr>
        <w:t xml:space="preserve"> </w:t>
      </w:r>
      <w:r w:rsidR="00E53489">
        <w:rPr>
          <w:rFonts w:ascii="Calibri" w:hAnsi="Calibri" w:cs="Arial"/>
          <w:sz w:val="24"/>
          <w:szCs w:val="24"/>
        </w:rPr>
        <w:t xml:space="preserve">106 cells, 119 cells). </w:t>
      </w:r>
      <w:r>
        <w:rPr>
          <w:rFonts w:ascii="Calibri" w:hAnsi="Calibri" w:cs="Arial"/>
          <w:sz w:val="24"/>
          <w:szCs w:val="24"/>
        </w:rPr>
        <w:t>(</w:t>
      </w:r>
      <w:r w:rsidR="00E53489" w:rsidRPr="00FC1648">
        <w:rPr>
          <w:rFonts w:ascii="Calibri" w:hAnsi="Calibri" w:cs="Arial"/>
          <w:b/>
          <w:bCs/>
          <w:sz w:val="24"/>
          <w:szCs w:val="24"/>
        </w:rPr>
        <w:t>C</w:t>
      </w:r>
      <w:r w:rsidR="00E53489">
        <w:rPr>
          <w:rFonts w:ascii="Calibri" w:hAnsi="Calibri" w:cs="Arial"/>
          <w:sz w:val="24"/>
          <w:szCs w:val="24"/>
        </w:rPr>
        <w:t xml:space="preserve">) Zebrafish hindbrain at 35 hpf labeled with Brainbow (maximum intensity projection showing 24 μm); inset indicated with dashed white box is the first time point displayed in </w:t>
      </w:r>
      <w:r w:rsidR="00E53489" w:rsidRPr="00965691">
        <w:rPr>
          <w:rFonts w:ascii="Calibri" w:hAnsi="Calibri" w:cs="Arial"/>
          <w:sz w:val="24"/>
          <w:szCs w:val="24"/>
        </w:rPr>
        <w:t>D</w:t>
      </w:r>
      <w:r w:rsidR="00E53489">
        <w:rPr>
          <w:rFonts w:ascii="Calibri" w:hAnsi="Calibri" w:cs="Arial"/>
          <w:sz w:val="24"/>
          <w:szCs w:val="24"/>
        </w:rPr>
        <w:t xml:space="preserve">. </w:t>
      </w:r>
      <w:r>
        <w:rPr>
          <w:rFonts w:ascii="Calibri" w:hAnsi="Calibri" w:cs="Arial"/>
          <w:sz w:val="24"/>
          <w:szCs w:val="24"/>
        </w:rPr>
        <w:t>(</w:t>
      </w:r>
      <w:r w:rsidR="00E53489" w:rsidRPr="00FC1648">
        <w:rPr>
          <w:rFonts w:ascii="Calibri" w:hAnsi="Calibri" w:cs="Arial"/>
          <w:b/>
          <w:bCs/>
          <w:sz w:val="24"/>
          <w:szCs w:val="24"/>
        </w:rPr>
        <w:t>D</w:t>
      </w:r>
      <w:r w:rsidR="00E53489">
        <w:rPr>
          <w:rFonts w:ascii="Calibri" w:hAnsi="Calibri" w:cs="Arial"/>
          <w:sz w:val="24"/>
          <w:szCs w:val="24"/>
        </w:rPr>
        <w:t xml:space="preserve">) Series of time points taken at 30 </w:t>
      </w:r>
      <w:r w:rsidR="00E53489">
        <w:rPr>
          <w:rFonts w:ascii="Calibri" w:hAnsi="Calibri" w:cs="Arial"/>
          <w:sz w:val="24"/>
          <w:szCs w:val="24"/>
        </w:rPr>
        <w:lastRenderedPageBreak/>
        <w:t xml:space="preserve">min intervals in the hindbrain from </w:t>
      </w:r>
      <w:r w:rsidR="00E53489" w:rsidRPr="00965691">
        <w:rPr>
          <w:rFonts w:ascii="Calibri" w:hAnsi="Calibri" w:cs="Arial"/>
          <w:sz w:val="24"/>
          <w:szCs w:val="24"/>
        </w:rPr>
        <w:t>C</w:t>
      </w:r>
      <w:r w:rsidR="00E53489">
        <w:rPr>
          <w:rFonts w:ascii="Calibri" w:hAnsi="Calibri" w:cs="Arial"/>
          <w:sz w:val="24"/>
          <w:szCs w:val="24"/>
        </w:rPr>
        <w:t xml:space="preserve">. </w:t>
      </w:r>
      <w:r w:rsidR="00E55AEB">
        <w:rPr>
          <w:rFonts w:ascii="Calibri" w:hAnsi="Calibri" w:cs="Arial"/>
          <w:sz w:val="24"/>
          <w:szCs w:val="24"/>
        </w:rPr>
        <w:t xml:space="preserve">A </w:t>
      </w:r>
      <w:r w:rsidR="00E53489">
        <w:rPr>
          <w:rFonts w:ascii="Calibri" w:hAnsi="Calibri" w:cs="Arial"/>
          <w:sz w:val="24"/>
          <w:szCs w:val="24"/>
        </w:rPr>
        <w:t xml:space="preserve">period of </w:t>
      </w:r>
      <w:r w:rsidR="00E55AEB">
        <w:rPr>
          <w:rFonts w:ascii="Calibri" w:hAnsi="Calibri" w:cs="Arial"/>
          <w:sz w:val="24"/>
          <w:szCs w:val="24"/>
        </w:rPr>
        <w:t>&gt;</w:t>
      </w:r>
      <w:r w:rsidR="00E53489">
        <w:rPr>
          <w:rFonts w:ascii="Calibri" w:hAnsi="Calibri" w:cs="Arial"/>
          <w:sz w:val="24"/>
          <w:szCs w:val="24"/>
        </w:rPr>
        <w:t xml:space="preserve">9.5 h </w:t>
      </w:r>
      <w:r w:rsidR="00E55AEB">
        <w:rPr>
          <w:rFonts w:ascii="Calibri" w:hAnsi="Calibri" w:cs="Arial"/>
          <w:sz w:val="24"/>
          <w:szCs w:val="24"/>
        </w:rPr>
        <w:t xml:space="preserve">is </w:t>
      </w:r>
      <w:r w:rsidR="00E53489">
        <w:rPr>
          <w:rFonts w:ascii="Calibri" w:hAnsi="Calibri" w:cs="Arial"/>
          <w:sz w:val="24"/>
          <w:szCs w:val="24"/>
        </w:rPr>
        <w:t>shown</w:t>
      </w:r>
      <w:r w:rsidR="00E55AEB">
        <w:rPr>
          <w:rFonts w:ascii="Calibri" w:hAnsi="Calibri" w:cs="Arial"/>
          <w:sz w:val="24"/>
          <w:szCs w:val="24"/>
        </w:rPr>
        <w:t>.</w:t>
      </w:r>
      <w:r w:rsidR="00E53489">
        <w:rPr>
          <w:rFonts w:ascii="Calibri" w:hAnsi="Calibri" w:cs="Arial"/>
          <w:sz w:val="24"/>
          <w:szCs w:val="24"/>
        </w:rPr>
        <w:t xml:space="preserve"> </w:t>
      </w:r>
      <w:r w:rsidR="00E55AEB">
        <w:rPr>
          <w:rFonts w:ascii="Calibri" w:hAnsi="Calibri" w:cs="Arial"/>
          <w:sz w:val="24"/>
          <w:szCs w:val="24"/>
        </w:rPr>
        <w:t xml:space="preserve">The </w:t>
      </w:r>
      <w:r w:rsidR="00E53489">
        <w:rPr>
          <w:rFonts w:ascii="Calibri" w:hAnsi="Calibri" w:cs="Arial"/>
          <w:sz w:val="24"/>
          <w:szCs w:val="24"/>
        </w:rPr>
        <w:t>labeled cells underwent interkinetic nuclear migration; white arrowheads indicate a cell at the apical surface. Rounding up of the cell soma at the apical surface and a corresponding increase in clone number (e.g., red cell at 5.5 h and then 8 h) was considered a mitotic event.</w:t>
      </w:r>
      <w:r w:rsidR="00E53489">
        <w:rPr>
          <w:rFonts w:ascii="Calibri" w:hAnsi="Calibri" w:cs="Arial"/>
          <w:b/>
          <w:bCs/>
          <w:sz w:val="24"/>
          <w:szCs w:val="24"/>
        </w:rPr>
        <w:t xml:space="preserve"> </w:t>
      </w:r>
      <w:r w:rsidRPr="00FC1648">
        <w:rPr>
          <w:rFonts w:ascii="Calibri" w:hAnsi="Calibri" w:cs="Arial"/>
          <w:sz w:val="24"/>
          <w:szCs w:val="24"/>
        </w:rPr>
        <w:t>(</w:t>
      </w:r>
      <w:r w:rsidR="00E53489" w:rsidRPr="00FC1648">
        <w:rPr>
          <w:rFonts w:ascii="Calibri" w:hAnsi="Calibri" w:cs="Arial"/>
          <w:b/>
          <w:bCs/>
          <w:sz w:val="24"/>
          <w:szCs w:val="24"/>
        </w:rPr>
        <w:t>E</w:t>
      </w:r>
      <w:r w:rsidR="00E53489">
        <w:rPr>
          <w:rFonts w:ascii="Calibri" w:hAnsi="Calibri" w:cs="Arial"/>
          <w:sz w:val="24"/>
          <w:szCs w:val="24"/>
        </w:rPr>
        <w:t>) Dorsolateral view of zebrafish hindbrain at 30.5 hpf labeled with Brainbow,</w:t>
      </w:r>
      <w:r w:rsidR="00E53489">
        <w:rPr>
          <w:rFonts w:ascii="Calibri" w:hAnsi="Calibri" w:cs="Arial"/>
          <w:b/>
          <w:bCs/>
          <w:sz w:val="24"/>
          <w:szCs w:val="24"/>
        </w:rPr>
        <w:t xml:space="preserve"> </w:t>
      </w:r>
      <w:r w:rsidR="00E53489">
        <w:rPr>
          <w:rFonts w:ascii="Calibri" w:hAnsi="Calibri" w:cs="Arial"/>
          <w:sz w:val="24"/>
          <w:szCs w:val="24"/>
        </w:rPr>
        <w:t xml:space="preserve">where </w:t>
      </w:r>
      <w:r w:rsidR="00E55AEB">
        <w:rPr>
          <w:rFonts w:ascii="Calibri" w:hAnsi="Calibri" w:cs="Arial"/>
          <w:sz w:val="24"/>
          <w:szCs w:val="24"/>
        </w:rPr>
        <w:t xml:space="preserve">the </w:t>
      </w:r>
      <w:r w:rsidR="00E53489">
        <w:rPr>
          <w:rFonts w:ascii="Calibri" w:hAnsi="Calibri" w:cs="Arial"/>
          <w:sz w:val="24"/>
          <w:szCs w:val="24"/>
        </w:rPr>
        <w:t xml:space="preserve">white dashed-and-dotted line shows </w:t>
      </w:r>
      <w:r w:rsidR="00E55AEB">
        <w:rPr>
          <w:rFonts w:ascii="Calibri" w:hAnsi="Calibri" w:cs="Arial"/>
          <w:sz w:val="24"/>
          <w:szCs w:val="24"/>
        </w:rPr>
        <w:t xml:space="preserve">the </w:t>
      </w:r>
      <w:r w:rsidR="00E53489">
        <w:rPr>
          <w:rFonts w:ascii="Calibri" w:hAnsi="Calibri" w:cs="Arial"/>
          <w:sz w:val="24"/>
          <w:szCs w:val="24"/>
        </w:rPr>
        <w:t xml:space="preserve">approximate boundary of </w:t>
      </w:r>
      <w:r w:rsidR="00E55AEB">
        <w:rPr>
          <w:rFonts w:ascii="Calibri" w:hAnsi="Calibri" w:cs="Arial"/>
          <w:sz w:val="24"/>
          <w:szCs w:val="24"/>
        </w:rPr>
        <w:t xml:space="preserve">the </w:t>
      </w:r>
      <w:r w:rsidR="00E53489">
        <w:rPr>
          <w:rFonts w:ascii="Calibri" w:hAnsi="Calibri" w:cs="Arial"/>
          <w:sz w:val="24"/>
          <w:szCs w:val="24"/>
        </w:rPr>
        <w:t xml:space="preserve">head, and </w:t>
      </w:r>
      <w:r w:rsidR="00E55AEB">
        <w:rPr>
          <w:rFonts w:ascii="Calibri" w:hAnsi="Calibri" w:cs="Arial"/>
          <w:sz w:val="24"/>
          <w:szCs w:val="24"/>
        </w:rPr>
        <w:t xml:space="preserve">the </w:t>
      </w:r>
      <w:r w:rsidR="00E53489">
        <w:rPr>
          <w:rFonts w:ascii="Calibri" w:hAnsi="Calibri" w:cs="Arial"/>
          <w:sz w:val="24"/>
          <w:szCs w:val="24"/>
        </w:rPr>
        <w:t xml:space="preserve">white dashed box indicates </w:t>
      </w:r>
      <w:r w:rsidR="00E55AEB">
        <w:rPr>
          <w:rFonts w:ascii="Calibri" w:hAnsi="Calibri" w:cs="Arial"/>
          <w:sz w:val="24"/>
          <w:szCs w:val="24"/>
        </w:rPr>
        <w:t xml:space="preserve">the </w:t>
      </w:r>
      <w:r w:rsidR="00E53489">
        <w:rPr>
          <w:rFonts w:ascii="Calibri" w:hAnsi="Calibri" w:cs="Arial"/>
          <w:sz w:val="24"/>
          <w:szCs w:val="24"/>
        </w:rPr>
        <w:t xml:space="preserve">inset shown in </w:t>
      </w:r>
      <w:r w:rsidR="00E55AEB">
        <w:rPr>
          <w:rFonts w:ascii="Calibri" w:hAnsi="Calibri" w:cs="Arial"/>
          <w:sz w:val="24"/>
          <w:szCs w:val="24"/>
        </w:rPr>
        <w:t xml:space="preserve">the </w:t>
      </w:r>
      <w:r w:rsidR="00E53489">
        <w:rPr>
          <w:rFonts w:ascii="Calibri" w:hAnsi="Calibri" w:cs="Arial"/>
          <w:sz w:val="24"/>
          <w:szCs w:val="24"/>
        </w:rPr>
        <w:t xml:space="preserve">first time point of </w:t>
      </w:r>
      <w:r w:rsidR="00E53489" w:rsidRPr="00965691">
        <w:rPr>
          <w:rFonts w:ascii="Calibri" w:hAnsi="Calibri" w:cs="Arial"/>
          <w:sz w:val="24"/>
          <w:szCs w:val="24"/>
        </w:rPr>
        <w:t>F</w:t>
      </w:r>
      <w:r w:rsidR="00E53489">
        <w:rPr>
          <w:rFonts w:ascii="Calibri" w:hAnsi="Calibri" w:cs="Arial"/>
          <w:sz w:val="24"/>
          <w:szCs w:val="24"/>
        </w:rPr>
        <w:t xml:space="preserve">. </w:t>
      </w:r>
      <w:r>
        <w:rPr>
          <w:rFonts w:ascii="Calibri" w:hAnsi="Calibri" w:cs="Arial"/>
          <w:sz w:val="24"/>
          <w:szCs w:val="24"/>
        </w:rPr>
        <w:t>(</w:t>
      </w:r>
      <w:r w:rsidR="00E53489" w:rsidRPr="00FC1648">
        <w:rPr>
          <w:rFonts w:ascii="Calibri" w:hAnsi="Calibri" w:cs="Arial"/>
          <w:b/>
          <w:bCs/>
          <w:sz w:val="24"/>
          <w:szCs w:val="24"/>
        </w:rPr>
        <w:t>F</w:t>
      </w:r>
      <w:r w:rsidR="00E53489">
        <w:rPr>
          <w:rFonts w:ascii="Calibri" w:hAnsi="Calibri" w:cs="Arial"/>
          <w:sz w:val="24"/>
          <w:szCs w:val="24"/>
        </w:rPr>
        <w:t xml:space="preserve">) Series of time points taken at 30 min intervals in the hindbrain from E. Over a period of 1.5 </w:t>
      </w:r>
      <w:r w:rsidR="00E55AEB" w:rsidRPr="006D58BA">
        <w:rPr>
          <w:rFonts w:ascii="Calibri" w:hAnsi="Calibri" w:cs="Arial"/>
          <w:sz w:val="24"/>
          <w:szCs w:val="24"/>
        </w:rPr>
        <w:t>h</w:t>
      </w:r>
      <w:r w:rsidR="00E53489">
        <w:rPr>
          <w:rFonts w:ascii="Calibri" w:hAnsi="Calibri" w:cs="Arial"/>
          <w:sz w:val="24"/>
          <w:szCs w:val="24"/>
        </w:rPr>
        <w:t xml:space="preserve">, two blue cells indicated by the white arrowheads </w:t>
      </w:r>
      <w:r w:rsidR="00E55AEB">
        <w:rPr>
          <w:rFonts w:ascii="Calibri" w:hAnsi="Calibri" w:cs="Arial"/>
          <w:sz w:val="24"/>
          <w:szCs w:val="24"/>
        </w:rPr>
        <w:t xml:space="preserve">could </w:t>
      </w:r>
      <w:r w:rsidR="00E53489">
        <w:rPr>
          <w:rFonts w:ascii="Calibri" w:hAnsi="Calibri" w:cs="Arial"/>
          <w:sz w:val="24"/>
          <w:szCs w:val="24"/>
        </w:rPr>
        <w:t xml:space="preserve">be observed moving to the apical surface and undergoing mitosis, suggesting a clone containing two progenitor cells. Scale bar represents 20 μm in </w:t>
      </w:r>
      <w:r w:rsidR="00E53489" w:rsidRPr="00965691">
        <w:rPr>
          <w:rFonts w:ascii="Calibri" w:hAnsi="Calibri" w:cs="Arial"/>
          <w:sz w:val="24"/>
          <w:szCs w:val="24"/>
        </w:rPr>
        <w:t>A</w:t>
      </w:r>
      <w:r w:rsidR="00E53489">
        <w:rPr>
          <w:rFonts w:ascii="Calibri" w:hAnsi="Calibri" w:cs="Arial"/>
          <w:sz w:val="24"/>
          <w:szCs w:val="24"/>
        </w:rPr>
        <w:t xml:space="preserve">, 25 μm in </w:t>
      </w:r>
      <w:r w:rsidR="00E53489" w:rsidRPr="00965691">
        <w:rPr>
          <w:rFonts w:ascii="Calibri" w:hAnsi="Calibri" w:cs="Arial"/>
          <w:sz w:val="24"/>
          <w:szCs w:val="24"/>
        </w:rPr>
        <w:t>C</w:t>
      </w:r>
      <w:r w:rsidR="00E53489">
        <w:rPr>
          <w:rFonts w:ascii="Calibri" w:hAnsi="Calibri" w:cs="Arial"/>
          <w:sz w:val="24"/>
          <w:szCs w:val="24"/>
        </w:rPr>
        <w:t xml:space="preserve">, and 20 μm in </w:t>
      </w:r>
      <w:r w:rsidR="00E53489" w:rsidRPr="00965691">
        <w:rPr>
          <w:rFonts w:ascii="Calibri" w:hAnsi="Calibri" w:cs="Arial"/>
          <w:sz w:val="24"/>
          <w:szCs w:val="24"/>
        </w:rPr>
        <w:t>F</w:t>
      </w:r>
      <w:r w:rsidR="00E53489">
        <w:rPr>
          <w:rFonts w:ascii="Calibri" w:hAnsi="Calibri" w:cs="Arial"/>
          <w:sz w:val="24"/>
          <w:szCs w:val="24"/>
        </w:rPr>
        <w:t>.</w:t>
      </w:r>
      <w:r w:rsidR="00965691">
        <w:rPr>
          <w:rFonts w:ascii="Calibri" w:hAnsi="Calibri" w:cs="Arial"/>
          <w:sz w:val="24"/>
          <w:szCs w:val="24"/>
        </w:rPr>
        <w:t xml:space="preserve"> </w:t>
      </w:r>
      <w:r w:rsidR="00E53489">
        <w:rPr>
          <w:rFonts w:ascii="Calibri" w:hAnsi="Calibri" w:cs="Arial"/>
          <w:sz w:val="24"/>
          <w:szCs w:val="24"/>
        </w:rPr>
        <w:t xml:space="preserve">In </w:t>
      </w:r>
      <w:r w:rsidR="00E53489" w:rsidRPr="00965691">
        <w:rPr>
          <w:rFonts w:ascii="Calibri" w:hAnsi="Calibri" w:cs="Arial"/>
          <w:sz w:val="24"/>
          <w:szCs w:val="24"/>
        </w:rPr>
        <w:t>A</w:t>
      </w:r>
      <w:r w:rsidR="00E55AEB" w:rsidRPr="006D58BA">
        <w:rPr>
          <w:rFonts w:ascii="Calibri" w:hAnsi="Calibri" w:cs="Arial"/>
          <w:sz w:val="24"/>
          <w:szCs w:val="24"/>
        </w:rPr>
        <w:t>–</w:t>
      </w:r>
      <w:r w:rsidR="00E53489" w:rsidRPr="00965691">
        <w:rPr>
          <w:rFonts w:ascii="Calibri" w:hAnsi="Calibri" w:cs="Arial"/>
          <w:sz w:val="24"/>
          <w:szCs w:val="24"/>
        </w:rPr>
        <w:t>D</w:t>
      </w:r>
      <w:r w:rsidR="00E53489">
        <w:rPr>
          <w:rFonts w:ascii="Calibri" w:hAnsi="Calibri" w:cs="Arial"/>
          <w:sz w:val="24"/>
          <w:szCs w:val="24"/>
        </w:rPr>
        <w:t>, dorsal is up and rostral is to the left.</w:t>
      </w:r>
      <w:r w:rsidR="00965691">
        <w:rPr>
          <w:rFonts w:ascii="Calibri" w:hAnsi="Calibri" w:cs="Arial"/>
          <w:sz w:val="24"/>
          <w:szCs w:val="24"/>
        </w:rPr>
        <w:t xml:space="preserve"> </w:t>
      </w:r>
      <w:r w:rsidR="00E53489">
        <w:rPr>
          <w:rFonts w:ascii="Calibri" w:hAnsi="Calibri" w:cs="Arial"/>
          <w:sz w:val="24"/>
          <w:szCs w:val="24"/>
        </w:rPr>
        <w:t xml:space="preserve">In </w:t>
      </w:r>
      <w:r w:rsidR="00E53489" w:rsidRPr="00965691">
        <w:rPr>
          <w:rFonts w:ascii="Calibri" w:hAnsi="Calibri" w:cs="Arial"/>
          <w:sz w:val="24"/>
          <w:szCs w:val="24"/>
        </w:rPr>
        <w:t xml:space="preserve">E </w:t>
      </w:r>
      <w:r w:rsidR="00E53489">
        <w:rPr>
          <w:rFonts w:ascii="Calibri" w:hAnsi="Calibri" w:cs="Arial"/>
          <w:sz w:val="24"/>
          <w:szCs w:val="24"/>
        </w:rPr>
        <w:t xml:space="preserve">and </w:t>
      </w:r>
      <w:r w:rsidR="00E53489" w:rsidRPr="00965691">
        <w:rPr>
          <w:rFonts w:ascii="Calibri" w:hAnsi="Calibri" w:cs="Arial"/>
          <w:sz w:val="24"/>
          <w:szCs w:val="24"/>
        </w:rPr>
        <w:t>F</w:t>
      </w:r>
      <w:r w:rsidR="00E53489">
        <w:rPr>
          <w:rFonts w:ascii="Calibri" w:hAnsi="Calibri" w:cs="Arial"/>
          <w:sz w:val="24"/>
          <w:szCs w:val="24"/>
        </w:rPr>
        <w:t>, rostral is to the left.</w:t>
      </w:r>
      <w:r w:rsidR="00965691">
        <w:rPr>
          <w:rFonts w:ascii="Calibri" w:hAnsi="Calibri" w:cs="Arial"/>
          <w:sz w:val="24"/>
          <w:szCs w:val="24"/>
        </w:rPr>
        <w:t xml:space="preserve"> </w:t>
      </w:r>
      <w:r w:rsidR="00E53489">
        <w:rPr>
          <w:rFonts w:ascii="Calibri" w:hAnsi="Calibri" w:cs="Arial"/>
          <w:sz w:val="24"/>
          <w:szCs w:val="24"/>
        </w:rPr>
        <w:t>In all images, dTomato is coded as red, YFP is coded as green, and CFP is coded as blue. Images reprinted with permission from</w:t>
      </w:r>
      <w:r w:rsidR="00E55AEB" w:rsidRPr="00E55AEB">
        <w:rPr>
          <w:rFonts w:ascii="Calibri" w:hAnsi="Calibri" w:cs="Arial"/>
          <w:sz w:val="24"/>
          <w:szCs w:val="24"/>
        </w:rPr>
        <w:t xml:space="preserve"> </w:t>
      </w:r>
      <w:r w:rsidR="00E55AEB">
        <w:rPr>
          <w:rFonts w:ascii="Calibri" w:hAnsi="Calibri" w:cs="Arial"/>
          <w:sz w:val="24"/>
          <w:szCs w:val="24"/>
        </w:rPr>
        <w:t>Brockway et al.</w:t>
      </w:r>
      <w:r w:rsidR="00E53489" w:rsidRPr="007F6C88">
        <w:rPr>
          <w:rFonts w:ascii="Calibri" w:hAnsi="Calibri" w:cs="Arial"/>
          <w:sz w:val="24"/>
          <w:szCs w:val="24"/>
          <w:vertAlign w:val="superscript"/>
        </w:rPr>
        <w:t>1</w:t>
      </w:r>
      <w:r w:rsidR="004A40DC">
        <w:rPr>
          <w:rFonts w:ascii="Calibri" w:hAnsi="Calibri" w:cs="Arial"/>
          <w:sz w:val="24"/>
          <w:szCs w:val="24"/>
          <w:vertAlign w:val="superscript"/>
        </w:rPr>
        <w:t>1</w:t>
      </w:r>
      <w:r w:rsidR="00E53489">
        <w:rPr>
          <w:rFonts w:ascii="Calibri" w:hAnsi="Calibri" w:cs="Arial"/>
          <w:sz w:val="24"/>
          <w:szCs w:val="24"/>
        </w:rPr>
        <w:t>.</w:t>
      </w:r>
    </w:p>
    <w:p w14:paraId="5DA6493C" w14:textId="77777777" w:rsidR="009053CA" w:rsidRDefault="009053CA" w:rsidP="00017DEB">
      <w:pPr>
        <w:pStyle w:val="Body"/>
        <w:jc w:val="both"/>
        <w:rPr>
          <w:rFonts w:ascii="Calibri" w:hAnsi="Calibri"/>
          <w:sz w:val="24"/>
          <w:szCs w:val="24"/>
        </w:rPr>
      </w:pPr>
    </w:p>
    <w:p w14:paraId="7494D250" w14:textId="1600B70D" w:rsidR="009053CA" w:rsidRDefault="00E53489" w:rsidP="00017DEB">
      <w:pPr>
        <w:pStyle w:val="Body"/>
        <w:jc w:val="both"/>
      </w:pPr>
      <w:r>
        <w:rPr>
          <w:rFonts w:ascii="Calibri" w:hAnsi="Calibri" w:cs="Arial"/>
          <w:b/>
          <w:bCs/>
          <w:sz w:val="24"/>
          <w:szCs w:val="24"/>
        </w:rPr>
        <w:t>Figure 3</w:t>
      </w:r>
      <w:r w:rsidR="00560263">
        <w:rPr>
          <w:rFonts w:ascii="Calibri" w:hAnsi="Calibri" w:cs="Arial"/>
          <w:b/>
          <w:sz w:val="24"/>
          <w:szCs w:val="24"/>
        </w:rPr>
        <w:t>:</w:t>
      </w:r>
      <w:r>
        <w:rPr>
          <w:rFonts w:ascii="Calibri" w:hAnsi="Calibri" w:cs="Arial"/>
          <w:b/>
          <w:sz w:val="24"/>
          <w:szCs w:val="24"/>
        </w:rPr>
        <w:t xml:space="preserve"> Cells in the ventricular zone undergo cell death </w:t>
      </w:r>
      <w:r w:rsidRPr="00FC1648">
        <w:rPr>
          <w:rFonts w:ascii="Calibri" w:hAnsi="Calibri" w:cs="Arial"/>
          <w:b/>
          <w:iCs/>
          <w:sz w:val="24"/>
          <w:szCs w:val="24"/>
        </w:rPr>
        <w:t>in vivo.</w:t>
      </w:r>
      <w:r>
        <w:rPr>
          <w:rFonts w:ascii="Calibri" w:hAnsi="Calibri" w:cs="Arial"/>
          <w:b/>
          <w:sz w:val="24"/>
          <w:szCs w:val="24"/>
        </w:rPr>
        <w:t xml:space="preserve"> </w:t>
      </w:r>
      <w:r w:rsidR="00FC1648">
        <w:rPr>
          <w:rFonts w:ascii="Calibri" w:hAnsi="Calibri" w:cs="Arial"/>
          <w:sz w:val="24"/>
          <w:szCs w:val="24"/>
        </w:rPr>
        <w:t>(</w:t>
      </w:r>
      <w:r w:rsidRPr="00FC1648">
        <w:rPr>
          <w:rFonts w:ascii="Calibri" w:hAnsi="Calibri" w:cs="Arial"/>
          <w:b/>
          <w:bCs/>
          <w:sz w:val="24"/>
          <w:szCs w:val="24"/>
        </w:rPr>
        <w:t>A</w:t>
      </w:r>
      <w:r>
        <w:rPr>
          <w:rFonts w:ascii="Calibri" w:hAnsi="Calibri" w:cs="Arial"/>
          <w:sz w:val="24"/>
          <w:szCs w:val="24"/>
        </w:rPr>
        <w:t xml:space="preserve">) Zebrafish hindbrain at 31 hpf labeled with Brainbow (maximum intensity projection representing 36 μm). White dashed box indicates inset shown in the first time point in </w:t>
      </w:r>
      <w:r w:rsidRPr="00965691">
        <w:rPr>
          <w:rFonts w:ascii="Calibri" w:hAnsi="Calibri" w:cs="Arial"/>
          <w:sz w:val="24"/>
          <w:szCs w:val="24"/>
        </w:rPr>
        <w:t>B</w:t>
      </w:r>
      <w:r>
        <w:rPr>
          <w:rFonts w:ascii="Calibri" w:hAnsi="Calibri" w:cs="Arial"/>
          <w:sz w:val="24"/>
          <w:szCs w:val="24"/>
        </w:rPr>
        <w:t xml:space="preserve">. </w:t>
      </w:r>
      <w:r w:rsidR="00FC1648">
        <w:rPr>
          <w:rFonts w:ascii="Calibri" w:hAnsi="Calibri" w:cs="Arial"/>
          <w:sz w:val="24"/>
          <w:szCs w:val="24"/>
        </w:rPr>
        <w:t>(</w:t>
      </w:r>
      <w:r w:rsidRPr="00FC1648">
        <w:rPr>
          <w:rFonts w:ascii="Calibri" w:hAnsi="Calibri" w:cs="Arial"/>
          <w:b/>
          <w:bCs/>
          <w:sz w:val="24"/>
          <w:szCs w:val="24"/>
        </w:rPr>
        <w:t>B</w:t>
      </w:r>
      <w:r>
        <w:rPr>
          <w:rFonts w:ascii="Calibri" w:hAnsi="Calibri" w:cs="Arial"/>
          <w:sz w:val="24"/>
          <w:szCs w:val="24"/>
        </w:rPr>
        <w:t xml:space="preserve">) Series of time points showing hindbrain in </w:t>
      </w:r>
      <w:r w:rsidRPr="00965691">
        <w:rPr>
          <w:rFonts w:ascii="Calibri" w:hAnsi="Calibri" w:cs="Arial"/>
          <w:sz w:val="24"/>
          <w:szCs w:val="24"/>
        </w:rPr>
        <w:t>A</w:t>
      </w:r>
      <w:r>
        <w:rPr>
          <w:rFonts w:ascii="Calibri" w:hAnsi="Calibri" w:cs="Arial"/>
          <w:sz w:val="24"/>
          <w:szCs w:val="24"/>
        </w:rPr>
        <w:t xml:space="preserve"> at 30</w:t>
      </w:r>
      <w:r w:rsidR="00321815">
        <w:rPr>
          <w:rFonts w:ascii="Calibri" w:hAnsi="Calibri" w:cs="Arial"/>
          <w:sz w:val="24"/>
          <w:szCs w:val="24"/>
        </w:rPr>
        <w:t xml:space="preserve"> </w:t>
      </w:r>
      <w:r>
        <w:rPr>
          <w:rFonts w:ascii="Calibri" w:hAnsi="Calibri" w:cs="Arial"/>
          <w:sz w:val="24"/>
          <w:szCs w:val="24"/>
        </w:rPr>
        <w:t xml:space="preserve">min intervals. White arrowhead in </w:t>
      </w:r>
      <w:r w:rsidR="00E55AEB">
        <w:rPr>
          <w:rFonts w:ascii="Calibri" w:hAnsi="Calibri" w:cs="Arial"/>
          <w:sz w:val="24"/>
          <w:szCs w:val="24"/>
        </w:rPr>
        <w:t xml:space="preserve">the </w:t>
      </w:r>
      <w:r>
        <w:rPr>
          <w:rFonts w:ascii="Calibri" w:hAnsi="Calibri" w:cs="Arial"/>
          <w:sz w:val="24"/>
          <w:szCs w:val="24"/>
        </w:rPr>
        <w:t xml:space="preserve">first panel shows </w:t>
      </w:r>
      <w:r w:rsidR="00E55AEB">
        <w:rPr>
          <w:rFonts w:ascii="Calibri" w:hAnsi="Calibri" w:cs="Arial"/>
          <w:sz w:val="24"/>
          <w:szCs w:val="24"/>
        </w:rPr>
        <w:t xml:space="preserve">a </w:t>
      </w:r>
      <w:r>
        <w:rPr>
          <w:rFonts w:ascii="Calibri" w:hAnsi="Calibri" w:cs="Arial"/>
          <w:sz w:val="24"/>
          <w:szCs w:val="24"/>
        </w:rPr>
        <w:t>lavender cell that under</w:t>
      </w:r>
      <w:r w:rsidR="00E55AEB">
        <w:rPr>
          <w:rFonts w:ascii="Calibri" w:hAnsi="Calibri" w:cs="Arial"/>
          <w:sz w:val="24"/>
          <w:szCs w:val="24"/>
        </w:rPr>
        <w:t>went</w:t>
      </w:r>
      <w:r>
        <w:rPr>
          <w:rFonts w:ascii="Calibri" w:hAnsi="Calibri" w:cs="Arial"/>
          <w:sz w:val="24"/>
          <w:szCs w:val="24"/>
        </w:rPr>
        <w:t xml:space="preserve"> apoptosis </w:t>
      </w:r>
      <w:r w:rsidR="00E55AEB">
        <w:rPr>
          <w:rFonts w:ascii="Calibri" w:hAnsi="Calibri" w:cs="Arial"/>
          <w:sz w:val="24"/>
          <w:szCs w:val="24"/>
        </w:rPr>
        <w:t xml:space="preserve">as shown </w:t>
      </w:r>
      <w:r>
        <w:rPr>
          <w:rFonts w:ascii="Calibri" w:hAnsi="Calibri" w:cs="Arial"/>
          <w:sz w:val="24"/>
          <w:szCs w:val="24"/>
        </w:rPr>
        <w:t>in subsequent panels, indicated by cell fragmentation followed by gradual clearance of apoptotic bodies. Neighboring labeled cells appeared healthy throughout.</w:t>
      </w:r>
      <w:r w:rsidR="00965691">
        <w:rPr>
          <w:rFonts w:ascii="Calibri" w:hAnsi="Calibri" w:cs="Arial"/>
          <w:sz w:val="24"/>
          <w:szCs w:val="24"/>
        </w:rPr>
        <w:t xml:space="preserve"> </w:t>
      </w:r>
      <w:r>
        <w:rPr>
          <w:rFonts w:ascii="Calibri" w:hAnsi="Calibri" w:cs="Arial"/>
          <w:sz w:val="24"/>
          <w:szCs w:val="24"/>
        </w:rPr>
        <w:t xml:space="preserve">Dorsal is up and rostral is to the left. Scale bar represents 20 μm in </w:t>
      </w:r>
      <w:r w:rsidRPr="00965691">
        <w:rPr>
          <w:rFonts w:ascii="Calibri" w:hAnsi="Calibri" w:cs="Arial"/>
          <w:sz w:val="24"/>
          <w:szCs w:val="24"/>
        </w:rPr>
        <w:t>B</w:t>
      </w:r>
      <w:r>
        <w:rPr>
          <w:rFonts w:ascii="Calibri" w:hAnsi="Calibri" w:cs="Arial"/>
          <w:sz w:val="24"/>
          <w:szCs w:val="24"/>
        </w:rPr>
        <w:t>.</w:t>
      </w:r>
      <w:r>
        <w:rPr>
          <w:rFonts w:ascii="Calibri" w:hAnsi="Calibri" w:cs="Arial"/>
          <w:b/>
          <w:bCs/>
          <w:sz w:val="24"/>
          <w:szCs w:val="24"/>
        </w:rPr>
        <w:t xml:space="preserve"> </w:t>
      </w:r>
      <w:r>
        <w:rPr>
          <w:rFonts w:ascii="Calibri" w:hAnsi="Calibri" w:cs="Arial"/>
          <w:sz w:val="24"/>
          <w:szCs w:val="24"/>
        </w:rPr>
        <w:t xml:space="preserve">In all images, dTomato is coded as red, YFP is coded as green, and CFP is coded as blue. Images reprinted with permission from </w:t>
      </w:r>
      <w:r w:rsidR="00965691">
        <w:rPr>
          <w:rFonts w:ascii="Calibri" w:hAnsi="Calibri" w:cs="Arial"/>
          <w:sz w:val="24"/>
          <w:szCs w:val="24"/>
        </w:rPr>
        <w:t>Brockway et al.</w:t>
      </w:r>
      <w:r w:rsidRPr="00AD17C5">
        <w:rPr>
          <w:rFonts w:ascii="Calibri" w:hAnsi="Calibri" w:cs="Arial"/>
          <w:sz w:val="24"/>
          <w:szCs w:val="24"/>
          <w:vertAlign w:val="superscript"/>
        </w:rPr>
        <w:t>1</w:t>
      </w:r>
      <w:r w:rsidR="004A40DC">
        <w:rPr>
          <w:rFonts w:ascii="Calibri" w:hAnsi="Calibri" w:cs="Arial"/>
          <w:sz w:val="24"/>
          <w:szCs w:val="24"/>
          <w:vertAlign w:val="superscript"/>
        </w:rPr>
        <w:t>1</w:t>
      </w:r>
      <w:r>
        <w:rPr>
          <w:rFonts w:ascii="Calibri" w:hAnsi="Calibri" w:cs="Arial"/>
          <w:sz w:val="24"/>
          <w:szCs w:val="24"/>
        </w:rPr>
        <w:t>.</w:t>
      </w:r>
    </w:p>
    <w:p w14:paraId="3C2EE963" w14:textId="77777777" w:rsidR="009053CA" w:rsidRDefault="009053CA" w:rsidP="00017DEB">
      <w:pPr>
        <w:rPr>
          <w:color w:val="808080"/>
        </w:rPr>
      </w:pPr>
    </w:p>
    <w:p w14:paraId="6EBC3CC0" w14:textId="77777777" w:rsidR="009053CA" w:rsidRDefault="00E53489" w:rsidP="00017DEB">
      <w:r>
        <w:rPr>
          <w:b/>
        </w:rPr>
        <w:t>DISCUSSION</w:t>
      </w:r>
      <w:r>
        <w:rPr>
          <w:b/>
          <w:bCs/>
        </w:rPr>
        <w:t xml:space="preserve">: </w:t>
      </w:r>
    </w:p>
    <w:p w14:paraId="46737E05" w14:textId="6D4DDA17" w:rsidR="009053CA" w:rsidRDefault="00E53489" w:rsidP="00017DEB">
      <w:pPr>
        <w:pStyle w:val="Body"/>
        <w:widowControl w:val="0"/>
        <w:jc w:val="both"/>
      </w:pPr>
      <w:r>
        <w:rPr>
          <w:rFonts w:ascii="Calibri" w:eastAsia="Calibri" w:hAnsi="Calibri" w:cs="Calibri"/>
          <w:sz w:val="24"/>
          <w:szCs w:val="24"/>
        </w:rPr>
        <w:t xml:space="preserve">This protocol describes a method to visualize clones of progenitor cells and neurons in the developing zebrafish hindbrain and follow </w:t>
      </w:r>
      <w:r w:rsidRPr="00FC1648">
        <w:rPr>
          <w:rFonts w:ascii="Calibri" w:eastAsia="Calibri" w:hAnsi="Calibri" w:cs="Calibri"/>
          <w:sz w:val="24"/>
          <w:szCs w:val="24"/>
        </w:rPr>
        <w:t>them in vivo using</w:t>
      </w:r>
      <w:r>
        <w:rPr>
          <w:rFonts w:ascii="Calibri" w:eastAsia="Calibri" w:hAnsi="Calibri" w:cs="Calibri"/>
          <w:sz w:val="24"/>
          <w:szCs w:val="24"/>
        </w:rPr>
        <w:t xml:space="preserve"> </w:t>
      </w:r>
      <w:r w:rsidR="00CE1BF6">
        <w:rPr>
          <w:rFonts w:ascii="Calibri" w:eastAsia="Calibri" w:hAnsi="Calibri" w:cs="Calibri"/>
          <w:sz w:val="24"/>
          <w:szCs w:val="24"/>
        </w:rPr>
        <w:t xml:space="preserve">Brainbow and </w:t>
      </w:r>
      <w:r>
        <w:rPr>
          <w:rFonts w:ascii="Calibri" w:eastAsia="Calibri" w:hAnsi="Calibri" w:cs="Calibri"/>
          <w:sz w:val="24"/>
          <w:szCs w:val="24"/>
        </w:rPr>
        <w:t>time-lapse confocal microscopy</w:t>
      </w:r>
      <w:bookmarkStart w:id="126" w:name="__UnoMark__25644_3916967673"/>
      <w:bookmarkStart w:id="127" w:name="__UnoMark__25613_3916967673"/>
      <w:bookmarkStart w:id="128" w:name="Mendeley_Bookmark_rmNmYw3xE2"/>
      <w:bookmarkStart w:id="129" w:name="Mendeley_Bookmark_hTNJof7uw0"/>
      <w:r>
        <w:rPr>
          <w:rFonts w:ascii="Calibri" w:eastAsia="Calibri" w:hAnsi="Calibri" w:cs="Calibri"/>
          <w:sz w:val="24"/>
          <w:szCs w:val="24"/>
          <w:vertAlign w:val="superscript"/>
        </w:rPr>
        <w:t>11</w:t>
      </w:r>
      <w:bookmarkEnd w:id="126"/>
      <w:bookmarkEnd w:id="127"/>
      <w:bookmarkEnd w:id="128"/>
      <w:bookmarkEnd w:id="129"/>
      <w:r>
        <w:rPr>
          <w:rFonts w:ascii="Calibri" w:eastAsia="Calibri" w:hAnsi="Calibri" w:cs="Calibri"/>
          <w:sz w:val="24"/>
          <w:szCs w:val="24"/>
        </w:rPr>
        <w:t>. The major advantage</w:t>
      </w:r>
      <w:r w:rsidR="00E55AEB">
        <w:rPr>
          <w:rFonts w:ascii="Calibri" w:eastAsia="Calibri" w:hAnsi="Calibri" w:cs="Calibri"/>
          <w:sz w:val="24"/>
          <w:szCs w:val="24"/>
        </w:rPr>
        <w:t xml:space="preserve"> of this protocol</w:t>
      </w:r>
      <w:r>
        <w:rPr>
          <w:rFonts w:ascii="Calibri" w:eastAsia="Calibri" w:hAnsi="Calibri" w:cs="Calibri"/>
          <w:sz w:val="24"/>
          <w:szCs w:val="24"/>
        </w:rPr>
        <w:t xml:space="preserve"> in comparison to </w:t>
      </w:r>
      <w:r w:rsidRPr="00FC1648">
        <w:rPr>
          <w:rFonts w:ascii="Calibri" w:eastAsia="Calibri" w:hAnsi="Calibri" w:cs="Calibri"/>
          <w:sz w:val="24"/>
          <w:szCs w:val="24"/>
        </w:rPr>
        <w:t>in vitro or ex vivo</w:t>
      </w:r>
      <w:r>
        <w:rPr>
          <w:rFonts w:ascii="Calibri" w:eastAsia="Calibri" w:hAnsi="Calibri" w:cs="Calibri"/>
          <w:i/>
          <w:iCs/>
          <w:sz w:val="24"/>
          <w:szCs w:val="24"/>
        </w:rPr>
        <w:t xml:space="preserve"> </w:t>
      </w:r>
      <w:r>
        <w:rPr>
          <w:rFonts w:ascii="Calibri" w:eastAsia="Calibri" w:hAnsi="Calibri" w:cs="Calibri"/>
          <w:sz w:val="24"/>
          <w:szCs w:val="24"/>
        </w:rPr>
        <w:t xml:space="preserve">studies is the ability to </w:t>
      </w:r>
      <w:r w:rsidR="00E55AEB">
        <w:rPr>
          <w:rFonts w:ascii="Calibri" w:eastAsia="Calibri" w:hAnsi="Calibri" w:cs="Calibri"/>
          <w:sz w:val="24"/>
          <w:szCs w:val="24"/>
        </w:rPr>
        <w:t xml:space="preserve">directly </w:t>
      </w:r>
      <w:r>
        <w:rPr>
          <w:rFonts w:ascii="Calibri" w:eastAsia="Calibri" w:hAnsi="Calibri" w:cs="Calibri"/>
          <w:sz w:val="24"/>
          <w:szCs w:val="24"/>
        </w:rPr>
        <w:t>observe the proliferative zone of the vertebrate brain in its natural milieu over time. This technique builds on previous studies</w:t>
      </w:r>
      <w:r w:rsidR="00411795">
        <w:rPr>
          <w:rFonts w:ascii="Calibri" w:eastAsia="Calibri" w:hAnsi="Calibri" w:cs="Calibri"/>
          <w:sz w:val="24"/>
          <w:szCs w:val="24"/>
        </w:rPr>
        <w:t>,</w:t>
      </w:r>
      <w:r>
        <w:rPr>
          <w:rFonts w:ascii="Calibri" w:eastAsia="Calibri" w:hAnsi="Calibri" w:cs="Calibri"/>
          <w:sz w:val="24"/>
          <w:szCs w:val="24"/>
        </w:rPr>
        <w:t xml:space="preserve"> which labeled a single clone using retroviral vectors</w:t>
      </w:r>
      <w:r w:rsidR="00E55AEB">
        <w:rPr>
          <w:rFonts w:ascii="Calibri" w:eastAsia="Calibri" w:hAnsi="Calibri" w:cs="Calibri"/>
          <w:sz w:val="24"/>
          <w:szCs w:val="24"/>
        </w:rPr>
        <w:t>.</w:t>
      </w:r>
      <w:r>
        <w:rPr>
          <w:rFonts w:ascii="Calibri" w:eastAsia="Calibri" w:hAnsi="Calibri" w:cs="Calibri"/>
          <w:sz w:val="24"/>
          <w:szCs w:val="24"/>
        </w:rPr>
        <w:t xml:space="preserve"> </w:t>
      </w:r>
      <w:r w:rsidR="00E55AEB">
        <w:rPr>
          <w:rFonts w:ascii="Calibri" w:eastAsia="Calibri" w:hAnsi="Calibri" w:cs="Calibri"/>
          <w:sz w:val="24"/>
          <w:szCs w:val="24"/>
        </w:rPr>
        <w:t xml:space="preserve">In </w:t>
      </w:r>
      <w:r>
        <w:rPr>
          <w:rFonts w:ascii="Calibri" w:eastAsia="Calibri" w:hAnsi="Calibri" w:cs="Calibri"/>
          <w:sz w:val="24"/>
          <w:szCs w:val="24"/>
        </w:rPr>
        <w:t>contrast,</w:t>
      </w:r>
      <w:r w:rsidR="00411795">
        <w:rPr>
          <w:rFonts w:ascii="Calibri" w:eastAsia="Calibri" w:hAnsi="Calibri" w:cs="Calibri"/>
          <w:sz w:val="24"/>
          <w:szCs w:val="24"/>
        </w:rPr>
        <w:t xml:space="preserve"> </w:t>
      </w:r>
      <w:r>
        <w:rPr>
          <w:rFonts w:ascii="Calibri" w:eastAsia="Calibri" w:hAnsi="Calibri" w:cs="Calibri"/>
          <w:sz w:val="24"/>
          <w:szCs w:val="24"/>
        </w:rPr>
        <w:t xml:space="preserve">the use of the </w:t>
      </w:r>
      <w:r>
        <w:rPr>
          <w:rFonts w:ascii="Calibri" w:eastAsia="Calibri" w:hAnsi="Calibri" w:cs="Calibri"/>
          <w:i/>
          <w:iCs/>
          <w:sz w:val="24"/>
          <w:szCs w:val="24"/>
        </w:rPr>
        <w:t>hsp</w:t>
      </w:r>
      <w:r>
        <w:rPr>
          <w:rFonts w:ascii="Calibri" w:eastAsia="Calibri" w:hAnsi="Calibri" w:cs="Calibri"/>
          <w:sz w:val="24"/>
          <w:szCs w:val="24"/>
        </w:rPr>
        <w:t>:Zebrabow construct color-codes many clones</w:t>
      </w:r>
      <w:r w:rsidR="00411795">
        <w:rPr>
          <w:rFonts w:ascii="Calibri" w:eastAsia="Calibri" w:hAnsi="Calibri" w:cs="Calibri"/>
          <w:sz w:val="24"/>
          <w:szCs w:val="24"/>
        </w:rPr>
        <w:t xml:space="preserve"> simultaneously</w:t>
      </w:r>
      <w:r>
        <w:rPr>
          <w:rFonts w:ascii="Calibri" w:eastAsia="Calibri" w:hAnsi="Calibri" w:cs="Calibri"/>
          <w:sz w:val="24"/>
          <w:szCs w:val="24"/>
        </w:rPr>
        <w:t xml:space="preserve">, allowing multiplex lineage tracing and a focus on dynamics </w:t>
      </w:r>
      <w:r w:rsidR="00411795">
        <w:rPr>
          <w:rFonts w:ascii="Calibri" w:eastAsia="Calibri" w:hAnsi="Calibri" w:cs="Calibri"/>
          <w:sz w:val="24"/>
          <w:szCs w:val="24"/>
        </w:rPr>
        <w:t>among</w:t>
      </w:r>
      <w:r>
        <w:rPr>
          <w:rFonts w:ascii="Calibri" w:eastAsia="Calibri" w:hAnsi="Calibri" w:cs="Calibri"/>
          <w:sz w:val="24"/>
          <w:szCs w:val="24"/>
        </w:rPr>
        <w:t xml:space="preserve"> clones</w:t>
      </w:r>
      <w:bookmarkStart w:id="130" w:name="__UnoMark__25645_3916967673"/>
      <w:bookmarkStart w:id="131" w:name="__UnoMark__25640_3916967673"/>
      <w:bookmarkStart w:id="132" w:name="Mendeley_Bookmark_Z3KjVGDhOw"/>
      <w:bookmarkStart w:id="133" w:name="Mendeley_Bookmark_JyyiysGcw7"/>
      <w:r>
        <w:rPr>
          <w:rFonts w:ascii="Calibri" w:eastAsia="Calibri" w:hAnsi="Calibri" w:cs="Calibri"/>
          <w:sz w:val="24"/>
          <w:szCs w:val="24"/>
          <w:vertAlign w:val="superscript"/>
        </w:rPr>
        <w:t>11</w:t>
      </w:r>
      <w:bookmarkEnd w:id="130"/>
      <w:bookmarkEnd w:id="131"/>
      <w:bookmarkEnd w:id="132"/>
      <w:bookmarkEnd w:id="133"/>
      <w:r>
        <w:rPr>
          <w:rFonts w:ascii="Calibri" w:eastAsia="Calibri" w:hAnsi="Calibri" w:cs="Calibri"/>
          <w:sz w:val="24"/>
          <w:szCs w:val="24"/>
        </w:rPr>
        <w:t xml:space="preserve">. This protocol can be modified to focus on development in other systems or cell types. For example, different Brainbow constructs can be expressed in zebrafish embryos. Use of the zebrafish hsp70 promoter in </w:t>
      </w:r>
      <w:r>
        <w:rPr>
          <w:rFonts w:ascii="Calibri" w:eastAsia="Calibri" w:hAnsi="Calibri" w:cs="Calibri"/>
          <w:i/>
          <w:iCs/>
          <w:sz w:val="24"/>
          <w:szCs w:val="24"/>
        </w:rPr>
        <w:t>hsp</w:t>
      </w:r>
      <w:r>
        <w:rPr>
          <w:rFonts w:ascii="Calibri" w:eastAsia="Calibri" w:hAnsi="Calibri" w:cs="Calibri"/>
          <w:sz w:val="24"/>
          <w:szCs w:val="24"/>
        </w:rPr>
        <w:t>:Zebrabow will result in mosaic labeling of a variety of cell types following heat shock, including neural progenitors and neurons</w:t>
      </w:r>
      <w:bookmarkStart w:id="134" w:name="__UnoMark__25656_3916967673"/>
      <w:bookmarkStart w:id="135" w:name="__UnoMark__25636_3916967673"/>
      <w:bookmarkStart w:id="136" w:name="Mendeley_Bookmark_y5ne8VbLFm"/>
      <w:bookmarkStart w:id="137" w:name="Mendeley_Bookmark_ASp0tvaFay"/>
      <w:r>
        <w:rPr>
          <w:rFonts w:ascii="Calibri" w:eastAsia="Calibri" w:hAnsi="Calibri" w:cs="Calibri"/>
          <w:sz w:val="24"/>
          <w:szCs w:val="24"/>
          <w:vertAlign w:val="superscript"/>
        </w:rPr>
        <w:t>11</w:t>
      </w:r>
      <w:bookmarkEnd w:id="134"/>
      <w:bookmarkEnd w:id="135"/>
      <w:bookmarkEnd w:id="136"/>
      <w:bookmarkEnd w:id="137"/>
      <w:r w:rsidR="00E55AEB">
        <w:rPr>
          <w:rFonts w:ascii="Calibri" w:eastAsia="Calibri" w:hAnsi="Calibri" w:cs="Calibri"/>
          <w:sz w:val="24"/>
          <w:szCs w:val="24"/>
        </w:rPr>
        <w:t>,</w:t>
      </w:r>
      <w:r>
        <w:rPr>
          <w:rFonts w:ascii="Calibri" w:eastAsia="Calibri" w:hAnsi="Calibri" w:cs="Calibri"/>
          <w:sz w:val="24"/>
          <w:szCs w:val="24"/>
        </w:rPr>
        <w:t xml:space="preserve"> and gives researchers temporal control over gene expression</w:t>
      </w:r>
      <w:r w:rsidR="0075269C">
        <w:rPr>
          <w:rFonts w:ascii="Calibri" w:eastAsia="Calibri" w:hAnsi="Calibri" w:cs="Calibri"/>
          <w:sz w:val="24"/>
          <w:szCs w:val="24"/>
          <w:vertAlign w:val="superscript"/>
        </w:rPr>
        <w:t>29</w:t>
      </w:r>
      <w:r>
        <w:rPr>
          <w:rFonts w:ascii="Calibri" w:eastAsia="Calibri" w:hAnsi="Calibri" w:cs="Calibri"/>
          <w:sz w:val="24"/>
          <w:szCs w:val="24"/>
        </w:rPr>
        <w:t>.</w:t>
      </w:r>
      <w:r>
        <w:rPr>
          <w:rFonts w:ascii="Calibri" w:eastAsia="Calibri" w:hAnsi="Calibri" w:cs="Calibri"/>
          <w:b/>
          <w:bCs/>
          <w:sz w:val="24"/>
          <w:szCs w:val="24"/>
        </w:rPr>
        <w:t xml:space="preserve"> </w:t>
      </w:r>
      <w:r>
        <w:rPr>
          <w:rFonts w:ascii="Calibri" w:eastAsia="Calibri" w:hAnsi="Calibri" w:cs="Calibri"/>
          <w:sz w:val="24"/>
          <w:szCs w:val="24"/>
        </w:rPr>
        <w:t>It should be noted that use of the heat shock promoter consistently labels color-coded clones, while other promoters may not clearly delineate cell lineage in this manner. When clonal identity is not a factor of interest, constructs utilizing other promoters may be used to label specific cell types</w:t>
      </w:r>
      <w:r w:rsidR="00E55AEB">
        <w:rPr>
          <w:rFonts w:ascii="Calibri" w:eastAsia="Calibri" w:hAnsi="Calibri" w:cs="Calibri"/>
          <w:sz w:val="24"/>
          <w:szCs w:val="24"/>
        </w:rPr>
        <w:t>.</w:t>
      </w:r>
      <w:r>
        <w:rPr>
          <w:rFonts w:ascii="Calibri" w:eastAsia="Calibri" w:hAnsi="Calibri" w:cs="Calibri"/>
          <w:sz w:val="24"/>
          <w:szCs w:val="24"/>
        </w:rPr>
        <w:t xml:space="preserve"> </w:t>
      </w:r>
      <w:r w:rsidR="00E55AEB">
        <w:rPr>
          <w:rFonts w:ascii="Calibri" w:eastAsia="Calibri" w:hAnsi="Calibri" w:cs="Calibri"/>
          <w:sz w:val="24"/>
          <w:szCs w:val="24"/>
        </w:rPr>
        <w:t>F</w:t>
      </w:r>
      <w:r>
        <w:rPr>
          <w:rFonts w:ascii="Calibri" w:eastAsia="Calibri" w:hAnsi="Calibri" w:cs="Calibri"/>
          <w:sz w:val="24"/>
          <w:szCs w:val="24"/>
        </w:rPr>
        <w:t>or example, the neuroD promoter can be used to label immature neurons</w:t>
      </w:r>
      <w:bookmarkStart w:id="138" w:name="__UnoMark__25693_3916967673"/>
      <w:bookmarkStart w:id="139" w:name="__UnoMark__25688_3916967673"/>
      <w:bookmarkStart w:id="140" w:name="Mendeley_Bookmark_LG5HVizN9l"/>
      <w:bookmarkStart w:id="141" w:name="Mendeley_Bookmark_YDQsUj9MEZ"/>
      <w:r w:rsidRPr="00017DEB">
        <w:rPr>
          <w:rFonts w:asciiTheme="majorHAnsi" w:hAnsiTheme="majorHAnsi"/>
          <w:sz w:val="24"/>
          <w:szCs w:val="24"/>
          <w:vertAlign w:val="superscript"/>
        </w:rPr>
        <w:t>18,4</w:t>
      </w:r>
      <w:bookmarkEnd w:id="138"/>
      <w:bookmarkEnd w:id="139"/>
      <w:bookmarkEnd w:id="140"/>
      <w:bookmarkEnd w:id="141"/>
      <w:r w:rsidR="00B769BB">
        <w:rPr>
          <w:rFonts w:asciiTheme="majorHAnsi" w:hAnsiTheme="majorHAnsi"/>
          <w:sz w:val="24"/>
          <w:szCs w:val="24"/>
          <w:vertAlign w:val="superscript"/>
        </w:rPr>
        <w:t>9</w:t>
      </w:r>
      <w:r>
        <w:rPr>
          <w:rFonts w:ascii="Calibri" w:eastAsia="Calibri" w:hAnsi="Calibri" w:cs="Calibri"/>
          <w:sz w:val="24"/>
          <w:szCs w:val="24"/>
        </w:rPr>
        <w:t xml:space="preserve">. Additionally, instead of performing microinjections, researchers may choose to utilize transgenic Brainbow zebrafish, including lines such as </w:t>
      </w:r>
      <w:r>
        <w:rPr>
          <w:rFonts w:ascii="Calibri" w:eastAsia="Calibri" w:hAnsi="Calibri" w:cs="Calibri"/>
          <w:i/>
          <w:iCs/>
          <w:sz w:val="24"/>
          <w:szCs w:val="24"/>
        </w:rPr>
        <w:t>Tg(ubi:Zebrabow)</w:t>
      </w:r>
      <w:bookmarkStart w:id="142" w:name="__UnoMark__25708_3916967673"/>
      <w:bookmarkStart w:id="143" w:name="__UnoMark__25684_3916967673"/>
      <w:bookmarkStart w:id="144" w:name="Mendeley_Bookmark_Z1z5atVVZw"/>
      <w:bookmarkStart w:id="145" w:name="Mendeley_Bookmark_kfKvsrEDeE"/>
      <w:r w:rsidRPr="00017DEB">
        <w:rPr>
          <w:rFonts w:ascii="Calibri" w:eastAsia="Calibri" w:hAnsi="Calibri" w:cs="Calibri"/>
          <w:iCs/>
          <w:sz w:val="24"/>
          <w:szCs w:val="24"/>
          <w:vertAlign w:val="superscript"/>
        </w:rPr>
        <w:t>15</w:t>
      </w:r>
      <w:bookmarkEnd w:id="142"/>
      <w:bookmarkEnd w:id="143"/>
      <w:bookmarkEnd w:id="144"/>
      <w:bookmarkEnd w:id="145"/>
      <w:r w:rsidRPr="00017DEB">
        <w:rPr>
          <w:rFonts w:ascii="Calibri" w:eastAsia="Calibri" w:hAnsi="Calibri" w:cs="Calibri"/>
          <w:iCs/>
          <w:sz w:val="24"/>
          <w:szCs w:val="24"/>
          <w:vertAlign w:val="superscript"/>
        </w:rPr>
        <w:t xml:space="preserve"> </w:t>
      </w:r>
      <w:r>
        <w:rPr>
          <w:rFonts w:ascii="Calibri" w:eastAsia="Calibri" w:hAnsi="Calibri" w:cs="Calibri"/>
          <w:sz w:val="24"/>
          <w:szCs w:val="24"/>
        </w:rPr>
        <w:t xml:space="preserve">and </w:t>
      </w:r>
      <w:r>
        <w:rPr>
          <w:rFonts w:ascii="Calibri" w:eastAsia="Calibri" w:hAnsi="Calibri" w:cs="Calibri"/>
          <w:i/>
          <w:iCs/>
          <w:sz w:val="24"/>
          <w:szCs w:val="24"/>
        </w:rPr>
        <w:t>Tg(neurod:Zebrabow)</w:t>
      </w:r>
      <w:bookmarkStart w:id="146" w:name="__UnoMark__25728_3916967673"/>
      <w:bookmarkStart w:id="147" w:name="__UnoMark__25709_3916967673"/>
      <w:bookmarkStart w:id="148" w:name="Mendeley_Bookmark_i85hHBTFYI"/>
      <w:bookmarkStart w:id="149" w:name="Mendeley_Bookmark_DaAuldtN9e"/>
      <w:r w:rsidRPr="00017DEB">
        <w:rPr>
          <w:rFonts w:ascii="Calibri" w:eastAsia="Calibri" w:hAnsi="Calibri" w:cs="Calibri"/>
          <w:iCs/>
          <w:sz w:val="24"/>
          <w:szCs w:val="24"/>
          <w:vertAlign w:val="superscript"/>
        </w:rPr>
        <w:t>18</w:t>
      </w:r>
      <w:bookmarkEnd w:id="146"/>
      <w:bookmarkEnd w:id="147"/>
      <w:bookmarkEnd w:id="148"/>
      <w:bookmarkEnd w:id="149"/>
      <w:r>
        <w:rPr>
          <w:rFonts w:ascii="Calibri" w:eastAsia="Calibri" w:hAnsi="Calibri" w:cs="Calibri"/>
          <w:sz w:val="24"/>
          <w:szCs w:val="24"/>
        </w:rPr>
        <w:t xml:space="preserve">. In this case, </w:t>
      </w:r>
      <w:r w:rsidR="00321815">
        <w:rPr>
          <w:rFonts w:ascii="Calibri" w:eastAsia="Calibri" w:hAnsi="Calibri" w:cs="Calibri"/>
          <w:sz w:val="24"/>
          <w:szCs w:val="24"/>
        </w:rPr>
        <w:t>crosses to</w:t>
      </w:r>
      <w:r>
        <w:rPr>
          <w:rFonts w:ascii="Calibri" w:eastAsia="Calibri" w:hAnsi="Calibri" w:cs="Calibri"/>
          <w:sz w:val="24"/>
          <w:szCs w:val="24"/>
        </w:rPr>
        <w:t xml:space="preserve"> lines expressing Cre recombinase, such as </w:t>
      </w:r>
      <w:r>
        <w:rPr>
          <w:rFonts w:ascii="Calibri" w:eastAsia="Calibri" w:hAnsi="Calibri" w:cs="Calibri"/>
          <w:i/>
          <w:iCs/>
          <w:sz w:val="24"/>
          <w:szCs w:val="24"/>
        </w:rPr>
        <w:t>Tg(hsp:Cre</w:t>
      </w:r>
      <w:r>
        <w:rPr>
          <w:rFonts w:ascii="Calibri" w:eastAsia="Calibri" w:hAnsi="Calibri" w:cs="Calibri"/>
          <w:i/>
          <w:iCs/>
          <w:position w:val="8"/>
          <w:sz w:val="16"/>
          <w:szCs w:val="16"/>
        </w:rPr>
        <w:t>a134</w:t>
      </w:r>
      <w:r>
        <w:rPr>
          <w:rFonts w:ascii="Calibri" w:eastAsia="Calibri" w:hAnsi="Calibri" w:cs="Calibri"/>
          <w:i/>
          <w:iCs/>
          <w:sz w:val="24"/>
          <w:szCs w:val="24"/>
        </w:rPr>
        <w:t>)</w:t>
      </w:r>
      <w:bookmarkStart w:id="150" w:name="__UnoMark__25736_3916967673"/>
      <w:bookmarkStart w:id="151" w:name="__UnoMark__25729_3916967673"/>
      <w:bookmarkStart w:id="152" w:name="Mendeley_Bookmark_Ift4CPhYAW"/>
      <w:bookmarkStart w:id="153" w:name="Mendeley_Bookmark_OhCQ9N26ZR"/>
      <w:r w:rsidRPr="00017DEB">
        <w:rPr>
          <w:rFonts w:ascii="Calibri" w:eastAsia="Calibri" w:hAnsi="Calibri" w:cs="Calibri"/>
          <w:iCs/>
          <w:sz w:val="24"/>
          <w:szCs w:val="24"/>
          <w:vertAlign w:val="superscript"/>
        </w:rPr>
        <w:t>15</w:t>
      </w:r>
      <w:bookmarkEnd w:id="150"/>
      <w:bookmarkEnd w:id="151"/>
      <w:bookmarkEnd w:id="152"/>
      <w:bookmarkEnd w:id="153"/>
      <w:r>
        <w:rPr>
          <w:rFonts w:ascii="Calibri" w:eastAsia="Calibri" w:hAnsi="Calibri" w:cs="Calibri"/>
          <w:sz w:val="24"/>
          <w:szCs w:val="24"/>
        </w:rPr>
        <w:t xml:space="preserve">, produce uninjected embryos that are collected and maintained in a similar </w:t>
      </w:r>
      <w:r>
        <w:rPr>
          <w:rFonts w:ascii="Calibri" w:eastAsia="Calibri" w:hAnsi="Calibri" w:cs="Calibri"/>
          <w:sz w:val="24"/>
          <w:szCs w:val="24"/>
        </w:rPr>
        <w:lastRenderedPageBreak/>
        <w:t>manner. While this protocol is designed to image fish between 1</w:t>
      </w:r>
      <w:r w:rsidR="00965691" w:rsidRPr="00965691">
        <w:rPr>
          <w:rFonts w:ascii="Calibri" w:eastAsia="Calibri" w:hAnsi="Calibri" w:cs="Calibri"/>
          <w:sz w:val="24"/>
          <w:szCs w:val="24"/>
        </w:rPr>
        <w:t>–</w:t>
      </w:r>
      <w:r>
        <w:rPr>
          <w:rFonts w:ascii="Calibri" w:eastAsia="Calibri" w:hAnsi="Calibri" w:cs="Calibri"/>
          <w:sz w:val="24"/>
          <w:szCs w:val="24"/>
        </w:rPr>
        <w:t>3 dpf, in order to coincide with the major period of developmental neurogenesis</w:t>
      </w:r>
      <w:r w:rsidR="00B769BB">
        <w:rPr>
          <w:rFonts w:ascii="Calibri" w:eastAsia="Calibri" w:hAnsi="Calibri" w:cs="Calibri"/>
          <w:sz w:val="24"/>
          <w:szCs w:val="24"/>
          <w:vertAlign w:val="superscript"/>
        </w:rPr>
        <w:t>50</w:t>
      </w:r>
      <w:r>
        <w:rPr>
          <w:rFonts w:ascii="Calibri" w:eastAsia="Calibri" w:hAnsi="Calibri" w:cs="Calibri"/>
          <w:sz w:val="24"/>
          <w:szCs w:val="24"/>
        </w:rPr>
        <w:t>, zebrafish may be maintained for longer depending on the developmental stage of interest. However, heat shock to induce Brainbow expression prior to 24 hpf may be more detrimental to embryos</w:t>
      </w:r>
      <w:bookmarkStart w:id="154" w:name="__UnoMark__25792_3916967673"/>
      <w:bookmarkStart w:id="155" w:name="__UnoMark__25773_3916967673"/>
      <w:bookmarkStart w:id="156" w:name="Mendeley_Bookmark_G6QIEQcS3W"/>
      <w:bookmarkStart w:id="157" w:name="Mendeley_Bookmark_sdud9GYH9y"/>
      <w:r>
        <w:rPr>
          <w:rFonts w:ascii="Calibri" w:eastAsia="Calibri" w:hAnsi="Calibri" w:cs="Calibri"/>
          <w:sz w:val="24"/>
          <w:szCs w:val="24"/>
          <w:vertAlign w:val="superscript"/>
        </w:rPr>
        <w:t>5</w:t>
      </w:r>
      <w:r w:rsidR="00B769BB">
        <w:rPr>
          <w:rFonts w:ascii="Calibri" w:eastAsia="Calibri" w:hAnsi="Calibri" w:cs="Calibri"/>
          <w:sz w:val="24"/>
          <w:szCs w:val="24"/>
          <w:vertAlign w:val="superscript"/>
        </w:rPr>
        <w:t>1</w:t>
      </w:r>
      <w:bookmarkEnd w:id="154"/>
      <w:bookmarkEnd w:id="155"/>
      <w:bookmarkEnd w:id="156"/>
      <w:bookmarkEnd w:id="157"/>
      <w:r>
        <w:rPr>
          <w:rFonts w:ascii="Calibri" w:eastAsia="Calibri" w:hAnsi="Calibri" w:cs="Calibri"/>
          <w:sz w:val="24"/>
          <w:szCs w:val="24"/>
        </w:rPr>
        <w:t>. Depending upon the age and tissue of interest, different mounting strategies will be appropriate to have the targeted tissue oriented correctly.</w:t>
      </w:r>
    </w:p>
    <w:p w14:paraId="7D3027A4" w14:textId="77777777" w:rsidR="001B0864" w:rsidRDefault="001B0864" w:rsidP="00017DEB">
      <w:pPr>
        <w:pStyle w:val="Body"/>
        <w:widowControl w:val="0"/>
        <w:jc w:val="both"/>
        <w:rPr>
          <w:rFonts w:ascii="Calibri" w:eastAsia="Calibri" w:hAnsi="Calibri" w:cs="Calibri"/>
          <w:sz w:val="24"/>
          <w:szCs w:val="24"/>
        </w:rPr>
      </w:pPr>
    </w:p>
    <w:p w14:paraId="57B671C9" w14:textId="13E7F37A" w:rsidR="009053CA"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There are a number of steps that may require troubleshooting, in particular if modifications are made to the protocol. The concentration of DNA, bolus size injected, and total amount of DNA delivered per embryo may all be adjusted if Brainbow expression is dim</w:t>
      </w:r>
      <w:r w:rsidR="00965691">
        <w:rPr>
          <w:rFonts w:ascii="Calibri" w:eastAsia="Calibri" w:hAnsi="Calibri" w:cs="Calibri"/>
          <w:sz w:val="24"/>
          <w:szCs w:val="24"/>
        </w:rPr>
        <w:t xml:space="preserve"> or </w:t>
      </w:r>
      <w:r>
        <w:rPr>
          <w:rFonts w:ascii="Calibri" w:eastAsia="Calibri" w:hAnsi="Calibri" w:cs="Calibri"/>
          <w:sz w:val="24"/>
          <w:szCs w:val="24"/>
        </w:rPr>
        <w:t xml:space="preserve">sparse or if embryos do not appear </w:t>
      </w:r>
      <w:r w:rsidR="00965691">
        <w:rPr>
          <w:rFonts w:ascii="Calibri" w:eastAsia="Calibri" w:hAnsi="Calibri" w:cs="Calibri"/>
          <w:sz w:val="24"/>
          <w:szCs w:val="24"/>
        </w:rPr>
        <w:t>healthy</w:t>
      </w:r>
      <w:r>
        <w:rPr>
          <w:rFonts w:ascii="Calibri" w:eastAsia="Calibri" w:hAnsi="Calibri" w:cs="Calibri"/>
          <w:sz w:val="24"/>
          <w:szCs w:val="24"/>
        </w:rPr>
        <w:t xml:space="preserve">. Additionally, the length and timing of the heat shock step may be modified if </w:t>
      </w:r>
      <w:r w:rsidR="00965691">
        <w:rPr>
          <w:rFonts w:ascii="Calibri" w:eastAsia="Calibri" w:hAnsi="Calibri" w:cs="Calibri"/>
          <w:sz w:val="24"/>
          <w:szCs w:val="24"/>
        </w:rPr>
        <w:t xml:space="preserve">the </w:t>
      </w:r>
      <w:r>
        <w:rPr>
          <w:rFonts w:ascii="Calibri" w:eastAsia="Calibri" w:hAnsi="Calibri" w:cs="Calibri"/>
          <w:sz w:val="24"/>
          <w:szCs w:val="24"/>
        </w:rPr>
        <w:t xml:space="preserve">desired expression is not achieved. The acquisition parameters used in imaging will vary depending on the laser lines and filters available as well as the brightness of expression, mounting, and type of analysis desired. Additionally, the time-lapse parameters </w:t>
      </w:r>
      <w:r w:rsidR="00E55AEB">
        <w:rPr>
          <w:rFonts w:ascii="Calibri" w:eastAsia="Calibri" w:hAnsi="Calibri" w:cs="Calibri"/>
          <w:sz w:val="24"/>
          <w:szCs w:val="24"/>
        </w:rPr>
        <w:t>must be</w:t>
      </w:r>
      <w:r>
        <w:rPr>
          <w:rFonts w:ascii="Calibri" w:eastAsia="Calibri" w:hAnsi="Calibri" w:cs="Calibri"/>
          <w:sz w:val="24"/>
          <w:szCs w:val="24"/>
        </w:rPr>
        <w:t xml:space="preserve"> adjusted depending upon the speed of the events of interest and the time need to acquire a single Z-stack. One of the most critical steps in the protocol is </w:t>
      </w:r>
      <w:r w:rsidR="00266BFA">
        <w:rPr>
          <w:rFonts w:ascii="Calibri" w:eastAsia="Calibri" w:hAnsi="Calibri" w:cs="Calibri"/>
          <w:sz w:val="24"/>
          <w:szCs w:val="24"/>
        </w:rPr>
        <w:t xml:space="preserve">the </w:t>
      </w:r>
      <w:r>
        <w:rPr>
          <w:rFonts w:ascii="Calibri" w:eastAsia="Calibri" w:hAnsi="Calibri" w:cs="Calibri"/>
          <w:sz w:val="24"/>
          <w:szCs w:val="24"/>
        </w:rPr>
        <w:t>appropriate mounting of the fish in agarose</w:t>
      </w:r>
      <w:r w:rsidR="00266BFA">
        <w:rPr>
          <w:rFonts w:ascii="Calibri" w:eastAsia="Calibri" w:hAnsi="Calibri" w:cs="Calibri"/>
          <w:sz w:val="24"/>
          <w:szCs w:val="24"/>
        </w:rPr>
        <w:t>:</w:t>
      </w:r>
      <w:r>
        <w:rPr>
          <w:rFonts w:ascii="Calibri" w:eastAsia="Calibri" w:hAnsi="Calibri" w:cs="Calibri"/>
          <w:sz w:val="24"/>
          <w:szCs w:val="24"/>
        </w:rPr>
        <w:t xml:space="preserve"> if the angle of the fish is inappropriate or if the fish is covered by too much agarose, optimal imaging will not be possible. </w:t>
      </w:r>
      <w:r w:rsidR="00965691">
        <w:rPr>
          <w:rFonts w:ascii="Calibri" w:eastAsia="Calibri" w:hAnsi="Calibri" w:cs="Calibri"/>
          <w:sz w:val="24"/>
          <w:szCs w:val="24"/>
        </w:rPr>
        <w:t>Optimizing t</w:t>
      </w:r>
      <w:r>
        <w:rPr>
          <w:rFonts w:ascii="Calibri" w:eastAsia="Calibri" w:hAnsi="Calibri" w:cs="Calibri"/>
          <w:sz w:val="24"/>
          <w:szCs w:val="24"/>
        </w:rPr>
        <w:t>his technique may take some practice. Additionally, it is often useful to mount multiple fish prior to imaging as it can be difficult to ascertain whether mounting is appropriate before viewing FP expression on the confocal microscope itself. An additional critical step is the screening and selection of the specific fish to be imaged. If performing microinjections, brightness, labeling density, and Brainbow copy number can all vary significantly among fish. Images taken in fish with dim labeling, overly dense labeling, or a low copy number resulting in few colors may be more difficult to analyze.</w:t>
      </w:r>
      <w:r w:rsidR="00965691">
        <w:rPr>
          <w:rFonts w:ascii="Calibri" w:eastAsia="Calibri" w:hAnsi="Calibri" w:cs="Calibri"/>
          <w:sz w:val="24"/>
          <w:szCs w:val="24"/>
        </w:rPr>
        <w:t xml:space="preserve"> </w:t>
      </w:r>
    </w:p>
    <w:p w14:paraId="74521E37" w14:textId="77777777" w:rsidR="001B0864" w:rsidRDefault="001B0864" w:rsidP="00017DEB">
      <w:pPr>
        <w:pStyle w:val="Body"/>
        <w:widowControl w:val="0"/>
        <w:jc w:val="both"/>
        <w:rPr>
          <w:rFonts w:ascii="Calibri" w:eastAsia="Calibri" w:hAnsi="Calibri" w:cs="Calibri"/>
          <w:sz w:val="24"/>
          <w:szCs w:val="24"/>
        </w:rPr>
      </w:pPr>
    </w:p>
    <w:p w14:paraId="243B7ABB" w14:textId="4987981D" w:rsidR="0018123F" w:rsidRDefault="00E53489" w:rsidP="00017DEB">
      <w:pPr>
        <w:pStyle w:val="Body"/>
        <w:widowControl w:val="0"/>
        <w:jc w:val="both"/>
        <w:rPr>
          <w:rFonts w:ascii="Calibri" w:eastAsia="Calibri" w:hAnsi="Calibri" w:cs="Calibri"/>
          <w:sz w:val="24"/>
          <w:szCs w:val="24"/>
        </w:rPr>
      </w:pPr>
      <w:r>
        <w:rPr>
          <w:rFonts w:ascii="Calibri" w:eastAsia="Calibri" w:hAnsi="Calibri" w:cs="Calibri"/>
          <w:sz w:val="24"/>
          <w:szCs w:val="24"/>
        </w:rPr>
        <w:t>With this protocol, we have been able to</w:t>
      </w:r>
      <w:r w:rsidR="00965691" w:rsidRPr="00965691">
        <w:rPr>
          <w:rFonts w:ascii="Calibri" w:eastAsia="Calibri" w:hAnsi="Calibri" w:cs="Calibri"/>
          <w:sz w:val="24"/>
          <w:szCs w:val="24"/>
        </w:rPr>
        <w:t xml:space="preserve"> </w:t>
      </w:r>
      <w:r w:rsidR="00965691">
        <w:rPr>
          <w:rFonts w:ascii="Calibri" w:eastAsia="Calibri" w:hAnsi="Calibri" w:cs="Calibri"/>
          <w:sz w:val="24"/>
          <w:szCs w:val="24"/>
        </w:rPr>
        <w:t>continuously</w:t>
      </w:r>
      <w:r>
        <w:rPr>
          <w:rFonts w:ascii="Calibri" w:eastAsia="Calibri" w:hAnsi="Calibri" w:cs="Calibri"/>
          <w:sz w:val="24"/>
          <w:szCs w:val="24"/>
        </w:rPr>
        <w:t xml:space="preserve"> image living zebrafish up to 16 </w:t>
      </w:r>
      <w:r w:rsidR="00266BFA">
        <w:rPr>
          <w:rFonts w:ascii="Calibri" w:eastAsia="Calibri" w:hAnsi="Calibri" w:cs="Calibri"/>
          <w:sz w:val="24"/>
          <w:szCs w:val="24"/>
        </w:rPr>
        <w:t>h</w:t>
      </w:r>
      <w:bookmarkStart w:id="158" w:name="__UnoMark__25804_3916967673"/>
      <w:bookmarkStart w:id="159" w:name="__UnoMark__25793_3916967673"/>
      <w:bookmarkStart w:id="160" w:name="Mendeley_Bookmark_0TNEON2X8w"/>
      <w:bookmarkStart w:id="161" w:name="Mendeley_Bookmark_Hao5qh7Xxc"/>
      <w:r>
        <w:rPr>
          <w:rFonts w:ascii="Calibri" w:eastAsia="Calibri" w:hAnsi="Calibri" w:cs="Calibri"/>
          <w:sz w:val="24"/>
          <w:szCs w:val="24"/>
          <w:vertAlign w:val="superscript"/>
        </w:rPr>
        <w:t>11</w:t>
      </w:r>
      <w:bookmarkEnd w:id="158"/>
      <w:bookmarkEnd w:id="159"/>
      <w:bookmarkEnd w:id="160"/>
      <w:bookmarkEnd w:id="161"/>
      <w:r w:rsidR="00266BFA">
        <w:rPr>
          <w:rFonts w:ascii="Calibri" w:eastAsia="Calibri" w:hAnsi="Calibri" w:cs="Calibri"/>
          <w:sz w:val="24"/>
          <w:szCs w:val="24"/>
        </w:rPr>
        <w:t>.</w:t>
      </w:r>
      <w:r>
        <w:rPr>
          <w:rFonts w:ascii="Calibri" w:eastAsia="Calibri" w:hAnsi="Calibri" w:cs="Calibri"/>
          <w:sz w:val="24"/>
          <w:szCs w:val="24"/>
        </w:rPr>
        <w:t xml:space="preserve"> </w:t>
      </w:r>
      <w:r w:rsidR="00266BFA">
        <w:rPr>
          <w:rFonts w:ascii="Calibri" w:eastAsia="Calibri" w:hAnsi="Calibri" w:cs="Calibri"/>
          <w:sz w:val="24"/>
          <w:szCs w:val="24"/>
        </w:rPr>
        <w:t>T</w:t>
      </w:r>
      <w:r>
        <w:rPr>
          <w:rFonts w:ascii="Calibri" w:eastAsia="Calibri" w:hAnsi="Calibri" w:cs="Calibri"/>
          <w:sz w:val="24"/>
          <w:szCs w:val="24"/>
        </w:rPr>
        <w:t xml:space="preserve">his length of time can be limited by E3 evaporation from the imaging chamber, growth of the fish out of the plane of imaging, death or movement of </w:t>
      </w:r>
      <w:r w:rsidR="00266BFA">
        <w:rPr>
          <w:rFonts w:ascii="Calibri" w:eastAsia="Calibri" w:hAnsi="Calibri" w:cs="Calibri"/>
          <w:sz w:val="24"/>
          <w:szCs w:val="24"/>
        </w:rPr>
        <w:t xml:space="preserve">the </w:t>
      </w:r>
      <w:r>
        <w:rPr>
          <w:rFonts w:ascii="Calibri" w:eastAsia="Calibri" w:hAnsi="Calibri" w:cs="Calibri"/>
          <w:sz w:val="24"/>
          <w:szCs w:val="24"/>
        </w:rPr>
        <w:t>fish, or user restraints on confocal microscope</w:t>
      </w:r>
      <w:r w:rsidR="0018123F">
        <w:rPr>
          <w:rFonts w:ascii="Calibri" w:eastAsia="Calibri" w:hAnsi="Calibri" w:cs="Calibri"/>
          <w:sz w:val="24"/>
          <w:szCs w:val="24"/>
        </w:rPr>
        <w:t xml:space="preserve"> time</w:t>
      </w:r>
      <w:r>
        <w:rPr>
          <w:rFonts w:ascii="Calibri" w:eastAsia="Calibri" w:hAnsi="Calibri" w:cs="Calibri"/>
          <w:sz w:val="24"/>
          <w:szCs w:val="24"/>
        </w:rPr>
        <w:t xml:space="preserve">. </w:t>
      </w:r>
      <w:r w:rsidR="0018123F">
        <w:rPr>
          <w:rFonts w:ascii="Calibri" w:eastAsia="Calibri" w:hAnsi="Calibri" w:cs="Calibri"/>
          <w:sz w:val="24"/>
          <w:szCs w:val="24"/>
        </w:rPr>
        <w:t xml:space="preserve">Evaporation could be decreased by the </w:t>
      </w:r>
      <w:r w:rsidR="00266BFA">
        <w:rPr>
          <w:rFonts w:ascii="Calibri" w:eastAsia="Calibri" w:hAnsi="Calibri" w:cs="Calibri"/>
          <w:sz w:val="24"/>
          <w:szCs w:val="24"/>
        </w:rPr>
        <w:t xml:space="preserve">use </w:t>
      </w:r>
      <w:r w:rsidR="0018123F">
        <w:rPr>
          <w:rFonts w:ascii="Calibri" w:eastAsia="Calibri" w:hAnsi="Calibri" w:cs="Calibri"/>
          <w:sz w:val="24"/>
          <w:szCs w:val="24"/>
        </w:rPr>
        <w:t xml:space="preserve">of a temperature-controlled accessory on the microscope stage. </w:t>
      </w:r>
      <w:r>
        <w:rPr>
          <w:rFonts w:ascii="Calibri" w:eastAsia="Calibri" w:hAnsi="Calibri" w:cs="Calibri"/>
          <w:sz w:val="24"/>
          <w:szCs w:val="24"/>
        </w:rPr>
        <w:t xml:space="preserve">It should be noted that the 5D datasets generated using this approach tend to be large files that require significant hard drive space (e.g., up to ~100 GB for one overnight time-lapse) and adequate computing power to analyze. </w:t>
      </w:r>
    </w:p>
    <w:p w14:paraId="63D6211D" w14:textId="77777777" w:rsidR="001B0864" w:rsidRDefault="001B0864" w:rsidP="00017DEB">
      <w:pPr>
        <w:pStyle w:val="Body"/>
        <w:widowControl w:val="0"/>
        <w:jc w:val="both"/>
        <w:rPr>
          <w:rFonts w:ascii="Calibri" w:eastAsia="Calibri" w:hAnsi="Calibri" w:cs="Calibri"/>
          <w:sz w:val="24"/>
          <w:szCs w:val="24"/>
        </w:rPr>
      </w:pPr>
    </w:p>
    <w:p w14:paraId="0D382269" w14:textId="71E377B5" w:rsidR="009053CA" w:rsidRDefault="00E53489" w:rsidP="00017DEB">
      <w:pPr>
        <w:pStyle w:val="Body"/>
        <w:widowControl w:val="0"/>
        <w:jc w:val="both"/>
      </w:pPr>
      <w:r>
        <w:rPr>
          <w:rFonts w:ascii="Calibri" w:eastAsia="Calibri" w:hAnsi="Calibri" w:cs="Calibri"/>
          <w:sz w:val="24"/>
          <w:szCs w:val="24"/>
        </w:rPr>
        <w:t xml:space="preserve">This protocol guides researchers to visualize color-coded clones within a population of neural progenitors and daughter neurons in the developing zebrafish brain and track their dynamics over time. One possible expansion is the combination of Brainbow time-lapse imaging with </w:t>
      </w:r>
      <w:r w:rsidR="0068557D">
        <w:rPr>
          <w:rFonts w:ascii="Calibri" w:eastAsia="Calibri" w:hAnsi="Calibri" w:cs="Calibri"/>
          <w:sz w:val="24"/>
          <w:szCs w:val="24"/>
        </w:rPr>
        <w:t>far-red</w:t>
      </w:r>
      <w:r>
        <w:rPr>
          <w:rFonts w:ascii="Calibri" w:eastAsia="Calibri" w:hAnsi="Calibri" w:cs="Calibri"/>
          <w:sz w:val="24"/>
          <w:szCs w:val="24"/>
        </w:rPr>
        <w:t xml:space="preserve"> FP tagging to assess the roles of specific genes in development</w:t>
      </w:r>
      <w:bookmarkStart w:id="162" w:name="__UnoMark__25836_3916967673"/>
      <w:bookmarkStart w:id="163" w:name="__UnoMark__25805_3916967673"/>
      <w:bookmarkStart w:id="164" w:name="Mendeley_Bookmark_WEnfPax03S"/>
      <w:bookmarkStart w:id="165" w:name="Mendeley_Bookmark_TDBt3qNvmk"/>
      <w:bookmarkStart w:id="166" w:name="__UnoMark__19322_3916967673"/>
      <w:r>
        <w:rPr>
          <w:rFonts w:ascii="Calibri" w:eastAsia="Calibri" w:hAnsi="Calibri" w:cs="Calibri"/>
          <w:sz w:val="24"/>
          <w:szCs w:val="24"/>
          <w:vertAlign w:val="superscript"/>
        </w:rPr>
        <w:t>18</w:t>
      </w:r>
      <w:bookmarkEnd w:id="162"/>
      <w:bookmarkEnd w:id="163"/>
      <w:bookmarkEnd w:id="164"/>
      <w:bookmarkEnd w:id="165"/>
      <w:bookmarkEnd w:id="166"/>
      <w:r>
        <w:rPr>
          <w:rFonts w:ascii="Calibri" w:eastAsia="Calibri" w:hAnsi="Calibri" w:cs="Calibri"/>
          <w:sz w:val="24"/>
          <w:szCs w:val="24"/>
        </w:rPr>
        <w:t>. In this way, clones expressing manipulated genes can be visualized in a distinct color, tracked over time, and compared to Brainbow-labeled, non-manipulated neighboring clones.</w:t>
      </w:r>
      <w:r w:rsidR="00965691">
        <w:rPr>
          <w:rFonts w:ascii="Calibri" w:eastAsia="Calibri" w:hAnsi="Calibri" w:cs="Calibri"/>
          <w:sz w:val="24"/>
          <w:szCs w:val="24"/>
        </w:rPr>
        <w:t xml:space="preserve"> </w:t>
      </w:r>
      <w:r w:rsidRPr="008C41BD">
        <w:rPr>
          <w:rFonts w:ascii="Calibri" w:eastAsia="Calibri" w:hAnsi="Calibri" w:cs="Calibri"/>
          <w:iCs/>
          <w:sz w:val="24"/>
          <w:szCs w:val="24"/>
        </w:rPr>
        <w:t>In vivo</w:t>
      </w:r>
      <w:r>
        <w:rPr>
          <w:rFonts w:ascii="Calibri" w:eastAsia="Calibri" w:hAnsi="Calibri" w:cs="Calibri"/>
          <w:sz w:val="24"/>
          <w:szCs w:val="24"/>
        </w:rPr>
        <w:t xml:space="preserve"> multicolor imaging can be used to address important mechanistic questions about how the nervous system forms and functions.</w:t>
      </w:r>
    </w:p>
    <w:p w14:paraId="5D142AF3" w14:textId="77777777" w:rsidR="009053CA" w:rsidRDefault="009053CA" w:rsidP="00017DEB">
      <w:pPr>
        <w:rPr>
          <w:color w:val="auto"/>
        </w:rPr>
      </w:pPr>
    </w:p>
    <w:p w14:paraId="69C09626" w14:textId="77777777" w:rsidR="009053CA" w:rsidRDefault="00E53489" w:rsidP="00017DEB">
      <w:pPr>
        <w:pStyle w:val="NormalWeb"/>
        <w:spacing w:before="0" w:after="0"/>
        <w:rPr>
          <w:b/>
          <w:bCs/>
        </w:rPr>
      </w:pPr>
      <w:r>
        <w:rPr>
          <w:b/>
          <w:bCs/>
        </w:rPr>
        <w:t xml:space="preserve">ACKNOWLEDGMENTS: </w:t>
      </w:r>
    </w:p>
    <w:p w14:paraId="56408508" w14:textId="79C15D09" w:rsidR="009053CA" w:rsidRDefault="00E53489" w:rsidP="00017DEB">
      <w:pPr>
        <w:rPr>
          <w:color w:val="808080"/>
        </w:rPr>
      </w:pPr>
      <w:r>
        <w:rPr>
          <w:rFonts w:eastAsia="Calibri"/>
          <w:bCs/>
        </w:rPr>
        <w:t xml:space="preserve">We thank Y. A. Pan, J. Livet and Z. Tobias for technical and intellectual contributions. </w:t>
      </w:r>
      <w:r>
        <w:rPr>
          <w:rFonts w:cs="Times"/>
          <w:color w:val="141414"/>
        </w:rPr>
        <w:t xml:space="preserve">This work </w:t>
      </w:r>
      <w:r>
        <w:rPr>
          <w:rFonts w:cs="Times"/>
          <w:color w:val="141414"/>
        </w:rPr>
        <w:lastRenderedPageBreak/>
        <w:t>was supported by the National Science Foundation (Award 1553764) and the M.J. Murdock Charitable Trust.</w:t>
      </w:r>
    </w:p>
    <w:p w14:paraId="043C5595" w14:textId="77777777" w:rsidR="009053CA" w:rsidRDefault="009053CA" w:rsidP="00017DEB">
      <w:pPr>
        <w:rPr>
          <w:b/>
          <w:bCs/>
        </w:rPr>
      </w:pPr>
    </w:p>
    <w:p w14:paraId="1504D96E" w14:textId="6075B3A2" w:rsidR="00366006" w:rsidRPr="00366006" w:rsidRDefault="00E53489" w:rsidP="00017DEB">
      <w:pPr>
        <w:pStyle w:val="NormalWeb"/>
        <w:spacing w:before="0" w:after="0"/>
        <w:rPr>
          <w:b/>
          <w:bCs/>
        </w:rPr>
      </w:pPr>
      <w:r>
        <w:rPr>
          <w:b/>
        </w:rPr>
        <w:t>DISCLOSURES</w:t>
      </w:r>
      <w:r>
        <w:rPr>
          <w:b/>
          <w:bCs/>
        </w:rPr>
        <w:t xml:space="preserve">: </w:t>
      </w:r>
    </w:p>
    <w:p w14:paraId="72F614C1" w14:textId="09C8909C" w:rsidR="009053CA" w:rsidRDefault="006812B0" w:rsidP="00017DEB">
      <w:pPr>
        <w:pStyle w:val="Body"/>
        <w:widowControl w:val="0"/>
        <w:jc w:val="both"/>
        <w:rPr>
          <w:rFonts w:ascii="Calibri" w:eastAsia="Calibri" w:hAnsi="Calibri" w:cs="Calibri"/>
          <w:bCs/>
          <w:sz w:val="24"/>
          <w:szCs w:val="24"/>
        </w:rPr>
      </w:pPr>
      <w:r>
        <w:rPr>
          <w:rFonts w:ascii="Calibri" w:eastAsia="Calibri" w:hAnsi="Calibri" w:cs="Calibri"/>
          <w:bCs/>
          <w:sz w:val="24"/>
          <w:szCs w:val="24"/>
        </w:rPr>
        <w:t>The authors have nothing to disclose.</w:t>
      </w:r>
    </w:p>
    <w:p w14:paraId="3E325D00" w14:textId="77777777" w:rsidR="006812B0" w:rsidRDefault="006812B0" w:rsidP="00017DEB">
      <w:pPr>
        <w:pStyle w:val="Body"/>
        <w:widowControl w:val="0"/>
        <w:jc w:val="both"/>
        <w:rPr>
          <w:rFonts w:ascii="Calibri" w:eastAsia="Calibri" w:hAnsi="Calibri" w:cs="Calibri"/>
          <w:bCs/>
          <w:sz w:val="24"/>
          <w:szCs w:val="24"/>
        </w:rPr>
      </w:pPr>
    </w:p>
    <w:bookmarkEnd w:id="0"/>
    <w:p w14:paraId="2A3740EE" w14:textId="77777777" w:rsidR="006812B0" w:rsidRDefault="006812B0" w:rsidP="006812B0">
      <w:r>
        <w:rPr>
          <w:b/>
          <w:bCs/>
        </w:rPr>
        <w:t>REFERENCES:</w:t>
      </w:r>
      <w:r>
        <w:t xml:space="preserve"> </w:t>
      </w:r>
    </w:p>
    <w:p w14:paraId="5A628426" w14:textId="3E727C22" w:rsidR="006812B0" w:rsidRPr="006812B0" w:rsidRDefault="006812B0" w:rsidP="006812B0">
      <w:pPr>
        <w:pStyle w:val="ListParagraph"/>
        <w:tabs>
          <w:tab w:val="left" w:pos="270"/>
        </w:tabs>
        <w:ind w:left="0"/>
        <w:rPr>
          <w:rFonts w:eastAsia="Calibri"/>
          <w:b/>
          <w:bCs/>
        </w:rPr>
        <w:sectPr w:rsidR="006812B0" w:rsidRPr="006812B0" w:rsidSect="001B0864">
          <w:headerReference w:type="default" r:id="rId8"/>
          <w:footerReference w:type="default" r:id="rId9"/>
          <w:headerReference w:type="first" r:id="rId10"/>
          <w:footerReference w:type="first" r:id="rId11"/>
          <w:type w:val="continuous"/>
          <w:pgSz w:w="12240" w:h="15840" w:code="1"/>
          <w:pgMar w:top="1440" w:right="1440" w:bottom="1440" w:left="1440" w:header="0" w:footer="0" w:gutter="0"/>
          <w:lnNumType w:countBy="1" w:restart="continuous"/>
          <w:cols w:space="720"/>
          <w:formProt w:val="0"/>
          <w:titlePg/>
          <w:docGrid w:linePitch="360"/>
        </w:sectPr>
      </w:pPr>
    </w:p>
    <w:p w14:paraId="107496BA" w14:textId="77777777" w:rsidR="006812B0" w:rsidRDefault="006812B0" w:rsidP="006812B0">
      <w:bookmarkStart w:id="167" w:name="__UnoMark__25837_3916967673"/>
      <w:bookmarkStart w:id="168" w:name="__UnoMark__25832_3916967673"/>
      <w:bookmarkStart w:id="169" w:name="Mendeley_Bookmark_3xEq224C5E"/>
      <w:bookmarkStart w:id="170" w:name="__UnoMark__23510_3916967673"/>
      <w:bookmarkStart w:id="171" w:name="Mendeley_Bookmark_a1zvDNtdqR"/>
      <w:r>
        <w:t>1.</w:t>
      </w:r>
      <w:r>
        <w:tab/>
        <w:t xml:space="preserve">Lyons, D. A., Guy, A. T., Clarke, J. D. W. Monitoring neural progenitor fate through multiple rounds of division in an intact vertebrate brain. </w:t>
      </w:r>
      <w:r>
        <w:rPr>
          <w:i/>
        </w:rPr>
        <w:t>Development</w:t>
      </w:r>
      <w:r w:rsidRPr="00017DEB">
        <w:t>.</w:t>
      </w:r>
      <w:r>
        <w:t xml:space="preserve"> </w:t>
      </w:r>
      <w:r>
        <w:rPr>
          <w:b/>
        </w:rPr>
        <w:t>130</w:t>
      </w:r>
      <w:r>
        <w:t>, 3427–36 (2003).</w:t>
      </w:r>
    </w:p>
    <w:p w14:paraId="63C706C7" w14:textId="77777777" w:rsidR="006812B0" w:rsidRDefault="006812B0" w:rsidP="006812B0">
      <w:r>
        <w:t>2.</w:t>
      </w:r>
      <w:r>
        <w:tab/>
        <w:t xml:space="preserve">Noctor, S. C., Flint, A. C., Weissman, T. A., Dammerman, R. S., Kriegstein, A. R. Neurons derived from radial glial cells establish radial units in neocortex. </w:t>
      </w:r>
      <w:r>
        <w:rPr>
          <w:i/>
        </w:rPr>
        <w:t>Nature</w:t>
      </w:r>
      <w:r w:rsidRPr="004E74FF">
        <w:t>.</w:t>
      </w:r>
      <w:r>
        <w:t xml:space="preserve"> </w:t>
      </w:r>
      <w:r>
        <w:rPr>
          <w:b/>
        </w:rPr>
        <w:t xml:space="preserve">409 </w:t>
      </w:r>
      <w:r>
        <w:t>(6821), 714–720 (2001).</w:t>
      </w:r>
    </w:p>
    <w:p w14:paraId="655BFCBF" w14:textId="3BD4F6AD" w:rsidR="006812B0" w:rsidRDefault="006812B0" w:rsidP="006812B0">
      <w:r>
        <w:t>3.</w:t>
      </w:r>
      <w:r>
        <w:tab/>
        <w:t xml:space="preserve">Kriegstein, A., Alvarez-Buylla, A. The glial nature of embryonic and adult neural stem cells. </w:t>
      </w:r>
      <w:r>
        <w:rPr>
          <w:i/>
        </w:rPr>
        <w:t>Annual Review of Neuroscience</w:t>
      </w:r>
      <w:r w:rsidRPr="004E74FF">
        <w:t>.</w:t>
      </w:r>
      <w:r>
        <w:t xml:space="preserve"> </w:t>
      </w:r>
      <w:r>
        <w:rPr>
          <w:b/>
        </w:rPr>
        <w:t>32</w:t>
      </w:r>
      <w:r>
        <w:t>, 149–</w:t>
      </w:r>
      <w:r w:rsidR="00457C1F">
        <w:t>1</w:t>
      </w:r>
      <w:r>
        <w:t>84 (2009).</w:t>
      </w:r>
    </w:p>
    <w:p w14:paraId="14FC2047" w14:textId="77777777" w:rsidR="006812B0" w:rsidRDefault="006812B0" w:rsidP="006812B0">
      <w:r>
        <w:t>4.</w:t>
      </w:r>
      <w:r>
        <w:tab/>
        <w:t xml:space="preserve">Florio, M., Huttner, W. B. Neural progenitors, neurogenesis and the evolution of the neocortex. </w:t>
      </w:r>
      <w:r>
        <w:rPr>
          <w:i/>
        </w:rPr>
        <w:t>Development</w:t>
      </w:r>
      <w:r w:rsidRPr="004E74FF">
        <w:t>.</w:t>
      </w:r>
      <w:r>
        <w:t xml:space="preserve"> </w:t>
      </w:r>
      <w:r>
        <w:rPr>
          <w:b/>
        </w:rPr>
        <w:t>141</w:t>
      </w:r>
      <w:r>
        <w:t>, 2182–2194 (2014).</w:t>
      </w:r>
    </w:p>
    <w:p w14:paraId="276F050F" w14:textId="77777777" w:rsidR="006812B0" w:rsidRDefault="006812B0" w:rsidP="006812B0">
      <w:r>
        <w:t>5.</w:t>
      </w:r>
      <w:r>
        <w:tab/>
        <w:t xml:space="preserve">Mcconnell, S. K. Constructing the Cerebral Cortex: Neurogenesis and Fate Determination Review. </w:t>
      </w:r>
      <w:r>
        <w:rPr>
          <w:i/>
        </w:rPr>
        <w:t>Neuron</w:t>
      </w:r>
      <w:r w:rsidRPr="004E74FF">
        <w:t>.</w:t>
      </w:r>
      <w:r>
        <w:t xml:space="preserve"> </w:t>
      </w:r>
      <w:r>
        <w:rPr>
          <w:b/>
        </w:rPr>
        <w:t>15</w:t>
      </w:r>
      <w:r>
        <w:t>, 761–768 (1995).</w:t>
      </w:r>
    </w:p>
    <w:p w14:paraId="6921CBF1" w14:textId="77777777" w:rsidR="006812B0" w:rsidRDefault="006812B0" w:rsidP="006812B0">
      <w:r>
        <w:t>6.</w:t>
      </w:r>
      <w:r>
        <w:tab/>
        <w:t xml:space="preserve">Schmidt, R., Strähle, U., Scholpp, S. Neurogenesis in zebrafish – from embryo to adult. </w:t>
      </w:r>
      <w:r>
        <w:rPr>
          <w:i/>
        </w:rPr>
        <w:t>Neural Development</w:t>
      </w:r>
      <w:r w:rsidRPr="004E74FF">
        <w:t>.</w:t>
      </w:r>
      <w:r>
        <w:t xml:space="preserve"> </w:t>
      </w:r>
      <w:r>
        <w:rPr>
          <w:b/>
        </w:rPr>
        <w:t>8</w:t>
      </w:r>
      <w:r>
        <w:t>, 3 (2013).</w:t>
      </w:r>
    </w:p>
    <w:p w14:paraId="5099BEEE" w14:textId="77777777" w:rsidR="006812B0" w:rsidRDefault="006812B0" w:rsidP="006812B0">
      <w:r>
        <w:t>7.</w:t>
      </w:r>
      <w:r>
        <w:tab/>
        <w:t xml:space="preserve">Chenn, A., Walsh, C. Regulation of Cerebral Cortical Size by Control of Cell Cycle Exit in Neural Precursors. </w:t>
      </w:r>
      <w:r>
        <w:rPr>
          <w:i/>
        </w:rPr>
        <w:t>Science</w:t>
      </w:r>
      <w:r w:rsidRPr="004E74FF">
        <w:t>.</w:t>
      </w:r>
      <w:r>
        <w:t xml:space="preserve"> </w:t>
      </w:r>
      <w:r>
        <w:rPr>
          <w:b/>
        </w:rPr>
        <w:t xml:space="preserve">297 </w:t>
      </w:r>
      <w:r>
        <w:t>(5580), 365–369 (2002).</w:t>
      </w:r>
    </w:p>
    <w:p w14:paraId="353E9D42" w14:textId="77777777" w:rsidR="006812B0" w:rsidRDefault="006812B0" w:rsidP="006812B0">
      <w:r>
        <w:t>8.</w:t>
      </w:r>
      <w:r>
        <w:tab/>
        <w:t xml:space="preserve">Lui, J. H., Hansen, D. V., Kriegstein, A. R. Development and Evolution of the Human Neocortex. </w:t>
      </w:r>
      <w:r>
        <w:rPr>
          <w:i/>
        </w:rPr>
        <w:t>Cell</w:t>
      </w:r>
      <w:r w:rsidRPr="004E74FF">
        <w:t>.</w:t>
      </w:r>
      <w:r>
        <w:t xml:space="preserve"> </w:t>
      </w:r>
      <w:r>
        <w:rPr>
          <w:b/>
        </w:rPr>
        <w:t xml:space="preserve">146 </w:t>
      </w:r>
      <w:r>
        <w:t>(1), 18–36 (2011).</w:t>
      </w:r>
    </w:p>
    <w:p w14:paraId="3E23BCED" w14:textId="77777777" w:rsidR="006812B0" w:rsidRDefault="006812B0" w:rsidP="006812B0">
      <w:r>
        <w:t>9.</w:t>
      </w:r>
      <w:r>
        <w:tab/>
        <w:t xml:space="preserve">Nonaka-Kinoshita, M. </w:t>
      </w:r>
      <w:r w:rsidRPr="00FC1648">
        <w:rPr>
          <w:iCs/>
        </w:rPr>
        <w:t>et al.</w:t>
      </w:r>
      <w:r>
        <w:t xml:space="preserve"> Regulation of cerebral cortex size and folding by expansion of basal progenitors. </w:t>
      </w:r>
      <w:r>
        <w:rPr>
          <w:i/>
        </w:rPr>
        <w:t>The EMBO Journal</w:t>
      </w:r>
      <w:r w:rsidRPr="004E74FF">
        <w:t>.</w:t>
      </w:r>
      <w:r>
        <w:t xml:space="preserve"> </w:t>
      </w:r>
      <w:r>
        <w:rPr>
          <w:b/>
        </w:rPr>
        <w:t>32</w:t>
      </w:r>
      <w:r>
        <w:t>, 1817–1828 (2013).</w:t>
      </w:r>
    </w:p>
    <w:p w14:paraId="7C13A2AA" w14:textId="0950B412" w:rsidR="006812B0" w:rsidRDefault="006812B0" w:rsidP="006812B0">
      <w:r>
        <w:t>10.</w:t>
      </w:r>
      <w:r>
        <w:tab/>
        <w:t xml:space="preserve">Homem, C. C. F., Repic, M., Knoblich, J. A. Proliferation control in neural stem and progenitor cells. </w:t>
      </w:r>
      <w:r>
        <w:rPr>
          <w:i/>
        </w:rPr>
        <w:t>Nature Reviews Neuroscience</w:t>
      </w:r>
      <w:r w:rsidRPr="004E74FF">
        <w:t>.</w:t>
      </w:r>
      <w:r>
        <w:t xml:space="preserve"> </w:t>
      </w:r>
      <w:r>
        <w:rPr>
          <w:b/>
        </w:rPr>
        <w:t xml:space="preserve">16 </w:t>
      </w:r>
      <w:r>
        <w:t>(11), 647–</w:t>
      </w:r>
      <w:r w:rsidR="00457C1F">
        <w:t>6</w:t>
      </w:r>
      <w:r>
        <w:t>59 (2015).</w:t>
      </w:r>
    </w:p>
    <w:p w14:paraId="18545A68" w14:textId="77777777" w:rsidR="006812B0" w:rsidRDefault="006812B0" w:rsidP="006812B0">
      <w:r>
        <w:t>11.</w:t>
      </w:r>
      <w:r>
        <w:tab/>
        <w:t xml:space="preserve">Brockway, N. L. </w:t>
      </w:r>
      <w:r w:rsidRPr="00FC1648">
        <w:rPr>
          <w:iCs/>
        </w:rPr>
        <w:t>et al.</w:t>
      </w:r>
      <w:r>
        <w:t xml:space="preserve"> Multicolor lineage tracing using in vivo time-lapse imaging reveals coordinated death of clonally related cells in the developing vertebrate brain. </w:t>
      </w:r>
      <w:r>
        <w:rPr>
          <w:i/>
        </w:rPr>
        <w:t>Developmental Biology</w:t>
      </w:r>
      <w:r w:rsidRPr="004E74FF">
        <w:t>.</w:t>
      </w:r>
      <w:r>
        <w:t xml:space="preserve"> </w:t>
      </w:r>
      <w:r>
        <w:rPr>
          <w:b/>
        </w:rPr>
        <w:t xml:space="preserve">453 </w:t>
      </w:r>
      <w:r>
        <w:t>(2), 130–140 (2019).</w:t>
      </w:r>
    </w:p>
    <w:p w14:paraId="771D0AFD" w14:textId="77777777" w:rsidR="006812B0" w:rsidRDefault="006812B0" w:rsidP="006812B0">
      <w:r>
        <w:t>12.</w:t>
      </w:r>
      <w:r>
        <w:tab/>
        <w:t xml:space="preserve">Livet, J. </w:t>
      </w:r>
      <w:r w:rsidRPr="00FC1648">
        <w:rPr>
          <w:iCs/>
        </w:rPr>
        <w:t>et al.</w:t>
      </w:r>
      <w:r>
        <w:t xml:space="preserve"> Transgenic strategies for combinatorial expression of fluorescent proteins in the nervous system. </w:t>
      </w:r>
      <w:r>
        <w:rPr>
          <w:i/>
        </w:rPr>
        <w:t>Nature</w:t>
      </w:r>
      <w:r w:rsidRPr="004E74FF">
        <w:t>.</w:t>
      </w:r>
      <w:r>
        <w:t xml:space="preserve"> </w:t>
      </w:r>
      <w:r>
        <w:rPr>
          <w:b/>
        </w:rPr>
        <w:t xml:space="preserve">450 </w:t>
      </w:r>
      <w:r>
        <w:t>(7166), 56–62 (2007).</w:t>
      </w:r>
    </w:p>
    <w:p w14:paraId="303B897E" w14:textId="77777777" w:rsidR="006812B0" w:rsidRDefault="006812B0" w:rsidP="006812B0">
      <w:r>
        <w:t>13.</w:t>
      </w:r>
      <w:r>
        <w:tab/>
        <w:t xml:space="preserve">Weissman, T. A., Pan, Y. A. Brainbow: New resources and emerging biological applications for multicolor genetic labeling and analysis. </w:t>
      </w:r>
      <w:r>
        <w:rPr>
          <w:i/>
        </w:rPr>
        <w:t>Genetics</w:t>
      </w:r>
      <w:r w:rsidRPr="004E74FF">
        <w:t>.</w:t>
      </w:r>
      <w:r>
        <w:t xml:space="preserve"> </w:t>
      </w:r>
      <w:r>
        <w:rPr>
          <w:b/>
        </w:rPr>
        <w:t xml:space="preserve">199 </w:t>
      </w:r>
      <w:r>
        <w:t>(2), 293–306 (2015).</w:t>
      </w:r>
    </w:p>
    <w:p w14:paraId="77166ABB" w14:textId="77777777" w:rsidR="006812B0" w:rsidRDefault="006812B0" w:rsidP="006812B0">
      <w:r>
        <w:t>14.</w:t>
      </w:r>
      <w:r>
        <w:tab/>
        <w:t xml:space="preserve">Loulier, K. </w:t>
      </w:r>
      <w:r w:rsidRPr="00FC1648">
        <w:rPr>
          <w:iCs/>
        </w:rPr>
        <w:t>et al.</w:t>
      </w:r>
      <w:r>
        <w:t xml:space="preserve"> Multiplex Cell and Lineage Tracking with Combinatorial Labels. </w:t>
      </w:r>
      <w:r>
        <w:rPr>
          <w:i/>
        </w:rPr>
        <w:t>Neuron</w:t>
      </w:r>
      <w:r w:rsidRPr="004E74FF">
        <w:t>.</w:t>
      </w:r>
      <w:r>
        <w:t xml:space="preserve"> </w:t>
      </w:r>
      <w:r>
        <w:rPr>
          <w:b/>
        </w:rPr>
        <w:t xml:space="preserve">81 </w:t>
      </w:r>
      <w:r>
        <w:t>(3), 505–520 (2014).</w:t>
      </w:r>
    </w:p>
    <w:p w14:paraId="32097E79" w14:textId="77777777" w:rsidR="006812B0" w:rsidRDefault="006812B0" w:rsidP="006812B0">
      <w:r>
        <w:t>15.</w:t>
      </w:r>
      <w:r>
        <w:tab/>
        <w:t xml:space="preserve">Pan, Y. A. </w:t>
      </w:r>
      <w:r w:rsidRPr="00FC1648">
        <w:rPr>
          <w:iCs/>
        </w:rPr>
        <w:t>et al. Zebrabow</w:t>
      </w:r>
      <w:r>
        <w:t xml:space="preserve">: multispectral cell labeling for cell tracing and lineage analysis in zebrafish. </w:t>
      </w:r>
      <w:r>
        <w:rPr>
          <w:i/>
        </w:rPr>
        <w:t>Development</w:t>
      </w:r>
      <w:r w:rsidRPr="004E74FF">
        <w:t>.</w:t>
      </w:r>
      <w:r>
        <w:t xml:space="preserve"> </w:t>
      </w:r>
      <w:r>
        <w:rPr>
          <w:b/>
        </w:rPr>
        <w:t>140</w:t>
      </w:r>
      <w:r>
        <w:t>, 2835–2846 (2013).</w:t>
      </w:r>
    </w:p>
    <w:p w14:paraId="3145A939" w14:textId="77777777" w:rsidR="006812B0" w:rsidRDefault="006812B0" w:rsidP="006812B0">
      <w:r>
        <w:t>16.</w:t>
      </w:r>
      <w:r>
        <w:tab/>
        <w:t xml:space="preserve">Ko, S. K., Chen, X., Yoon, J., Shin, I. Zebrafish as a good vertebrate model for molecular imaging using fluorescent probes. </w:t>
      </w:r>
      <w:r>
        <w:rPr>
          <w:i/>
        </w:rPr>
        <w:t>Chemical Society Reviews</w:t>
      </w:r>
      <w:r w:rsidRPr="004E74FF">
        <w:t>.</w:t>
      </w:r>
      <w:r>
        <w:t xml:space="preserve"> </w:t>
      </w:r>
      <w:r>
        <w:rPr>
          <w:b/>
        </w:rPr>
        <w:t>40</w:t>
      </w:r>
      <w:r>
        <w:t>, 2120 (2011).</w:t>
      </w:r>
    </w:p>
    <w:p w14:paraId="5879AB33" w14:textId="77777777" w:rsidR="006812B0" w:rsidRDefault="006812B0" w:rsidP="006812B0">
      <w:r>
        <w:t>17.</w:t>
      </w:r>
      <w:r>
        <w:tab/>
        <w:t xml:space="preserve">Kesavan, G., Hammer, J., Hans, S., Brand, M. Targeted knock-in of CreERT2 in zebrafish using CRISPR/Cas9. </w:t>
      </w:r>
      <w:r>
        <w:rPr>
          <w:i/>
        </w:rPr>
        <w:t>Cell and Tissue Research</w:t>
      </w:r>
      <w:r w:rsidRPr="004E74FF">
        <w:t>.</w:t>
      </w:r>
      <w:r>
        <w:t xml:space="preserve"> </w:t>
      </w:r>
      <w:r>
        <w:rPr>
          <w:b/>
        </w:rPr>
        <w:t>372</w:t>
      </w:r>
      <w:r>
        <w:t>, 41–50 (2018).</w:t>
      </w:r>
    </w:p>
    <w:p w14:paraId="4EA9A5E8" w14:textId="77777777" w:rsidR="006812B0" w:rsidRDefault="006812B0" w:rsidP="006812B0">
      <w:r>
        <w:t>18.</w:t>
      </w:r>
      <w:r>
        <w:tab/>
        <w:t xml:space="preserve">Cook, Z. T. </w:t>
      </w:r>
      <w:r w:rsidRPr="00FC1648">
        <w:rPr>
          <w:iCs/>
        </w:rPr>
        <w:t>et al.</w:t>
      </w:r>
      <w:r>
        <w:t xml:space="preserve"> Combining near-infrared fluorescence with Brainbow to visualize </w:t>
      </w:r>
      <w:r>
        <w:lastRenderedPageBreak/>
        <w:t xml:space="preserve">expression of specific genes within a multicolor context. </w:t>
      </w:r>
      <w:r>
        <w:rPr>
          <w:i/>
        </w:rPr>
        <w:t>Molecular Biology of the Cell</w:t>
      </w:r>
      <w:r w:rsidRPr="004E74FF">
        <w:t>.</w:t>
      </w:r>
      <w:r>
        <w:t xml:space="preserve"> </w:t>
      </w:r>
      <w:r>
        <w:rPr>
          <w:b/>
        </w:rPr>
        <w:t xml:space="preserve">30 </w:t>
      </w:r>
      <w:r>
        <w:t>(4), 491–505 (2019).</w:t>
      </w:r>
    </w:p>
    <w:p w14:paraId="5D4EA213" w14:textId="77777777" w:rsidR="006812B0" w:rsidRDefault="006812B0" w:rsidP="006812B0">
      <w:r>
        <w:t>19.</w:t>
      </w:r>
      <w:r>
        <w:tab/>
        <w:t xml:space="preserve">Kuwata, M., Nikaido, M., Hatta, K. Local heat-shock mediated multi-color labeling visualizing behaviors of enteric neural crest cells associated with division and neurogenesis in zebrafish gut. </w:t>
      </w:r>
      <w:r>
        <w:rPr>
          <w:i/>
        </w:rPr>
        <w:t>Developmental Dynamics</w:t>
      </w:r>
      <w:r w:rsidRPr="004E74FF">
        <w:t>.</w:t>
      </w:r>
      <w:r>
        <w:t xml:space="preserve"> </w:t>
      </w:r>
      <w:r>
        <w:rPr>
          <w:b/>
        </w:rPr>
        <w:t>248</w:t>
      </w:r>
      <w:r>
        <w:t>, 437–448 (2019).</w:t>
      </w:r>
    </w:p>
    <w:p w14:paraId="2CACA937" w14:textId="77777777" w:rsidR="006812B0" w:rsidRDefault="006812B0" w:rsidP="006812B0">
      <w:r>
        <w:t>20.</w:t>
      </w:r>
      <w:r>
        <w:tab/>
        <w:t xml:space="preserve">Kinkhabwala, A. </w:t>
      </w:r>
      <w:r w:rsidRPr="00FC1648">
        <w:rPr>
          <w:iCs/>
        </w:rPr>
        <w:t>et al.</w:t>
      </w:r>
      <w:r>
        <w:t xml:space="preserve"> A structural and functional ground plan for neurons in the hindbrain of zebrafish. </w:t>
      </w:r>
      <w:r>
        <w:rPr>
          <w:i/>
        </w:rPr>
        <w:t>Proceedings of the National Academy of Sciences</w:t>
      </w:r>
      <w:r w:rsidRPr="004E74FF">
        <w:t>.</w:t>
      </w:r>
      <w:r>
        <w:t xml:space="preserve"> </w:t>
      </w:r>
      <w:r>
        <w:rPr>
          <w:b/>
        </w:rPr>
        <w:t xml:space="preserve">108 </w:t>
      </w:r>
      <w:r>
        <w:t>(3), 1164–1169 (2011).</w:t>
      </w:r>
    </w:p>
    <w:p w14:paraId="76E4758C" w14:textId="77777777" w:rsidR="006812B0" w:rsidRDefault="006812B0" w:rsidP="006812B0">
      <w:r>
        <w:t>21.</w:t>
      </w:r>
      <w:r>
        <w:tab/>
        <w:t xml:space="preserve">Heap, L. A., Goh, C. C., Kassahn, K. S., Scott, E. K. Cerebellar Output in Zebrafish: An Analysis of Spatial Patterns and Topography in Eurydendroid Cell Projections. </w:t>
      </w:r>
      <w:r>
        <w:rPr>
          <w:i/>
        </w:rPr>
        <w:t>Frontiers in Neural Circuits</w:t>
      </w:r>
      <w:r w:rsidRPr="004E74FF">
        <w:t>.</w:t>
      </w:r>
      <w:r>
        <w:t xml:space="preserve"> </w:t>
      </w:r>
      <w:r>
        <w:rPr>
          <w:b/>
        </w:rPr>
        <w:t>7</w:t>
      </w:r>
      <w:r>
        <w:t>, 53 (2013).</w:t>
      </w:r>
    </w:p>
    <w:p w14:paraId="357E8282" w14:textId="77777777" w:rsidR="006812B0" w:rsidRDefault="006812B0" w:rsidP="006812B0">
      <w:r>
        <w:t>22.</w:t>
      </w:r>
      <w:r>
        <w:tab/>
        <w:t xml:space="preserve">Robles, E., Filosa, A., Baier, H. Precise Lamination of Retinal Axons Generates Multiple Parallel Input Pathways in the Tectum. </w:t>
      </w:r>
      <w:r>
        <w:rPr>
          <w:i/>
        </w:rPr>
        <w:t>The Journal of Neuroscience</w:t>
      </w:r>
      <w:r w:rsidRPr="004E74FF">
        <w:t>.</w:t>
      </w:r>
      <w:r>
        <w:t xml:space="preserve"> </w:t>
      </w:r>
      <w:r>
        <w:rPr>
          <w:b/>
        </w:rPr>
        <w:t xml:space="preserve">33 </w:t>
      </w:r>
      <w:r>
        <w:t>(11), 5027–5039 (2013).</w:t>
      </w:r>
    </w:p>
    <w:p w14:paraId="51617870" w14:textId="77777777" w:rsidR="006812B0" w:rsidRDefault="006812B0" w:rsidP="006812B0">
      <w:r>
        <w:t>23.</w:t>
      </w:r>
      <w:r>
        <w:tab/>
        <w:t xml:space="preserve">Dirian, L. </w:t>
      </w:r>
      <w:r w:rsidRPr="00FC1648">
        <w:rPr>
          <w:iCs/>
        </w:rPr>
        <w:t>et al.</w:t>
      </w:r>
      <w:r>
        <w:t xml:space="preserve"> Spatial Regionalization and Heterochrony in the Formation of Adult Pallial Neural Stem Cells. </w:t>
      </w:r>
      <w:r>
        <w:rPr>
          <w:i/>
        </w:rPr>
        <w:t>Developmental Cell</w:t>
      </w:r>
      <w:r w:rsidRPr="004E74FF">
        <w:t>.</w:t>
      </w:r>
      <w:r>
        <w:t xml:space="preserve"> </w:t>
      </w:r>
      <w:r>
        <w:rPr>
          <w:b/>
        </w:rPr>
        <w:t>30</w:t>
      </w:r>
      <w:r>
        <w:t>, 123–136 (2014).</w:t>
      </w:r>
    </w:p>
    <w:p w14:paraId="235637E8" w14:textId="77777777" w:rsidR="006812B0" w:rsidRDefault="006812B0" w:rsidP="006812B0">
      <w:r>
        <w:t>24.</w:t>
      </w:r>
      <w:r>
        <w:tab/>
        <w:t xml:space="preserve">Chen, X. A. </w:t>
      </w:r>
      <w:r w:rsidRPr="00FC1648">
        <w:rPr>
          <w:iCs/>
        </w:rPr>
        <w:t>et al.</w:t>
      </w:r>
      <w:r>
        <w:t xml:space="preserve"> Behavioral/Cognitive QRFP and Its Receptors Regulate Locomotor Activity and Sleep in Zebrafish. </w:t>
      </w:r>
      <w:r>
        <w:rPr>
          <w:i/>
        </w:rPr>
        <w:t>The Journal of Neuroscience</w:t>
      </w:r>
      <w:r w:rsidRPr="004E74FF">
        <w:t>.</w:t>
      </w:r>
      <w:r>
        <w:t xml:space="preserve"> </w:t>
      </w:r>
      <w:r>
        <w:rPr>
          <w:b/>
        </w:rPr>
        <w:t xml:space="preserve">36 </w:t>
      </w:r>
      <w:r>
        <w:t>(6), 1823–1840 (2016).</w:t>
      </w:r>
    </w:p>
    <w:p w14:paraId="3DAB833E" w14:textId="2051C398" w:rsidR="006812B0" w:rsidRDefault="006812B0" w:rsidP="006812B0">
      <w:r>
        <w:t>25.</w:t>
      </w:r>
      <w:r>
        <w:tab/>
        <w:t xml:space="preserve">Albadri, S., De Santis, F., Di Donato, V., Del Bene, F. CRISPR/Cas9-Mediated Knockin and Knockout in Zebrafish. In </w:t>
      </w:r>
      <w:r>
        <w:rPr>
          <w:i/>
        </w:rPr>
        <w:t>Genome Editing in Neurosciences</w:t>
      </w:r>
      <w:r w:rsidRPr="004E74FF">
        <w:t>.</w:t>
      </w:r>
      <w:r>
        <w:t xml:space="preserve"> Edited by Jaenisch, R., Zhang F., Gage, F., 41–49, Springer. Cham, Switzerland (2017). </w:t>
      </w:r>
    </w:p>
    <w:p w14:paraId="77D6B1B2" w14:textId="77777777" w:rsidR="006812B0" w:rsidRDefault="006812B0" w:rsidP="006812B0">
      <w:r>
        <w:t>26.</w:t>
      </w:r>
      <w:r>
        <w:tab/>
        <w:t xml:space="preserve">Furlan, G. </w:t>
      </w:r>
      <w:r w:rsidRPr="00FC1648">
        <w:rPr>
          <w:iCs/>
        </w:rPr>
        <w:t xml:space="preserve">et al. </w:t>
      </w:r>
      <w:r>
        <w:t xml:space="preserve">Life-Long Neurogenic Activity of Individual Neural Stem Cells and Continuous Growth Establish an Outside-In Architecture in the Teleost Pallium. </w:t>
      </w:r>
      <w:r>
        <w:rPr>
          <w:i/>
        </w:rPr>
        <w:t>Current Biology</w:t>
      </w:r>
      <w:r w:rsidRPr="004E74FF">
        <w:t>.</w:t>
      </w:r>
      <w:r>
        <w:t xml:space="preserve"> </w:t>
      </w:r>
      <w:r>
        <w:rPr>
          <w:b/>
        </w:rPr>
        <w:t>27</w:t>
      </w:r>
      <w:r>
        <w:t>, 3288–3301 (2017).</w:t>
      </w:r>
    </w:p>
    <w:p w14:paraId="026BE125" w14:textId="77777777" w:rsidR="006812B0" w:rsidRDefault="006812B0" w:rsidP="006812B0">
      <w:r>
        <w:t>27.</w:t>
      </w:r>
      <w:r>
        <w:tab/>
        <w:t xml:space="preserve">Herget, U., Arturo Gutierrez-Triana, J., Salazar Thula, O., Knerr, B., Ryu, S. Single-cell reconstruction of oxytocinergic neurons reveals separate hypophysiotropic and encephalotropic subtypes in larval zebrafish Brainbow-guided morphology of oxytocinergic cells. </w:t>
      </w:r>
      <w:r>
        <w:rPr>
          <w:i/>
        </w:rPr>
        <w:t>eNeuro</w:t>
      </w:r>
      <w:r w:rsidRPr="004E74FF">
        <w:t>.</w:t>
      </w:r>
      <w:r>
        <w:t xml:space="preserve"> </w:t>
      </w:r>
      <w:r>
        <w:rPr>
          <w:b/>
        </w:rPr>
        <w:t xml:space="preserve">4 </w:t>
      </w:r>
      <w:r>
        <w:t>(1), (2017).</w:t>
      </w:r>
    </w:p>
    <w:p w14:paraId="7FA8F612" w14:textId="77777777" w:rsidR="006812B0" w:rsidRDefault="006812B0" w:rsidP="006812B0">
      <w:r>
        <w:t>28.</w:t>
      </w:r>
      <w:r>
        <w:tab/>
        <w:t xml:space="preserve">Halloran, M. C. </w:t>
      </w:r>
      <w:r w:rsidRPr="00AD17C5">
        <w:rPr>
          <w:iCs/>
        </w:rPr>
        <w:t>et al.</w:t>
      </w:r>
      <w:r>
        <w:t xml:space="preserve"> Laser-targeted gene expression. </w:t>
      </w:r>
      <w:r>
        <w:rPr>
          <w:i/>
        </w:rPr>
        <w:t>Development</w:t>
      </w:r>
      <w:r w:rsidRPr="004E74FF">
        <w:t>.</w:t>
      </w:r>
      <w:r>
        <w:t xml:space="preserve"> </w:t>
      </w:r>
      <w:r>
        <w:rPr>
          <w:b/>
        </w:rPr>
        <w:t>127</w:t>
      </w:r>
      <w:r>
        <w:t>, 1953–1960 (2000).</w:t>
      </w:r>
    </w:p>
    <w:p w14:paraId="0FF50223" w14:textId="77777777" w:rsidR="006812B0" w:rsidRDefault="006812B0" w:rsidP="006812B0">
      <w:r>
        <w:t>29.</w:t>
      </w:r>
      <w:r>
        <w:tab/>
        <w:t xml:space="preserve">Shoji, W., Sato-Maeda, M. Application of heat shock promoter in transgenic zebrafish. </w:t>
      </w:r>
      <w:r>
        <w:rPr>
          <w:i/>
        </w:rPr>
        <w:t>Development, Growth &amp; Differentiation</w:t>
      </w:r>
      <w:r w:rsidRPr="004E74FF">
        <w:t>.</w:t>
      </w:r>
      <w:r>
        <w:t xml:space="preserve"> </w:t>
      </w:r>
      <w:r>
        <w:rPr>
          <w:b/>
        </w:rPr>
        <w:t>50</w:t>
      </w:r>
      <w:r>
        <w:t>, 401–406 (2008).</w:t>
      </w:r>
    </w:p>
    <w:p w14:paraId="455FAAFE" w14:textId="77777777" w:rsidR="006812B0" w:rsidRDefault="006812B0" w:rsidP="006812B0">
      <w:r>
        <w:t>30.</w:t>
      </w:r>
      <w:r>
        <w:tab/>
        <w:t xml:space="preserve">Luskin, M. B., Pearlman, A. L., Sanes, J. R. Cell lineage in the cerebral cortex of the mouse studied in vivo and in vitro with a Recombinant Retrovirus. </w:t>
      </w:r>
      <w:r>
        <w:rPr>
          <w:i/>
        </w:rPr>
        <w:t>Neuron</w:t>
      </w:r>
      <w:r w:rsidRPr="004E74FF">
        <w:t>.</w:t>
      </w:r>
      <w:r>
        <w:t xml:space="preserve"> </w:t>
      </w:r>
      <w:r>
        <w:rPr>
          <w:b/>
        </w:rPr>
        <w:t xml:space="preserve">1 </w:t>
      </w:r>
      <w:r>
        <w:t>(8), 635–647 (1988).</w:t>
      </w:r>
    </w:p>
    <w:p w14:paraId="022FA78C" w14:textId="77777777" w:rsidR="006812B0" w:rsidRDefault="006812B0" w:rsidP="006812B0">
      <w:r>
        <w:t>31.</w:t>
      </w:r>
      <w:r>
        <w:tab/>
        <w:t xml:space="preserve">Price, J., Thurlow, L. Cell lineage in the rat cerebral cortex: a study using retroviral-mediated gene transfer. </w:t>
      </w:r>
      <w:r>
        <w:rPr>
          <w:i/>
        </w:rPr>
        <w:t>Development</w:t>
      </w:r>
      <w:r w:rsidRPr="004E74FF">
        <w:t>.</w:t>
      </w:r>
      <w:r>
        <w:t xml:space="preserve"> </w:t>
      </w:r>
      <w:r>
        <w:rPr>
          <w:b/>
        </w:rPr>
        <w:t>104</w:t>
      </w:r>
      <w:r>
        <w:t>, 473–482 (1988).</w:t>
      </w:r>
    </w:p>
    <w:p w14:paraId="793B4E18" w14:textId="77777777" w:rsidR="006812B0" w:rsidRDefault="006812B0" w:rsidP="006812B0">
      <w:r>
        <w:t>32.</w:t>
      </w:r>
      <w:r>
        <w:tab/>
        <w:t xml:space="preserve">Walsh, C., Cepko, C. L. Widespread dispersion of neuronal clones across functional regions of the cerebral cortex. </w:t>
      </w:r>
      <w:r>
        <w:rPr>
          <w:i/>
        </w:rPr>
        <w:t>Science</w:t>
      </w:r>
      <w:r w:rsidRPr="004E74FF">
        <w:t>.</w:t>
      </w:r>
      <w:r>
        <w:t xml:space="preserve"> </w:t>
      </w:r>
      <w:r>
        <w:rPr>
          <w:b/>
        </w:rPr>
        <w:t xml:space="preserve">255 </w:t>
      </w:r>
      <w:r>
        <w:t>(5043), 434–441 (1992).</w:t>
      </w:r>
    </w:p>
    <w:p w14:paraId="732FDD50" w14:textId="77777777" w:rsidR="006812B0" w:rsidRDefault="006812B0" w:rsidP="006812B0">
      <w:r>
        <w:t>33.</w:t>
      </w:r>
      <w:r>
        <w:tab/>
        <w:t xml:space="preserve">Walsh, C., Cepko, C. L. Clonal dispersion in proliferative layers of developing cerebral cortex. </w:t>
      </w:r>
      <w:r>
        <w:rPr>
          <w:i/>
        </w:rPr>
        <w:t>Nature</w:t>
      </w:r>
      <w:r w:rsidRPr="004E74FF">
        <w:t>.</w:t>
      </w:r>
      <w:r>
        <w:t xml:space="preserve"> </w:t>
      </w:r>
      <w:r>
        <w:rPr>
          <w:b/>
        </w:rPr>
        <w:t xml:space="preserve">362 </w:t>
      </w:r>
      <w:r>
        <w:t>(6421), 632–635 (1993).</w:t>
      </w:r>
    </w:p>
    <w:p w14:paraId="0E4A3AE1" w14:textId="77777777" w:rsidR="006812B0" w:rsidRDefault="006812B0" w:rsidP="006812B0">
      <w:r>
        <w:t>34.</w:t>
      </w:r>
      <w:r>
        <w:tab/>
        <w:t xml:space="preserve">Cai, L., Hayes, N. L., Nowakowski, R. S. Synchrony of Clonal Cell Proliferation and </w:t>
      </w:r>
      <w:bookmarkStart w:id="172" w:name="_GoBack"/>
      <w:bookmarkEnd w:id="172"/>
      <w:r>
        <w:t xml:space="preserve">Contiguity of Clonally Related Cells: Production of Mosaicism in the Ventricular Zone of Developing Mouse Neocortex. </w:t>
      </w:r>
      <w:r>
        <w:rPr>
          <w:i/>
        </w:rPr>
        <w:t>The Journal of Neuroscience</w:t>
      </w:r>
      <w:r w:rsidRPr="004E74FF">
        <w:t>.</w:t>
      </w:r>
      <w:r>
        <w:t xml:space="preserve"> </w:t>
      </w:r>
      <w:r>
        <w:rPr>
          <w:b/>
        </w:rPr>
        <w:t xml:space="preserve">17 </w:t>
      </w:r>
      <w:r>
        <w:t>(6), 2088–2100 (1997).</w:t>
      </w:r>
    </w:p>
    <w:p w14:paraId="50C1841B" w14:textId="77777777" w:rsidR="006812B0" w:rsidRDefault="006812B0" w:rsidP="006812B0">
      <w:r>
        <w:t>35.</w:t>
      </w:r>
      <w:r>
        <w:tab/>
        <w:t xml:space="preserve">Reznikov, K., Acklin, S. E., Van Der Kooy, D. Clonal Heterogeneity in the Early Embryonic Rodent Cortical Germinal Zone and the Separation of Subventricular From Ventricular Zone Lineages. </w:t>
      </w:r>
      <w:r>
        <w:rPr>
          <w:i/>
        </w:rPr>
        <w:t>Developmental Dynamics</w:t>
      </w:r>
      <w:r w:rsidRPr="004E74FF">
        <w:t>.</w:t>
      </w:r>
      <w:r>
        <w:t xml:space="preserve"> </w:t>
      </w:r>
      <w:r>
        <w:rPr>
          <w:b/>
        </w:rPr>
        <w:t>210</w:t>
      </w:r>
      <w:r>
        <w:t>, 328–343 (1997).</w:t>
      </w:r>
    </w:p>
    <w:p w14:paraId="2AF5ECC2" w14:textId="77777777" w:rsidR="006812B0" w:rsidRDefault="006812B0" w:rsidP="006812B0">
      <w:r>
        <w:lastRenderedPageBreak/>
        <w:t>36.</w:t>
      </w:r>
      <w:r>
        <w:tab/>
        <w:t xml:space="preserve">Qian, X., Goderie, S., Shen, Q., Stern, J., Temple, S. Intrinsic programs of patterned cell lineages in isolated vertebrate CNS ventricular zone cells. </w:t>
      </w:r>
      <w:r>
        <w:rPr>
          <w:i/>
        </w:rPr>
        <w:t>Development</w:t>
      </w:r>
      <w:r w:rsidRPr="004E74FF">
        <w:t>.</w:t>
      </w:r>
      <w:r>
        <w:t xml:space="preserve"> </w:t>
      </w:r>
      <w:r>
        <w:rPr>
          <w:b/>
        </w:rPr>
        <w:t>125</w:t>
      </w:r>
      <w:r>
        <w:t>, 3143–3152 (1998).</w:t>
      </w:r>
    </w:p>
    <w:p w14:paraId="37888600" w14:textId="7BC972CF" w:rsidR="006812B0" w:rsidRDefault="006812B0" w:rsidP="006812B0">
      <w:r>
        <w:t>37.</w:t>
      </w:r>
      <w:r>
        <w:tab/>
        <w:t xml:space="preserve">McCarthy, M., Turnbull, D. H., Walsh, C. A., Fishell, G. Telencephalic Neural Progenitors Appear </w:t>
      </w:r>
      <w:r w:rsidR="00457C1F">
        <w:t>t</w:t>
      </w:r>
      <w:r>
        <w:t xml:space="preserve">o Be Restricted to Regional and Glial Fates before the Onset of Neurogenesis. </w:t>
      </w:r>
      <w:r>
        <w:rPr>
          <w:i/>
        </w:rPr>
        <w:t>The Journal of Neuroscience</w:t>
      </w:r>
      <w:r w:rsidRPr="004E74FF">
        <w:t>.</w:t>
      </w:r>
      <w:r>
        <w:t xml:space="preserve"> </w:t>
      </w:r>
      <w:r>
        <w:rPr>
          <w:b/>
        </w:rPr>
        <w:t xml:space="preserve">21 </w:t>
      </w:r>
      <w:r>
        <w:t>(17), 6772–6781 (2001).</w:t>
      </w:r>
    </w:p>
    <w:p w14:paraId="0B897855" w14:textId="519433AD" w:rsidR="006812B0" w:rsidRDefault="006812B0" w:rsidP="006812B0">
      <w:r>
        <w:t>38.</w:t>
      </w:r>
      <w:r>
        <w:tab/>
        <w:t xml:space="preserve">Yu, Y. C., Bultje, R. S., Wang, X., Shi, S. H. Specific synapses develop preferentially among sister excitatory neurons in the neocortex. </w:t>
      </w:r>
      <w:r>
        <w:rPr>
          <w:i/>
        </w:rPr>
        <w:t>Nature</w:t>
      </w:r>
      <w:r w:rsidRPr="004E74FF">
        <w:t>.</w:t>
      </w:r>
      <w:r>
        <w:t xml:space="preserve"> </w:t>
      </w:r>
      <w:r>
        <w:rPr>
          <w:b/>
        </w:rPr>
        <w:t xml:space="preserve">458 </w:t>
      </w:r>
      <w:r>
        <w:t>(7237), 501–</w:t>
      </w:r>
      <w:r w:rsidR="00457C1F">
        <w:t>50</w:t>
      </w:r>
      <w:r>
        <w:t>4 (2009).</w:t>
      </w:r>
    </w:p>
    <w:p w14:paraId="33DA0F8D" w14:textId="77777777" w:rsidR="006812B0" w:rsidRDefault="006812B0" w:rsidP="006812B0">
      <w:r>
        <w:t>39.</w:t>
      </w:r>
      <w:r>
        <w:tab/>
        <w:t xml:space="preserve">Nusslein-Volhard, C., Dahm, R. </w:t>
      </w:r>
      <w:r>
        <w:rPr>
          <w:i/>
        </w:rPr>
        <w:t>Zebrafish</w:t>
      </w:r>
      <w:r>
        <w:t>. Oxford University Press. Oxford, UK (2002).</w:t>
      </w:r>
    </w:p>
    <w:p w14:paraId="4F935051" w14:textId="77777777" w:rsidR="006812B0" w:rsidRDefault="006812B0" w:rsidP="006812B0">
      <w:r>
        <w:t>40.</w:t>
      </w:r>
      <w:r>
        <w:tab/>
        <w:t xml:space="preserve">Nasiadka, A., Clark, M. D. Zebrafish Breeding in the Laboratory Environment. </w:t>
      </w:r>
      <w:r>
        <w:rPr>
          <w:i/>
        </w:rPr>
        <w:t>ILAR Journal</w:t>
      </w:r>
      <w:r w:rsidRPr="004E74FF">
        <w:t>.</w:t>
      </w:r>
      <w:r>
        <w:t xml:space="preserve"> </w:t>
      </w:r>
      <w:r>
        <w:rPr>
          <w:b/>
        </w:rPr>
        <w:t xml:space="preserve">53 </w:t>
      </w:r>
      <w:r>
        <w:t>(2), 161–168 (2012).</w:t>
      </w:r>
    </w:p>
    <w:p w14:paraId="617D00D3" w14:textId="77777777" w:rsidR="006812B0" w:rsidRDefault="006812B0" w:rsidP="006812B0">
      <w:r>
        <w:t>41.</w:t>
      </w:r>
      <w:r>
        <w:tab/>
        <w:t xml:space="preserve">Rosen, J. N., Sweeney, M. F., Mably, J. D. Microinjection of Zebrafish Embryos to Analyze Gene Function. </w:t>
      </w:r>
      <w:r>
        <w:rPr>
          <w:i/>
        </w:rPr>
        <w:t>Journal of Visualized Experiments</w:t>
      </w:r>
      <w:r w:rsidRPr="004E74FF">
        <w:t>.</w:t>
      </w:r>
      <w:r>
        <w:t xml:space="preserve"> </w:t>
      </w:r>
      <w:r>
        <w:rPr>
          <w:b/>
        </w:rPr>
        <w:t>25</w:t>
      </w:r>
      <w:r>
        <w:t>, e1115 (2009).</w:t>
      </w:r>
    </w:p>
    <w:p w14:paraId="139590D9" w14:textId="77777777" w:rsidR="006812B0" w:rsidRDefault="006812B0" w:rsidP="006812B0">
      <w:r>
        <w:t>42.</w:t>
      </w:r>
      <w:r>
        <w:tab/>
      </w:r>
      <w:r w:rsidRPr="00FA2189">
        <w:rPr>
          <w:noProof/>
        </w:rPr>
        <w:t>Schindelin</w:t>
      </w:r>
      <w:r>
        <w:rPr>
          <w:noProof/>
        </w:rPr>
        <w:t>,</w:t>
      </w:r>
      <w:r w:rsidRPr="00FA2189">
        <w:rPr>
          <w:noProof/>
        </w:rPr>
        <w:t xml:space="preserve"> J</w:t>
      </w:r>
      <w:r>
        <w:rPr>
          <w:noProof/>
        </w:rPr>
        <w:t>.</w:t>
      </w:r>
      <w:r w:rsidRPr="00FA2189">
        <w:rPr>
          <w:noProof/>
        </w:rPr>
        <w:t xml:space="preserve">, </w:t>
      </w:r>
      <w:r>
        <w:rPr>
          <w:noProof/>
        </w:rPr>
        <w:t>et al.</w:t>
      </w:r>
      <w:r w:rsidRPr="00FA2189">
        <w:rPr>
          <w:noProof/>
        </w:rPr>
        <w:t xml:space="preserve"> Fiji: An open-source platform for biological-image analysis.</w:t>
      </w:r>
      <w:r>
        <w:rPr>
          <w:noProof/>
        </w:rPr>
        <w:t xml:space="preserve"> </w:t>
      </w:r>
      <w:r>
        <w:rPr>
          <w:i/>
          <w:noProof/>
        </w:rPr>
        <w:t>Nature Methods</w:t>
      </w:r>
      <w:r>
        <w:rPr>
          <w:noProof/>
        </w:rPr>
        <w:t xml:space="preserve">. </w:t>
      </w:r>
      <w:r>
        <w:rPr>
          <w:b/>
          <w:noProof/>
        </w:rPr>
        <w:t>9</w:t>
      </w:r>
      <w:r>
        <w:rPr>
          <w:noProof/>
        </w:rPr>
        <w:t xml:space="preserve"> (7), 676-682 (2012)</w:t>
      </w:r>
    </w:p>
    <w:p w14:paraId="6BE28169" w14:textId="77777777" w:rsidR="006812B0" w:rsidRDefault="006812B0" w:rsidP="006812B0">
      <w:r>
        <w:t>43.</w:t>
      </w:r>
      <w:r>
        <w:tab/>
        <w:t>R Core Team. R: A language and environment for statistical computing. (2017).</w:t>
      </w:r>
    </w:p>
    <w:p w14:paraId="6B8B9C44" w14:textId="77777777" w:rsidR="006812B0" w:rsidRDefault="006812B0" w:rsidP="006812B0">
      <w:r>
        <w:t>44.</w:t>
      </w:r>
      <w:r>
        <w:tab/>
        <w:t>Smith, M. R. Ternary: an R package to generate ternary plots. (2017).</w:t>
      </w:r>
    </w:p>
    <w:p w14:paraId="65F6D81C" w14:textId="77777777" w:rsidR="006812B0" w:rsidRDefault="006812B0" w:rsidP="006812B0">
      <w:r>
        <w:t>45.</w:t>
      </w:r>
      <w:r>
        <w:tab/>
        <w:t xml:space="preserve">Baye, L. M., Link, B. A. Development/Plasticity/Repair Interkinetic Nuclear Migration and the Selection of Neurogenic Cell Divisions during Vertebrate Retinogenesis. </w:t>
      </w:r>
      <w:r>
        <w:rPr>
          <w:i/>
        </w:rPr>
        <w:t>The Journal of Neuroscience</w:t>
      </w:r>
      <w:r w:rsidRPr="004E74FF">
        <w:t>.</w:t>
      </w:r>
      <w:r>
        <w:t xml:space="preserve"> </w:t>
      </w:r>
      <w:r>
        <w:rPr>
          <w:b/>
        </w:rPr>
        <w:t xml:space="preserve">27 </w:t>
      </w:r>
      <w:r>
        <w:t>(38), 10143–10152 (2007).</w:t>
      </w:r>
    </w:p>
    <w:p w14:paraId="49CD8A4E" w14:textId="77777777" w:rsidR="006812B0" w:rsidRDefault="006812B0" w:rsidP="006812B0">
      <w:r>
        <w:t>46.</w:t>
      </w:r>
      <w:r>
        <w:tab/>
        <w:t xml:space="preserve">Leung, L., Klopper, A. V, Grill, S. W., Harris, W. A., Norden, C. Apical migration of nuclei during G2 is a prerequisite for all nuclear motion in zebrafish neuroepithelia. </w:t>
      </w:r>
      <w:r>
        <w:rPr>
          <w:i/>
        </w:rPr>
        <w:t>Development</w:t>
      </w:r>
      <w:r w:rsidRPr="004E74FF">
        <w:t>.</w:t>
      </w:r>
      <w:r>
        <w:t xml:space="preserve"> </w:t>
      </w:r>
      <w:r>
        <w:rPr>
          <w:b/>
        </w:rPr>
        <w:t>139</w:t>
      </w:r>
      <w:r>
        <w:t>, 2635 (2012).</w:t>
      </w:r>
    </w:p>
    <w:p w14:paraId="6D3FADE5" w14:textId="77777777" w:rsidR="006812B0" w:rsidRDefault="006812B0" w:rsidP="006812B0">
      <w:r>
        <w:t>47.</w:t>
      </w:r>
      <w:r>
        <w:tab/>
        <w:t xml:space="preserve">Kerr, J. F. R., Wyllie, A. H., Curriet, A. R. Apoptosis: A Basic Biological Phenomenon with Wide-ranging Implications in Tissue Kinetics. </w:t>
      </w:r>
      <w:r>
        <w:rPr>
          <w:i/>
        </w:rPr>
        <w:t>British Journal of Cancer</w:t>
      </w:r>
      <w:r w:rsidRPr="004E74FF">
        <w:t>.</w:t>
      </w:r>
      <w:r>
        <w:t xml:space="preserve"> </w:t>
      </w:r>
      <w:r>
        <w:rPr>
          <w:b/>
        </w:rPr>
        <w:t>26</w:t>
      </w:r>
      <w:r>
        <w:t>, 239 (1972).</w:t>
      </w:r>
    </w:p>
    <w:p w14:paraId="3EFF290C" w14:textId="77777777" w:rsidR="006812B0" w:rsidRDefault="006812B0" w:rsidP="006812B0">
      <w:r>
        <w:t>48.</w:t>
      </w:r>
      <w:r>
        <w:tab/>
        <w:t xml:space="preserve">Cole, L. K., Ross, L. S. Apoptosis in the Developing Zebrafish Embryo. </w:t>
      </w:r>
      <w:r>
        <w:rPr>
          <w:i/>
        </w:rPr>
        <w:t>Developmental Biology</w:t>
      </w:r>
      <w:r w:rsidRPr="004E74FF">
        <w:t>.</w:t>
      </w:r>
      <w:r>
        <w:t xml:space="preserve"> </w:t>
      </w:r>
      <w:r>
        <w:rPr>
          <w:b/>
        </w:rPr>
        <w:t>240</w:t>
      </w:r>
      <w:r>
        <w:t>, 123–142 (2001).</w:t>
      </w:r>
    </w:p>
    <w:p w14:paraId="5DD678C4" w14:textId="77777777" w:rsidR="006812B0" w:rsidRDefault="006812B0" w:rsidP="006812B0">
      <w:r>
        <w:t>49.</w:t>
      </w:r>
      <w:r>
        <w:tab/>
        <w:t xml:space="preserve">Liao, J., He, J., Yan, T., Korzh, V., Gong, Z. A Class of NeuroD-Related Basic Helix-Loop-Helix Transcription Factors Expressed in Developing Central Nervous System in Zebrafish. </w:t>
      </w:r>
      <w:r>
        <w:rPr>
          <w:i/>
        </w:rPr>
        <w:t>DNA and Cell Biology</w:t>
      </w:r>
      <w:r w:rsidRPr="004E74FF">
        <w:t>.</w:t>
      </w:r>
      <w:r>
        <w:t xml:space="preserve"> </w:t>
      </w:r>
      <w:r>
        <w:rPr>
          <w:b/>
        </w:rPr>
        <w:t xml:space="preserve">18 </w:t>
      </w:r>
      <w:r>
        <w:t>(4), 333–344 (1999).</w:t>
      </w:r>
    </w:p>
    <w:p w14:paraId="07E3D504" w14:textId="77777777" w:rsidR="006812B0" w:rsidRDefault="006812B0" w:rsidP="006812B0">
      <w:r>
        <w:t>50.</w:t>
      </w:r>
      <w:r>
        <w:tab/>
        <w:t xml:space="preserve">Trevarrow, B., Marks, D. L., Kimmel, C. B. Organization of hindbrain segments in the zebrafish embryo. </w:t>
      </w:r>
      <w:r>
        <w:rPr>
          <w:i/>
        </w:rPr>
        <w:t>Neuron</w:t>
      </w:r>
      <w:r w:rsidRPr="004E74FF">
        <w:t>.</w:t>
      </w:r>
      <w:r>
        <w:t xml:space="preserve"> </w:t>
      </w:r>
      <w:r>
        <w:rPr>
          <w:b/>
        </w:rPr>
        <w:t xml:space="preserve">4 </w:t>
      </w:r>
      <w:r>
        <w:t>(5), 669–679 (1990).</w:t>
      </w:r>
    </w:p>
    <w:p w14:paraId="4A6FBDD0" w14:textId="77777777" w:rsidR="006812B0" w:rsidRDefault="006812B0" w:rsidP="006812B0">
      <w:r>
        <w:t>51.</w:t>
      </w:r>
      <w:r>
        <w:tab/>
        <w:t xml:space="preserve">Yabu, T., Todoriki, S., Yamashita, M. Stress-induced apoptosis by heat shock, UV and gamma-ray irradiation in zebrafish embryos detected by increased caspase activity and whole-mount TUNEL staining. </w:t>
      </w:r>
      <w:r>
        <w:rPr>
          <w:i/>
        </w:rPr>
        <w:t>Fisheries Science</w:t>
      </w:r>
      <w:r w:rsidRPr="004E74FF">
        <w:t>.</w:t>
      </w:r>
      <w:r>
        <w:t xml:space="preserve"> </w:t>
      </w:r>
      <w:r>
        <w:rPr>
          <w:b/>
        </w:rPr>
        <w:t>67</w:t>
      </w:r>
      <w:r>
        <w:t>, 333–340 (2001).</w:t>
      </w:r>
    </w:p>
    <w:bookmarkEnd w:id="167"/>
    <w:bookmarkEnd w:id="168"/>
    <w:bookmarkEnd w:id="169"/>
    <w:bookmarkEnd w:id="170"/>
    <w:bookmarkEnd w:id="171"/>
    <w:p w14:paraId="3BD1B9B7" w14:textId="77777777" w:rsidR="006812B0" w:rsidRDefault="006812B0" w:rsidP="006812B0"/>
    <w:p w14:paraId="77CE838F" w14:textId="77777777" w:rsidR="006812B0" w:rsidRDefault="006812B0" w:rsidP="006812B0">
      <w:pPr>
        <w:sectPr w:rsidR="006812B0" w:rsidSect="001B0864">
          <w:headerReference w:type="default" r:id="rId12"/>
          <w:footerReference w:type="default" r:id="rId13"/>
          <w:type w:val="continuous"/>
          <w:pgSz w:w="12240" w:h="15840" w:code="1"/>
          <w:pgMar w:top="1440" w:right="1440" w:bottom="1440" w:left="1440" w:header="0" w:footer="0" w:gutter="0"/>
          <w:lnNumType w:countBy="1"/>
          <w:cols w:space="720"/>
          <w:formProt w:val="0"/>
          <w:docGrid w:linePitch="360"/>
        </w:sectPr>
      </w:pPr>
      <w:bookmarkStart w:id="173" w:name="__UnoMark__25828_3916967673"/>
      <w:bookmarkStart w:id="174" w:name="__UnoMark__25824_3916967673"/>
      <w:bookmarkStart w:id="175" w:name="Mendeley_Bookmark_ow5dkYe0NE"/>
      <w:bookmarkStart w:id="176" w:name="Mendeley_Bookmark_z0xl2qgoJJ"/>
      <w:bookmarkEnd w:id="173"/>
      <w:bookmarkEnd w:id="174"/>
      <w:bookmarkEnd w:id="175"/>
      <w:bookmarkEnd w:id="176"/>
    </w:p>
    <w:p w14:paraId="4899FC3C" w14:textId="77777777" w:rsidR="006812B0" w:rsidRDefault="006812B0" w:rsidP="006812B0">
      <w:pPr>
        <w:pStyle w:val="ListParagraph"/>
        <w:ind w:left="0"/>
      </w:pPr>
    </w:p>
    <w:p w14:paraId="09B81C66" w14:textId="77777777" w:rsidR="009053CA" w:rsidRDefault="009053CA" w:rsidP="00017DEB">
      <w:pPr>
        <w:pStyle w:val="ListParagraph"/>
        <w:ind w:left="0"/>
      </w:pPr>
    </w:p>
    <w:sectPr w:rsidR="009053CA" w:rsidSect="001B0864">
      <w:headerReference w:type="default" r:id="rId14"/>
      <w:footerReference w:type="default" r:id="rId15"/>
      <w:type w:val="continuous"/>
      <w:pgSz w:w="12240" w:h="15840" w:code="1"/>
      <w:pgMar w:top="1440" w:right="1440" w:bottom="1440" w:left="1440" w:header="0" w:footer="0" w:gutter="0"/>
      <w:lnNumType w:countBy="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3DF87" w14:textId="77777777" w:rsidR="00E20621" w:rsidRDefault="00E20621">
      <w:r>
        <w:separator/>
      </w:r>
    </w:p>
  </w:endnote>
  <w:endnote w:type="continuationSeparator" w:id="0">
    <w:p w14:paraId="1F4A1D66" w14:textId="77777777" w:rsidR="00E20621" w:rsidRDefault="00E206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Arial"/>
    <w:charset w:val="00"/>
    <w:family w:val="auto"/>
    <w:pitch w:val="variable"/>
    <w:sig w:usb0="E50002FF" w:usb1="500079DB" w:usb2="00000010" w:usb3="00000000" w:csb0="00000001"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rattatello">
    <w:charset w:val="00"/>
    <w:family w:val="swiss"/>
    <w:pitch w:val="variable"/>
    <w:sig w:usb0="00000003" w:usb1="00002000"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1853C" w14:textId="77777777" w:rsidR="0045554D" w:rsidRDefault="0045554D">
    <w:pPr>
      <w:pStyle w:val="Footer"/>
    </w:pPr>
    <w:r>
      <w:t xml:space="preserve">Page </w:t>
    </w:r>
    <w:r>
      <w:fldChar w:fldCharType="begin"/>
    </w:r>
    <w:r>
      <w:instrText>PAGE</w:instrText>
    </w:r>
    <w:r>
      <w:fldChar w:fldCharType="separate"/>
    </w:r>
    <w:r>
      <w:rPr>
        <w:noProof/>
      </w:rPr>
      <w:t>6</w:t>
    </w:r>
    <w:r>
      <w:fldChar w:fldCharType="end"/>
    </w:r>
    <w:r>
      <w:t xml:space="preserve"> of 6</w:t>
    </w:r>
    <w:r>
      <w:tab/>
    </w:r>
    <w:r>
      <w:tab/>
      <w:t>revised November 2018</w:t>
    </w:r>
  </w:p>
  <w:p w14:paraId="29C117A1" w14:textId="77777777" w:rsidR="0045554D" w:rsidRDefault="0045554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6D7D4" w14:textId="77777777" w:rsidR="0045554D" w:rsidRDefault="0045554D">
    <w:r>
      <w:tab/>
    </w:r>
    <w:r>
      <w:tab/>
    </w:r>
    <w:r>
      <w:tab/>
    </w:r>
    <w:r>
      <w:tab/>
    </w:r>
    <w:r>
      <w:tab/>
    </w: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77404" w14:textId="77777777" w:rsidR="0045554D" w:rsidRDefault="0045554D">
    <w:pPr>
      <w:pStyle w:val="Footer"/>
    </w:pPr>
    <w:r>
      <w:t xml:space="preserve">Page </w:t>
    </w:r>
    <w:r>
      <w:fldChar w:fldCharType="begin"/>
    </w:r>
    <w:r>
      <w:instrText>PAGE</w:instrText>
    </w:r>
    <w:r>
      <w:fldChar w:fldCharType="separate"/>
    </w:r>
    <w:r>
      <w:rPr>
        <w:noProof/>
      </w:rPr>
      <w:t>15</w:t>
    </w:r>
    <w:r>
      <w:fldChar w:fldCharType="end"/>
    </w:r>
    <w:r>
      <w:t xml:space="preserve"> of 6</w:t>
    </w:r>
    <w:r>
      <w:tab/>
    </w:r>
    <w:r>
      <w:tab/>
      <w:t>revised November 2018</w:t>
    </w:r>
  </w:p>
  <w:p w14:paraId="387A7E91" w14:textId="77777777" w:rsidR="0045554D" w:rsidRDefault="004555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A7122" w14:textId="77777777" w:rsidR="0045554D" w:rsidRDefault="0045554D">
    <w:pPr>
      <w:pStyle w:val="Footer"/>
    </w:pPr>
    <w:r>
      <w:t xml:space="preserve">Page </w:t>
    </w:r>
    <w:r>
      <w:fldChar w:fldCharType="begin"/>
    </w:r>
    <w:r>
      <w:instrText>PAGE</w:instrText>
    </w:r>
    <w:r>
      <w:fldChar w:fldCharType="separate"/>
    </w:r>
    <w:r>
      <w:rPr>
        <w:noProof/>
      </w:rPr>
      <w:t>17</w:t>
    </w:r>
    <w:r>
      <w:fldChar w:fldCharType="end"/>
    </w:r>
    <w:r>
      <w:t xml:space="preserve"> of 6</w:t>
    </w:r>
    <w:r>
      <w:tab/>
    </w:r>
    <w:r>
      <w:tab/>
      <w:t>revised November 2018</w:t>
    </w:r>
  </w:p>
  <w:p w14:paraId="2B92E02C" w14:textId="77777777" w:rsidR="0045554D" w:rsidRDefault="004555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B031E" w14:textId="77777777" w:rsidR="00E20621" w:rsidRDefault="00E20621">
      <w:r>
        <w:separator/>
      </w:r>
    </w:p>
  </w:footnote>
  <w:footnote w:type="continuationSeparator" w:id="0">
    <w:p w14:paraId="47DD1903" w14:textId="77777777" w:rsidR="00E20621" w:rsidRDefault="00E206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E6A3B" w14:textId="77777777" w:rsidR="0045554D" w:rsidRDefault="0045554D">
    <w:pPr>
      <w:pStyle w:val="Header"/>
      <w:tabs>
        <w:tab w:val="clear" w:pos="9360"/>
        <w:tab w:val="left" w:pos="5724"/>
      </w:tabs>
      <w:rPr>
        <w:sz w:val="22"/>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AE6AC" w14:textId="77777777" w:rsidR="0045554D" w:rsidRDefault="0045554D">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C1767" w14:textId="77777777" w:rsidR="0045554D" w:rsidRDefault="0045554D">
    <w:pPr>
      <w:pStyle w:val="Header"/>
      <w:tabs>
        <w:tab w:val="clear" w:pos="9360"/>
        <w:tab w:val="left" w:pos="5724"/>
      </w:tabs>
      <w:rPr>
        <w:sz w:val="22"/>
      </w:rPr>
    </w:pPr>
    <w:r>
      <w:rPr>
        <w:sz w:val="22"/>
      </w:rPr>
      <w:tab/>
    </w:r>
    <w:r>
      <w:rPr>
        <w:sz w:val="22"/>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19C93" w14:textId="77777777" w:rsidR="0045554D" w:rsidRDefault="0045554D">
    <w:pPr>
      <w:pStyle w:val="Header"/>
      <w:tabs>
        <w:tab w:val="clear" w:pos="9360"/>
        <w:tab w:val="left" w:pos="5724"/>
      </w:tabs>
      <w:rPr>
        <w:sz w:val="22"/>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222FAB"/>
    <w:multiLevelType w:val="multilevel"/>
    <w:tmpl w:val="C9BA8964"/>
    <w:lvl w:ilvl="0">
      <w:start w:val="1"/>
      <w:numFmt w:val="decimal"/>
      <w:lvlText w:val="%1."/>
      <w:lvlJc w:val="left"/>
      <w:pPr>
        <w:ind w:left="393" w:hanging="393"/>
      </w:pPr>
      <w:rPr>
        <w:rFonts w:ascii="Calibri" w:hAnsi="Calibri"/>
        <w:b/>
        <w:bCs/>
        <w:caps w:val="0"/>
        <w:smallCaps w:val="0"/>
        <w:strike w:val="0"/>
        <w:dstrike w:val="0"/>
        <w:color w:val="000000"/>
        <w:spacing w:val="0"/>
        <w:w w:val="100"/>
        <w:kern w:val="0"/>
        <w:position w:val="0"/>
        <w:sz w:val="24"/>
        <w:vertAlign w:val="baseline"/>
      </w:rPr>
    </w:lvl>
    <w:lvl w:ilvl="1">
      <w:start w:val="1"/>
      <w:numFmt w:val="decimal"/>
      <w:lvlText w:val="%2."/>
      <w:lvlJc w:val="left"/>
      <w:pPr>
        <w:tabs>
          <w:tab w:val="num" w:pos="270"/>
        </w:tabs>
        <w:ind w:left="753" w:hanging="393"/>
      </w:pPr>
      <w:rPr>
        <w:b/>
        <w:bCs/>
        <w:caps w:val="0"/>
        <w:smallCaps w:val="0"/>
        <w:strike w:val="0"/>
        <w:dstrike w:val="0"/>
        <w:color w:val="000000"/>
        <w:spacing w:val="0"/>
        <w:w w:val="100"/>
        <w:kern w:val="0"/>
        <w:position w:val="0"/>
        <w:sz w:val="24"/>
        <w:vertAlign w:val="baseline"/>
      </w:rPr>
    </w:lvl>
    <w:lvl w:ilvl="2">
      <w:start w:val="1"/>
      <w:numFmt w:val="decimal"/>
      <w:lvlText w:val="%3."/>
      <w:lvlJc w:val="left"/>
      <w:pPr>
        <w:tabs>
          <w:tab w:val="num" w:pos="270"/>
        </w:tabs>
        <w:ind w:left="1113" w:hanging="393"/>
      </w:pPr>
      <w:rPr>
        <w:b/>
        <w:bCs/>
        <w:caps w:val="0"/>
        <w:smallCaps w:val="0"/>
        <w:strike w:val="0"/>
        <w:dstrike w:val="0"/>
        <w:color w:val="000000"/>
        <w:spacing w:val="0"/>
        <w:w w:val="100"/>
        <w:kern w:val="0"/>
        <w:position w:val="0"/>
        <w:sz w:val="24"/>
        <w:vertAlign w:val="baseline"/>
      </w:rPr>
    </w:lvl>
    <w:lvl w:ilvl="3">
      <w:start w:val="1"/>
      <w:numFmt w:val="decimal"/>
      <w:lvlText w:val="%4."/>
      <w:lvlJc w:val="left"/>
      <w:pPr>
        <w:tabs>
          <w:tab w:val="num" w:pos="270"/>
        </w:tabs>
        <w:ind w:left="1473" w:hanging="393"/>
      </w:pPr>
      <w:rPr>
        <w:b/>
        <w:bCs/>
        <w:caps w:val="0"/>
        <w:smallCaps w:val="0"/>
        <w:strike w:val="0"/>
        <w:dstrike w:val="0"/>
        <w:color w:val="000000"/>
        <w:spacing w:val="0"/>
        <w:w w:val="100"/>
        <w:kern w:val="0"/>
        <w:position w:val="0"/>
        <w:sz w:val="24"/>
        <w:vertAlign w:val="baseline"/>
      </w:rPr>
    </w:lvl>
    <w:lvl w:ilvl="4">
      <w:start w:val="1"/>
      <w:numFmt w:val="decimal"/>
      <w:lvlText w:val="%5."/>
      <w:lvlJc w:val="left"/>
      <w:pPr>
        <w:tabs>
          <w:tab w:val="num" w:pos="270"/>
        </w:tabs>
        <w:ind w:left="1833" w:hanging="393"/>
      </w:pPr>
      <w:rPr>
        <w:b/>
        <w:bCs/>
        <w:caps w:val="0"/>
        <w:smallCaps w:val="0"/>
        <w:strike w:val="0"/>
        <w:dstrike w:val="0"/>
        <w:color w:val="000000"/>
        <w:spacing w:val="0"/>
        <w:w w:val="100"/>
        <w:kern w:val="0"/>
        <w:position w:val="0"/>
        <w:sz w:val="24"/>
        <w:vertAlign w:val="baseline"/>
      </w:rPr>
    </w:lvl>
    <w:lvl w:ilvl="5">
      <w:start w:val="1"/>
      <w:numFmt w:val="decimal"/>
      <w:lvlText w:val="%6."/>
      <w:lvlJc w:val="left"/>
      <w:pPr>
        <w:tabs>
          <w:tab w:val="num" w:pos="270"/>
        </w:tabs>
        <w:ind w:left="2193" w:hanging="393"/>
      </w:pPr>
      <w:rPr>
        <w:b/>
        <w:bCs/>
        <w:caps w:val="0"/>
        <w:smallCaps w:val="0"/>
        <w:strike w:val="0"/>
        <w:dstrike w:val="0"/>
        <w:color w:val="000000"/>
        <w:spacing w:val="0"/>
        <w:w w:val="100"/>
        <w:kern w:val="0"/>
        <w:position w:val="0"/>
        <w:sz w:val="24"/>
        <w:vertAlign w:val="baseline"/>
      </w:rPr>
    </w:lvl>
    <w:lvl w:ilvl="6">
      <w:start w:val="1"/>
      <w:numFmt w:val="decimal"/>
      <w:lvlText w:val="%7."/>
      <w:lvlJc w:val="left"/>
      <w:pPr>
        <w:tabs>
          <w:tab w:val="num" w:pos="270"/>
        </w:tabs>
        <w:ind w:left="2553" w:hanging="393"/>
      </w:pPr>
      <w:rPr>
        <w:b/>
        <w:bCs/>
        <w:caps w:val="0"/>
        <w:smallCaps w:val="0"/>
        <w:strike w:val="0"/>
        <w:dstrike w:val="0"/>
        <w:color w:val="000000"/>
        <w:spacing w:val="0"/>
        <w:w w:val="100"/>
        <w:kern w:val="0"/>
        <w:position w:val="0"/>
        <w:sz w:val="24"/>
        <w:vertAlign w:val="baseline"/>
      </w:rPr>
    </w:lvl>
    <w:lvl w:ilvl="7">
      <w:start w:val="1"/>
      <w:numFmt w:val="decimal"/>
      <w:lvlText w:val="%8."/>
      <w:lvlJc w:val="left"/>
      <w:pPr>
        <w:tabs>
          <w:tab w:val="num" w:pos="270"/>
        </w:tabs>
        <w:ind w:left="2913" w:hanging="393"/>
      </w:pPr>
      <w:rPr>
        <w:b/>
        <w:bCs/>
        <w:caps w:val="0"/>
        <w:smallCaps w:val="0"/>
        <w:strike w:val="0"/>
        <w:dstrike w:val="0"/>
        <w:color w:val="000000"/>
        <w:spacing w:val="0"/>
        <w:w w:val="100"/>
        <w:kern w:val="0"/>
        <w:position w:val="0"/>
        <w:sz w:val="24"/>
        <w:vertAlign w:val="baseline"/>
      </w:rPr>
    </w:lvl>
    <w:lvl w:ilvl="8">
      <w:start w:val="1"/>
      <w:numFmt w:val="decimal"/>
      <w:lvlText w:val="%9."/>
      <w:lvlJc w:val="left"/>
      <w:pPr>
        <w:tabs>
          <w:tab w:val="num" w:pos="270"/>
        </w:tabs>
        <w:ind w:left="3273" w:hanging="393"/>
      </w:pPr>
      <w:rPr>
        <w:b/>
        <w:bCs/>
        <w:caps w:val="0"/>
        <w:smallCaps w:val="0"/>
        <w:strike w:val="0"/>
        <w:dstrike w:val="0"/>
        <w:color w:val="000000"/>
        <w:spacing w:val="0"/>
        <w:w w:val="100"/>
        <w:kern w:val="0"/>
        <w:position w:val="0"/>
        <w:sz w:val="24"/>
        <w:vertAlign w:val="baseline"/>
      </w:rPr>
    </w:lvl>
  </w:abstractNum>
  <w:abstractNum w:abstractNumId="1" w15:restartNumberingAfterBreak="0">
    <w:nsid w:val="458840EF"/>
    <w:multiLevelType w:val="multilevel"/>
    <w:tmpl w:val="97D2C35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705F4AEF"/>
    <w:multiLevelType w:val="multilevel"/>
    <w:tmpl w:val="104E0326"/>
    <w:lvl w:ilvl="0">
      <w:start w:val="1"/>
      <w:numFmt w:val="decimal"/>
      <w:lvlText w:val="%1."/>
      <w:lvlJc w:val="left"/>
      <w:pPr>
        <w:ind w:left="393" w:hanging="393"/>
      </w:pPr>
      <w:rPr>
        <w:rFonts w:ascii="Calibri" w:hAnsi="Calibri"/>
        <w:b/>
        <w:bCs/>
        <w:caps w:val="0"/>
        <w:smallCaps w:val="0"/>
        <w:strike w:val="0"/>
        <w:dstrike w:val="0"/>
        <w:color w:val="000000"/>
        <w:spacing w:val="0"/>
        <w:w w:val="100"/>
        <w:kern w:val="0"/>
        <w:position w:val="0"/>
        <w:sz w:val="24"/>
        <w:vertAlign w:val="baseline"/>
      </w:rPr>
    </w:lvl>
    <w:lvl w:ilvl="1">
      <w:start w:val="1"/>
      <w:numFmt w:val="decimal"/>
      <w:lvlText w:val="%2."/>
      <w:lvlJc w:val="left"/>
      <w:pPr>
        <w:ind w:left="753" w:hanging="393"/>
      </w:pPr>
      <w:rPr>
        <w:b/>
        <w:bCs/>
        <w:caps w:val="0"/>
        <w:smallCaps w:val="0"/>
        <w:strike w:val="0"/>
        <w:dstrike w:val="0"/>
        <w:color w:val="000000"/>
        <w:spacing w:val="0"/>
        <w:w w:val="100"/>
        <w:kern w:val="0"/>
        <w:position w:val="0"/>
        <w:sz w:val="24"/>
        <w:vertAlign w:val="baseline"/>
      </w:rPr>
    </w:lvl>
    <w:lvl w:ilvl="2">
      <w:start w:val="1"/>
      <w:numFmt w:val="decimal"/>
      <w:lvlText w:val="%3."/>
      <w:lvlJc w:val="left"/>
      <w:pPr>
        <w:ind w:left="1113" w:hanging="393"/>
      </w:pPr>
      <w:rPr>
        <w:b/>
        <w:bCs/>
        <w:caps w:val="0"/>
        <w:smallCaps w:val="0"/>
        <w:strike w:val="0"/>
        <w:dstrike w:val="0"/>
        <w:color w:val="000000"/>
        <w:spacing w:val="0"/>
        <w:w w:val="100"/>
        <w:kern w:val="0"/>
        <w:position w:val="0"/>
        <w:sz w:val="24"/>
        <w:vertAlign w:val="baseline"/>
      </w:rPr>
    </w:lvl>
    <w:lvl w:ilvl="3">
      <w:start w:val="1"/>
      <w:numFmt w:val="decimal"/>
      <w:lvlText w:val="%4."/>
      <w:lvlJc w:val="left"/>
      <w:pPr>
        <w:ind w:left="1473" w:hanging="393"/>
      </w:pPr>
      <w:rPr>
        <w:b/>
        <w:bCs/>
        <w:caps w:val="0"/>
        <w:smallCaps w:val="0"/>
        <w:strike w:val="0"/>
        <w:dstrike w:val="0"/>
        <w:color w:val="000000"/>
        <w:spacing w:val="0"/>
        <w:w w:val="100"/>
        <w:kern w:val="0"/>
        <w:position w:val="0"/>
        <w:sz w:val="24"/>
        <w:vertAlign w:val="baseline"/>
      </w:rPr>
    </w:lvl>
    <w:lvl w:ilvl="4">
      <w:start w:val="1"/>
      <w:numFmt w:val="decimal"/>
      <w:lvlText w:val="%5."/>
      <w:lvlJc w:val="left"/>
      <w:pPr>
        <w:ind w:left="1833" w:hanging="393"/>
      </w:pPr>
      <w:rPr>
        <w:b/>
        <w:bCs/>
        <w:caps w:val="0"/>
        <w:smallCaps w:val="0"/>
        <w:strike w:val="0"/>
        <w:dstrike w:val="0"/>
        <w:color w:val="000000"/>
        <w:spacing w:val="0"/>
        <w:w w:val="100"/>
        <w:kern w:val="0"/>
        <w:position w:val="0"/>
        <w:sz w:val="24"/>
        <w:vertAlign w:val="baseline"/>
      </w:rPr>
    </w:lvl>
    <w:lvl w:ilvl="5">
      <w:start w:val="1"/>
      <w:numFmt w:val="decimal"/>
      <w:lvlText w:val="%6."/>
      <w:lvlJc w:val="left"/>
      <w:pPr>
        <w:ind w:left="2193" w:hanging="393"/>
      </w:pPr>
      <w:rPr>
        <w:b/>
        <w:bCs/>
        <w:caps w:val="0"/>
        <w:smallCaps w:val="0"/>
        <w:strike w:val="0"/>
        <w:dstrike w:val="0"/>
        <w:color w:val="000000"/>
        <w:spacing w:val="0"/>
        <w:w w:val="100"/>
        <w:kern w:val="0"/>
        <w:position w:val="0"/>
        <w:sz w:val="24"/>
        <w:vertAlign w:val="baseline"/>
      </w:rPr>
    </w:lvl>
    <w:lvl w:ilvl="6">
      <w:start w:val="1"/>
      <w:numFmt w:val="decimal"/>
      <w:lvlText w:val="%7."/>
      <w:lvlJc w:val="left"/>
      <w:pPr>
        <w:ind w:left="2553" w:hanging="393"/>
      </w:pPr>
      <w:rPr>
        <w:b/>
        <w:bCs/>
        <w:caps w:val="0"/>
        <w:smallCaps w:val="0"/>
        <w:strike w:val="0"/>
        <w:dstrike w:val="0"/>
        <w:color w:val="000000"/>
        <w:spacing w:val="0"/>
        <w:w w:val="100"/>
        <w:kern w:val="0"/>
        <w:position w:val="0"/>
        <w:sz w:val="24"/>
        <w:vertAlign w:val="baseline"/>
      </w:rPr>
    </w:lvl>
    <w:lvl w:ilvl="7">
      <w:start w:val="1"/>
      <w:numFmt w:val="decimal"/>
      <w:lvlText w:val="%8."/>
      <w:lvlJc w:val="left"/>
      <w:pPr>
        <w:ind w:left="2913" w:hanging="393"/>
      </w:pPr>
      <w:rPr>
        <w:b/>
        <w:bCs/>
        <w:caps w:val="0"/>
        <w:smallCaps w:val="0"/>
        <w:strike w:val="0"/>
        <w:dstrike w:val="0"/>
        <w:color w:val="000000"/>
        <w:spacing w:val="0"/>
        <w:w w:val="100"/>
        <w:kern w:val="0"/>
        <w:position w:val="0"/>
        <w:sz w:val="24"/>
        <w:vertAlign w:val="baseline"/>
      </w:rPr>
    </w:lvl>
    <w:lvl w:ilvl="8">
      <w:start w:val="1"/>
      <w:numFmt w:val="decimal"/>
      <w:lvlText w:val="%9."/>
      <w:lvlJc w:val="left"/>
      <w:pPr>
        <w:ind w:left="3273" w:hanging="393"/>
      </w:pPr>
      <w:rPr>
        <w:b/>
        <w:bCs/>
        <w:caps w:val="0"/>
        <w:smallCaps w:val="0"/>
        <w:strike w:val="0"/>
        <w:dstrike w:val="0"/>
        <w:color w:val="000000"/>
        <w:spacing w:val="0"/>
        <w:w w:val="100"/>
        <w:kern w:val="0"/>
        <w:position w:val="0"/>
        <w:sz w:val="24"/>
        <w:vertAlign w:val="baseline"/>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3CA"/>
    <w:rsid w:val="00002634"/>
    <w:rsid w:val="00017DEB"/>
    <w:rsid w:val="00074BC6"/>
    <w:rsid w:val="000A0895"/>
    <w:rsid w:val="000B4035"/>
    <w:rsid w:val="000D1A6D"/>
    <w:rsid w:val="000E2513"/>
    <w:rsid w:val="00112170"/>
    <w:rsid w:val="0011755E"/>
    <w:rsid w:val="00117D34"/>
    <w:rsid w:val="00124187"/>
    <w:rsid w:val="00173785"/>
    <w:rsid w:val="0018123F"/>
    <w:rsid w:val="00185CC9"/>
    <w:rsid w:val="001B0864"/>
    <w:rsid w:val="001B269B"/>
    <w:rsid w:val="001C0F24"/>
    <w:rsid w:val="001F7249"/>
    <w:rsid w:val="0020074B"/>
    <w:rsid w:val="00210F59"/>
    <w:rsid w:val="00241839"/>
    <w:rsid w:val="00250E35"/>
    <w:rsid w:val="00264508"/>
    <w:rsid w:val="00266BFA"/>
    <w:rsid w:val="002A0B94"/>
    <w:rsid w:val="002A1368"/>
    <w:rsid w:val="002A43A8"/>
    <w:rsid w:val="002A6E61"/>
    <w:rsid w:val="002C2FFC"/>
    <w:rsid w:val="002C44CF"/>
    <w:rsid w:val="002C4818"/>
    <w:rsid w:val="002D7264"/>
    <w:rsid w:val="002E65DF"/>
    <w:rsid w:val="002F2F50"/>
    <w:rsid w:val="00321815"/>
    <w:rsid w:val="0032770F"/>
    <w:rsid w:val="003433E8"/>
    <w:rsid w:val="00357F36"/>
    <w:rsid w:val="00363824"/>
    <w:rsid w:val="00366006"/>
    <w:rsid w:val="003666C9"/>
    <w:rsid w:val="00377EEC"/>
    <w:rsid w:val="003878AF"/>
    <w:rsid w:val="003C008A"/>
    <w:rsid w:val="003F1FFA"/>
    <w:rsid w:val="00411795"/>
    <w:rsid w:val="00431CEF"/>
    <w:rsid w:val="00440CD5"/>
    <w:rsid w:val="0045554D"/>
    <w:rsid w:val="00457C1F"/>
    <w:rsid w:val="00462FD5"/>
    <w:rsid w:val="00493638"/>
    <w:rsid w:val="004A40DC"/>
    <w:rsid w:val="004B42DB"/>
    <w:rsid w:val="004E3FC3"/>
    <w:rsid w:val="005104C5"/>
    <w:rsid w:val="00531BAA"/>
    <w:rsid w:val="00560263"/>
    <w:rsid w:val="005603F5"/>
    <w:rsid w:val="005D508E"/>
    <w:rsid w:val="005E2E95"/>
    <w:rsid w:val="00603C16"/>
    <w:rsid w:val="00624651"/>
    <w:rsid w:val="006775CF"/>
    <w:rsid w:val="006812B0"/>
    <w:rsid w:val="0068557D"/>
    <w:rsid w:val="006C1022"/>
    <w:rsid w:val="006C1446"/>
    <w:rsid w:val="006C3BB5"/>
    <w:rsid w:val="006D159B"/>
    <w:rsid w:val="006D58BA"/>
    <w:rsid w:val="006D5A1C"/>
    <w:rsid w:val="006E2D9B"/>
    <w:rsid w:val="006E7557"/>
    <w:rsid w:val="006F07BB"/>
    <w:rsid w:val="006F3A96"/>
    <w:rsid w:val="006F5585"/>
    <w:rsid w:val="007524F4"/>
    <w:rsid w:val="0075269C"/>
    <w:rsid w:val="00761E55"/>
    <w:rsid w:val="00762CDB"/>
    <w:rsid w:val="00773E44"/>
    <w:rsid w:val="007F6C88"/>
    <w:rsid w:val="007F784C"/>
    <w:rsid w:val="00810E47"/>
    <w:rsid w:val="00830187"/>
    <w:rsid w:val="008347F7"/>
    <w:rsid w:val="00862B2F"/>
    <w:rsid w:val="008707F8"/>
    <w:rsid w:val="00882DFA"/>
    <w:rsid w:val="008840A8"/>
    <w:rsid w:val="00884657"/>
    <w:rsid w:val="00890AFA"/>
    <w:rsid w:val="008A47CA"/>
    <w:rsid w:val="008B1F54"/>
    <w:rsid w:val="008B346C"/>
    <w:rsid w:val="008C1A85"/>
    <w:rsid w:val="008C41BD"/>
    <w:rsid w:val="008D512F"/>
    <w:rsid w:val="008F1DCD"/>
    <w:rsid w:val="008F233F"/>
    <w:rsid w:val="009053CA"/>
    <w:rsid w:val="0091433F"/>
    <w:rsid w:val="00953452"/>
    <w:rsid w:val="00954EA9"/>
    <w:rsid w:val="00965691"/>
    <w:rsid w:val="009709DD"/>
    <w:rsid w:val="009827B7"/>
    <w:rsid w:val="0099465D"/>
    <w:rsid w:val="009D261E"/>
    <w:rsid w:val="009D4B08"/>
    <w:rsid w:val="009F6864"/>
    <w:rsid w:val="00A02CDC"/>
    <w:rsid w:val="00A03D37"/>
    <w:rsid w:val="00A21684"/>
    <w:rsid w:val="00A25820"/>
    <w:rsid w:val="00A51030"/>
    <w:rsid w:val="00A52D7F"/>
    <w:rsid w:val="00A730C9"/>
    <w:rsid w:val="00A907A2"/>
    <w:rsid w:val="00AD17C5"/>
    <w:rsid w:val="00B1345E"/>
    <w:rsid w:val="00B16B8D"/>
    <w:rsid w:val="00B25E22"/>
    <w:rsid w:val="00B45872"/>
    <w:rsid w:val="00B577AA"/>
    <w:rsid w:val="00B60766"/>
    <w:rsid w:val="00B67DC9"/>
    <w:rsid w:val="00B769BB"/>
    <w:rsid w:val="00B827FD"/>
    <w:rsid w:val="00B9527A"/>
    <w:rsid w:val="00BA009C"/>
    <w:rsid w:val="00BA3888"/>
    <w:rsid w:val="00BC555D"/>
    <w:rsid w:val="00BD5195"/>
    <w:rsid w:val="00BE02D8"/>
    <w:rsid w:val="00BF1447"/>
    <w:rsid w:val="00C2318B"/>
    <w:rsid w:val="00C23AAD"/>
    <w:rsid w:val="00C25C4F"/>
    <w:rsid w:val="00C55752"/>
    <w:rsid w:val="00C75A2C"/>
    <w:rsid w:val="00CA29C2"/>
    <w:rsid w:val="00CC11D3"/>
    <w:rsid w:val="00CE1BF6"/>
    <w:rsid w:val="00CE25D9"/>
    <w:rsid w:val="00CE4BA5"/>
    <w:rsid w:val="00CE5CA0"/>
    <w:rsid w:val="00D34891"/>
    <w:rsid w:val="00D47F2B"/>
    <w:rsid w:val="00D8212F"/>
    <w:rsid w:val="00DB5D18"/>
    <w:rsid w:val="00DB7D09"/>
    <w:rsid w:val="00E20621"/>
    <w:rsid w:val="00E2600A"/>
    <w:rsid w:val="00E42277"/>
    <w:rsid w:val="00E44DCA"/>
    <w:rsid w:val="00E53489"/>
    <w:rsid w:val="00E55AEB"/>
    <w:rsid w:val="00E562FF"/>
    <w:rsid w:val="00E66D71"/>
    <w:rsid w:val="00E70E3E"/>
    <w:rsid w:val="00E710C9"/>
    <w:rsid w:val="00EC4B54"/>
    <w:rsid w:val="00ED2CB4"/>
    <w:rsid w:val="00ED59A3"/>
    <w:rsid w:val="00EE4C28"/>
    <w:rsid w:val="00EE7CE6"/>
    <w:rsid w:val="00F061C1"/>
    <w:rsid w:val="00F066CC"/>
    <w:rsid w:val="00F13B36"/>
    <w:rsid w:val="00F364D7"/>
    <w:rsid w:val="00F43CE3"/>
    <w:rsid w:val="00FC1648"/>
    <w:rsid w:val="00FC3F34"/>
    <w:rsid w:val="00FD64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6C0415"/>
  <w15:docId w15:val="{13483E0C-63A8-4EA1-BDBE-929DF1877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hAnsi="Calibri" w:cs="Calibri"/>
      <w:color w:val="000000"/>
      <w:sz w:val="24"/>
      <w:szCs w:val="24"/>
    </w:rPr>
  </w:style>
  <w:style w:type="paragraph" w:styleId="Heading1">
    <w:name w:val="heading 1"/>
    <w:basedOn w:val="Normal"/>
    <w:next w:val="Normal"/>
    <w:qFormat/>
    <w:pPr>
      <w:keepNext/>
      <w:spacing w:before="240" w:after="60"/>
      <w:outlineLvl w:val="0"/>
    </w:pPr>
    <w:rPr>
      <w:rFonts w:cs="Times New Roman"/>
      <w:b/>
      <w:bCs/>
      <w:kern w:val="2"/>
      <w:sz w:val="28"/>
      <w:szCs w:val="32"/>
    </w:rPr>
  </w:style>
  <w:style w:type="paragraph" w:styleId="Heading2">
    <w:name w:val="heading 2"/>
    <w:basedOn w:val="Normal"/>
    <w:next w:val="Normal"/>
    <w:qFormat/>
    <w:pPr>
      <w:keepNext/>
      <w:outlineLvl w:val="1"/>
    </w:pPr>
    <w:rPr>
      <w:rFonts w:cs="Times New Roman"/>
      <w:b/>
      <w:bCs/>
      <w:iCs/>
      <w:szCs w:val="28"/>
    </w:rPr>
  </w:style>
  <w:style w:type="paragraph" w:styleId="Heading3">
    <w:name w:val="heading 3"/>
    <w:basedOn w:val="Normal"/>
    <w:next w:val="Normal"/>
    <w:qFormat/>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FF"/>
      <w:u w:val="single"/>
    </w:rPr>
  </w:style>
  <w:style w:type="character" w:customStyle="1" w:styleId="HeaderChar">
    <w:name w:val="Header Char"/>
    <w:qFormat/>
    <w:rPr>
      <w:sz w:val="24"/>
      <w:szCs w:val="24"/>
    </w:rPr>
  </w:style>
  <w:style w:type="character" w:customStyle="1" w:styleId="FooterChar">
    <w:name w:val="Footer Char"/>
    <w:qFormat/>
    <w:rPr>
      <w:sz w:val="24"/>
      <w:szCs w:val="24"/>
    </w:rPr>
  </w:style>
  <w:style w:type="character" w:styleId="CommentReference">
    <w:name w:val="annotation reference"/>
    <w:qFormat/>
    <w:rPr>
      <w:sz w:val="18"/>
      <w:szCs w:val="18"/>
    </w:rPr>
  </w:style>
  <w:style w:type="character" w:customStyle="1" w:styleId="CommentTextChar">
    <w:name w:val="Comment Text Char"/>
    <w:qFormat/>
    <w:rPr>
      <w:sz w:val="24"/>
      <w:szCs w:val="24"/>
      <w:lang w:val="en-US"/>
    </w:rPr>
  </w:style>
  <w:style w:type="character" w:customStyle="1" w:styleId="CommentSubjectChar">
    <w:name w:val="Comment Subject Char"/>
    <w:qFormat/>
    <w:rPr>
      <w:b/>
      <w:bCs/>
      <w:sz w:val="24"/>
      <w:szCs w:val="24"/>
      <w:lang w:val="en-US"/>
    </w:rPr>
  </w:style>
  <w:style w:type="character" w:customStyle="1" w:styleId="BalloonTextChar">
    <w:name w:val="Balloon Text Char"/>
    <w:qFormat/>
    <w:rPr>
      <w:rFonts w:ascii="Lucida Grande" w:hAnsi="Lucida Grande"/>
      <w:sz w:val="18"/>
      <w:szCs w:val="18"/>
      <w:lang w:val="en-US"/>
    </w:rPr>
  </w:style>
  <w:style w:type="character" w:styleId="PageNumber">
    <w:name w:val="page number"/>
    <w:basedOn w:val="DefaultParagraphFont"/>
    <w:qFormat/>
  </w:style>
  <w:style w:type="character" w:styleId="FollowedHyperlink">
    <w:name w:val="FollowedHyperlink"/>
    <w:qFormat/>
    <w:rPr>
      <w:color w:val="800080"/>
      <w:u w:val="single"/>
    </w:rPr>
  </w:style>
  <w:style w:type="character" w:customStyle="1" w:styleId="apple-converted-space">
    <w:name w:val="apple-converted-space"/>
    <w:basedOn w:val="DefaultParagraphFont"/>
    <w:qFormat/>
  </w:style>
  <w:style w:type="character" w:customStyle="1" w:styleId="Heading1Char">
    <w:name w:val="Heading 1 Char"/>
    <w:qFormat/>
    <w:rPr>
      <w:rFonts w:ascii="Calibri" w:eastAsia="Times New Roman" w:hAnsi="Calibri" w:cs="Times New Roman"/>
      <w:b/>
      <w:bCs/>
      <w:kern w:val="2"/>
      <w:sz w:val="28"/>
      <w:szCs w:val="32"/>
    </w:rPr>
  </w:style>
  <w:style w:type="character" w:styleId="IntenseEmphasis">
    <w:name w:val="Intense Emphasis"/>
    <w:qFormat/>
    <w:rPr>
      <w:b/>
      <w:bCs/>
      <w:i/>
      <w:iCs/>
      <w:color w:val="4F81BD"/>
    </w:rPr>
  </w:style>
  <w:style w:type="character" w:customStyle="1" w:styleId="Heading2Char">
    <w:name w:val="Heading 2 Char"/>
    <w:qFormat/>
    <w:rPr>
      <w:rFonts w:ascii="Calibri" w:eastAsia="Times New Roman" w:hAnsi="Calibri" w:cs="Times New Roman"/>
      <w:b/>
      <w:bCs/>
      <w:iCs/>
      <w:sz w:val="24"/>
      <w:szCs w:val="28"/>
    </w:rPr>
  </w:style>
  <w:style w:type="character" w:customStyle="1" w:styleId="ExampletextChar">
    <w:name w:val="Example text Char"/>
    <w:qFormat/>
    <w:rPr>
      <w:rFonts w:ascii="Calibri" w:hAnsi="Calibri" w:cs="Calibri"/>
      <w:color w:val="7F7F7F"/>
      <w:sz w:val="24"/>
      <w:szCs w:val="24"/>
    </w:rPr>
  </w:style>
  <w:style w:type="character" w:customStyle="1" w:styleId="Heading3Char">
    <w:name w:val="Heading 3 Char"/>
    <w:basedOn w:val="DefaultParagraphFont"/>
    <w:qFormat/>
    <w:rPr>
      <w:rFonts w:ascii="Cambria" w:eastAsia="MS Gothic" w:hAnsi="Cambria" w:cs="Times New Roman"/>
      <w:b/>
      <w:bCs/>
      <w:color w:val="4F81BD"/>
      <w:sz w:val="24"/>
      <w:szCs w:val="24"/>
    </w:rPr>
  </w:style>
  <w:style w:type="character" w:customStyle="1" w:styleId="BodyTextChar">
    <w:name w:val="Body Text Char"/>
    <w:basedOn w:val="DefaultParagraphFont"/>
    <w:qFormat/>
    <w:rPr>
      <w:rFonts w:ascii="Calibri" w:eastAsia="Calibri" w:hAnsi="Calibri" w:cs="Calibri"/>
      <w:sz w:val="24"/>
      <w:szCs w:val="24"/>
    </w:rPr>
  </w:style>
  <w:style w:type="character" w:styleId="Strong">
    <w:name w:val="Strong"/>
    <w:basedOn w:val="DefaultParagraphFont"/>
    <w:qFormat/>
    <w:rPr>
      <w:b/>
      <w:bCs/>
    </w:rPr>
  </w:style>
  <w:style w:type="character" w:styleId="Emphasis">
    <w:name w:val="Emphasis"/>
    <w:basedOn w:val="DefaultParagraphFont"/>
    <w:qFormat/>
    <w:rPr>
      <w:i/>
      <w:iCs/>
    </w:rPr>
  </w:style>
  <w:style w:type="character" w:styleId="LineNumber">
    <w:name w:val="line number"/>
    <w:basedOn w:val="DefaultParagraphFont"/>
    <w:qFormat/>
  </w:style>
  <w:style w:type="character" w:customStyle="1" w:styleId="UnresolvedMention1">
    <w:name w:val="Unresolved Mention1"/>
    <w:basedOn w:val="DefaultParagraphFont"/>
    <w:qFormat/>
    <w:rPr>
      <w:color w:val="808080"/>
      <w:highlight w:val="whit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b/>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b/>
      <w:i w:val="0"/>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b/>
      <w:bCs/>
      <w:caps w:val="0"/>
      <w:smallCaps w:val="0"/>
      <w:strike w:val="0"/>
      <w:dstrike w:val="0"/>
      <w:color w:val="000000"/>
      <w:spacing w:val="0"/>
      <w:w w:val="100"/>
      <w:kern w:val="0"/>
      <w:position w:val="0"/>
      <w:sz w:val="24"/>
      <w:vertAlign w:val="baseline"/>
    </w:rPr>
  </w:style>
  <w:style w:type="character" w:customStyle="1" w:styleId="ListLabel59">
    <w:name w:val="ListLabel 59"/>
    <w:qFormat/>
    <w:rPr>
      <w:b/>
      <w:bCs/>
      <w:caps w:val="0"/>
      <w:smallCaps w:val="0"/>
      <w:strike w:val="0"/>
      <w:dstrike w:val="0"/>
      <w:color w:val="000000"/>
      <w:spacing w:val="0"/>
      <w:w w:val="100"/>
      <w:kern w:val="0"/>
      <w:position w:val="0"/>
      <w:sz w:val="24"/>
      <w:vertAlign w:val="baseline"/>
    </w:rPr>
  </w:style>
  <w:style w:type="character" w:customStyle="1" w:styleId="ListLabel60">
    <w:name w:val="ListLabel 60"/>
    <w:qFormat/>
    <w:rPr>
      <w:b/>
      <w:bCs/>
      <w:caps w:val="0"/>
      <w:smallCaps w:val="0"/>
      <w:strike w:val="0"/>
      <w:dstrike w:val="0"/>
      <w:color w:val="000000"/>
      <w:spacing w:val="0"/>
      <w:w w:val="100"/>
      <w:kern w:val="0"/>
      <w:position w:val="0"/>
      <w:sz w:val="24"/>
      <w:vertAlign w:val="baseline"/>
    </w:rPr>
  </w:style>
  <w:style w:type="character" w:customStyle="1" w:styleId="ListLabel61">
    <w:name w:val="ListLabel 61"/>
    <w:qFormat/>
    <w:rPr>
      <w:b/>
      <w:bCs/>
      <w:caps w:val="0"/>
      <w:smallCaps w:val="0"/>
      <w:strike w:val="0"/>
      <w:dstrike w:val="0"/>
      <w:color w:val="000000"/>
      <w:spacing w:val="0"/>
      <w:w w:val="100"/>
      <w:kern w:val="0"/>
      <w:position w:val="0"/>
      <w:sz w:val="24"/>
      <w:vertAlign w:val="baseline"/>
    </w:rPr>
  </w:style>
  <w:style w:type="character" w:customStyle="1" w:styleId="ListLabel62">
    <w:name w:val="ListLabel 62"/>
    <w:qFormat/>
    <w:rPr>
      <w:b/>
      <w:bCs/>
      <w:caps w:val="0"/>
      <w:smallCaps w:val="0"/>
      <w:strike w:val="0"/>
      <w:dstrike w:val="0"/>
      <w:color w:val="000000"/>
      <w:spacing w:val="0"/>
      <w:w w:val="100"/>
      <w:kern w:val="0"/>
      <w:position w:val="0"/>
      <w:sz w:val="24"/>
      <w:vertAlign w:val="baseline"/>
    </w:rPr>
  </w:style>
  <w:style w:type="character" w:customStyle="1" w:styleId="ListLabel63">
    <w:name w:val="ListLabel 63"/>
    <w:qFormat/>
    <w:rPr>
      <w:b/>
      <w:bCs/>
      <w:caps w:val="0"/>
      <w:smallCaps w:val="0"/>
      <w:strike w:val="0"/>
      <w:dstrike w:val="0"/>
      <w:color w:val="000000"/>
      <w:spacing w:val="0"/>
      <w:w w:val="100"/>
      <w:kern w:val="0"/>
      <w:position w:val="0"/>
      <w:sz w:val="24"/>
      <w:vertAlign w:val="baseline"/>
    </w:rPr>
  </w:style>
  <w:style w:type="character" w:customStyle="1" w:styleId="ListLabel64">
    <w:name w:val="ListLabel 64"/>
    <w:qFormat/>
    <w:rPr>
      <w:b/>
      <w:bCs/>
      <w:caps w:val="0"/>
      <w:smallCaps w:val="0"/>
      <w:strike w:val="0"/>
      <w:dstrike w:val="0"/>
      <w:color w:val="000000"/>
      <w:spacing w:val="0"/>
      <w:w w:val="100"/>
      <w:kern w:val="0"/>
      <w:position w:val="0"/>
      <w:sz w:val="24"/>
      <w:vertAlign w:val="baseline"/>
    </w:rPr>
  </w:style>
  <w:style w:type="character" w:customStyle="1" w:styleId="ListLabel65">
    <w:name w:val="ListLabel 65"/>
    <w:qFormat/>
    <w:rPr>
      <w:b/>
      <w:bCs/>
      <w:caps w:val="0"/>
      <w:smallCaps w:val="0"/>
      <w:strike w:val="0"/>
      <w:dstrike w:val="0"/>
      <w:color w:val="000000"/>
      <w:spacing w:val="0"/>
      <w:w w:val="100"/>
      <w:kern w:val="0"/>
      <w:position w:val="0"/>
      <w:sz w:val="24"/>
      <w:vertAlign w:val="baseline"/>
    </w:rPr>
  </w:style>
  <w:style w:type="character" w:customStyle="1" w:styleId="ListLabel66">
    <w:name w:val="ListLabel 66"/>
    <w:qFormat/>
    <w:rPr>
      <w:b/>
      <w:bCs/>
      <w:caps w:val="0"/>
      <w:smallCaps w:val="0"/>
      <w:strike w:val="0"/>
      <w:dstrike w:val="0"/>
      <w:color w:val="000000"/>
      <w:spacing w:val="0"/>
      <w:w w:val="100"/>
      <w:kern w:val="0"/>
      <w:position w:val="0"/>
      <w:sz w:val="24"/>
      <w:vertAlign w:val="baseline"/>
    </w:rPr>
  </w:style>
  <w:style w:type="character" w:customStyle="1" w:styleId="ListLabel67">
    <w:name w:val="ListLabel 67"/>
    <w:qFormat/>
    <w:rPr>
      <w:rFonts w:ascii="Calibri" w:hAnsi="Calibri"/>
      <w:b/>
      <w:bCs/>
      <w:caps w:val="0"/>
      <w:smallCaps w:val="0"/>
      <w:strike w:val="0"/>
      <w:dstrike w:val="0"/>
      <w:color w:val="000000"/>
      <w:spacing w:val="0"/>
      <w:w w:val="100"/>
      <w:kern w:val="0"/>
      <w:position w:val="0"/>
      <w:sz w:val="24"/>
      <w:vertAlign w:val="baseline"/>
    </w:rPr>
  </w:style>
  <w:style w:type="character" w:customStyle="1" w:styleId="ListLabel68">
    <w:name w:val="ListLabel 68"/>
    <w:qFormat/>
    <w:rPr>
      <w:b/>
      <w:bCs/>
      <w:caps w:val="0"/>
      <w:smallCaps w:val="0"/>
      <w:strike w:val="0"/>
      <w:dstrike w:val="0"/>
      <w:color w:val="000000"/>
      <w:spacing w:val="0"/>
      <w:w w:val="100"/>
      <w:kern w:val="0"/>
      <w:position w:val="0"/>
      <w:sz w:val="24"/>
      <w:vertAlign w:val="baseline"/>
    </w:rPr>
  </w:style>
  <w:style w:type="character" w:customStyle="1" w:styleId="ListLabel69">
    <w:name w:val="ListLabel 69"/>
    <w:qFormat/>
    <w:rPr>
      <w:b/>
      <w:bCs/>
      <w:caps w:val="0"/>
      <w:smallCaps w:val="0"/>
      <w:strike w:val="0"/>
      <w:dstrike w:val="0"/>
      <w:color w:val="000000"/>
      <w:spacing w:val="0"/>
      <w:w w:val="100"/>
      <w:kern w:val="0"/>
      <w:position w:val="0"/>
      <w:sz w:val="24"/>
      <w:vertAlign w:val="baseline"/>
    </w:rPr>
  </w:style>
  <w:style w:type="character" w:customStyle="1" w:styleId="ListLabel70">
    <w:name w:val="ListLabel 70"/>
    <w:qFormat/>
    <w:rPr>
      <w:b/>
      <w:bCs/>
      <w:caps w:val="0"/>
      <w:smallCaps w:val="0"/>
      <w:strike w:val="0"/>
      <w:dstrike w:val="0"/>
      <w:color w:val="000000"/>
      <w:spacing w:val="0"/>
      <w:w w:val="100"/>
      <w:kern w:val="0"/>
      <w:position w:val="0"/>
      <w:sz w:val="24"/>
      <w:vertAlign w:val="baseline"/>
    </w:rPr>
  </w:style>
  <w:style w:type="character" w:customStyle="1" w:styleId="ListLabel71">
    <w:name w:val="ListLabel 71"/>
    <w:qFormat/>
    <w:rPr>
      <w:b/>
      <w:bCs/>
      <w:caps w:val="0"/>
      <w:smallCaps w:val="0"/>
      <w:strike w:val="0"/>
      <w:dstrike w:val="0"/>
      <w:color w:val="000000"/>
      <w:spacing w:val="0"/>
      <w:w w:val="100"/>
      <w:kern w:val="0"/>
      <w:position w:val="0"/>
      <w:sz w:val="24"/>
      <w:vertAlign w:val="baseline"/>
    </w:rPr>
  </w:style>
  <w:style w:type="character" w:customStyle="1" w:styleId="ListLabel72">
    <w:name w:val="ListLabel 72"/>
    <w:qFormat/>
    <w:rPr>
      <w:b/>
      <w:bCs/>
      <w:caps w:val="0"/>
      <w:smallCaps w:val="0"/>
      <w:strike w:val="0"/>
      <w:dstrike w:val="0"/>
      <w:color w:val="000000"/>
      <w:spacing w:val="0"/>
      <w:w w:val="100"/>
      <w:kern w:val="0"/>
      <w:position w:val="0"/>
      <w:sz w:val="24"/>
      <w:vertAlign w:val="baseline"/>
    </w:rPr>
  </w:style>
  <w:style w:type="character" w:customStyle="1" w:styleId="ListLabel73">
    <w:name w:val="ListLabel 73"/>
    <w:qFormat/>
    <w:rPr>
      <w:b/>
      <w:bCs/>
      <w:caps w:val="0"/>
      <w:smallCaps w:val="0"/>
      <w:strike w:val="0"/>
      <w:dstrike w:val="0"/>
      <w:color w:val="000000"/>
      <w:spacing w:val="0"/>
      <w:w w:val="100"/>
      <w:kern w:val="0"/>
      <w:position w:val="0"/>
      <w:sz w:val="24"/>
      <w:vertAlign w:val="baseline"/>
    </w:rPr>
  </w:style>
  <w:style w:type="character" w:customStyle="1" w:styleId="ListLabel74">
    <w:name w:val="ListLabel 74"/>
    <w:qFormat/>
    <w:rPr>
      <w:b/>
      <w:bCs/>
      <w:caps w:val="0"/>
      <w:smallCaps w:val="0"/>
      <w:strike w:val="0"/>
      <w:dstrike w:val="0"/>
      <w:color w:val="000000"/>
      <w:spacing w:val="0"/>
      <w:w w:val="100"/>
      <w:kern w:val="0"/>
      <w:position w:val="0"/>
      <w:sz w:val="24"/>
      <w:vertAlign w:val="baseline"/>
    </w:rPr>
  </w:style>
  <w:style w:type="character" w:customStyle="1" w:styleId="ListLabel75">
    <w:name w:val="ListLabel 75"/>
    <w:qFormat/>
    <w:rPr>
      <w:b/>
      <w:bCs/>
      <w:caps w:val="0"/>
      <w:smallCaps w:val="0"/>
      <w:strike w:val="0"/>
      <w:dstrike w:val="0"/>
      <w:color w:val="000000"/>
      <w:spacing w:val="0"/>
      <w:w w:val="100"/>
      <w:kern w:val="0"/>
      <w:position w:val="0"/>
      <w:sz w:val="24"/>
      <w:vertAlign w:val="baseline"/>
    </w:rPr>
  </w:style>
  <w:style w:type="character" w:customStyle="1" w:styleId="ListLabel76">
    <w:name w:val="ListLabel 76"/>
    <w:qFormat/>
    <w:rPr>
      <w:rFonts w:ascii="Calibri" w:hAnsi="Calibri"/>
      <w:b/>
      <w:bCs/>
      <w:caps w:val="0"/>
      <w:smallCaps w:val="0"/>
      <w:strike w:val="0"/>
      <w:dstrike w:val="0"/>
      <w:color w:val="000000"/>
      <w:spacing w:val="0"/>
      <w:w w:val="100"/>
      <w:kern w:val="0"/>
      <w:position w:val="0"/>
      <w:sz w:val="24"/>
      <w:vertAlign w:val="baseline"/>
    </w:rPr>
  </w:style>
  <w:style w:type="character" w:customStyle="1" w:styleId="ListLabel77">
    <w:name w:val="ListLabel 77"/>
    <w:qFormat/>
    <w:rPr>
      <w:b/>
      <w:bCs/>
      <w:caps w:val="0"/>
      <w:smallCaps w:val="0"/>
      <w:strike w:val="0"/>
      <w:dstrike w:val="0"/>
      <w:color w:val="000000"/>
      <w:spacing w:val="0"/>
      <w:w w:val="100"/>
      <w:kern w:val="0"/>
      <w:position w:val="0"/>
      <w:sz w:val="24"/>
      <w:vertAlign w:val="baseline"/>
    </w:rPr>
  </w:style>
  <w:style w:type="character" w:customStyle="1" w:styleId="ListLabel78">
    <w:name w:val="ListLabel 78"/>
    <w:qFormat/>
    <w:rPr>
      <w:b/>
      <w:bCs/>
      <w:caps w:val="0"/>
      <w:smallCaps w:val="0"/>
      <w:strike w:val="0"/>
      <w:dstrike w:val="0"/>
      <w:color w:val="000000"/>
      <w:spacing w:val="0"/>
      <w:w w:val="100"/>
      <w:kern w:val="0"/>
      <w:position w:val="0"/>
      <w:sz w:val="24"/>
      <w:vertAlign w:val="baseline"/>
    </w:rPr>
  </w:style>
  <w:style w:type="character" w:customStyle="1" w:styleId="ListLabel79">
    <w:name w:val="ListLabel 79"/>
    <w:qFormat/>
    <w:rPr>
      <w:b/>
      <w:bCs/>
      <w:caps w:val="0"/>
      <w:smallCaps w:val="0"/>
      <w:strike w:val="0"/>
      <w:dstrike w:val="0"/>
      <w:color w:val="000000"/>
      <w:spacing w:val="0"/>
      <w:w w:val="100"/>
      <w:kern w:val="0"/>
      <w:position w:val="0"/>
      <w:sz w:val="24"/>
      <w:vertAlign w:val="baseline"/>
    </w:rPr>
  </w:style>
  <w:style w:type="character" w:customStyle="1" w:styleId="ListLabel80">
    <w:name w:val="ListLabel 80"/>
    <w:qFormat/>
    <w:rPr>
      <w:b/>
      <w:bCs/>
      <w:caps w:val="0"/>
      <w:smallCaps w:val="0"/>
      <w:strike w:val="0"/>
      <w:dstrike w:val="0"/>
      <w:color w:val="000000"/>
      <w:spacing w:val="0"/>
      <w:w w:val="100"/>
      <w:kern w:val="0"/>
      <w:position w:val="0"/>
      <w:sz w:val="24"/>
      <w:vertAlign w:val="baseline"/>
    </w:rPr>
  </w:style>
  <w:style w:type="character" w:customStyle="1" w:styleId="ListLabel81">
    <w:name w:val="ListLabel 81"/>
    <w:qFormat/>
    <w:rPr>
      <w:b/>
      <w:bCs/>
      <w:caps w:val="0"/>
      <w:smallCaps w:val="0"/>
      <w:strike w:val="0"/>
      <w:dstrike w:val="0"/>
      <w:color w:val="000000"/>
      <w:spacing w:val="0"/>
      <w:w w:val="100"/>
      <w:kern w:val="0"/>
      <w:position w:val="0"/>
      <w:sz w:val="24"/>
      <w:vertAlign w:val="baseline"/>
    </w:rPr>
  </w:style>
  <w:style w:type="character" w:customStyle="1" w:styleId="ListLabel82">
    <w:name w:val="ListLabel 82"/>
    <w:qFormat/>
    <w:rPr>
      <w:b/>
      <w:bCs/>
      <w:caps w:val="0"/>
      <w:smallCaps w:val="0"/>
      <w:strike w:val="0"/>
      <w:dstrike w:val="0"/>
      <w:color w:val="000000"/>
      <w:spacing w:val="0"/>
      <w:w w:val="100"/>
      <w:kern w:val="0"/>
      <w:position w:val="0"/>
      <w:sz w:val="24"/>
      <w:vertAlign w:val="baseline"/>
    </w:rPr>
  </w:style>
  <w:style w:type="character" w:customStyle="1" w:styleId="ListLabel83">
    <w:name w:val="ListLabel 83"/>
    <w:qFormat/>
    <w:rPr>
      <w:b/>
      <w:bCs/>
      <w:caps w:val="0"/>
      <w:smallCaps w:val="0"/>
      <w:strike w:val="0"/>
      <w:dstrike w:val="0"/>
      <w:color w:val="000000"/>
      <w:spacing w:val="0"/>
      <w:w w:val="100"/>
      <w:kern w:val="0"/>
      <w:position w:val="0"/>
      <w:sz w:val="24"/>
      <w:vertAlign w:val="baseline"/>
    </w:rPr>
  </w:style>
  <w:style w:type="character" w:customStyle="1" w:styleId="ListLabel84">
    <w:name w:val="ListLabel 84"/>
    <w:qFormat/>
    <w:rPr>
      <w:b/>
      <w:bCs/>
      <w:caps w:val="0"/>
      <w:smallCaps w:val="0"/>
      <w:strike w:val="0"/>
      <w:dstrike w:val="0"/>
      <w:color w:val="000000"/>
      <w:spacing w:val="0"/>
      <w:w w:val="100"/>
      <w:kern w:val="0"/>
      <w:position w:val="0"/>
      <w:sz w:val="24"/>
      <w:vertAlign w:val="baseline"/>
    </w:rPr>
  </w:style>
  <w:style w:type="character" w:customStyle="1" w:styleId="ListLabel85">
    <w:name w:val="ListLabel 85"/>
    <w:qFormat/>
    <w:rPr>
      <w:rFonts w:ascii="Calibri" w:eastAsia="Calibri" w:hAnsi="Calibri" w:cs="Calibri"/>
      <w:bCs/>
      <w:sz w:val="24"/>
      <w:szCs w:val="24"/>
      <w:u w:val="non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jc w:val="left"/>
    </w:pPr>
    <w:rPr>
      <w:rFonts w:eastAsia="Calibri"/>
      <w:color w:val="auto"/>
    </w:r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NormalWeb">
    <w:name w:val="Normal (Web)"/>
    <w:basedOn w:val="Normal"/>
    <w:qFormat/>
    <w:pPr>
      <w:spacing w:before="280" w:after="280"/>
    </w:pPr>
  </w:style>
  <w:style w:type="paragraph" w:styleId="Header">
    <w:name w:val="header"/>
    <w:basedOn w:val="Normal"/>
    <w:pPr>
      <w:suppressLineNumbers/>
      <w:tabs>
        <w:tab w:val="center" w:pos="4680"/>
        <w:tab w:val="right" w:pos="9360"/>
      </w:tabs>
    </w:pPr>
  </w:style>
  <w:style w:type="paragraph" w:styleId="Footer">
    <w:name w:val="footer"/>
    <w:basedOn w:val="Normal"/>
    <w:pPr>
      <w:suppressLineNumbers/>
      <w:tabs>
        <w:tab w:val="center" w:pos="4680"/>
        <w:tab w:val="right" w:pos="9360"/>
      </w:tabs>
    </w:pPr>
  </w:style>
  <w:style w:type="paragraph" w:styleId="CommentText">
    <w:name w:val="annotation text"/>
    <w:basedOn w:val="Normal"/>
    <w:qFormat/>
  </w:style>
  <w:style w:type="paragraph" w:styleId="CommentSubject">
    <w:name w:val="annotation subject"/>
    <w:basedOn w:val="CommentText"/>
    <w:next w:val="CommentText"/>
    <w:qFormat/>
    <w:rPr>
      <w:b/>
      <w:bCs/>
      <w:sz w:val="20"/>
      <w:szCs w:val="20"/>
    </w:rPr>
  </w:style>
  <w:style w:type="paragraph" w:styleId="BalloonText">
    <w:name w:val="Balloon Text"/>
    <w:basedOn w:val="Normal"/>
    <w:qFormat/>
    <w:rPr>
      <w:rFonts w:ascii="Lucida Grande" w:hAnsi="Lucida Grande"/>
      <w:sz w:val="18"/>
      <w:szCs w:val="18"/>
    </w:rPr>
  </w:style>
  <w:style w:type="paragraph" w:customStyle="1" w:styleId="Exampletext">
    <w:name w:val="Example text"/>
    <w:basedOn w:val="Normal"/>
    <w:qFormat/>
    <w:pPr>
      <w:spacing w:after="240"/>
    </w:pPr>
    <w:rPr>
      <w:color w:val="7F7F7F"/>
    </w:rPr>
  </w:style>
  <w:style w:type="paragraph" w:styleId="ListParagraph">
    <w:name w:val="List Paragraph"/>
    <w:basedOn w:val="Normal"/>
    <w:qFormat/>
    <w:pPr>
      <w:ind w:left="720"/>
      <w:contextualSpacing/>
    </w:pPr>
  </w:style>
  <w:style w:type="paragraph" w:styleId="Revision">
    <w:name w:val="Revision"/>
    <w:qFormat/>
    <w:rPr>
      <w:rFonts w:ascii="Calibri" w:hAnsi="Calibri" w:cs="Calibri"/>
      <w:color w:val="000000"/>
      <w:sz w:val="24"/>
      <w:szCs w:val="24"/>
    </w:rPr>
  </w:style>
  <w:style w:type="paragraph" w:customStyle="1" w:styleId="Body">
    <w:name w:val="Body"/>
    <w:qFormat/>
    <w:rPr>
      <w:rFonts w:ascii="Helvetica Neue" w:eastAsia="Arial Unicode MS" w:hAnsi="Helvetica Neue" w:cs="Arial Unicode MS"/>
      <w:color w:val="000000"/>
      <w:sz w:val="22"/>
      <w:szCs w:val="22"/>
    </w:rPr>
  </w:style>
  <w:style w:type="paragraph" w:customStyle="1" w:styleId="Default">
    <w:name w:val="Default"/>
    <w:qFormat/>
    <w:rPr>
      <w:rFonts w:ascii="Helvetica Neue" w:eastAsia="Helvetica Neue" w:hAnsi="Helvetica Neue" w:cs="Helvetica Neue"/>
      <w:color w:val="000000"/>
      <w:sz w:val="22"/>
      <w:szCs w:val="22"/>
    </w:rPr>
  </w:style>
  <w:style w:type="paragraph" w:customStyle="1" w:styleId="HeaderFooter">
    <w:name w:val="Header &amp; Footer"/>
    <w:qFormat/>
    <w:pPr>
      <w:tabs>
        <w:tab w:val="right" w:pos="9020"/>
      </w:tabs>
    </w:pPr>
    <w:rPr>
      <w:rFonts w:ascii="Helvetica" w:eastAsia="Arial Unicode MS" w:hAnsi="Helvetica" w:cs="Arial Unicode MS"/>
      <w:color w:val="000000"/>
      <w:sz w:val="24"/>
      <w:szCs w:val="24"/>
    </w:rPr>
  </w:style>
  <w:style w:type="numbering" w:customStyle="1" w:styleId="Numbered">
    <w:name w:val="Numbered"/>
    <w:qFormat/>
  </w:style>
  <w:style w:type="character" w:styleId="Hyperlink">
    <w:name w:val="Hyperlink"/>
    <w:basedOn w:val="DefaultParagraphFont"/>
    <w:uiPriority w:val="99"/>
    <w:unhideWhenUsed/>
    <w:rsid w:val="00017DEB"/>
    <w:rPr>
      <w:color w:val="0000FF" w:themeColor="hyperlink"/>
      <w:u w:val="single"/>
    </w:rPr>
  </w:style>
  <w:style w:type="character" w:customStyle="1" w:styleId="UnresolvedMention2">
    <w:name w:val="Unresolved Mention2"/>
    <w:basedOn w:val="DefaultParagraphFont"/>
    <w:uiPriority w:val="99"/>
    <w:semiHidden/>
    <w:unhideWhenUsed/>
    <w:rsid w:val="00017DEB"/>
    <w:rPr>
      <w:color w:val="605E5C"/>
      <w:shd w:val="clear" w:color="auto" w:fill="E1DFDD"/>
    </w:rPr>
  </w:style>
  <w:style w:type="character" w:styleId="UnresolvedMention">
    <w:name w:val="Unresolved Mention"/>
    <w:basedOn w:val="DefaultParagraphFont"/>
    <w:uiPriority w:val="99"/>
    <w:semiHidden/>
    <w:unhideWhenUsed/>
    <w:rsid w:val="00440C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DA0738-9CD2-488D-87BE-3041EDBBF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5</Pages>
  <Words>6563</Words>
  <Characters>37087</Characters>
  <Application>Microsoft Office Word</Application>
  <DocSecurity>0</DocSecurity>
  <Lines>727</Lines>
  <Paragraphs>264</Paragraphs>
  <ScaleCrop>false</ScaleCrop>
  <HeadingPairs>
    <vt:vector size="2" baseType="variant">
      <vt:variant>
        <vt:lpstr>Title</vt:lpstr>
      </vt:variant>
      <vt:variant>
        <vt:i4>1</vt:i4>
      </vt:variant>
    </vt:vector>
  </HeadingPairs>
  <TitlesOfParts>
    <vt:vector size="1" baseType="lpstr">
      <vt:lpstr/>
    </vt:vector>
  </TitlesOfParts>
  <Company>Lewis &amp; Clark College</Company>
  <LinksUpToDate>false</LinksUpToDate>
  <CharactersWithSpaces>4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ized User</dc:creator>
  <dc:description/>
  <cp:lastModifiedBy>Vineeta Bajaj</cp:lastModifiedBy>
  <cp:revision>7</cp:revision>
  <dcterms:created xsi:type="dcterms:W3CDTF">2019-11-04T17:11:00Z</dcterms:created>
  <dcterms:modified xsi:type="dcterms:W3CDTF">2019-11-08T16: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Unique User Id_1">
    <vt:lpwstr>aef48f1c-936c-38fe-bd1e-b89e855228a7</vt:lpwstr>
  </property>
  <property fmtid="{D5CDD505-2E9C-101B-9397-08002B2CF9AE}" pid="9" name="Mendeley_Bookmark_0TNEON2X8w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0" name="Mendeley_Bookmark_0TNEON2X8w_2">
    <vt:lpwstr>ties": {"noteIndex": 0}, "citationItems": [{"uris": ["http://www.mendeley.com/documents/?uuid=68a89c3e-7ea8-394f-b1a9-a6f2011e6322"], "itemData": {"issued": {"date-parts": [["2019", "5"]]}, "page": "130-140", "id": "ITEM-1", "ISSN": "00121606", "author": </vt:lpwstr>
  </property>
  <property fmtid="{D5CDD505-2E9C-101B-9397-08002B2CF9AE}" pid="11" name="Mendeley_Bookmark_0TNEON2X8w_3">
    <vt:lpwstr>[{"non-dropping-particle": "", "given": "Nicole L.", "parse-names": false, "suffix": "", "family": "Brockway", "dropping-particle": ""}, {"non-dropping-particle": "", "given": "Zoe T.", "parse-names": false, "suffix": "", "family": "Cook", "dropping-parti</vt:lpwstr>
  </property>
  <property fmtid="{D5CDD505-2E9C-101B-9397-08002B2CF9AE}" pid="12" name="Mendeley_Bookmark_0TNEON2X8w_4">
    <vt:lpwstr>cle": ""}, {"non-dropping-particle": "", "given": "Maritte J.", "parse-names": false, "suffix": "", "family": "O'Gallagher", "dropping-particle": ""}, {"non-dropping-particle": "", "given": "Zachary J.C.", "parse-names": false, "suffix": "", "family": "To</vt:lpwstr>
  </property>
  <property fmtid="{D5CDD505-2E9C-101B-9397-08002B2CF9AE}" pid="13" name="Mendeley_Bookmark_0TNEON2X8w_5">
    <vt:lpwstr>bias", "dropping-particle": ""}, {"non-dropping-particle": "", "given": "Mako", "parse-names": false, "suffix": "", "family": "Gedi", "dropping-particle": ""}, {"non-dropping-particle": "", "given": "Kristine M.", "parse-names": false, "suffix": "", "fami</vt:lpwstr>
  </property>
  <property fmtid="{D5CDD505-2E9C-101B-9397-08002B2CF9AE}" pid="14" name="Mendeley_Bookmark_0TNEON2X8w_6">
    <vt:lpwstr>ly": "Carey", "dropping-particle": ""}, {"non-dropping-particle": "", "given": "Vivek K.", "parse-names": false, "suffix": "", "family": "Unni", "dropping-particle": ""}, {"non-dropping-particle": "", "given": "Y. Albert", "parse-names": false, "suffix": </vt:lpwstr>
  </property>
  <property fmtid="{D5CDD505-2E9C-101B-9397-08002B2CF9AE}" pid="15" name="Mendeley_Bookmark_0TNEON2X8w_7">
    <vt:lpwstr>"", "family": "Pan", "dropping-particle": ""}, {"non-dropping-particle": "", "given": "Margaret R.", "parse-names": false, "suffix": "", "family": "Metz", "dropping-particle": ""}, {"non-dropping-particle": "", "given": "Tamily A.", "parse-names": false, </vt:lpwstr>
  </property>
  <property fmtid="{D5CDD505-2E9C-101B-9397-08002B2CF9AE}" pid="16" name="Mendeley_Bookmark_0TNEON2X8w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7" name="Mendeley_Bookmark_0TNEON2X8w_9">
    <vt:lpwstr> "10.1016/j.ydbio.2019.05.006", "volume": "453", "issue": "2", "container-title": "Developmental Biology"}, "id": "ITEM-1"}]}</vt:lpwstr>
  </property>
  <property fmtid="{D5CDD505-2E9C-101B-9397-08002B2CF9AE}" pid="18" name="Mendeley_Bookmark_0TT92bbafV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19" name="Mendeley_Bookmark_0TT92bbafV_10">
    <vt:lpwstr>es in zebrafish.", "page": "2835-2846", "id": "ITEM-1", "author": [{"non-dropping-particle": "", "given": "Y Albert", "parse-names": false, "suffix": "", "family": "Pan", "dropping-particle": ""}, {"non-dropping-particle": "", "given": "Tom", "parse-names</vt:lpwstr>
  </property>
  <property fmtid="{D5CDD505-2E9C-101B-9397-08002B2CF9AE}" pid="20" name="Mendeley_Bookmark_0TT92bbafV_11">
    <vt:lpwstr>": false, "suffix": "", "family": "Freundlich", "dropping-particle": ""}, {"non-dropping-particle": "", "given": "Tamily a", "parse-names": false, "suffix": "", "family": "Weissman", "dropping-particle": ""}, {"non-dropping-particle": "", "given": "David"</vt:lpwstr>
  </property>
  <property fmtid="{D5CDD505-2E9C-101B-9397-08002B2CF9AE}" pid="21" name="Mendeley_Bookmark_0TT92bbafV_12">
    <vt:lpwstr>, "parse-names": false, "suffix": "", "family": "Schoppik", "dropping-particle": ""}, {"non-dropping-particle": "", "given": "X Cindy", "parse-names": false, "suffix": "", "family": "Wang", "dropping-particle": ""}, {"non-dropping-particle": "", "given": </vt:lpwstr>
  </property>
  <property fmtid="{D5CDD505-2E9C-101B-9397-08002B2CF9AE}" pid="22" name="Mendeley_Bookmark_0TT92bbafV_13">
    <vt:lpwstr>"Steve", "parse-names": false, "suffix": "", "family": "Zimmerman", "dropping-particle": ""}, {"non-dropping-particle": "", "given": "Brian", "parse-names": false, "suffix": "", "family": "Ciruna", "dropping-particle": ""}, {"non-dropping-particle": "", "</vt:lpwstr>
  </property>
  <property fmtid="{D5CDD505-2E9C-101B-9397-08002B2CF9AE}" pid="23" name="Mendeley_Bookmark_0TT92bbafV_14">
    <vt:lpwstr>given": "Joshua R", "parse-names": false, "suffix": "", "family": "Sanes", "dropping-particle": ""}, {"non-dropping-particle": "", "given": "Jeff W", "parse-names": false, "suffix": "", "family": "Lichtman", "dropping-particle": ""}, {"non-dropping-partic</vt:lpwstr>
  </property>
  <property fmtid="{D5CDD505-2E9C-101B-9397-08002B2CF9AE}" pid="24" name="Mendeley_Bookmark_0TT92bbafV_15">
    <vt:lpwstr>le": "", "given": "Alexander F", "parse-names": false, "suffix": "", "family": "Schier", "dropping-particle": ""}], "title": "Zebrabow: multispectral cell labeling for cell tracing and lineage analysis in zebrafish", "DOI": "10.1242/dev.094631", "PMID": "</vt:lpwstr>
  </property>
  <property fmtid="{D5CDD505-2E9C-101B-9397-08002B2CF9AE}" pid="25" name="Mendeley_Bookmark_0TT92bbafV_16">
    <vt:lpwstr>23757414", "issue": "13"}, "id": "ITEM-1"}]}</vt:lpwstr>
  </property>
  <property fmtid="{D5CDD505-2E9C-101B-9397-08002B2CF9AE}" pid="26" name="Mendeley_Bookmark_0TT92bbafV_2">
    <vt:lpwstr>ties": {"noteIndex": 0}, "citationItems": [{"uris": ["http://www.mendeley.com/documents/?uuid=8a94c3da-6e81-4eec-aea5-02f7fdb83b99"], "itemData": {"issued": {"date-parts": [["2013"]]}, "container-title": "Development", "ISSN": "1477-9129", "type": "articl</vt:lpwstr>
  </property>
  <property fmtid="{D5CDD505-2E9C-101B-9397-08002B2CF9AE}" pid="27" name="Mendeley_Bookmark_0TT92bbafV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28" name="Mendeley_Bookmark_0TT92bbafV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29" name="Mendeley_Bookmark_0TT92bbafV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30" name="Mendeley_Bookmark_0TT92bbafV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31" name="Mendeley_Bookmark_0TT92bbafV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32" name="Mendeley_Bookmark_0TT92bbafV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33" name="Mendeley_Bookmark_0TT92bbafV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34" name="Mendeley_Bookmark_1hc2oOPFeH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35" name="Mendeley_Bookmark_1hc2oOPFeH_10">
    <vt:lpwstr>"}, {"non-dropping-particle": "", "given": "Z.J.C.", "parse-names": false, "suffix": "", "family": "Tobias", "dropping-particle": ""}, {"non-dropping-particle": "", "given": "J.", "parse-names": false, "suffix": "", "family": "Pajarla", "dropping-particle</vt:lpwstr>
  </property>
  <property fmtid="{D5CDD505-2E9C-101B-9397-08002B2CF9AE}" pid="36" name="Mendeley_Bookmark_1hc2oOPFeH_11">
    <vt:lpwstr>": ""}, {"non-dropping-particle": "", "given": "I.S.", "parse-names": false, "suffix": "", "family": "Boardman", "dropping-particle": ""}, {"non-dropping-particle": "", "given": "H.", "parse-names": false, "suffix": "", "family": "Ippolito", "dropping-par</vt:lpwstr>
  </property>
  <property fmtid="{D5CDD505-2E9C-101B-9397-08002B2CF9AE}" pid="37" name="Mendeley_Bookmark_1hc2oOPFeH_12">
    <vt:lpwstr>ticle": ""}, {"non-dropping-particle": "", "given": "S.N.", "parse-names": false, "suffix": "", "family": "Nkoula", "dropping-particle": ""}, {"non-dropping-particle": "", "given": "T.A.", "parse-names": false, "suffix": "", "family": "Weissman", "droppin</vt:lpwstr>
  </property>
  <property fmtid="{D5CDD505-2E9C-101B-9397-08002B2CF9AE}" pid="38" name="Mendeley_Bookmark_1hc2oOPFeH_13">
    <vt:lpwstr>g-particle": ""}], "title": "Combining near-infrared fluorescence with Brainbow to visualize expression of specific genes within a multicolor context", "DOI": "10.1091/mbc.E18-06-0340", "issue": "4"}, "id": "ITEM-1"}]}</vt:lpwstr>
  </property>
  <property fmtid="{D5CDD505-2E9C-101B-9397-08002B2CF9AE}" pid="39" name="Mendeley_Bookmark_1hc2oOPFeH_2">
    <vt:lpwstr>ties": {"noteIndex": 0}, "citationItems": [{"uris": ["http://www.mendeley.com/documents/?uuid=6a88f3b3-7920-3c99-a48c-44da70e2faad"], "itemData": {"issued": {"date-parts": [["2019"]]}, "container-title": "Molecular Biology of the Cell", "ISSN": "19394586"</vt:lpwstr>
  </property>
  <property fmtid="{D5CDD505-2E9C-101B-9397-08002B2CF9AE}" pid="40" name="Mendeley_Bookmark_1hc2oOPFeH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41" name="Mendeley_Bookmark_1hc2oOPFeH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42" name="Mendeley_Bookmark_1hc2oOPFeH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43" name="Mendeley_Bookmark_1hc2oOPFeH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44" name="Mendeley_Bookmark_1hc2oOPFeH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45" name="Mendeley_Bookmark_1hc2oOPFeH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46" name="Mendeley_Bookmark_1hc2oOPFeH_9">
    <vt:lpwstr>[{"non-dropping-particle": "", "given": "Z.T.", "parse-names": false, "suffix": "", "family": "Cook", "dropping-particle": ""}, {"non-dropping-particle": "", "given": "N.L.", "parse-names": false, "suffix": "", "family": "Brockway", "dropping-particle": "</vt:lpwstr>
  </property>
  <property fmtid="{D5CDD505-2E9C-101B-9397-08002B2CF9AE}" pid="47" name="Mendeley_Bookmark_317MamJN6F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48" name="Mendeley_Bookmark_317MamJN6F_2">
    <vt:lpwstr>ties": {"noteIndex": 0}, "citationItems": [{"uris": ["http://www.mendeley.com/documents/?uuid=68a89c3e-7ea8-394f-b1a9-a6f2011e6322"], "itemData": {"issued": {"date-parts": [["2019", "5"]]}, "page": "130-140", "id": "ITEM-1", "ISSN": "00121606", "author": </vt:lpwstr>
  </property>
  <property fmtid="{D5CDD505-2E9C-101B-9397-08002B2CF9AE}" pid="49" name="Mendeley_Bookmark_317MamJN6F_3">
    <vt:lpwstr>[{"non-dropping-particle": "", "given": "Nicole L.", "parse-names": false, "suffix": "", "family": "Brockway", "dropping-particle": ""}, {"non-dropping-particle": "", "given": "Zoe T.", "parse-names": false, "suffix": "", "family": "Cook", "dropping-parti</vt:lpwstr>
  </property>
  <property fmtid="{D5CDD505-2E9C-101B-9397-08002B2CF9AE}" pid="50" name="Mendeley_Bookmark_317MamJN6F_4">
    <vt:lpwstr>cle": ""}, {"non-dropping-particle": "", "given": "Maritte J.", "parse-names": false, "suffix": "", "family": "O'Gallagher", "dropping-particle": ""}, {"non-dropping-particle": "", "given": "Zachary J.C.", "parse-names": false, "suffix": "", "family": "To</vt:lpwstr>
  </property>
  <property fmtid="{D5CDD505-2E9C-101B-9397-08002B2CF9AE}" pid="51" name="Mendeley_Bookmark_317MamJN6F_5">
    <vt:lpwstr>bias", "dropping-particle": ""}, {"non-dropping-particle": "", "given": "Mako", "parse-names": false, "suffix": "", "family": "Gedi", "dropping-particle": ""}, {"non-dropping-particle": "", "given": "Kristine M.", "parse-names": false, "suffix": "", "fami</vt:lpwstr>
  </property>
  <property fmtid="{D5CDD505-2E9C-101B-9397-08002B2CF9AE}" pid="52" name="Mendeley_Bookmark_317MamJN6F_6">
    <vt:lpwstr>ly": "Carey", "dropping-particle": ""}, {"non-dropping-particle": "", "given": "Vivek K.", "parse-names": false, "suffix": "", "family": "Unni", "dropping-particle": ""}, {"non-dropping-particle": "", "given": "Y. Albert", "parse-names": false, "suffix": </vt:lpwstr>
  </property>
  <property fmtid="{D5CDD505-2E9C-101B-9397-08002B2CF9AE}" pid="53" name="Mendeley_Bookmark_317MamJN6F_7">
    <vt:lpwstr>"", "family": "Pan", "dropping-particle": ""}, {"non-dropping-particle": "", "given": "Margaret R.", "parse-names": false, "suffix": "", "family": "Metz", "dropping-particle": ""}, {"non-dropping-particle": "", "given": "Tamily A.", "parse-names": false, </vt:lpwstr>
  </property>
  <property fmtid="{D5CDD505-2E9C-101B-9397-08002B2CF9AE}" pid="54" name="Mendeley_Bookmark_317MamJN6F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55" name="Mendeley_Bookmark_317MamJN6F_9">
    <vt:lpwstr> "10.1016/j.ydbio.2019.05.006", "volume": "453", "issue": "2", "container-title": "Developmental Biology"}, "id": "ITEM-1"}]}</vt:lpwstr>
  </property>
  <property fmtid="{D5CDD505-2E9C-101B-9397-08002B2CF9AE}" pid="56" name="Mendeley_Bookmark_3IZKSrimd5_1">
    <vt:lpwstr>ADDIN CSL_CITATION {"schema": "https://github.com/citation-style-language/schema/raw/master/csl-citation.json", "mendeley": {"previouslyFormattedCitation": "&lt;sup&gt;14,15&lt;/sup&gt;", "plainTextFormattedCitation": "14,15", "formattedCitation": "&lt;sup&gt;14,15&lt;/sup&gt;"}</vt:lpwstr>
  </property>
  <property fmtid="{D5CDD505-2E9C-101B-9397-08002B2CF9AE}" pid="57" name="Mendeley_Bookmark_3IZKSrimd5_10">
    <vt:lpwstr>ge analyses in zebrafish.", "page": "2835-2846", "id": "ITEM-1", "author": [{"non-dropping-particle": "", "given": "Y Albert", "parse-names": false, "suffix": "", "family": "Pan", "dropping-particle": ""}, {"non-dropping-particle": "", "given": "Tom", "pa</vt:lpwstr>
  </property>
  <property fmtid="{D5CDD505-2E9C-101B-9397-08002B2CF9AE}" pid="58" name="Mendeley_Bookmark_3IZKSrimd5_11">
    <vt:lpwstr>rse-names": false, "suffix": "", "family": "Freundlich", "dropping-particle": ""}, {"non-dropping-particle": "", "given": "Tamily a", "parse-names": false, "suffix": "", "family": "Weissman", "dropping-particle": ""}, {"non-dropping-particle": "", "given"</vt:lpwstr>
  </property>
  <property fmtid="{D5CDD505-2E9C-101B-9397-08002B2CF9AE}" pid="59" name="Mendeley_Bookmark_3IZKSrimd5_12">
    <vt:lpwstr>: "David", "parse-names": false, "suffix": "", "family": "Schoppik", "dropping-particle": ""}, {"non-dropping-particle": "", "given": "X Cindy", "parse-names": false, "suffix": "", "family": "Wang", "dropping-particle": ""}, {"non-dropping-particle": "", </vt:lpwstr>
  </property>
  <property fmtid="{D5CDD505-2E9C-101B-9397-08002B2CF9AE}" pid="60" name="Mendeley_Bookmark_3IZKSrimd5_13">
    <vt:lpwstr>"given": "Steve", "parse-names": false, "suffix": "", "family": "Zimmerman", "dropping-particle": ""}, {"non-dropping-particle": "", "given": "Brian", "parse-names": false, "suffix": "", "family": "Ciruna", "dropping-particle": ""}, {"non-dropping-particl</vt:lpwstr>
  </property>
  <property fmtid="{D5CDD505-2E9C-101B-9397-08002B2CF9AE}" pid="61" name="Mendeley_Bookmark_3IZKSrimd5_14">
    <vt:lpwstr>e": "", "given": "Joshua R", "parse-names": false, "suffix": "", "family": "Sanes", "dropping-particle": ""}, {"non-dropping-particle": "", "given": "Jeff W", "parse-names": false, "suffix": "", "family": "Lichtman", "dropping-particle": ""}, {"non-droppi</vt:lpwstr>
  </property>
  <property fmtid="{D5CDD505-2E9C-101B-9397-08002B2CF9AE}" pid="62" name="Mendeley_Bookmark_3IZKSrimd5_15">
    <vt:lpwstr>ng-particle": "", "given": "Alexander F", "parse-names": false, "suffix": "", "family": "Schier", "dropping-particle": ""}], "title": "Zebrabow: multispectral cell labeling for cell tracing and lineage analysis in zebrafish", "DOI": "10.1242/dev.094631", </vt:lpwstr>
  </property>
  <property fmtid="{D5CDD505-2E9C-101B-9397-08002B2CF9AE}" pid="63" name="Mendeley_Bookmark_3IZKSrimd5_16">
    <vt:lpwstr>"PMID": "23757414", "issue": "13"}, "id": "ITEM-1"}, {"uris": ["http://www.mendeley.com/documents/?uuid=3ff920b1-64c2-46dc-b976-be3923cfe77e"], "itemData": {"issued": {"date-parts": [["2014"]]}, "container-title": "Neuron", "ISSN": "08966273", "type": "ar</vt:lpwstr>
  </property>
  <property fmtid="{D5CDD505-2E9C-101B-9397-08002B2CF9AE}" pid="64" name="Mendeley_Bookmark_3IZKSrimd5_17">
    <vt:lpwstr>ticle-journal", "ISBN": "08966273", "volume": "81", "abstract": "We present a method to label and trace the lineage of multiple neural progenitors simultaneously in vertebrate animals via multiaddressable genome-integrative color (MAGIC) markers. We achie</vt:lpwstr>
  </property>
  <property fmtid="{D5CDD505-2E9C-101B-9397-08002B2CF9AE}" pid="65" name="Mendeley_Bookmark_3IZKSrimd5_18">
    <vt:lpwstr>ve permanent expression of combinatorial labels from new Brainbow transgenes introduced in embryonic neural progenitors with electroporation of transposon vectors. In the mouse forebrain and chicken spinal cord, this approach allows us to track neural pro</vt:lpwstr>
  </property>
  <property fmtid="{D5CDD505-2E9C-101B-9397-08002B2CF9AE}" pid="66" name="Mendeley_Bookmark_3IZKSrimd5_19">
    <vt:lpwstr>genitor's descent during pre- and postnatal neurogenesis orperinatal gliogenesis in long-term experiments. Color labels delineate cytoarchitecture, resolve spatially intermixed clones, and specify the lineage of astroglial subtypes and adult neural stem c</vt:lpwstr>
  </property>
  <property fmtid="{D5CDD505-2E9C-101B-9397-08002B2CF9AE}" pid="67" name="Mendeley_Bookmark_3IZKSrimd5_2">
    <vt:lpwstr>, "properties": {"noteIndex": 0}, "citationItems": [{"uris": ["http://www.mendeley.com/documents/?uuid=8a94c3da-6e81-4eec-aea5-02f7fdb83b99"], "itemData": {"issued": {"date-parts": [["2013"]]}, "container-title": "Development", "ISSN": "1477-9129", "type"</vt:lpwstr>
  </property>
  <property fmtid="{D5CDD505-2E9C-101B-9397-08002B2CF9AE}" pid="68" name="Mendeley_Bookmark_3IZKSrimd5_20">
    <vt:lpwstr>ells. Combining colors and subcellular locations provides an expanded marker palette to individualize clones. We show that this approach is also applicable to modulate specific signaling pathways in a mosaic manner while color-coding the status of individ</vt:lpwstr>
  </property>
  <property fmtid="{D5CDD505-2E9C-101B-9397-08002B2CF9AE}" pid="69" name="Mendeley_Bookmark_3IZKSrimd5_21">
    <vt:lpwstr>ual cells regarding induced molecular perturbations. This method opens new avenues for clonal and functional analysis in varied experimental models and contexts. \u00a9 2014 Elsevier Inc.", "page": "505-520", "id": "ITEM-2", "author": [{"non-dropping-part</vt:lpwstr>
  </property>
  <property fmtid="{D5CDD505-2E9C-101B-9397-08002B2CF9AE}" pid="70" name="Mendeley_Bookmark_3IZKSrimd5_22">
    <vt:lpwstr>icle": "", "given": "Karine", "parse-names": false, "suffix": "", "family": "Loulier", "dropping-particle": ""}, {"non-dropping-particle": "", "given": "Rapha\u00eblle", "parse-names": false, "suffix": "", "family": "Barry", "dropping-particle": ""}, {"no</vt:lpwstr>
  </property>
  <property fmtid="{D5CDD505-2E9C-101B-9397-08002B2CF9AE}" pid="71" name="Mendeley_Bookmark_3IZKSrimd5_23">
    <vt:lpwstr>n-dropping-particle": "", "given": "Pierre", "parse-names": false, "suffix": "", "family": "Mahou", "dropping-particle": ""}, {"non-dropping-particle": "", "given": "Yann", "parse-names": false, "suffix": "", "family": "Franc", "dropping-particle": "Le"},</vt:lpwstr>
  </property>
  <property fmtid="{D5CDD505-2E9C-101B-9397-08002B2CF9AE}" pid="72" name="Mendeley_Bookmark_3IZKSrimd5_24">
    <vt:lpwstr> {"non-dropping-particle": "", "given": "Willy", "parse-names": false, "suffix": "", "family": "Supatto", "dropping-particle": ""}, {"non-dropping-particle": "", "given": "Katherine S.", "parse-names": false, "suffix": "", "family": "Matho", "dropping-par</vt:lpwstr>
  </property>
  <property fmtid="{D5CDD505-2E9C-101B-9397-08002B2CF9AE}" pid="73" name="Mendeley_Bookmark_3IZKSrimd5_25">
    <vt:lpwstr>ticle": ""}, {"non-dropping-particle": "", "given": "Siohoi", "parse-names": false, "suffix": "", "family": "Ieng", "dropping-particle": ""}, {"non-dropping-particle": "", "given": "St\u00e9phane", "parse-names": false, "suffix": "", "family": "Fouquet", </vt:lpwstr>
  </property>
  <property fmtid="{D5CDD505-2E9C-101B-9397-08002B2CF9AE}" pid="74" name="Mendeley_Bookmark_3IZKSrimd5_26">
    <vt:lpwstr>"dropping-particle": ""}, {"non-dropping-particle": "", "given": "Elisabeth", "parse-names": false, "suffix": "", "family": "Dupin", "dropping-particle": ""}, {"non-dropping-particle": "", "given": "Ryad", "parse-names": false, "suffix": "", "family": "Be</vt:lpwstr>
  </property>
  <property fmtid="{D5CDD505-2E9C-101B-9397-08002B2CF9AE}" pid="75" name="Mendeley_Bookmark_3IZKSrimd5_27">
    <vt:lpwstr>nosman", "dropping-particle": ""}, {"non-dropping-particle": "", "given": "Alain", "parse-names": false, "suffix": "", "family": "Ch\u00e9dotal", "dropping-particle": ""}, {"non-dropping-particle": "", "given": "Emmanuel", "parse-names": false, "suffix": </vt:lpwstr>
  </property>
  <property fmtid="{D5CDD505-2E9C-101B-9397-08002B2CF9AE}" pid="76" name="Mendeley_Bookmark_3IZKSrimd5_28">
    <vt:lpwstr>"", "family": "Beaurepaire", "dropping-particle": ""}, {"non-dropping-particle": "", "given": "Xavier", "parse-names": false, "suffix": "", "family": "Morin", "dropping-particle": ""}, {"non-dropping-particle": "", "given": "Jean", "parse-names": false, "</vt:lpwstr>
  </property>
  <property fmtid="{D5CDD505-2E9C-101B-9397-08002B2CF9AE}" pid="77" name="Mendeley_Bookmark_3IZKSrimd5_29">
    <vt:lpwstr>suffix": "", "family": "Livet", "dropping-particle": ""}], "title": "Multiplex Cell and Lineage Tracking with Combinatorial Labels", "DOI": "10.1016/j.neuron.2013.12.016", "PMID": "24507188", "issue": "3"}, "id": "ITEM-2"}]}</vt:lpwstr>
  </property>
  <property fmtid="{D5CDD505-2E9C-101B-9397-08002B2CF9AE}" pid="78" name="Mendeley_Bookmark_3IZKSrimd5_3">
    <vt:lpwstr>: "article-journal", "ISBN": "1477-9129 (Electronic) 0950-1991 (Linking)", "volume": "140", "abstract": "Advances in imaging and cell-labeling techniques have greatly enhanced our understanding of developmental and neurobiological processes. Among vertebr</vt:lpwstr>
  </property>
  <property fmtid="{D5CDD505-2E9C-101B-9397-08002B2CF9AE}" pid="79" name="Mendeley_Bookmark_3IZKSrimd5_4">
    <vt:lpwstr>ates, zebrafish is uniquely suited for in vivo imaging owing to its small size and optical translucency. However, distinguishing and following cells over extended time periods remains difficult. Previous studies have demonstrated that Cre recombinase-medi</vt:lpwstr>
  </property>
  <property fmtid="{D5CDD505-2E9C-101B-9397-08002B2CF9AE}" pid="80" name="Mendeley_Bookmark_3IZKSrimd5_5">
    <vt:lpwstr>ated recombination can lead to combinatorial expression of spectrally distinct fluorescent proteins (RFP, YFP and CFP) in neighboring cells, creating a 'Brainbow' of colors. The random combination of fluorescent proteins provides a way to distinguish adja</vt:lpwstr>
  </property>
  <property fmtid="{D5CDD505-2E9C-101B-9397-08002B2CF9AE}" pid="81" name="Mendeley_Bookmark_3IZKSrimd5_6">
    <vt:lpwstr>cent cells, visualize cellular interactions and perform lineage analyses. Here, we describe Zebrabow (Zebrafish Brainbow) tools for in vivo multicolor imaging in zebrafish. First, we show that the broadly expressed ubi:Zebrabow line provides diverse color</vt:lpwstr>
  </property>
  <property fmtid="{D5CDD505-2E9C-101B-9397-08002B2CF9AE}" pid="82" name="Mendeley_Bookmark_3IZKSrimd5_7">
    <vt:lpwstr> profiles that can be optimized by modulating Cre activity. Second, we find that colors are inherited equally among daughter cells and remain stable throughout embryonic and larval stages. Third, we show that UAS:Zebrabow lines can be used in combination </vt:lpwstr>
  </property>
  <property fmtid="{D5CDD505-2E9C-101B-9397-08002B2CF9AE}" pid="83" name="Mendeley_Bookmark_3IZKSrimd5_8">
    <vt:lpwstr>with Gal4 to generate broad or tissue-specific expression patterns and facilitate tracing of axonal processes. Fourth, we demonstrate that Zebrabow can be used for long-term lineage analysis. Using the cornea as a model system, we provide evidence that em</vt:lpwstr>
  </property>
  <property fmtid="{D5CDD505-2E9C-101B-9397-08002B2CF9AE}" pid="84" name="Mendeley_Bookmark_3IZKSrimd5_9">
    <vt:lpwstr>bryonic corneal epithelial clones are replaced by large, wedge-shaped clones formed by centripetal expansion of cells from the peripheral cornea. The Zebrabow tool set presented here provides a resource for next-generation color-based anatomical and linea</vt:lpwstr>
  </property>
  <property fmtid="{D5CDD505-2E9C-101B-9397-08002B2CF9AE}" pid="85" name="Mendeley_Bookmark_3KKxaLmdpc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86" name="Mendeley_Bookmark_3KKxaLmdpc_2">
    <vt:lpwstr>ties": {"noteIndex": 0}, "citationItems": [{"uris": ["http://www.mendeley.com/documents/?uuid=68a89c3e-7ea8-394f-b1a9-a6f2011e6322"], "itemData": {"issued": {"date-parts": [["2019", "5"]]}, "page": "130-140", "id": "ITEM-1", "ISSN": "00121606", "author": </vt:lpwstr>
  </property>
  <property fmtid="{D5CDD505-2E9C-101B-9397-08002B2CF9AE}" pid="87" name="Mendeley_Bookmark_3KKxaLmdpc_3">
    <vt:lpwstr>[{"non-dropping-particle": "", "given": "Nicole L.", "parse-names": false, "suffix": "", "family": "Brockway", "dropping-particle": ""}, {"non-dropping-particle": "", "given": "Zoe T.", "parse-names": false, "suffix": "", "family": "Cook", "dropping-parti</vt:lpwstr>
  </property>
  <property fmtid="{D5CDD505-2E9C-101B-9397-08002B2CF9AE}" pid="88" name="Mendeley_Bookmark_3KKxaLmdpc_4">
    <vt:lpwstr>cle": ""}, {"non-dropping-particle": "", "given": "Maritte J.", "parse-names": false, "suffix": "", "family": "O'Gallagher", "dropping-particle": ""}, {"non-dropping-particle": "", "given": "Zachary J.C.", "parse-names": false, "suffix": "", "family": "To</vt:lpwstr>
  </property>
  <property fmtid="{D5CDD505-2E9C-101B-9397-08002B2CF9AE}" pid="89" name="Mendeley_Bookmark_3KKxaLmdpc_5">
    <vt:lpwstr>bias", "dropping-particle": ""}, {"non-dropping-particle": "", "given": "Mako", "parse-names": false, "suffix": "", "family": "Gedi", "dropping-particle": ""}, {"non-dropping-particle": "", "given": "Kristine M.", "parse-names": false, "suffix": "", "fami</vt:lpwstr>
  </property>
  <property fmtid="{D5CDD505-2E9C-101B-9397-08002B2CF9AE}" pid="90" name="Mendeley_Bookmark_3KKxaLmdpc_6">
    <vt:lpwstr>ly": "Carey", "dropping-particle": ""}, {"non-dropping-particle": "", "given": "Vivek K.", "parse-names": false, "suffix": "", "family": "Unni", "dropping-particle": ""}, {"non-dropping-particle": "", "given": "Y. Albert", "parse-names": false, "suffix": </vt:lpwstr>
  </property>
  <property fmtid="{D5CDD505-2E9C-101B-9397-08002B2CF9AE}" pid="91" name="Mendeley_Bookmark_3KKxaLmdpc_7">
    <vt:lpwstr>"", "family": "Pan", "dropping-particle": ""}, {"non-dropping-particle": "", "given": "Margaret R.", "parse-names": false, "suffix": "", "family": "Metz", "dropping-particle": ""}, {"non-dropping-particle": "", "given": "Tamily A.", "parse-names": false, </vt:lpwstr>
  </property>
  <property fmtid="{D5CDD505-2E9C-101B-9397-08002B2CF9AE}" pid="92" name="Mendeley_Bookmark_3KKxaLmdpc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93" name="Mendeley_Bookmark_3KKxaLmdpc_9">
    <vt:lpwstr> "10.1016/j.ydbio.2019.05.006", "volume": "453", "issue": "2", "container-title": "Developmental Biology"}, "id": "ITEM-1"}]}</vt:lpwstr>
  </property>
  <property fmtid="{D5CDD505-2E9C-101B-9397-08002B2CF9AE}" pid="94" name="Mendeley_Bookmark_3apkVcPjr5_1">
    <vt:lpwstr>ADDIN CSL_CITATION {"schema": "https://github.com/citation-style-language/schema/raw/master/csl-citation.json", "mendeley": {"previouslyFormattedCitation": "&lt;sup&gt;16&lt;/sup&gt;", "plainTextFormattedCitation": "16", "formattedCitation": "&lt;sup&gt;16&lt;/sup&gt;"}, "proper</vt:lpwstr>
  </property>
  <property fmtid="{D5CDD505-2E9C-101B-9397-08002B2CF9AE}" pid="95" name="Mendeley_Bookmark_3apkVcPjr5_2">
    <vt:lpwstr>ties": {"noteIndex": 0}, "citationItems": [{"uris": ["http://www.mendeley.com/documents/?uuid=33241408-b65f-4aa4-bfa7-2490caa632d1"], "itemData": {"issued": {"date-parts": [["2011"]]}, "container-title": "Chemical Society Reviews", "ISSN": "0306-0012", "t</vt:lpwstr>
  </property>
  <property fmtid="{D5CDD505-2E9C-101B-9397-08002B2CF9AE}" pid="96" name="Mendeley_Bookmark_3apkVcPjr5_3">
    <vt:lpwstr>ype": "article-journal", "ISBN": "0306-0012", "volume": "40", "abstract": "Fluorescent probes have been used extensively to monitor biomolecules and biologically relevant species in vitro and in vivo. A new trend in this area that has been stimulated by t</vt:lpwstr>
  </property>
  <property fmtid="{D5CDD505-2E9C-101B-9397-08002B2CF9AE}" pid="97" name="Mendeley_Bookmark_3apkVcPjr5_4">
    <vt:lpwstr>he desire to obtain more detailed information about the biological effects of analytes is the change from live cell to whole animal fluorescent imaging. Zebrafish has received great attention for live vertebrate imaging due to several noticeable advantage</vt:lpwstr>
  </property>
  <property fmtid="{D5CDD505-2E9C-101B-9397-08002B2CF9AE}" pid="98" name="Mendeley_Bookmark_3apkVcPjr5_5">
    <vt:lpwstr>s. In this tutorial review, recent advances in live zebrafish imaging using fluorescent probes, such as fluorescent proteins, synthetic fluorescent dyes and quantum dots, are highlighted.", "page": "2120", "id": "ITEM-1", "author": [{"non-dropping-particl</vt:lpwstr>
  </property>
  <property fmtid="{D5CDD505-2E9C-101B-9397-08002B2CF9AE}" pid="99" name="Mendeley_Bookmark_3apkVcPjr5_6">
    <vt:lpwstr>e": "", "given": "Sung-Kyun", "parse-names": false, "suffix": "", "family": "Ko", "dropping-particle": ""}, {"non-dropping-particle": "", "given": "Xiaoqiang", "parse-names": false, "suffix": "", "family": "Chen", "dropping-particle": ""}, {"non-dropping-</vt:lpwstr>
  </property>
  <property fmtid="{D5CDD505-2E9C-101B-9397-08002B2CF9AE}" pid="100" name="Mendeley_Bookmark_3apkVcPjr5_7">
    <vt:lpwstr>particle": "", "given": "Juyoung", "parse-names": false, "suffix": "", "family": "Yoon", "dropping-particle": ""}, {"non-dropping-particle": "", "given": "Injae", "parse-names": false, "suffix": "", "family": "Shin", "dropping-particle": ""}], "title": "Z</vt:lpwstr>
  </property>
  <property fmtid="{D5CDD505-2E9C-101B-9397-08002B2CF9AE}" pid="101" name="Mendeley_Bookmark_3apkVcPjr5_8">
    <vt:lpwstr>ebrafish as a good vertebrate model for molecular imaging using fluorescent probes", "DOI": "10.1039/c0cs00118j", "PMID": "21240407", "issue": "5"}, "id": "ITEM-1"}]}</vt:lpwstr>
  </property>
  <property fmtid="{D5CDD505-2E9C-101B-9397-08002B2CF9AE}" pid="102" name="Mendeley_Bookmark_3xEq224C5E_1">
    <vt:lpwstr>ADDIN Mendeley Bibliography CSL_BIBLIOGRAPHY </vt:lpwstr>
  </property>
  <property fmtid="{D5CDD505-2E9C-101B-9397-08002B2CF9AE}" pid="103" name="Mendeley_Bookmark_3zAnUhgtal_1">
    <vt:lpwstr>ADDIN CSL_CITATION {"schema": "https://github.com/citation-style-language/schema/raw/master/csl-citation.json", "mendeley": {"previouslyFormattedCitation": "&lt;sup&gt;16&lt;/sup&gt;", "plainTextFormattedCitation": "16", "formattedCitation": "&lt;sup&gt;16&lt;/sup&gt;"}, "proper</vt:lpwstr>
  </property>
  <property fmtid="{D5CDD505-2E9C-101B-9397-08002B2CF9AE}" pid="104" name="Mendeley_Bookmark_3zAnUhgtal_2">
    <vt:lpwstr>ties": {"noteIndex": 0}, "citationItems": [{"uris": ["http://www.mendeley.com/documents/?uuid=33241408-b65f-4aa4-bfa7-2490caa632d1"], "itemData": {"issued": {"date-parts": [["2011"]]}, "container-title": "Chemical Society Reviews", "ISSN": "0306-0012", "t</vt:lpwstr>
  </property>
  <property fmtid="{D5CDD505-2E9C-101B-9397-08002B2CF9AE}" pid="105" name="Mendeley_Bookmark_3zAnUhgtal_3">
    <vt:lpwstr>ype": "article-journal", "ISBN": "0306-0012", "volume": "40", "abstract": "Fluorescent probes have been used extensively to monitor biomolecules and biologically relevant species in vitro and in vivo. A new trend in this area that has been stimulated by t</vt:lpwstr>
  </property>
  <property fmtid="{D5CDD505-2E9C-101B-9397-08002B2CF9AE}" pid="106" name="Mendeley_Bookmark_3zAnUhgtal_4">
    <vt:lpwstr>he desire to obtain more detailed information about the biological effects of analytes is the change from live cell to whole animal fluorescent imaging. Zebrafish has received great attention for live vertebrate imaging due to several noticeable advantage</vt:lpwstr>
  </property>
  <property fmtid="{D5CDD505-2E9C-101B-9397-08002B2CF9AE}" pid="107" name="Mendeley_Bookmark_3zAnUhgtal_5">
    <vt:lpwstr>s. In this tutorial review, recent advances in live zebrafish imaging using fluorescent probes, such as fluorescent proteins, synthetic fluorescent dyes and quantum dots, are highlighted.", "page": "2120", "id": "ITEM-1", "author": [{"non-dropping-particl</vt:lpwstr>
  </property>
  <property fmtid="{D5CDD505-2E9C-101B-9397-08002B2CF9AE}" pid="108" name="Mendeley_Bookmark_3zAnUhgtal_6">
    <vt:lpwstr>e": "", "given": "Sung-Kyun", "parse-names": false, "suffix": "", "family": "Ko", "dropping-particle": ""}, {"non-dropping-particle": "", "given": "Xiaoqiang", "parse-names": false, "suffix": "", "family": "Chen", "dropping-particle": ""}, {"non-dropping-</vt:lpwstr>
  </property>
  <property fmtid="{D5CDD505-2E9C-101B-9397-08002B2CF9AE}" pid="109" name="Mendeley_Bookmark_3zAnUhgtal_7">
    <vt:lpwstr>particle": "", "given": "Juyoung", "parse-names": false, "suffix": "", "family": "Yoon", "dropping-particle": ""}, {"non-dropping-particle": "", "given": "Injae", "parse-names": false, "suffix": "", "family": "Shin", "dropping-particle": ""}], "title": "Z</vt:lpwstr>
  </property>
  <property fmtid="{D5CDD505-2E9C-101B-9397-08002B2CF9AE}" pid="110" name="Mendeley_Bookmark_3zAnUhgtal_8">
    <vt:lpwstr>ebrafish as a good vertebrate model for molecular imaging using fluorescent probes", "DOI": "10.1039/c0cs00118j", "PMID": "21240407", "issue": "5"}, "id": "ITEM-1"}]}</vt:lpwstr>
  </property>
  <property fmtid="{D5CDD505-2E9C-101B-9397-08002B2CF9AE}" pid="111" name="Mendeley_Bookmark_4xGXRPZWFa_1">
    <vt:lpwstr>ADDIN CSL_CITATION {"schema": "https://github.com/citation-style-language/schema/raw/master/csl-citation.json", "mendeley": {"previouslyFormattedCitation": "&lt;sup&gt;38&lt;/sup&gt;", "plainTextFormattedCitation": "38", "formattedCitation": "&lt;sup&gt;38&lt;/sup&gt;"}, "proper</vt:lpwstr>
  </property>
  <property fmtid="{D5CDD505-2E9C-101B-9397-08002B2CF9AE}" pid="112" name="Mendeley_Bookmark_4xGXRPZWFa_2">
    <vt:lpwstr>ties": {"noteIndex": 0}, "citationItems": [{"uris": ["http://www.mendeley.com/documents/?uuid=6fccd7a6-8b31-3a49-aa69-62e143cd9dc3"], "itemData": {"issued": {"date-parts": [["2002"]]}, "type": "book", "id": "ITEM-1", "number-of-pages": "303", "author": [{</vt:lpwstr>
  </property>
  <property fmtid="{D5CDD505-2E9C-101B-9397-08002B2CF9AE}" pid="113" name="Mendeley_Bookmark_4xGXRPZWFa_3">
    <vt:lpwstr>"non-dropping-particle": "", "given": "Christiane", "parse-names": false, "suffix": "", "family": "Nusslein-Volhard", "dropping-particle": ""}, {"non-dropping-particle": "", "given": "Ralf", "parse-names": false, "suffix": "", "family": "Dahm", "dropping-</vt:lpwstr>
  </property>
  <property fmtid="{D5CDD505-2E9C-101B-9397-08002B2CF9AE}" pid="114" name="Mendeley_Bookmark_4xGXRPZWFa_4">
    <vt:lpwstr>particle": ""}], "title": "Zebrafish", "publisher": "Oxford University Press"}, "id": "ITEM-1"}]}</vt:lpwstr>
  </property>
  <property fmtid="{D5CDD505-2E9C-101B-9397-08002B2CF9AE}" pid="115" name="Mendeley_Bookmark_5gjNCuyJ8c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16" name="Mendeley_Bookmark_5gjNCuyJ8c_2">
    <vt:lpwstr>ties": {"noteIndex": 0}, "citationItems": [{"uris": ["http://www.mendeley.com/documents/?uuid=68a89c3e-7ea8-394f-b1a9-a6f2011e6322"], "itemData": {"issued": {"date-parts": [["2019", "5"]]}, "page": "130-140", "id": "ITEM-1", "ISSN": "00121606", "author": </vt:lpwstr>
  </property>
  <property fmtid="{D5CDD505-2E9C-101B-9397-08002B2CF9AE}" pid="117" name="Mendeley_Bookmark_5gjNCuyJ8c_3">
    <vt:lpwstr>[{"non-dropping-particle": "", "given": "Nicole L.", "parse-names": false, "suffix": "", "family": "Brockway", "dropping-particle": ""}, {"non-dropping-particle": "", "given": "Zoe T.", "parse-names": false, "suffix": "", "family": "Cook", "dropping-parti</vt:lpwstr>
  </property>
  <property fmtid="{D5CDD505-2E9C-101B-9397-08002B2CF9AE}" pid="118" name="Mendeley_Bookmark_5gjNCuyJ8c_4">
    <vt:lpwstr>cle": ""}, {"non-dropping-particle": "", "given": "Maritte J.", "parse-names": false, "suffix": "", "family": "O'Gallagher", "dropping-particle": ""}, {"non-dropping-particle": "", "given": "Zachary J.C.", "parse-names": false, "suffix": "", "family": "To</vt:lpwstr>
  </property>
  <property fmtid="{D5CDD505-2E9C-101B-9397-08002B2CF9AE}" pid="119" name="Mendeley_Bookmark_5gjNCuyJ8c_5">
    <vt:lpwstr>bias", "dropping-particle": ""}, {"non-dropping-particle": "", "given": "Mako", "parse-names": false, "suffix": "", "family": "Gedi", "dropping-particle": ""}, {"non-dropping-particle": "", "given": "Kristine M.", "parse-names": false, "suffix": "", "fami</vt:lpwstr>
  </property>
  <property fmtid="{D5CDD505-2E9C-101B-9397-08002B2CF9AE}" pid="120" name="Mendeley_Bookmark_5gjNCuyJ8c_6">
    <vt:lpwstr>ly": "Carey", "dropping-particle": ""}, {"non-dropping-particle": "", "given": "Vivek K.", "parse-names": false, "suffix": "", "family": "Unni", "dropping-particle": ""}, {"non-dropping-particle": "", "given": "Y. Albert", "parse-names": false, "suffix": </vt:lpwstr>
  </property>
  <property fmtid="{D5CDD505-2E9C-101B-9397-08002B2CF9AE}" pid="121" name="Mendeley_Bookmark_5gjNCuyJ8c_7">
    <vt:lpwstr>"", "family": "Pan", "dropping-particle": ""}, {"non-dropping-particle": "", "given": "Margaret R.", "parse-names": false, "suffix": "", "family": "Metz", "dropping-particle": ""}, {"non-dropping-particle": "", "given": "Tamily A.", "parse-names": false, </vt:lpwstr>
  </property>
  <property fmtid="{D5CDD505-2E9C-101B-9397-08002B2CF9AE}" pid="122" name="Mendeley_Bookmark_5gjNCuyJ8c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23" name="Mendeley_Bookmark_5gjNCuyJ8c_9">
    <vt:lpwstr> "10.1016/j.ydbio.2019.05.006", "volume": "453", "issue": "2", "container-title": "Developmental Biology"}, "id": "ITEM-1"}]}</vt:lpwstr>
  </property>
  <property fmtid="{D5CDD505-2E9C-101B-9397-08002B2CF9AE}" pid="124" name="Mendeley_Bookmark_6YYNVIEzbD_1">
    <vt:lpwstr>ADDIN CSL_CITATION {"schema": "https://github.com/citation-style-language/schema/raw/master/csl-citation.json", "mendeley": {"previouslyFormattedCitation": "&lt;sup&gt;41&lt;/sup&gt;", "plainTextFormattedCitation": "41", "formattedCitation": "&lt;sup&gt;41&lt;/sup&gt;"}, "proper</vt:lpwstr>
  </property>
  <property fmtid="{D5CDD505-2E9C-101B-9397-08002B2CF9AE}" pid="125" name="Mendeley_Bookmark_6YYNVIEzbD_2">
    <vt:lpwstr>ties": {"noteIndex": 0}, "citationItems": [{"uris": ["http://www.mendeley.com/documents/?uuid=41f90f17-740c-4bde-b175-6188e1b0b7b0"], "itemData": {"issued": {"date-parts": [["2017"]]}, "publisher-place": "Vienna, Austria", "type": "article", "id": "ITEM-1</vt:lpwstr>
  </property>
  <property fmtid="{D5CDD505-2E9C-101B-9397-08002B2CF9AE}" pid="126" name="Mendeley_Bookmark_6YYNVIEzbD_3">
    <vt:lpwstr>", "author": [{"non-dropping-particle": "", "given": "R Core", "parse-names": false, "suffix": "", "family": "Team", "dropping-particle": ""}], "title": "R: A language and environment for statistical computing.", "publisher": "R Foundation for Statistical</vt:lpwstr>
  </property>
  <property fmtid="{D5CDD505-2E9C-101B-9397-08002B2CF9AE}" pid="127" name="Mendeley_Bookmark_6YYNVIEzbD_4">
    <vt:lpwstr> Computing"}, "id": "ITEM-1"}]}</vt:lpwstr>
  </property>
  <property fmtid="{D5CDD505-2E9C-101B-9397-08002B2CF9AE}" pid="128" name="Mendeley_Bookmark_6yTbMkyUMQ_1">
    <vt:lpwstr>ADDIN CSL_CITATION {"schema": "https://github.com/citation-style-language/schema/raw/master/csl-citation.json", "mendeley": {"previouslyFormattedCitation": "&lt;sup&gt;38&lt;/sup&gt;", "plainTextFormattedCitation": "38", "formattedCitation": "&lt;sup&gt;38&lt;/sup&gt;"}, "proper</vt:lpwstr>
  </property>
  <property fmtid="{D5CDD505-2E9C-101B-9397-08002B2CF9AE}" pid="129" name="Mendeley_Bookmark_6yTbMkyUMQ_2">
    <vt:lpwstr>ties": {"noteIndex": 0}, "citationItems": [{"uris": ["http://www.mendeley.com/documents/?uuid=6fccd7a6-8b31-3a49-aa69-62e143cd9dc3"], "itemData": {"issued": {"date-parts": [["2002"]]}, "type": "book", "id": "ITEM-1", "number-of-pages": "303", "author": [{</vt:lpwstr>
  </property>
  <property fmtid="{D5CDD505-2E9C-101B-9397-08002B2CF9AE}" pid="130" name="Mendeley_Bookmark_6yTbMkyUMQ_3">
    <vt:lpwstr>"non-dropping-particle": "", "given": "Christiane", "parse-names": false, "suffix": "", "family": "Nusslein-Volhard", "dropping-particle": ""}, {"non-dropping-particle": "", "given": "Ralf", "parse-names": false, "suffix": "", "family": "Dahm", "dropping-</vt:lpwstr>
  </property>
  <property fmtid="{D5CDD505-2E9C-101B-9397-08002B2CF9AE}" pid="131" name="Mendeley_Bookmark_6yTbMkyUMQ_4">
    <vt:lpwstr>particle": ""}], "title": "Zebrafish", "publisher": "Oxford University Press"}, "id": "ITEM-1"}]}</vt:lpwstr>
  </property>
  <property fmtid="{D5CDD505-2E9C-101B-9397-08002B2CF9AE}" pid="132" name="Mendeley_Bookmark_7eQL0U4H0D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33" name="Mendeley_Bookmark_7eQL0U4H0D_2">
    <vt:lpwstr>ties": {"noteIndex": 0}, "citationItems": [{"uris": ["http://www.mendeley.com/documents/?uuid=68a89c3e-7ea8-394f-b1a9-a6f2011e6322"], "itemData": {"issued": {"date-parts": [["2019", "5"]]}, "page": "130-140", "id": "ITEM-1", "ISSN": "00121606", "author": </vt:lpwstr>
  </property>
  <property fmtid="{D5CDD505-2E9C-101B-9397-08002B2CF9AE}" pid="134" name="Mendeley_Bookmark_7eQL0U4H0D_3">
    <vt:lpwstr>[{"non-dropping-particle": "", "given": "Nicole L.", "parse-names": false, "suffix": "", "family": "Brockway", "dropping-particle": ""}, {"non-dropping-particle": "", "given": "Zoe T.", "parse-names": false, "suffix": "", "family": "Cook", "dropping-parti</vt:lpwstr>
  </property>
  <property fmtid="{D5CDD505-2E9C-101B-9397-08002B2CF9AE}" pid="135" name="Mendeley_Bookmark_7eQL0U4H0D_4">
    <vt:lpwstr>cle": ""}, {"non-dropping-particle": "", "given": "Maritte J.", "parse-names": false, "suffix": "", "family": "O'Gallagher", "dropping-particle": ""}, {"non-dropping-particle": "", "given": "Zachary J.C.", "parse-names": false, "suffix": "", "family": "To</vt:lpwstr>
  </property>
  <property fmtid="{D5CDD505-2E9C-101B-9397-08002B2CF9AE}" pid="136" name="Mendeley_Bookmark_7eQL0U4H0D_5">
    <vt:lpwstr>bias", "dropping-particle": ""}, {"non-dropping-particle": "", "given": "Mako", "parse-names": false, "suffix": "", "family": "Gedi", "dropping-particle": ""}, {"non-dropping-particle": "", "given": "Kristine M.", "parse-names": false, "suffix": "", "fami</vt:lpwstr>
  </property>
  <property fmtid="{D5CDD505-2E9C-101B-9397-08002B2CF9AE}" pid="137" name="Mendeley_Bookmark_7eQL0U4H0D_6">
    <vt:lpwstr>ly": "Carey", "dropping-particle": ""}, {"non-dropping-particle": "", "given": "Vivek K.", "parse-names": false, "suffix": "", "family": "Unni", "dropping-particle": ""}, {"non-dropping-particle": "", "given": "Y. Albert", "parse-names": false, "suffix": </vt:lpwstr>
  </property>
  <property fmtid="{D5CDD505-2E9C-101B-9397-08002B2CF9AE}" pid="138" name="Mendeley_Bookmark_7eQL0U4H0D_7">
    <vt:lpwstr>"", "family": "Pan", "dropping-particle": ""}, {"non-dropping-particle": "", "given": "Margaret R.", "parse-names": false, "suffix": "", "family": "Metz", "dropping-particle": ""}, {"non-dropping-particle": "", "given": "Tamily A.", "parse-names": false, </vt:lpwstr>
  </property>
  <property fmtid="{D5CDD505-2E9C-101B-9397-08002B2CF9AE}" pid="139" name="Mendeley_Bookmark_7eQL0U4H0D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40" name="Mendeley_Bookmark_7eQL0U4H0D_9">
    <vt:lpwstr> "10.1016/j.ydbio.2019.05.006", "volume": "453", "issue": "2", "container-title": "Developmental Biology"}, "id": "ITEM-1"}]}</vt:lpwstr>
  </property>
  <property fmtid="{D5CDD505-2E9C-101B-9397-08002B2CF9AE}" pid="141" name="Mendeley_Bookmark_7xVXfOA4GR_1">
    <vt:lpwstr>ADDIN CSL_CITATION {"schema": "https://github.com/citation-style-language/schema/raw/master/csl-citation.json", "mendeley": {"previouslyFormattedCitation": "&lt;sup&gt;12&lt;/sup&gt;", "plainTextFormattedCitation": "12", "formattedCitation": "&lt;sup&gt;12&lt;/sup&gt;"}, "proper</vt:lpwstr>
  </property>
  <property fmtid="{D5CDD505-2E9C-101B-9397-08002B2CF9AE}" pid="142" name="Mendeley_Bookmark_7xVXfOA4GR_10">
    <vt:lpwstr>", "parse-names": false, "suffix": "", "family": "Lu", "dropping-particle": ""}, {"non-dropping-particle": "", "given": "Robyn A.", "parse-names": false, "suffix": "", "family": "Bennis", "dropping-particle": ""}, {"non-dropping-particle": "", "given": "J</vt:lpwstr>
  </property>
  <property fmtid="{D5CDD505-2E9C-101B-9397-08002B2CF9AE}" pid="143" name="Mendeley_Bookmark_7xVXfOA4GR_11">
    <vt:lpwstr>oshua R.", "parse-names": false, "suffix": "", "family": "Sanes", "dropping-particle": ""}, {"non-dropping-particle": "", "given": "Jeff W.", "parse-names": false, "suffix": "", "family": "Lichtman", "dropping-particle": ""}], "title": "Transgenic strateg</vt:lpwstr>
  </property>
  <property fmtid="{D5CDD505-2E9C-101B-9397-08002B2CF9AE}" pid="144" name="Mendeley_Bookmark_7xVXfOA4GR_12">
    <vt:lpwstr>ies for combinatorial expression of fluorescent proteins in the nervous system", "DOI": "10.1038/nature06293", "PMID": "17972876", "issue": "7166"}, "id": "ITEM-1"}]}</vt:lpwstr>
  </property>
  <property fmtid="{D5CDD505-2E9C-101B-9397-08002B2CF9AE}" pid="145" name="Mendeley_Bookmark_7xVXfOA4GR_2">
    <vt:lpwstr>ties": {"noteIndex": 0}, "citationItems": [{"uris": ["http://www.mendeley.com/documents/?uuid=b62fcd07-34b4-4e24-87e5-02277977ecf1"], "itemData": {"issued": {"date-parts": [["2007"]]}, "note": "original Brainbow paper", "container-title": "Nature", "ISSN"</vt:lpwstr>
  </property>
  <property fmtid="{D5CDD505-2E9C-101B-9397-08002B2CF9AE}" pid="146" name="Mendeley_Bookmark_7xVXfOA4GR_3">
    <vt:lpwstr>: "0028-0836", "type": "article-journal", "ISBN": "1476-4687 (Electronic)\\n0028-0836 (Linking)", "volume": "450", "abstract": "Detailed analysis of neuronal network architecture requires the development of new methods. Here we present strategies to visua</vt:lpwstr>
  </property>
  <property fmtid="{D5CDD505-2E9C-101B-9397-08002B2CF9AE}" pid="147" name="Mendeley_Bookmark_7xVXfOA4GR_4">
    <vt:lpwstr>lize synaptic circuits by genetically labelling neurons with multiple, distinct colours. In Brainbow transgenes, Cre/lox recombination is used to create a stochastic choice of expression between three or more fluorescent proteins (XFPs). Integration of ta</vt:lpwstr>
  </property>
  <property fmtid="{D5CDD505-2E9C-101B-9397-08002B2CF9AE}" pid="148" name="Mendeley_Bookmark_7xVXfOA4GR_5">
    <vt:lpwstr>ndem Brainbow copies in transgenic mice yielded combinatorial XFP expression, and thus many colours, thereby providing a way to distinguish adjacent neurons and visualize other cellular interactions. As a demonstration, we reconstructed hundreds of neighb</vt:lpwstr>
  </property>
  <property fmtid="{D5CDD505-2E9C-101B-9397-08002B2CF9AE}" pid="149" name="Mendeley_Bookmark_7xVXfOA4GR_6">
    <vt:lpwstr>ouring axons and multiple synaptic contacts in one small volume of a cerebellar lobe exhibiting approximately 90 colours. The expression in some lines also allowed us to map glial territories and follow glial cells and neurons over time in vivo. The abili</vt:lpwstr>
  </property>
  <property fmtid="{D5CDD505-2E9C-101B-9397-08002B2CF9AE}" pid="150" name="Mendeley_Bookmark_7xVXfOA4GR_7">
    <vt:lpwstr>ty of the Brainbow system to label uniquely many individual cells within a population may facilitate the analysis of neuronal circuitry on a large scale.", "page": "56-62", "id": "ITEM-1", "author": [{"non-dropping-particle": "", "given": "Jean", "parse-n</vt:lpwstr>
  </property>
  <property fmtid="{D5CDD505-2E9C-101B-9397-08002B2CF9AE}" pid="151" name="Mendeley_Bookmark_7xVXfOA4GR_8">
    <vt:lpwstr>ames": false, "suffix": "", "family": "Livet", "dropping-particle": ""}, {"non-dropping-particle": "", "given": "Tamily A.", "parse-names": false, "suffix": "", "family": "Weissman", "dropping-particle": ""}, {"non-dropping-particle": "", "given": "Hyuno"</vt:lpwstr>
  </property>
  <property fmtid="{D5CDD505-2E9C-101B-9397-08002B2CF9AE}" pid="152" name="Mendeley_Bookmark_7xVXfOA4GR_9">
    <vt:lpwstr>, "parse-names": false, "suffix": "", "family": "Kang", "dropping-particle": ""}, {"non-dropping-particle": "", "given": "Ryan W.", "parse-names": false, "suffix": "", "family": "Draft", "dropping-particle": ""}, {"non-dropping-particle": "", "given": "Ju</vt:lpwstr>
  </property>
  <property fmtid="{D5CDD505-2E9C-101B-9397-08002B2CF9AE}" pid="153" name="Mendeley_Bookmark_8Ebbib3Tbp_1">
    <vt:lpwstr>ADDIN CSL_CITATION {"schema": "https://github.com/citation-style-language/schema/raw/master/csl-citation.json", "mendeley": {"previouslyFormattedCitation": "&lt;sup&gt;6&lt;/sup&gt;", "plainTextFormattedCitation": "6", "formattedCitation": "&lt;sup&gt;6&lt;/sup&gt;"}, "propertie</vt:lpwstr>
  </property>
  <property fmtid="{D5CDD505-2E9C-101B-9397-08002B2CF9AE}" pid="154" name="Mendeley_Bookmark_8Ebbib3Tbp_2">
    <vt:lpwstr>s": {"noteIndex": 0}, "citationItems": [{"uris": ["http://www.mendeley.com/documents/?uuid=98c5930b-6ba1-347e-b180-957d6b48b606"], "itemData": {"issued": {"date-parts": [["2013", "2", "21"]]}, "container-title": "Neural Development", "ISSN": "1749-8104", </vt:lpwstr>
  </property>
  <property fmtid="{D5CDD505-2E9C-101B-9397-08002B2CF9AE}" pid="155" name="Mendeley_Bookmark_8Ebbib3Tbp_3">
    <vt:lpwstr>"DOI": "10.1186/1749-8104-8-3", "volume": "8", "abstract": "Neurogenesis in the developing central nervous system consists of the induction and proliferation of neural progenitor cells and their subsequent differentiation into mature neurons. External as </vt:lpwstr>
  </property>
  <property fmtid="{D5CDD505-2E9C-101B-9397-08002B2CF9AE}" pid="156" name="Mendeley_Bookmark_8Ebbib3Tbp_4">
    <vt:lpwstr>well as internal cues orchestrate neurogenesis in a precise temporal and spatial way. In the last 20 years, the zebrafish has proven to be an excellent model organism to study neurogenesis in the embryo. Recently, this vertebrate has also become a model f</vt:lpwstr>
  </property>
  <property fmtid="{D5CDD505-2E9C-101B-9397-08002B2CF9AE}" pid="157" name="Mendeley_Bookmark_8Ebbib3Tbp_5">
    <vt:lpwstr>or the investigation of adult neurogenesis and neural regeneration. Here, we summarize the contributions of zebrafish in neural development and adult neurogenesis.", "page": "3", "id": "ITEM-1", "author": [{"non-dropping-particle": "", "given": "Rebecca",</vt:lpwstr>
  </property>
  <property fmtid="{D5CDD505-2E9C-101B-9397-08002B2CF9AE}" pid="158" name="Mendeley_Bookmark_8Ebbib3Tbp_6">
    <vt:lpwstr> "parse-names": false, "suffix": "", "family": "Schmidt", "dropping-particle": ""}, {"non-dropping-particle": "", "given": "Uwe", "parse-names": false, "suffix": "", "family": "Str\u00e4hle", "dropping-particle": ""}, {"non-dropping-particle": "", "given"</vt:lpwstr>
  </property>
  <property fmtid="{D5CDD505-2E9C-101B-9397-08002B2CF9AE}" pid="159" name="Mendeley_Bookmark_8Ebbib3Tbp_7">
    <vt:lpwstr>: "Steffen", "parse-names": false, "suffix": "", "family": "Scholpp", "dropping-particle": ""}], "title": "Neurogenesis in zebrafish \u2013 from embryo to adult", "publisher": "BioMed Central", "type": "article-journal"}, "id": "ITEM-1"}]}</vt:lpwstr>
  </property>
  <property fmtid="{D5CDD505-2E9C-101B-9397-08002B2CF9AE}" pid="160" name="Mendeley_Bookmark_8Id4igMCRW_1">
    <vt:lpwstr>ADDIN CSL_CITATION {"schema": "https://github.com/citation-style-language/schema/raw/master/csl-citation.json", "mendeley": {"previouslyFormattedCitation": "&lt;sup&gt;16&lt;/sup&gt;", "plainTextFormattedCitation": "16", "formattedCitation": "&lt;sup&gt;16&lt;/sup&gt;"}, "proper</vt:lpwstr>
  </property>
  <property fmtid="{D5CDD505-2E9C-101B-9397-08002B2CF9AE}" pid="161" name="Mendeley_Bookmark_8Id4igMCRW_2">
    <vt:lpwstr>ties": {"noteIndex": 0}, "citationItems": [{"uris": ["http://www.mendeley.com/documents/?uuid=33241408-b65f-4aa4-bfa7-2490caa632d1"], "itemData": {"issued": {"date-parts": [["2011"]]}, "container-title": "Chemical Society Reviews", "ISSN": "0306-0012", "t</vt:lpwstr>
  </property>
  <property fmtid="{D5CDD505-2E9C-101B-9397-08002B2CF9AE}" pid="162" name="Mendeley_Bookmark_8Id4igMCRW_3">
    <vt:lpwstr>ype": "article-journal", "ISBN": "0306-0012", "volume": "40", "abstract": "Fluorescent probes have been used extensively to monitor biomolecules and biologically relevant species in vitro and in vivo. A new trend in this area that has been stimulated by t</vt:lpwstr>
  </property>
  <property fmtid="{D5CDD505-2E9C-101B-9397-08002B2CF9AE}" pid="163" name="Mendeley_Bookmark_8Id4igMCRW_4">
    <vt:lpwstr>he desire to obtain more detailed information about the biological effects of analytes is the change from live cell to whole animal fluorescent imaging. Zebrafish has received great attention for live vertebrate imaging due to several noticeable advantage</vt:lpwstr>
  </property>
  <property fmtid="{D5CDD505-2E9C-101B-9397-08002B2CF9AE}" pid="164" name="Mendeley_Bookmark_8Id4igMCRW_5">
    <vt:lpwstr>s. In this tutorial review, recent advances in live zebrafish imaging using fluorescent probes, such as fluorescent proteins, synthetic fluorescent dyes and quantum dots, are highlighted.", "page": "2120", "id": "ITEM-1", "author": [{"non-dropping-particl</vt:lpwstr>
  </property>
  <property fmtid="{D5CDD505-2E9C-101B-9397-08002B2CF9AE}" pid="165" name="Mendeley_Bookmark_8Id4igMCRW_6">
    <vt:lpwstr>e": "", "given": "Sung-Kyun", "parse-names": false, "suffix": "", "family": "Ko", "dropping-particle": ""}, {"non-dropping-particle": "", "given": "Xiaoqiang", "parse-names": false, "suffix": "", "family": "Chen", "dropping-particle": ""}, {"non-dropping-</vt:lpwstr>
  </property>
  <property fmtid="{D5CDD505-2E9C-101B-9397-08002B2CF9AE}" pid="166" name="Mendeley_Bookmark_8Id4igMCRW_7">
    <vt:lpwstr>particle": "", "given": "Juyoung", "parse-names": false, "suffix": "", "family": "Yoon", "dropping-particle": ""}, {"non-dropping-particle": "", "given": "Injae", "parse-names": false, "suffix": "", "family": "Shin", "dropping-particle": ""}], "title": "Z</vt:lpwstr>
  </property>
  <property fmtid="{D5CDD505-2E9C-101B-9397-08002B2CF9AE}" pid="167" name="Mendeley_Bookmark_8Id4igMCRW_8">
    <vt:lpwstr>ebrafish as a good vertebrate model for molecular imaging using fluorescent probes", "DOI": "10.1039/c0cs00118j", "PMID": "21240407", "issue": "5"}, "id": "ITEM-1"}]}</vt:lpwstr>
  </property>
  <property fmtid="{D5CDD505-2E9C-101B-9397-08002B2CF9AE}" pid="168" name="Mendeley_Bookmark_ASp0tvaFay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69" name="Mendeley_Bookmark_ASp0tvaFay_2">
    <vt:lpwstr>ties": {"noteIndex": 0}, "citationItems": [{"uris": ["http://www.mendeley.com/documents/?uuid=68a89c3e-7ea8-394f-b1a9-a6f2011e6322"], "itemData": {"issued": {"date-parts": [["2019", "5"]]}, "page": "130-140", "id": "ITEM-1", "ISSN": "00121606", "author": </vt:lpwstr>
  </property>
  <property fmtid="{D5CDD505-2E9C-101B-9397-08002B2CF9AE}" pid="170" name="Mendeley_Bookmark_ASp0tvaFay_3">
    <vt:lpwstr>[{"non-dropping-particle": "", "given": "Nicole L.", "parse-names": false, "suffix": "", "family": "Brockway", "dropping-particle": ""}, {"non-dropping-particle": "", "given": "Zoe T.", "parse-names": false, "suffix": "", "family": "Cook", "dropping-parti</vt:lpwstr>
  </property>
  <property fmtid="{D5CDD505-2E9C-101B-9397-08002B2CF9AE}" pid="171" name="Mendeley_Bookmark_ASp0tvaFay_4">
    <vt:lpwstr>cle": ""}, {"non-dropping-particle": "", "given": "Maritte J.", "parse-names": false, "suffix": "", "family": "O'Gallagher", "dropping-particle": ""}, {"non-dropping-particle": "", "given": "Zachary J.C.", "parse-names": false, "suffix": "", "family": "To</vt:lpwstr>
  </property>
  <property fmtid="{D5CDD505-2E9C-101B-9397-08002B2CF9AE}" pid="172" name="Mendeley_Bookmark_ASp0tvaFay_5">
    <vt:lpwstr>bias", "dropping-particle": ""}, {"non-dropping-particle": "", "given": "Mako", "parse-names": false, "suffix": "", "family": "Gedi", "dropping-particle": ""}, {"non-dropping-particle": "", "given": "Kristine M.", "parse-names": false, "suffix": "", "fami</vt:lpwstr>
  </property>
  <property fmtid="{D5CDD505-2E9C-101B-9397-08002B2CF9AE}" pid="173" name="Mendeley_Bookmark_ASp0tvaFay_6">
    <vt:lpwstr>ly": "Carey", "dropping-particle": ""}, {"non-dropping-particle": "", "given": "Vivek K.", "parse-names": false, "suffix": "", "family": "Unni", "dropping-particle": ""}, {"non-dropping-particle": "", "given": "Y. Albert", "parse-names": false, "suffix": </vt:lpwstr>
  </property>
  <property fmtid="{D5CDD505-2E9C-101B-9397-08002B2CF9AE}" pid="174" name="Mendeley_Bookmark_ASp0tvaFay_7">
    <vt:lpwstr>"", "family": "Pan", "dropping-particle": ""}, {"non-dropping-particle": "", "given": "Margaret R.", "parse-names": false, "suffix": "", "family": "Metz", "dropping-particle": ""}, {"non-dropping-particle": "", "given": "Tamily A.", "parse-names": false, </vt:lpwstr>
  </property>
  <property fmtid="{D5CDD505-2E9C-101B-9397-08002B2CF9AE}" pid="175" name="Mendeley_Bookmark_ASp0tvaFay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76" name="Mendeley_Bookmark_ASp0tvaFay_9">
    <vt:lpwstr> "10.1016/j.ydbio.2019.05.006", "volume": "453", "issue": "2", "container-title": "Developmental Biology"}, "id": "ITEM-1"}]}</vt:lpwstr>
  </property>
  <property fmtid="{D5CDD505-2E9C-101B-9397-08002B2CF9AE}" pid="177" name="Mendeley_Bookmark_Ap6QTIuFPo_1">
    <vt:lpwstr>ADDIN CSL_CITATION {"schema": "https://github.com/citation-style-language/schema/raw/master/csl-citation.json", "mendeley": {"previouslyFormattedCitation": "&lt;sup&gt;11,15,17\u201327&lt;/sup&gt;", "plainTextFormattedCitation": "11,15,17\u201327", "formattedCitation</vt:lpwstr>
  </property>
  <property fmtid="{D5CDD505-2E9C-101B-9397-08002B2CF9AE}" pid="178" name="Mendeley_Bookmark_Ap6QTIuFPo_10">
    <vt:lpwstr> color-based anatomical and lineage analyses in zebrafish.", "page": "2835-2846", "id": "ITEM-1", "author": [{"non-dropping-particle": "", "given": "Y Albert", "parse-names": false, "suffix": "", "family": "Pan", "dropping-particle": ""}, {"non-dropping-p</vt:lpwstr>
  </property>
  <property fmtid="{D5CDD505-2E9C-101B-9397-08002B2CF9AE}" pid="179" name="Mendeley_Bookmark_Ap6QTIuFPo_100">
    <vt:lpwstr>, {"non-dropping-particle": "", "given": "Boris", "parse-names": false, "suffix": "", "family": "Knerr", "dropping-particle": ""}, {"non-dropping-particle": "", "given": "Soojin", "parse-names": false, "suffix": "", "family": "Ryu", "dropping-particle": "</vt:lpwstr>
  </property>
  <property fmtid="{D5CDD505-2E9C-101B-9397-08002B2CF9AE}" pid="180" name="Mendeley_Bookmark_Ap6QTIuFPo_101">
    <vt:lpwstr>"}], "title": "Single-cell reconstruction of oxytocinergic neurons reveals separate hypophysiotropic and encephalotropic subtypes in larval zebrafish Brainbow-guided morphology of oxytocinergic cells", "DOI": "10.1523/ENEURO.0278-16.2016", "volume": "4", </vt:lpwstr>
  </property>
  <property fmtid="{D5CDD505-2E9C-101B-9397-08002B2CF9AE}" pid="181" name="Mendeley_Bookmark_Ap6QTIuFPo_102">
    <vt:lpwstr>"issue": "1", "container-title": "eNeuro"}, "id": "ITEM-10"}, {"uris": ["http://www.mendeley.com/documents/?uuid=2c73825c-49d2-3d52-b3aa-79a47c65bbd4"], "itemData": {"issued": {"date-parts": [["2018", "4", "12"]]}, "container-title": "Cell and Tissue Rese</vt:lpwstr>
  </property>
  <property fmtid="{D5CDD505-2E9C-101B-9397-08002B2CF9AE}" pid="182" name="Mendeley_Bookmark_Ap6QTIuFPo_103">
    <vt:lpwstr>arch", "ISSN": "0302-766X", "issue": "1", "DOI": "10.1007/s00441-018-2798-x", "volume": "372", "page": "41-50", "id": "ITEM-11", "author": [{"non-dropping-particle": "", "given": "Gokul", "parse-names": false, "suffix": "", "family": "Kesavan", "dropping-</vt:lpwstr>
  </property>
  <property fmtid="{D5CDD505-2E9C-101B-9397-08002B2CF9AE}" pid="183" name="Mendeley_Bookmark_Ap6QTIuFPo_104">
    <vt:lpwstr>particle": ""}, {"non-dropping-particle": "", "given": "Juliane", "parse-names": false, "suffix": "", "family": "Hammer", "dropping-particle": ""}, {"non-dropping-particle": "", "given": "Stefan", "parse-names": false, "suffix": "", "family": "Hans", "dro</vt:lpwstr>
  </property>
  <property fmtid="{D5CDD505-2E9C-101B-9397-08002B2CF9AE}" pid="184" name="Mendeley_Bookmark_Ap6QTIuFPo_105">
    <vt:lpwstr>pping-particle": ""}, {"non-dropping-particle": "", "given": "Michael", "parse-names": false, "suffix": "", "family": "Brand", "dropping-particle": ""}], "title": "Targeted knock-in of CreERT2 in zebrafish using CRISPR/Cas9", "publisher": "Springer Berlin</vt:lpwstr>
  </property>
  <property fmtid="{D5CDD505-2E9C-101B-9397-08002B2CF9AE}" pid="185" name="Mendeley_Bookmark_Ap6QTIuFPo_106">
    <vt:lpwstr> Heidelberg", "type": "article-journal"}, "id": "ITEM-11"}, {"uris": ["http://www.mendeley.com/documents/?uuid=6a88f3b3-7920-3c99-a48c-44da70e2faad"], "itemData": {"issued": {"date-parts": [["2019"]]}, "container-title": "Molecular Biology of the Cell", "</vt:lpwstr>
  </property>
  <property fmtid="{D5CDD505-2E9C-101B-9397-08002B2CF9AE}" pid="186" name="Mendeley_Bookmark_Ap6QTIuFPo_107">
    <vt:lpwstr>ISSN": "19394586", "type": "article-journal", "volume": "30", "abstract": "\u00a9 2019 Cook et al. Fluorescent proteins are a powerful experimental tool, allowing the visualization of gene expression and cellular behaviors in a variety of systems. Multico</vt:lpwstr>
  </property>
  <property fmtid="{D5CDD505-2E9C-101B-9397-08002B2CF9AE}" pid="187" name="Mendeley_Bookmark_Ap6QTIuFPo_108">
    <vt:lpwstr>lor combinations of fluorescent proteins, such as Brainbow, have expanded the range of possible research questions and are useful for distinguishing and tracking cells. The addition of a separately driven color, however, would allow researchers to report </vt:lpwstr>
  </property>
  <property fmtid="{D5CDD505-2E9C-101B-9397-08002B2CF9AE}" pid="188" name="Mendeley_Bookmark_Ap6QTIuFPo_109">
    <vt:lpwstr>expression of a manipulated gene within the multicolor context to investigate mechanistic effects. A far-red or near-infrared protein could be particularly suitable in this context, as these can be distinguished spectrally from Brainbow. We investigated f</vt:lpwstr>
  </property>
  <property fmtid="{D5CDD505-2E9C-101B-9397-08002B2CF9AE}" pid="189" name="Mendeley_Bookmark_Ap6QTIuFPo_11">
    <vt:lpwstr>article": "", "given": "Tom", "parse-names": false, "suffix": "", "family": "Freundlich", "dropping-particle": ""}, {"non-dropping-particle": "", "given": "Tamily a", "parse-names": false, "suffix": "", "family": "Weissman", "dropping-particle": ""}, {"no</vt:lpwstr>
  </property>
  <property fmtid="{D5CDD505-2E9C-101B-9397-08002B2CF9AE}" pid="190" name="Mendeley_Bookmark_Ap6QTIuFPo_110">
    <vt:lpwstr>ive far-red/near-infrared proteins in zebrafish: TagRFP657, mCardinal, miRFP670, iRFP670, and mIFP. Our results show that both mCardinal and iRFP670 are useful fluorescent proteins for zebrafish expression. We also introduce a new transgenic zebrafish lin</vt:lpwstr>
  </property>
  <property fmtid="{D5CDD505-2E9C-101B-9397-08002B2CF9AE}" pid="191" name="Mendeley_Bookmark_Ap6QTIuFPo_111">
    <vt:lpwstr>e that expresses Brainbow under the control of the neuroD promoter. We demonstrate that mCardinal can be used to track the expression of a manipulated bone morphogenetic protein receptor within the Brainbow context. The overlay of near-infrared fluorescen</vt:lpwstr>
  </property>
  <property fmtid="{D5CDD505-2E9C-101B-9397-08002B2CF9AE}" pid="192" name="Mendeley_Bookmark_Ap6QTIuFPo_112">
    <vt:lpwstr>ce onto a Brainbow background defines a clear strategy for future research questions that aim to manipulate or track the effects of specific genes within a population of cells that are delineated using multicolor approaches.", "page": "491-505", "id": "IT</vt:lpwstr>
  </property>
  <property fmtid="{D5CDD505-2E9C-101B-9397-08002B2CF9AE}" pid="193" name="Mendeley_Bookmark_Ap6QTIuFPo_113">
    <vt:lpwstr>EM-12", "author": [{"non-dropping-particle": "", "given": "Z.T.", "parse-names": false, "suffix": "", "family": "Cook", "dropping-particle": ""}, {"non-dropping-particle": "", "given": "N.L.", "parse-names": false, "suffix": "", "family": "Brockway", "dro</vt:lpwstr>
  </property>
  <property fmtid="{D5CDD505-2E9C-101B-9397-08002B2CF9AE}" pid="194" name="Mendeley_Bookmark_Ap6QTIuFPo_114">
    <vt:lpwstr>pping-particle": ""}, {"non-dropping-particle": "", "given": "Z.J.C.", "parse-names": false, "suffix": "", "family": "Tobias", "dropping-particle": ""}, {"non-dropping-particle": "", "given": "J.", "parse-names": false, "suffix": "", "family": "Pajarla", </vt:lpwstr>
  </property>
  <property fmtid="{D5CDD505-2E9C-101B-9397-08002B2CF9AE}" pid="195" name="Mendeley_Bookmark_Ap6QTIuFPo_115">
    <vt:lpwstr>"dropping-particle": ""}, {"non-dropping-particle": "", "given": "I.S.", "parse-names": false, "suffix": "", "family": "Boardman", "dropping-particle": ""}, {"non-dropping-particle": "", "given": "H.", "parse-names": false, "suffix": "", "family": "Ippoli</vt:lpwstr>
  </property>
  <property fmtid="{D5CDD505-2E9C-101B-9397-08002B2CF9AE}" pid="196" name="Mendeley_Bookmark_Ap6QTIuFPo_116">
    <vt:lpwstr>to", "dropping-particle": ""}, {"non-dropping-particle": "", "given": "S.N.", "parse-names": false, "suffix": "", "family": "Nkoula", "dropping-particle": ""}, {"non-dropping-particle": "", "given": "T.A.", "parse-names": false, "suffix": "", "family": "W</vt:lpwstr>
  </property>
  <property fmtid="{D5CDD505-2E9C-101B-9397-08002B2CF9AE}" pid="197" name="Mendeley_Bookmark_Ap6QTIuFPo_117">
    <vt:lpwstr>eissman", "dropping-particle": ""}], "title": "Combining near-infrared fluorescence with Brainbow to visualize expression of specific genes within a multicolor context", "DOI": "10.1091/mbc.E18-06-0340", "issue": "4"}, "id": "ITEM-12"}, {"uris": ["http://</vt:lpwstr>
  </property>
  <property fmtid="{D5CDD505-2E9C-101B-9397-08002B2CF9AE}" pid="198" name="Mendeley_Bookmark_Ap6QTIuFPo_118">
    <vt:lpwstr>www.mendeley.com/documents/?uuid=63910a8c-70b6-3227-8a7a-bf1d6086c854"], "itemData": {"issued": {"date-parts": [["2019"]]}, "page": "437-448", "id": "ITEM-13", "author": [{"non-dropping-particle": "", "given": "Mai", "parse-names": false, "suffix": "", "f</vt:lpwstr>
  </property>
  <property fmtid="{D5CDD505-2E9C-101B-9397-08002B2CF9AE}" pid="199" name="Mendeley_Bookmark_Ap6QTIuFPo_119">
    <vt:lpwstr>amily": "Kuwata", "dropping-particle": ""}, {"non-dropping-particle": "", "given": "Masataka", "parse-names": false, "suffix": "", "family": "Nikaido", "dropping-particle": ""}, {"non-dropping-particle": "", "given": "Kohei", "parse-names": false, "suffix</vt:lpwstr>
  </property>
  <property fmtid="{D5CDD505-2E9C-101B-9397-08002B2CF9AE}" pid="200" name="Mendeley_Bookmark_Ap6QTIuFPo_12">
    <vt:lpwstr>n-dropping-particle": "", "given": "David", "parse-names": false, "suffix": "", "family": "Schoppik", "dropping-particle": ""}, {"non-dropping-particle": "", "given": "X Cindy", "parse-names": false, "suffix": "", "family": "Wang", "dropping-particle": ""</vt:lpwstr>
  </property>
  <property fmtid="{D5CDD505-2E9C-101B-9397-08002B2CF9AE}" pid="201" name="Mendeley_Bookmark_Ap6QTIuFPo_120">
    <vt:lpwstr>": "", "family": "Hatta", "dropping-particle": ""}], "title": "Local heat-shock mediated multi-color labeling visualizing behaviors of enteric neural crest cells associated with division and neurogenesis in zebrafish gut", "type": "article-journal", "DOI"</vt:lpwstr>
  </property>
  <property fmtid="{D5CDD505-2E9C-101B-9397-08002B2CF9AE}" pid="202" name="Mendeley_Bookmark_Ap6QTIuFPo_121">
    <vt:lpwstr>: "10.1002/dvdy.36", "volume": "248", "abstract": "Background: The enteric nervous system (ENS) is derived from enteric neural crest cells (ENCCs) that migrate into the gut. The zebrafish larva is a good model to study ENCC development due to its simplici</vt:lpwstr>
  </property>
  <property fmtid="{D5CDD505-2E9C-101B-9397-08002B2CF9AE}" pid="203" name="Mendeley_Bookmark_Ap6QTIuFPo_122">
    <vt:lpwstr>ty and transparency. However, little is known how individual ENCCs divide and become neurons. Results: Here, by applying our new method of local heat-shock mediated Cre-recombination around the dorsal vagal area of zebrafish embryos we produced mul-ticolo</vt:lpwstr>
  </property>
  <property fmtid="{D5CDD505-2E9C-101B-9397-08002B2CF9AE}" pid="204" name="Mendeley_Bookmark_Ap6QTIuFPo_123">
    <vt:lpwstr>red clones of ENCCs, and performed in vivo time-lapse imaging from ca. 3.5 to 4 days post-fertilization after arrival of ENCCs in the gut. Individual ENCCs migrated in various directions and were highly intermingled. The cell divisions were not restricted</vt:lpwstr>
  </property>
  <property fmtid="{D5CDD505-2E9C-101B-9397-08002B2CF9AE}" pid="205" name="Mendeley_Bookmark_Ap6QTIuFPo_124">
    <vt:lpwstr> to a specific position in the gut. Antibody staining after imaging with anti-HuC/D and anti-Sox10 showed that an ENCC produced two neurons, or formed a neuron and an additional ENCC that further divided. At division, the daughter cells immediately separa</vt:lpwstr>
  </property>
  <property fmtid="{D5CDD505-2E9C-101B-9397-08002B2CF9AE}" pid="206" name="Mendeley_Bookmark_Ap6QTIuFPo_125">
    <vt:lpwstr>ted. Afterward, some made soma-soma contact with other ENCCs. Conclusions: We introduced a new method of visualizing individual ENCCs in the zebrafish gut, describing their behaviors associated with cell division, providing a foundation to study the mecha</vt:lpwstr>
  </property>
  <property fmtid="{D5CDD505-2E9C-101B-9397-08002B2CF9AE}" pid="207" name="Mendeley_Bookmark_Ap6QTIuFPo_126">
    <vt:lpwstr>nism of proliferation and neurogenesis in the ENS in vertebrates. K E Y W O R D S cre recombination, enteric nervous system, live imaging, neural differentiation, Zebrabow", "container-title": "Developmental Dynamics"}, "id": "ITEM-13"}]}</vt:lpwstr>
  </property>
  <property fmtid="{D5CDD505-2E9C-101B-9397-08002B2CF9AE}" pid="208" name="Mendeley_Bookmark_Ap6QTIuFPo_13">
    <vt:lpwstr>}, {"non-dropping-particle": "", "given": "Steve", "parse-names": false, "suffix": "", "family": "Zimmerman", "dropping-particle": ""}, {"non-dropping-particle": "", "given": "Brian", "parse-names": false, "suffix": "", "family": "Ciruna", "dropping-parti</vt:lpwstr>
  </property>
  <property fmtid="{D5CDD505-2E9C-101B-9397-08002B2CF9AE}" pid="209" name="Mendeley_Bookmark_Ap6QTIuFPo_14">
    <vt:lpwstr>cle": ""}, {"non-dropping-particle": "", "given": "Joshua R", "parse-names": false, "suffix": "", "family": "Sanes", "dropping-particle": ""}, {"non-dropping-particle": "", "given": "Jeff W", "parse-names": false, "suffix": "", "family": "Lichtman", "drop</vt:lpwstr>
  </property>
  <property fmtid="{D5CDD505-2E9C-101B-9397-08002B2CF9AE}" pid="210" name="Mendeley_Bookmark_Ap6QTIuFPo_15">
    <vt:lpwstr>ping-particle": ""}, {"non-dropping-particle": "", "given": "Alexander F", "parse-names": false, "suffix": "", "family": "Schier", "dropping-particle": ""}], "title": "Zebrabow: multispectral cell labeling for cell tracing and lineage analysis in zebrafis</vt:lpwstr>
  </property>
  <property fmtid="{D5CDD505-2E9C-101B-9397-08002B2CF9AE}" pid="211" name="Mendeley_Bookmark_Ap6QTIuFPo_16">
    <vt:lpwstr>h", "DOI": "10.1242/dev.094631", "PMID": "23757414", "issue": "13"}, "id": "ITEM-1"}, {"uris": ["http://www.mendeley.com/documents/?uuid=68a89c3e-7ea8-394f-b1a9-a6f2011e6322"], "itemData": {"issued": {"date-parts": [["2019", "5"]]}, "page": "130-140", "id</vt:lpwstr>
  </property>
  <property fmtid="{D5CDD505-2E9C-101B-9397-08002B2CF9AE}" pid="212" name="Mendeley_Bookmark_Ap6QTIuFPo_17">
    <vt:lpwstr>": "ITEM-2", "ISSN": "00121606", "author": [{"non-dropping-particle": "", "given": "Nicole L.", "parse-names": false, "suffix": "", "family": "Brockway", "dropping-particle": ""}, {"non-dropping-particle": "", "given": "Zoe T.", "parse-names": false, "suf</vt:lpwstr>
  </property>
  <property fmtid="{D5CDD505-2E9C-101B-9397-08002B2CF9AE}" pid="213" name="Mendeley_Bookmark_Ap6QTIuFPo_18">
    <vt:lpwstr>fix": "", "family": "Cook", "dropping-particle": ""}, {"non-dropping-particle": "", "given": "Maritte J.", "parse-names": false, "suffix": "", "family": "O'Gallagher", "dropping-particle": ""}, {"non-dropping-particle": "", "given": "Zachary J.C.", "parse</vt:lpwstr>
  </property>
  <property fmtid="{D5CDD505-2E9C-101B-9397-08002B2CF9AE}" pid="214" name="Mendeley_Bookmark_Ap6QTIuFPo_19">
    <vt:lpwstr>-names": false, "suffix": "", "family": "Tobias", "dropping-particle": ""}, {"non-dropping-particle": "", "given": "Mako", "parse-names": false, "suffix": "", "family": "Gedi", "dropping-particle": ""}, {"non-dropping-particle": "", "given": "Kristine M."</vt:lpwstr>
  </property>
  <property fmtid="{D5CDD505-2E9C-101B-9397-08002B2CF9AE}" pid="215" name="Mendeley_Bookmark_Ap6QTIuFPo_2">
    <vt:lpwstr>": "&lt;sup&gt;11,15,17\u201327&lt;/sup&gt;"}, "properties": {"noteIndex": 0}, "citationItems": [{"uris": ["http://www.mendeley.com/documents/?uuid=8a94c3da-6e81-4eec-aea5-02f7fdb83b99"], "itemData": {"issued": {"date-parts": [["2013"]]}, "container-title": "Developm</vt:lpwstr>
  </property>
  <property fmtid="{D5CDD505-2E9C-101B-9397-08002B2CF9AE}" pid="216" name="Mendeley_Bookmark_Ap6QTIuFPo_20">
    <vt:lpwstr>, "parse-names": false, "suffix": "", "family": "Carey", "dropping-particle": ""}, {"non-dropping-particle": "", "given": "Vivek K.", "parse-names": false, "suffix": "", "family": "Unni", "dropping-particle": ""}, {"non-dropping-particle": "", "given": "Y</vt:lpwstr>
  </property>
  <property fmtid="{D5CDD505-2E9C-101B-9397-08002B2CF9AE}" pid="217" name="Mendeley_Bookmark_Ap6QTIuFPo_21">
    <vt:lpwstr>. Albert", "parse-names": false, "suffix": "", "family": "Pan", "dropping-particle": ""}, {"non-dropping-particle": "", "given": "Margaret R.", "parse-names": false, "suffix": "", "family": "Metz", "dropping-particle": ""}, {"non-dropping-particle": "", "</vt:lpwstr>
  </property>
  <property fmtid="{D5CDD505-2E9C-101B-9397-08002B2CF9AE}" pid="218" name="Mendeley_Bookmark_Ap6QTIuFPo_22">
    <vt:lpwstr>given": "Tamily A.", "parse-names": false, "suffix": "", "family": "Weissman", "dropping-particle": ""}], "title": "Multicolor lineage tracing using in vivo time-lapse imaging reveals coordinated death of clonally related cells in the developing vertebrat</vt:lpwstr>
  </property>
  <property fmtid="{D5CDD505-2E9C-101B-9397-08002B2CF9AE}" pid="219" name="Mendeley_Bookmark_Ap6QTIuFPo_23">
    <vt:lpwstr>e brain", "type": "article-journal", "DOI": "10.1016/j.ydbio.2019.05.006", "volume": "453", "issue": "2", "container-title": "Developmental Biology"}, "id": "ITEM-2"}, {"uris": ["http://www.mendeley.com/documents/?uuid=38e42ab1-f43a-32b1-a394-1a5f4a2a79b9</vt:lpwstr>
  </property>
  <property fmtid="{D5CDD505-2E9C-101B-9397-08002B2CF9AE}" pid="220" name="Mendeley_Bookmark_Ap6QTIuFPo_24">
    <vt:lpwstr>"], "itemData": {"issued": {"date-parts": [["2011"]]}, "page": "1164-1169", "id": "ITEM-3", "author": [{"non-dropping-particle": "", "given": "Amina", "parse-names": false, "suffix": "", "family": "Kinkhabwala", "dropping-particle": ""}, {"non-dropping-pa</vt:lpwstr>
  </property>
  <property fmtid="{D5CDD505-2E9C-101B-9397-08002B2CF9AE}" pid="221" name="Mendeley_Bookmark_Ap6QTIuFPo_25">
    <vt:lpwstr>rticle": "", "given": "Michael", "parse-names": false, "suffix": "", "family": "Riley", "dropping-particle": ""}, {"non-dropping-particle": "", "given": "Minoru", "parse-names": false, "suffix": "", "family": "Koyama", "dropping-particle": ""}, {"non-drop</vt:lpwstr>
  </property>
  <property fmtid="{D5CDD505-2E9C-101B-9397-08002B2CF9AE}" pid="222" name="Mendeley_Bookmark_Ap6QTIuFPo_26">
    <vt:lpwstr>ping-particle": "", "given": "Joost", "parse-names": false, "suffix": "", "family": "Monen", "dropping-particle": ""}, {"non-dropping-particle": "", "given": "Chie", "parse-names": false, "suffix": "", "family": "Satou", "dropping-particle": ""}, {"non-dr</vt:lpwstr>
  </property>
  <property fmtid="{D5CDD505-2E9C-101B-9397-08002B2CF9AE}" pid="223" name="Mendeley_Bookmark_Ap6QTIuFPo_27">
    <vt:lpwstr>opping-particle": "", "given": "Yukiko", "parse-names": false, "suffix": "", "family": "Kimura", "dropping-particle": ""}, {"non-dropping-particle": "", "given": "Shin-ichi", "parse-names": false, "suffix": "", "family": "Higashijima", "dropping-particle"</vt:lpwstr>
  </property>
  <property fmtid="{D5CDD505-2E9C-101B-9397-08002B2CF9AE}" pid="224" name="Mendeley_Bookmark_Ap6QTIuFPo_28">
    <vt:lpwstr>: ""}, {"non-dropping-particle": "", "given": "Joseph", "parse-names": false, "suffix": "", "family": "Fetchoa", "dropping-particle": ""}], "issue": "3", "title": "A structural and functional ground plan for neurons in the hindbrain of zebrafish", "type":</vt:lpwstr>
  </property>
  <property fmtid="{D5CDD505-2E9C-101B-9397-08002B2CF9AE}" pid="225" name="Mendeley_Bookmark_Ap6QTIuFPo_29">
    <vt:lpwstr> "article-journal", "DOI": "10.1073/pnas.1012185108", "volume": "108", "abstract": "The vertebrate hindbrain contains various sensory-motor networks controlling movements of the eyes, jaw, head, and body. Here we show that stripes of neurons with shared n</vt:lpwstr>
  </property>
  <property fmtid="{D5CDD505-2E9C-101B-9397-08002B2CF9AE}" pid="226" name="Mendeley_Bookmark_Ap6QTIuFPo_3">
    <vt:lpwstr>ent", "ISSN": "1477-9129", "type": "article-journal", "ISBN": "1477-9129 (Electronic) 0950-1991 (Linking)", "volume": "140", "abstract": "Advances in imaging and cell-labeling techniques have greatly enhanced our understanding of developmental and neurobi</vt:lpwstr>
  </property>
  <property fmtid="{D5CDD505-2E9C-101B-9397-08002B2CF9AE}" pid="227" name="Mendeley_Bookmark_Ap6QTIuFPo_30">
    <vt:lpwstr>eurotransmit-ter phenotype that extend throughout the hindbrain of young zebrafish reflect a broad underlying structural and functional patterning. The neurotransmitter stripes contain cell types with shared gross morphologies and transcription factor mar</vt:lpwstr>
  </property>
  <property fmtid="{D5CDD505-2E9C-101B-9397-08002B2CF9AE}" pid="228" name="Mendeley_Bookmark_Ap6QTIuFPo_31">
    <vt:lpwstr>kers. Neurons within a stripe are stacked systematically by extent and location of axonal projections, input resistance, and age, and are recruited along the axis of the stripe during behavior. The implication of this pattern is that the many networks in </vt:lpwstr>
  </property>
  <property fmtid="{D5CDD505-2E9C-101B-9397-08002B2CF9AE}" pid="229" name="Mendeley_Bookmark_Ap6QTIuFPo_32">
    <vt:lpwstr>hindbrain are constructed from a series of neuronal components organized into stripes that are ordered from top to bottom according to a neuron's age, structural and functional properties, and behav-ioral roles. This simple organization probably forms a f</vt:lpwstr>
  </property>
  <property fmtid="{D5CDD505-2E9C-101B-9397-08002B2CF9AE}" pid="230" name="Mendeley_Bookmark_Ap6QTIuFPo_33">
    <vt:lpwstr>oundation for the construction of the networks underlying the many behaviors produced by the hindbrain. interneuron | locomotion | recruitment | topography T he hindbrain contains a diverse set of sensory-motor networks that control movements required for</vt:lpwstr>
  </property>
  <property fmtid="{D5CDD505-2E9C-101B-9397-08002B2CF9AE}" pid="231" name="Mendeley_Bookmark_Ap6QTIuFPo_34">
    <vt:lpwstr> vision, respiration, mas-tication, and locomotion in all vertebrates (1, 2). Most often these different networks are studied separately from one another, perhaps because the behaviors are distinct, and the regional differentiation of hindbrain suggests t</vt:lpwstr>
  </property>
  <property fmtid="{D5CDD505-2E9C-101B-9397-08002B2CF9AE}" pid="232" name="Mendeley_Bookmark_Ap6QTIuFPo_35">
    <vt:lpwstr>hat its several networks might have little in common. Thus, we have strong data for the hindbrain control of eye movements, respiration, and locomotion (3-10), but fewer unifying principles of structural and functional organization that apply across the d</vt:lpwstr>
  </property>
  <property fmtid="{D5CDD505-2E9C-101B-9397-08002B2CF9AE}" pid="233" name="Mendeley_Bookmark_Ap6QTIuFPo_36">
    <vt:lpwstr>ifferent networks. Structurally, the hindbrain is divided into segments, called rhombomeres, which differ in the expression of homeotic genes, in the morphological differentiation of neurons, and in their sensory inputs and motor outputs (2, 11). Though t</vt:lpwstr>
  </property>
  <property fmtid="{D5CDD505-2E9C-101B-9397-08002B2CF9AE}" pid="234" name="Mendeley_Bookmark_Ap6QTIuFPo_37">
    <vt:lpwstr>here are clear distinctions among rhombomeres, there are indications from previous developmental work using in situ staining for transcription factors and backfilling of hindbrain neurons that there may be structural patterns that cross rhombomere boundar</vt:lpwstr>
  </property>
  <property fmtid="{D5CDD505-2E9C-101B-9397-08002B2CF9AE}" pid="235" name="Mendeley_Bookmark_Ap6QTIuFPo_38">
    <vt:lpwstr>ies (12-16). Prior work has also revealed parallels in the development of hindbrain and spinal cord, with the hindbrain sharing features of the now-classic transcription factor code that directs development in spinal cord (17-22). Though these studies did</vt:lpwstr>
  </property>
  <property fmtid="{D5CDD505-2E9C-101B-9397-08002B2CF9AE}" pid="236" name="Mendeley_Bookmark_Ap6QTIuFPo_39">
    <vt:lpwstr> not explore function because t\u2026", "container-title": "PNAS"}, "id": "ITEM-3"}, {"uris": ["http://www.mendeley.com/documents/?uuid=b68bbb69-14c9-32b9-a321-4229ccf7f38d"], "itemData": {"issued": {"date-parts": [["2013", "4", "1"]]}, "container-title":</vt:lpwstr>
  </property>
  <property fmtid="{D5CDD505-2E9C-101B-9397-08002B2CF9AE}" pid="237" name="Mendeley_Bookmark_Ap6QTIuFPo_4">
    <vt:lpwstr>ological processes. Among vertebrates, zebrafish is uniquely suited for in vivo imaging owing to its small size and optical translucency. However, distinguishing and following cells over extended time periods remains difficult. Previous studies have demon</vt:lpwstr>
  </property>
  <property fmtid="{D5CDD505-2E9C-101B-9397-08002B2CF9AE}" pid="238" name="Mendeley_Bookmark_Ap6QTIuFPo_40">
    <vt:lpwstr> "Frontiers in Neural Circuits", "ISSN": "1662-5110", "DOI": "10.3389/fncir.2013.00053", "volume": "7", "abstract": "The cerebellum is a brain region responsible for motor coordination and for refining motor programs. While a great deal is known about the</vt:lpwstr>
  </property>
  <property fmtid="{D5CDD505-2E9C-101B-9397-08002B2CF9AE}" pid="239" name="Mendeley_Bookmark_Ap6QTIuFPo_41">
    <vt:lpwstr> structure and connectivity of the mammalian cerebellum, fundamental questions regarding its function in behaviour remain unanswered. Recently, the zebrafish has emerged as a useful model organism for cerebellar studies, owing in part to the similarity in</vt:lpwstr>
  </property>
  <property fmtid="{D5CDD505-2E9C-101B-9397-08002B2CF9AE}" pid="240" name="Mendeley_Bookmark_Ap6QTIuFPo_42">
    <vt:lpwstr> cerebellar circuits between zebrafish and mammals. While the cell types composing cerebellar cortical circuits are generally conserved, zebrafish lack deep cerebellar nuclei, and instead a bulk of cerebellar output comes from a single type of neuron: the</vt:lpwstr>
  </property>
  <property fmtid="{D5CDD505-2E9C-101B-9397-08002B2CF9AE}" pid="241" name="Mendeley_Bookmark_Ap6QTIuFPo_43">
    <vt:lpwstr> eurydendroid cell. To describe spatial patterns of cerebellar output in zebrafish, we have used genetic techniques to label and trace eurydendroid cells individually and en masse. We have found that cerebellar output targets the thalamus and optic tectum</vt:lpwstr>
  </property>
  <property fmtid="{D5CDD505-2E9C-101B-9397-08002B2CF9AE}" pid="242" name="Mendeley_Bookmark_Ap6QTIuFPo_44">
    <vt:lpwstr>, and have confirmed the presence of presynaptic terminals from eurydendroid cells in these structures using a synaptically targeted GFP. By observing individual eurydendroid cells, we have shown that different medial-lateral regions of the cerebellum hav</vt:lpwstr>
  </property>
  <property fmtid="{D5CDD505-2E9C-101B-9397-08002B2CF9AE}" pid="243" name="Mendeley_Bookmark_Ap6QTIuFPo_45">
    <vt:lpwstr>e eurydendroid cells projecting to different targets. Finally, we found topographic organisation in the connectivity between the cerebellum and the optic tectum, where more medial eurydendroid cells project to the rostral tectum while lateral cells projec</vt:lpwstr>
  </property>
  <property fmtid="{D5CDD505-2E9C-101B-9397-08002B2CF9AE}" pid="244" name="Mendeley_Bookmark_Ap6QTIuFPo_46">
    <vt:lpwstr>t to the caudal tectum. These findings indicate that there is spatial logic underpinning cerebellar output in zebrafish with likely implications for cerebellar function.", "page": "53", "id": "ITEM-4", "author": [{"non-dropping-particle": "", "given": "Lu</vt:lpwstr>
  </property>
  <property fmtid="{D5CDD505-2E9C-101B-9397-08002B2CF9AE}" pid="245" name="Mendeley_Bookmark_Ap6QTIuFPo_47">
    <vt:lpwstr>cy A.", "parse-names": false, "suffix": "", "family": "Heap", "dropping-particle": ""}, {"non-dropping-particle": "", "given": "Chi Ching", "parse-names": false, "suffix": "", "family": "Goh", "dropping-particle": ""}, {"non-dropping-particle": "", "given</vt:lpwstr>
  </property>
  <property fmtid="{D5CDD505-2E9C-101B-9397-08002B2CF9AE}" pid="246" name="Mendeley_Bookmark_Ap6QTIuFPo_48">
    <vt:lpwstr>": "Karin S.", "parse-names": false, "suffix": "", "family": "Kassahn", "dropping-particle": ""}, {"non-dropping-particle": "", "given": "Ethan K.", "parse-names": false, "suffix": "", "family": "Scott", "dropping-particle": ""}], "title": "Cerebellar Out</vt:lpwstr>
  </property>
  <property fmtid="{D5CDD505-2E9C-101B-9397-08002B2CF9AE}" pid="247" name="Mendeley_Bookmark_Ap6QTIuFPo_49">
    <vt:lpwstr>put in Zebrafish: An Analysis of Spatial Patterns and Topography in Eurydendroid Cell Projections", "publisher": "Frontiers", "type": "article-journal"}, "id": "ITEM-4"}, {"uris": ["http://www.mendeley.com/documents/?uuid=57c02b3c-76d7-306d-b49b-b5ed5ded0</vt:lpwstr>
  </property>
  <property fmtid="{D5CDD505-2E9C-101B-9397-08002B2CF9AE}" pid="248" name="Mendeley_Bookmark_Ap6QTIuFPo_5">
    <vt:lpwstr>strated that Cre recombinase-mediated recombination can lead to combinatorial expression of spectrally distinct fluorescent proteins (RFP, YFP and CFP) in neighboring cells, creating a 'Brainbow' of colors. The random combination of fluorescent proteins p</vt:lpwstr>
  </property>
  <property fmtid="{D5CDD505-2E9C-101B-9397-08002B2CF9AE}" pid="249" name="Mendeley_Bookmark_Ap6QTIuFPo_50">
    <vt:lpwstr>481"], "itemData": {"issued": {"date-parts": [["2013"]]}, "page": "5027-5039", "id": "ITEM-5", "author": [{"non-dropping-particle": "", "given": "Estuardo", "parse-names": false, "suffix": "", "family": "Robles", "dropping-particle": ""}, {"non-dropping-p</vt:lpwstr>
  </property>
  <property fmtid="{D5CDD505-2E9C-101B-9397-08002B2CF9AE}" pid="250" name="Mendeley_Bookmark_Ap6QTIuFPo_51">
    <vt:lpwstr>article": "", "given": "Alessandro", "parse-names": false, "suffix": "", "family": "Filosa", "dropping-particle": ""}, {"non-dropping-particle": "", "given": "Herwig", "parse-names": false, "suffix": "", "family": "Baier", "dropping-particle": ""}], "issu</vt:lpwstr>
  </property>
  <property fmtid="{D5CDD505-2E9C-101B-9397-08002B2CF9AE}" pid="251" name="Mendeley_Bookmark_Ap6QTIuFPo_52">
    <vt:lpwstr>e": "11", "title": "Precise Lamination of Retinal Axons Generates Multiple Parallel Input Pathways in the Tectum", "type": "article-journal", "DOI": "10.1523/JNEUROSCI.4990-12.2013", "volume": "33", "abstract": "The axons of retinal ganglion cells (RGCs) </vt:lpwstr>
  </property>
  <property fmtid="{D5CDD505-2E9C-101B-9397-08002B2CF9AE}" pid="252" name="Mendeley_Bookmark_Ap6QTIuFPo_53">
    <vt:lpwstr>form topographic connections in the optic tectum, recreating a two-dimensional map of the visual field in the midbrain. RGC axons are also targeted to specific positions along the laminar axis of the tectum. Understanding the sensory transformations perfo</vt:lpwstr>
  </property>
  <property fmtid="{D5CDD505-2E9C-101B-9397-08002B2CF9AE}" pid="253" name="Mendeley_Bookmark_Ap6QTIuFPo_54">
    <vt:lpwstr>rmed by the tectum requires identification of the rules that control the formation of synaptic laminae by RGC axons. However, there is little information regarding the spatial relationships between multiple axons as they establish laminar and retinotopic </vt:lpwstr>
  </property>
  <property fmtid="{D5CDD505-2E9C-101B-9397-08002B2CF9AE}" pid="254" name="Mendeley_Bookmark_Ap6QTIuFPo_55">
    <vt:lpwstr>arborization fields within the same region of neuropil. Moreover, the contribution of RGC axon lamination to the processing of visual information is unknown. We used Brainbow genetic labeling to visualize groups of individually identifiable axons during t</vt:lpwstr>
  </property>
  <property fmtid="{D5CDD505-2E9C-101B-9397-08002B2CF9AE}" pid="255" name="Mendeley_Bookmark_Ap6QTIuFPo_56">
    <vt:lpwstr>he assembly of a precise laminar map in the larval zebrafish tectum. Live imaging of multiple RGCs revealed that axons target specific sublaminar positions during initial innervation and maintain their relative laminar positions throughout early larval de</vt:lpwstr>
  </property>
  <property fmtid="{D5CDD505-2E9C-101B-9397-08002B2CF9AE}" pid="256" name="Mendeley_Bookmark_Ap6QTIuFPo_57">
    <vt:lpwstr>velopment, ruling out a model for lamina selection based on iterative refinements. During this period of laminar stability, RGC arbors undergo structural rearrangements that shift their relative retinotopic positions. Analysis of cell-type-specific lamina</vt:lpwstr>
  </property>
  <property fmtid="{D5CDD505-2E9C-101B-9397-08002B2CF9AE}" pid="257" name="Mendeley_Bookmark_Ap6QTIuFPo_58">
    <vt:lpwstr>tion patterns revealed that distinct combinations of RGCs converge to form each sublamina, and this input heterogeneity correlates with different functional responses to visual stimuli. These findings suggest that lamina-specific sorting of retinal inputs</vt:lpwstr>
  </property>
  <property fmtid="{D5CDD505-2E9C-101B-9397-08002B2CF9AE}" pid="258" name="Mendeley_Bookmark_Ap6QTIuFPo_59">
    <vt:lpwstr> provides an anatomical blueprint for the integration of visual features in the tectum.", "container-title": "The Journal of Neuroscience"}, "id": "ITEM-5"}, {"uris": ["http://www.mendeley.com/documents/?uuid=6ab5c0aa-fba0-4bc0-a7f5-476c6d9c6124"], "itemD</vt:lpwstr>
  </property>
  <property fmtid="{D5CDD505-2E9C-101B-9397-08002B2CF9AE}" pid="259" name="Mendeley_Bookmark_Ap6QTIuFPo_6">
    <vt:lpwstr>rovides a way to distinguish adjacent cells, visualize cellular interactions and perform lineage analyses. Here, we describe Zebrabow (Zebrafish Brainbow) tools for in vivo multicolor imaging in zebrafish. First, we show that the broadly expressed ubi:Zeb</vt:lpwstr>
  </property>
  <property fmtid="{D5CDD505-2E9C-101B-9397-08002B2CF9AE}" pid="260" name="Mendeley_Bookmark_Ap6QTIuFPo_60">
    <vt:lpwstr>ata": {"issued": {"date-parts": [["2014"]]}, "container-title": "Developmental Cell", "ISSN": "18781551", "type": "article-journal", "ISBN": "1878-1551 (Electronic)\r1534-5807 (Linking)", "volume": "30", "abstract": "Little is known on the embryonic origi</vt:lpwstr>
  </property>
  <property fmtid="{D5CDD505-2E9C-101B-9397-08002B2CF9AE}" pid="261" name="Mendeley_Bookmark_Ap6QTIuFPo_61">
    <vt:lpwstr>n and related heterogeneity of adult neural stem cells (aNSCs). We use conditional genetic tracing, activated in a global or mosaic fashion by cell type-specific promoters or focal laser uncaging, coupled with gene expression analyses and Notch invalidati</vt:lpwstr>
  </property>
  <property fmtid="{D5CDD505-2E9C-101B-9397-08002B2CF9AE}" pid="262" name="Mendeley_Bookmark_Ap6QTIuFPo_62">
    <vt:lpwstr>ons, to address this issue in the zebrafish adult telencephalon. We report that the germinal zone of the adult pallium originates from two distinct subtypes of embryonic progenitors and integrates two modes of aNSC formation. Dorsomedial aNSCs derive from</vt:lpwstr>
  </property>
  <property fmtid="{D5CDD505-2E9C-101B-9397-08002B2CF9AE}" pid="263" name="Mendeley_Bookmark_Ap6QTIuFPo_63">
    <vt:lpwstr> the amplification of actively neurogenic radial glia of the embryonic telencephalon. On the contrary, the lateral aNSC population is formed by stepwise addition at the pallial edge from a discrete neuroepithelial progenitor pool of the posterior telencep</vt:lpwstr>
  </property>
  <property fmtid="{D5CDD505-2E9C-101B-9397-08002B2CF9AE}" pid="264" name="Mendeley_Bookmark_Ap6QTIuFPo_64">
    <vt:lpwstr>halic roof, activated at postembryonic stages and persisting lifelong. This dual origin of the pallial germinal zone allows the temporally organized building of pallial territories as a patchwork of juxtaposed compartments. \u00a9 2014 Elsevier Inc.", "pa</vt:lpwstr>
  </property>
  <property fmtid="{D5CDD505-2E9C-101B-9397-08002B2CF9AE}" pid="265" name="Mendeley_Bookmark_Ap6QTIuFPo_65">
    <vt:lpwstr>ge": "123-136", "id": "ITEM-6", "author": [{"non-dropping-particle": "", "given": "Lara", "parse-names": false, "suffix": "", "family": "Dirian", "dropping-particle": ""}, {"non-dropping-particle": "", "given": "Sonya", "parse-names": false, "suffix": "",</vt:lpwstr>
  </property>
  <property fmtid="{D5CDD505-2E9C-101B-9397-08002B2CF9AE}" pid="266" name="Mendeley_Bookmark_Ap6QTIuFPo_66">
    <vt:lpwstr> "family": "Galant", "dropping-particle": ""}, {"non-dropping-particle": "", "given": "Marion", "parse-names": false, "suffix": "", "family": "Coolen", "dropping-particle": ""}, {"non-dropping-particle": "", "given": "Wenbiao", "parse-names": false, "suff</vt:lpwstr>
  </property>
  <property fmtid="{D5CDD505-2E9C-101B-9397-08002B2CF9AE}" pid="267" name="Mendeley_Bookmark_Ap6QTIuFPo_67">
    <vt:lpwstr>ix": "", "family": "Chen", "dropping-particle": ""}, {"non-dropping-particle": "", "given": "S\u00e9bastien", "parse-names": false, "suffix": "", "family": "Bedu", "dropping-particle": ""}, {"non-dropping-particle": "", "given": "Corinne", "parse-names": </vt:lpwstr>
  </property>
  <property fmtid="{D5CDD505-2E9C-101B-9397-08002B2CF9AE}" pid="268" name="Mendeley_Bookmark_Ap6QTIuFPo_68">
    <vt:lpwstr>false, "suffix": "", "family": "Houart", "dropping-particle": ""}, {"non-dropping-particle": "", "given": "Laure", "parse-names": false, "suffix": "", "family": "Bally-Cuif", "dropping-particle": ""}, {"non-dropping-particle": "", "given": "Isabelle", "pa</vt:lpwstr>
  </property>
  <property fmtid="{D5CDD505-2E9C-101B-9397-08002B2CF9AE}" pid="269" name="Mendeley_Bookmark_Ap6QTIuFPo_69">
    <vt:lpwstr>rse-names": false, "suffix": "", "family": "Foucher", "dropping-particle": ""}], "title": "Spatial Regionalization and Heterochrony in the Formation of Adult Pallial Neural Stem Cells", "DOI": "10.1016/j.devcel.2014.05.012", "PMID": "25017692", "issue": "</vt:lpwstr>
  </property>
  <property fmtid="{D5CDD505-2E9C-101B-9397-08002B2CF9AE}" pid="270" name="Mendeley_Bookmark_Ap6QTIuFPo_7">
    <vt:lpwstr>rabow line provides diverse color profiles that can be optimized by modulating Cre activity. Second, we find that colors are inherited equally among daughter cells and remain stable throughout embryonic and larval stages. Third, we show that UAS:Zebrabow </vt:lpwstr>
  </property>
  <property fmtid="{D5CDD505-2E9C-101B-9397-08002B2CF9AE}" pid="271" name="Mendeley_Bookmark_Ap6QTIuFPo_70">
    <vt:lpwstr>2"}, "id": "ITEM-6"}, {"uris": ["http://www.mendeley.com/documents/?uuid=652e1867-7f08-39dd-ad1f-d598f81c783b"], "itemData": {"issued": {"date-parts": [["2016"]]}, "container-title": "The Journal of Neuroscience", "type": "article-journal", "ISBN": "25791</vt:lpwstr>
  </property>
  <property fmtid="{D5CDD505-2E9C-101B-9397-08002B2CF9AE}" pid="272" name="Mendeley_Bookmark_Ap6QTIuFPo_71">
    <vt:lpwstr>5.2016", "volume": "36", "abstract": "The hypothalamus plays an important role in regulating sleep, but few hypothalamic sleep-promoting signaling pathways have been identified. Here we demonstrate a role for the neuropeptide QRFP (also known as P518 and </vt:lpwstr>
  </property>
  <property fmtid="{D5CDD505-2E9C-101B-9397-08002B2CF9AE}" pid="273" name="Mendeley_Bookmark_Ap6QTIuFPo_72">
    <vt:lpwstr>26RFa) and its receptors in regulating sleep in zebrafish, a diurnal vertebrate. We show that QRFP is expressed in 10 hypothalamic neurons in zebrafish larvae, which project to the hypothalamus, hindbrain, and spinal cord, including regions that express t</vt:lpwstr>
  </property>
  <property fmtid="{D5CDD505-2E9C-101B-9397-08002B2CF9AE}" pid="274" name="Mendeley_Bookmark_Ap6QTIuFPo_73">
    <vt:lpwstr>he two zebrafish QRFP receptor paralogs. We find that the overexpression of QRFP inhibits locomotor activity during the day, whereas mutation of qrfp or its receptors results in increased locomotor activity and decreased sleep during the day. Despite the </vt:lpwstr>
  </property>
  <property fmtid="{D5CDD505-2E9C-101B-9397-08002B2CF9AE}" pid="275" name="Mendeley_Bookmark_Ap6QTIuFPo_74">
    <vt:lpwstr>restriction of these phenotypes to the day, the circadian clock does not regulate qrfp expression, and entrained circadian rhythms are not required for QRFP-induced rest. Instead, we find that QRFP overex-pression decreases locomotor activity largely in a</vt:lpwstr>
  </property>
  <property fmtid="{D5CDD505-2E9C-101B-9397-08002B2CF9AE}" pid="276" name="Mendeley_Bookmark_Ap6QTIuFPo_75">
    <vt:lpwstr> light-specific manner. Our results suggest that QRFP signaling plays an important role in promoting sleep and may underlie some aspects of hypothalamic sleep control.", "page": "1823-1840", "id": "ITEM-7", "author": [{"non-dropping-particle": "", "given"</vt:lpwstr>
  </property>
  <property fmtid="{D5CDD505-2E9C-101B-9397-08002B2CF9AE}" pid="277" name="Mendeley_Bookmark_Ap6QTIuFPo_76">
    <vt:lpwstr>: "X Audrey", "parse-names": false, "suffix": "", "family": "Chen", "dropping-particle": ""}, {"non-dropping-particle": "", "given": "Cindy N", "parse-names": false, "suffix": "", "family": "Chiu", "dropping-particle": ""}, {"non-dropping-particle": "", "</vt:lpwstr>
  </property>
  <property fmtid="{D5CDD505-2E9C-101B-9397-08002B2CF9AE}" pid="278" name="Mendeley_Bookmark_Ap6QTIuFPo_77">
    <vt:lpwstr>given": "Eric A", "parse-names": false, "suffix": "", "family": "Mosser", "dropping-particle": ""}, {"non-dropping-particle": "", "given": "Sohini", "parse-names": false, "suffix": "", "family": "Kahn", "dropping-particle": ""}, {"non-dropping-particle": </vt:lpwstr>
  </property>
  <property fmtid="{D5CDD505-2E9C-101B-9397-08002B2CF9AE}" pid="279" name="Mendeley_Bookmark_Ap6QTIuFPo_78">
    <vt:lpwstr>"", "given": "Rory", "parse-names": false, "suffix": "", "family": "Spence", "dropping-particle": ""}, {"non-dropping-particle": "", "given": "David A", "parse-names": false, "suffix": "", "family": "Prober", "dropping-particle": ""}], "title": "Behaviora</vt:lpwstr>
  </property>
  <property fmtid="{D5CDD505-2E9C-101B-9397-08002B2CF9AE}" pid="280" name="Mendeley_Bookmark_Ap6QTIuFPo_79">
    <vt:lpwstr>l/Cognitive QRFP and Its Receptors Regulate Locomotor Activity and Sleep in Zebrafish", "DOI": "10.1523/JNEUROSCI.2579-15.2016", "issue": "6"}, "id": "ITEM-7"}, {"uris": ["http://www.mendeley.com/documents/?uuid=02afef29-8f65-3e2d-8155-e1c623cfc959"], "it</vt:lpwstr>
  </property>
  <property fmtid="{D5CDD505-2E9C-101B-9397-08002B2CF9AE}" pid="281" name="Mendeley_Bookmark_Ap6QTIuFPo_8">
    <vt:lpwstr>lines can be used in combination with Gal4 to generate broad or tissue-specific expression patterns and facilitate tracing of axonal processes. Fourth, we demonstrate that Zebrabow can be used for long-term lineage analysis. Using the cornea as a model sy</vt:lpwstr>
  </property>
  <property fmtid="{D5CDD505-2E9C-101B-9397-08002B2CF9AE}" pid="282" name="Mendeley_Bookmark_Ap6QTIuFPo_80">
    <vt:lpwstr>emData": {"issued": {"date-parts": [["2017"]]}, "page": "41-49", "id": "ITEM-8", "title": "CRISPR/Cas9-Mediated Knockin and Knockout in Zebrafish", "author": [{"non-dropping-particle": "", "given": "Shahad", "parse-names": false, "suffix": "", "family": "</vt:lpwstr>
  </property>
  <property fmtid="{D5CDD505-2E9C-101B-9397-08002B2CF9AE}" pid="283" name="Mendeley_Bookmark_Ap6QTIuFPo_81">
    <vt:lpwstr>Albadri", "dropping-particle": ""}, {"non-dropping-particle": "De", "given": "Flavia", "parse-names": false, "suffix": "", "family": "Santis", "dropping-particle": ""}, {"non-dropping-particle": "Di", "given": "Vincenzo", "parse-names": false, "suffix": "</vt:lpwstr>
  </property>
  <property fmtid="{D5CDD505-2E9C-101B-9397-08002B2CF9AE}" pid="284" name="Mendeley_Bookmark_Ap6QTIuFPo_82">
    <vt:lpwstr>", "family": "Donato", "dropping-particle": ""}, {"non-dropping-particle": "Del", "given": "Filippo", "parse-names": false, "suffix": "", "family": "Bene", "dropping-particle": ""}], "publisher": "Springer, Cham", "DOI": "10.1007/978-3-319-60192-2_4", "ty</vt:lpwstr>
  </property>
  <property fmtid="{D5CDD505-2E9C-101B-9397-08002B2CF9AE}" pid="285" name="Mendeley_Bookmark_Ap6QTIuFPo_83">
    <vt:lpwstr>pe": "chapter", "container-title": "Genome Editing in Neurosciences"}, "id": "ITEM-8"}, {"uris": ["http://www.mendeley.com/documents/?uuid=77e5c4a7-bc4d-3000-a2df-1c1c6d165940"], "itemData": {"issued": {"date-parts": [["2017", "11", "6"]]}, "container-tit</vt:lpwstr>
  </property>
  <property fmtid="{D5CDD505-2E9C-101B-9397-08002B2CF9AE}" pid="286" name="Mendeley_Bookmark_Ap6QTIuFPo_84">
    <vt:lpwstr>le": "Current Biology", "ISSN": "0960-9822", "DOI": "10.1016/J.CUB.2017.09.052", "volume": "27", "abstract": "Spatiotemporal variations of neurogenesis are thought to account for the evolution of brain shape. In the dorsal telencephalon (pallium) of verte</vt:lpwstr>
  </property>
  <property fmtid="{D5CDD505-2E9C-101B-9397-08002B2CF9AE}" pid="287" name="Mendeley_Bookmark_Ap6QTIuFPo_85">
    <vt:lpwstr>brates, it remains unresolved which ancestral neurogenesis mode prefigures the highly divergent cytoarchitectures that are seen in extant species. To gain insight into this question, we developed genetic tools to generate here the first 4-dimensional (3D </vt:lpwstr>
  </property>
  <property fmtid="{D5CDD505-2E9C-101B-9397-08002B2CF9AE}" pid="288" name="Mendeley_Bookmark_Ap6QTIuFPo_86">
    <vt:lpwstr>+ birthdating time) map of pallium construction in the adult teleost zebrafish. Using a Tet-On-based genetic birthdating strategy, we identify a \u201csequential stacking\u201d construction mode where neurons derived from the zebrafish pallial germinal zo</vt:lpwstr>
  </property>
  <property fmtid="{D5CDD505-2E9C-101B-9397-08002B2CF9AE}" pid="289" name="Mendeley_Bookmark_Ap6QTIuFPo_87">
    <vt:lpwstr>ne arrange in outside-in, age-related layers from a central core generated during embryogenesis. We obtained no evidence for overt radial or tangential neuronal migrations. Cre-lox-mediated tracing, which included following Brainbow clones, further demons</vt:lpwstr>
  </property>
  <property fmtid="{D5CDD505-2E9C-101B-9397-08002B2CF9AE}" pid="290" name="Mendeley_Bookmark_Ap6QTIuFPo_88">
    <vt:lpwstr>trates that this process is sustained by the persistent neurogenic activity of individual pallial neural stem cells (NSCs) from embryo to adult. Together, these data demonstrate that the spatiotemporal control of NSC activity is an important driver of the</vt:lpwstr>
  </property>
  <property fmtid="{D5CDD505-2E9C-101B-9397-08002B2CF9AE}" pid="291" name="Mendeley_Bookmark_Ap6QTIuFPo_89">
    <vt:lpwstr> macroarchitecture of the zebrafish adult pallium. This simple mode of pallium construction shares distinct traits with pallial genesis in mammals and non-mammalian amniotes such as birds or reptiles, suggesting that it may exemplify the basal layout from</vt:lpwstr>
  </property>
  <property fmtid="{D5CDD505-2E9C-101B-9397-08002B2CF9AE}" pid="292" name="Mendeley_Bookmark_Ap6QTIuFPo_9">
    <vt:lpwstr>stem, we provide evidence that embryonic corneal epithelial clones are replaced by large, wedge-shaped clones formed by centripetal expansion of cells from the peripheral cornea. The Zebrabow tool set presented here provides a resource for next-generation</vt:lpwstr>
  </property>
  <property fmtid="{D5CDD505-2E9C-101B-9397-08002B2CF9AE}" pid="293" name="Mendeley_Bookmark_Ap6QTIuFPo_90">
    <vt:lpwstr> which vertebrate pallial architectures were elaborated.", "page": "3288-3301", "id": "ITEM-9", "author": [{"non-dropping-particle": "", "given": "Giacomo", "parse-names": false, "suffix": "", "family": "Furlan", "dropping-particle": ""}, {"non-dropping-p</vt:lpwstr>
  </property>
  <property fmtid="{D5CDD505-2E9C-101B-9397-08002B2CF9AE}" pid="294" name="Mendeley_Bookmark_Ap6QTIuFPo_91">
    <vt:lpwstr>article": "", "given": "Valentina", "parse-names": false, "suffix": "", "family": "Cuccioli", "dropping-particle": ""}, {"non-dropping-particle": "", "given": "Nelly", "parse-names": false, "suffix": "", "family": "Vuillemin", "dropping-particle": ""}, {"</vt:lpwstr>
  </property>
  <property fmtid="{D5CDD505-2E9C-101B-9397-08002B2CF9AE}" pid="295" name="Mendeley_Bookmark_Ap6QTIuFPo_92">
    <vt:lpwstr>non-dropping-particle": "", "given": "Lara", "parse-names": false, "suffix": "", "family": "Dirian", "dropping-particle": ""}, {"non-dropping-particle": "", "given": "Anna Janue", "parse-names": false, "suffix": "", "family": "Muntasell", "dropping-partic</vt:lpwstr>
  </property>
  <property fmtid="{D5CDD505-2E9C-101B-9397-08002B2CF9AE}" pid="296" name="Mendeley_Bookmark_Ap6QTIuFPo_93">
    <vt:lpwstr>le": ""}, {"non-dropping-particle": "", "given": "Marion", "parse-names": false, "suffix": "", "family": "Coolen", "dropping-particle": ""}, {"non-dropping-particle": "", "given": "Nicolas", "parse-names": false, "suffix": "", "family": "Dray", "dropping-</vt:lpwstr>
  </property>
  <property fmtid="{D5CDD505-2E9C-101B-9397-08002B2CF9AE}" pid="297" name="Mendeley_Bookmark_Ap6QTIuFPo_94">
    <vt:lpwstr>particle": ""}, {"non-dropping-particle": "", "given": "S\u00e9bastien", "parse-names": false, "suffix": "", "family": "Bedu", "dropping-particle": ""}, {"non-dropping-particle": "", "given": "Corinne", "parse-names": false, "suffix": "", "family": "Houar</vt:lpwstr>
  </property>
  <property fmtid="{D5CDD505-2E9C-101B-9397-08002B2CF9AE}" pid="298" name="Mendeley_Bookmark_Ap6QTIuFPo_95">
    <vt:lpwstr>t", "dropping-particle": ""}, {"non-dropping-particle": "", "given": "Emmanuel", "parse-names": false, "suffix": "", "family": "Beaurepaire", "dropping-particle": ""}, {"non-dropping-particle": "", "given": "Isabelle", "parse-names": false, "suffix": "", </vt:lpwstr>
  </property>
  <property fmtid="{D5CDD505-2E9C-101B-9397-08002B2CF9AE}" pid="299" name="Mendeley_Bookmark_Ap6QTIuFPo_96">
    <vt:lpwstr>"family": "Foucher", "dropping-particle": ""}, {"non-dropping-particle": "", "given": "Laure", "parse-names": false, "suffix": "", "family": "Bally-Cuif", "dropping-particle": ""}], "title": "Life-Long Neurogenic Activity of Individual Neural Stem Cells a</vt:lpwstr>
  </property>
  <property fmtid="{D5CDD505-2E9C-101B-9397-08002B2CF9AE}" pid="300" name="Mendeley_Bookmark_Ap6QTIuFPo_97">
    <vt:lpwstr>nd Continuous Growth Establish an Outside-In Architecture in the Teleost Pallium", "publisher": "Cell Press", "type": "article-journal"}, "id": "ITEM-9"}, {"uris": ["http://www.mendeley.com/documents/?uuid=a762041b-a998-30aa-b100-bd7e8d047eb8"], "itemData</vt:lpwstr>
  </property>
  <property fmtid="{D5CDD505-2E9C-101B-9397-08002B2CF9AE}" pid="301" name="Mendeley_Bookmark_Ap6QTIuFPo_98">
    <vt:lpwstr>": {"issued": {"date-parts": [["2017"]]}, "type": "article-journal", "id": "ITEM-10", "author": [{"non-dropping-particle": "", "given": "Ulrich", "parse-names": false, "suffix": "", "family": "Herget", "dropping-particle": ""}, {"non-dropping-particle": "</vt:lpwstr>
  </property>
  <property fmtid="{D5CDD505-2E9C-101B-9397-08002B2CF9AE}" pid="302" name="Mendeley_Bookmark_Ap6QTIuFPo_99">
    <vt:lpwstr>", "given": "Jose", "parse-names": false, "suffix": "", "family": "Arturo Gutierrez-Triana", "dropping-particle": ""}, {"non-dropping-particle": "", "given": "Oriana", "parse-names": false, "suffix": "", "family": "Salazar Thula", "dropping-particle": ""}</vt:lpwstr>
  </property>
  <property fmtid="{D5CDD505-2E9C-101B-9397-08002B2CF9AE}" pid="303" name="Mendeley_Bookmark_BjJGRfEXUx_1">
    <vt:lpwstr>ADDIN CSL_CITATION {"schema": "https://github.com/citation-style-language/schema/raw/master/csl-citation.json", "mendeley": {"previouslyFormattedCitation": "&lt;sup&gt;38,40&lt;/sup&gt;", "plainTextFormattedCitation": "38,40", "formattedCitation": "&lt;sup&gt;38,40&lt;/sup&gt;"}</vt:lpwstr>
  </property>
  <property fmtid="{D5CDD505-2E9C-101B-9397-08002B2CF9AE}" pid="304" name="Mendeley_Bookmark_BjJGRfEXUx_10">
    <vt:lpwstr>njection. Briefly, eggs are collected immediately after being laid and lined up against a microscope slide in a Petri dish. Next, a fine-tipped needle loaded with injection material is connected to a microinjector and an air source, and the microinjector </vt:lpwstr>
  </property>
  <property fmtid="{D5CDD505-2E9C-101B-9397-08002B2CF9AE}" pid="305" name="Mendeley_Bookmark_BjJGRfEXUx_11">
    <vt:lpwstr>controls are adjusted to produce a desirable injection volume. Finally, the needle is plunged into the embryo's yolk and the morpholino or mRNA is expelled.", "id": "ITEM-2"}, "id": "ITEM-2"}]}</vt:lpwstr>
  </property>
  <property fmtid="{D5CDD505-2E9C-101B-9397-08002B2CF9AE}" pid="306" name="Mendeley_Bookmark_BjJGRfEXUx_2">
    <vt:lpwstr>, "properties": {"noteIndex": 0}, "citationItems": [{"uris": ["http://www.mendeley.com/documents/?uuid=6fccd7a6-8b31-3a49-aa69-62e143cd9dc3"], "itemData": {"issued": {"date-parts": [["2002"]]}, "type": "book", "id": "ITEM-1", "number-of-pages": "303", "au</vt:lpwstr>
  </property>
  <property fmtid="{D5CDD505-2E9C-101B-9397-08002B2CF9AE}" pid="307" name="Mendeley_Bookmark_BjJGRfEXUx_3">
    <vt:lpwstr>thor": [{"non-dropping-particle": "", "given": "Christiane", "parse-names": false, "suffix": "", "family": "Nusslein-Volhard", "dropping-particle": ""}, {"non-dropping-particle": "", "given": "Ralf", "parse-names": false, "suffix": "", "family": "Dahm", "</vt:lpwstr>
  </property>
  <property fmtid="{D5CDD505-2E9C-101B-9397-08002B2CF9AE}" pid="308" name="Mendeley_Bookmark_BjJGRfEXUx_4">
    <vt:lpwstr>dropping-particle": ""}], "title": "Zebrafish", "publisher": "Oxford University Press"}, "id": "ITEM-1"}, {"uris": ["http://www.mendeley.com/documents/?uuid=0214464d-fa22-3fff-b1b9-1ccbc5c94a15"], "itemData": {"issued": {"date-parts": [["2009", "3", "9"]]</vt:lpwstr>
  </property>
  <property fmtid="{D5CDD505-2E9C-101B-9397-08002B2CF9AE}" pid="309" name="Mendeley_Bookmark_BjJGRfEXUx_5">
    <vt:lpwstr>}, "page": "e1115", "container-title": "Journal of Visualized Experiments", "ISSN": "1940-087X", "author": [{"non-dropping-particle": "", "given": "Jonathan N.", "parse-names": false, "suffix": "", "family": "Rosen", "dropping-particle": ""}, {"non-droppi</vt:lpwstr>
  </property>
  <property fmtid="{D5CDD505-2E9C-101B-9397-08002B2CF9AE}" pid="310" name="Mendeley_Bookmark_BjJGRfEXUx_6">
    <vt:lpwstr>ng-particle": "", "given": "Michael F.", "parse-names": false, "suffix": "", "family": "Sweeney", "dropping-particle": ""}, {"non-dropping-particle": "", "given": "John D.", "parse-names": false, "suffix": "", "family": "Mably", "dropping-particle": ""}],</vt:lpwstr>
  </property>
  <property fmtid="{D5CDD505-2E9C-101B-9397-08002B2CF9AE}" pid="311" name="Mendeley_Bookmark_BjJGRfEXUx_7">
    <vt:lpwstr> "title": "Microinjection of Zebrafish Embryos to Analyze Gene Function", "type": "article-journal", "DOI": "10.3791/1115", "volume": "25", "abstract": "One of the advantages of studying zebrafish is the ease and speed of manipulating protein levels in th</vt:lpwstr>
  </property>
  <property fmtid="{D5CDD505-2E9C-101B-9397-08002B2CF9AE}" pid="312" name="Mendeley_Bookmark_BjJGRfEXUx_8">
    <vt:lpwstr>e embryo. Morpholinos, which are synthetic oligonucleotides with antisense complementarity to target RNAs, can be added to the embryo to reduce the expression of a particular gene product. Conversely, processed mRNA can be added to the embryo to increase </vt:lpwstr>
  </property>
  <property fmtid="{D5CDD505-2E9C-101B-9397-08002B2CF9AE}" pid="313" name="Mendeley_Bookmark_BjJGRfEXUx_9">
    <vt:lpwstr>levels of a gene product. The vehicle for adding either mRNA or morpholino to an embryo is microinjection. Microinjection is efficient and rapid, allowing for the injection of hundreds of embryos per hour. This video shows all the steps involved in microi</vt:lpwstr>
  </property>
  <property fmtid="{D5CDD505-2E9C-101B-9397-08002B2CF9AE}" pid="314" name="Mendeley_Bookmark_BqXcHtQ3br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315" name="Mendeley_Bookmark_BqXcHtQ3br_10">
    <vt:lpwstr>"}, {"non-dropping-particle": "", "given": "Z.J.C.", "parse-names": false, "suffix": "", "family": "Tobias", "dropping-particle": ""}, {"non-dropping-particle": "", "given": "J.", "parse-names": false, "suffix": "", "family": "Pajarla", "dropping-particle</vt:lpwstr>
  </property>
  <property fmtid="{D5CDD505-2E9C-101B-9397-08002B2CF9AE}" pid="316" name="Mendeley_Bookmark_BqXcHtQ3br_11">
    <vt:lpwstr>": ""}, {"non-dropping-particle": "", "given": "I.S.", "parse-names": false, "suffix": "", "family": "Boardman", "dropping-particle": ""}, {"non-dropping-particle": "", "given": "H.", "parse-names": false, "suffix": "", "family": "Ippolito", "dropping-par</vt:lpwstr>
  </property>
  <property fmtid="{D5CDD505-2E9C-101B-9397-08002B2CF9AE}" pid="317" name="Mendeley_Bookmark_BqXcHtQ3br_12">
    <vt:lpwstr>ticle": ""}, {"non-dropping-particle": "", "given": "S.N.", "parse-names": false, "suffix": "", "family": "Nkoula", "dropping-particle": ""}, {"non-dropping-particle": "", "given": "T.A.", "parse-names": false, "suffix": "", "family": "Weissman", "droppin</vt:lpwstr>
  </property>
  <property fmtid="{D5CDD505-2E9C-101B-9397-08002B2CF9AE}" pid="318" name="Mendeley_Bookmark_BqXcHtQ3br_13">
    <vt:lpwstr>g-particle": ""}], "title": "Combining near-infrared fluorescence with Brainbow to visualize expression of specific genes within a multicolor context", "DOI": "10.1091/mbc.E18-06-0340", "issue": "4"}, "id": "ITEM-1"}]}</vt:lpwstr>
  </property>
  <property fmtid="{D5CDD505-2E9C-101B-9397-08002B2CF9AE}" pid="319" name="Mendeley_Bookmark_BqXcHtQ3br_2">
    <vt:lpwstr>ties": {"noteIndex": 0}, "citationItems": [{"uris": ["http://www.mendeley.com/documents/?uuid=6a88f3b3-7920-3c99-a48c-44da70e2faad"], "itemData": {"issued": {"date-parts": [["2019"]]}, "container-title": "Molecular Biology of the Cell", "ISSN": "19394586"</vt:lpwstr>
  </property>
  <property fmtid="{D5CDD505-2E9C-101B-9397-08002B2CF9AE}" pid="320" name="Mendeley_Bookmark_BqXcHtQ3br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321" name="Mendeley_Bookmark_BqXcHtQ3br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322" name="Mendeley_Bookmark_BqXcHtQ3br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323" name="Mendeley_Bookmark_BqXcHtQ3br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324" name="Mendeley_Bookmark_BqXcHtQ3br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325" name="Mendeley_Bookmark_BqXcHtQ3br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326" name="Mendeley_Bookmark_BqXcHtQ3br_9">
    <vt:lpwstr>[{"non-dropping-particle": "", "given": "Z.T.", "parse-names": false, "suffix": "", "family": "Cook", "dropping-particle": ""}, {"non-dropping-particle": "", "given": "N.L.", "parse-names": false, "suffix": "", "family": "Brockway", "dropping-particle": "</vt:lpwstr>
  </property>
  <property fmtid="{D5CDD505-2E9C-101B-9397-08002B2CF9AE}" pid="327" name="Mendeley_Bookmark_C4iM0s92bc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328" name="Mendeley_Bookmark_C4iM0s92bc_2">
    <vt:lpwstr>ties": {"noteIndex": 0}, "citationItems": [{"uris": ["http://www.mendeley.com/documents/?uuid=68a89c3e-7ea8-394f-b1a9-a6f2011e6322"], "itemData": {"issued": {"date-parts": [["2019", "5"]]}, "page": "130-140", "id": "ITEM-1", "ISSN": "00121606", "author": </vt:lpwstr>
  </property>
  <property fmtid="{D5CDD505-2E9C-101B-9397-08002B2CF9AE}" pid="329" name="Mendeley_Bookmark_C4iM0s92bc_3">
    <vt:lpwstr>[{"non-dropping-particle": "", "given": "Nicole L.", "parse-names": false, "suffix": "", "family": "Brockway", "dropping-particle": ""}, {"non-dropping-particle": "", "given": "Zoe T.", "parse-names": false, "suffix": "", "family": "Cook", "dropping-parti</vt:lpwstr>
  </property>
  <property fmtid="{D5CDD505-2E9C-101B-9397-08002B2CF9AE}" pid="330" name="Mendeley_Bookmark_C4iM0s92bc_4">
    <vt:lpwstr>cle": ""}, {"non-dropping-particle": "", "given": "Maritte J.", "parse-names": false, "suffix": "", "family": "O'Gallagher", "dropping-particle": ""}, {"non-dropping-particle": "", "given": "Zachary J.C.", "parse-names": false, "suffix": "", "family": "To</vt:lpwstr>
  </property>
  <property fmtid="{D5CDD505-2E9C-101B-9397-08002B2CF9AE}" pid="331" name="Mendeley_Bookmark_C4iM0s92bc_5">
    <vt:lpwstr>bias", "dropping-particle": ""}, {"non-dropping-particle": "", "given": "Mako", "parse-names": false, "suffix": "", "family": "Gedi", "dropping-particle": ""}, {"non-dropping-particle": "", "given": "Kristine M.", "parse-names": false, "suffix": "", "fami</vt:lpwstr>
  </property>
  <property fmtid="{D5CDD505-2E9C-101B-9397-08002B2CF9AE}" pid="332" name="Mendeley_Bookmark_C4iM0s92bc_6">
    <vt:lpwstr>ly": "Carey", "dropping-particle": ""}, {"non-dropping-particle": "", "given": "Vivek K.", "parse-names": false, "suffix": "", "family": "Unni", "dropping-particle": ""}, {"non-dropping-particle": "", "given": "Y. Albert", "parse-names": false, "suffix": </vt:lpwstr>
  </property>
  <property fmtid="{D5CDD505-2E9C-101B-9397-08002B2CF9AE}" pid="333" name="Mendeley_Bookmark_C4iM0s92bc_7">
    <vt:lpwstr>"", "family": "Pan", "dropping-particle": ""}, {"non-dropping-particle": "", "given": "Margaret R.", "parse-names": false, "suffix": "", "family": "Metz", "dropping-particle": ""}, {"non-dropping-particle": "", "given": "Tamily A.", "parse-names": false, </vt:lpwstr>
  </property>
  <property fmtid="{D5CDD505-2E9C-101B-9397-08002B2CF9AE}" pid="334" name="Mendeley_Bookmark_C4iM0s92bc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335" name="Mendeley_Bookmark_C4iM0s92bc_9">
    <vt:lpwstr> "10.1016/j.ydbio.2019.05.006", "volume": "453", "issue": "2", "container-title": "Developmental Biology"}, "id": "ITEM-1"}]}</vt:lpwstr>
  </property>
  <property fmtid="{D5CDD505-2E9C-101B-9397-08002B2CF9AE}" pid="336" name="Mendeley_Bookmark_CPI80toLPW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337" name="Mendeley_Bookmark_CPI80toLPW_2">
    <vt:lpwstr>ties": {"noteIndex": 0}, "citationItems": [{"uris": ["http://www.mendeley.com/documents/?uuid=68a89c3e-7ea8-394f-b1a9-a6f2011e6322"], "itemData": {"issued": {"date-parts": [["2019", "5"]]}, "page": "130-140", "id": "ITEM-1", "ISSN": "00121606", "author": </vt:lpwstr>
  </property>
  <property fmtid="{D5CDD505-2E9C-101B-9397-08002B2CF9AE}" pid="338" name="Mendeley_Bookmark_CPI80toLPW_3">
    <vt:lpwstr>[{"non-dropping-particle": "", "given": "Nicole L.", "parse-names": false, "suffix": "", "family": "Brockway", "dropping-particle": ""}, {"non-dropping-particle": "", "given": "Zoe T.", "parse-names": false, "suffix": "", "family": "Cook", "dropping-parti</vt:lpwstr>
  </property>
  <property fmtid="{D5CDD505-2E9C-101B-9397-08002B2CF9AE}" pid="339" name="Mendeley_Bookmark_CPI80toLPW_4">
    <vt:lpwstr>cle": ""}, {"non-dropping-particle": "", "given": "Maritte J.", "parse-names": false, "suffix": "", "family": "O'Gallagher", "dropping-particle": ""}, {"non-dropping-particle": "", "given": "Zachary J.C.", "parse-names": false, "suffix": "", "family": "To</vt:lpwstr>
  </property>
  <property fmtid="{D5CDD505-2E9C-101B-9397-08002B2CF9AE}" pid="340" name="Mendeley_Bookmark_CPI80toLPW_5">
    <vt:lpwstr>bias", "dropping-particle": ""}, {"non-dropping-particle": "", "given": "Mako", "parse-names": false, "suffix": "", "family": "Gedi", "dropping-particle": ""}, {"non-dropping-particle": "", "given": "Kristine M.", "parse-names": false, "suffix": "", "fami</vt:lpwstr>
  </property>
  <property fmtid="{D5CDD505-2E9C-101B-9397-08002B2CF9AE}" pid="341" name="Mendeley_Bookmark_CPI80toLPW_6">
    <vt:lpwstr>ly": "Carey", "dropping-particle": ""}, {"non-dropping-particle": "", "given": "Vivek K.", "parse-names": false, "suffix": "", "family": "Unni", "dropping-particle": ""}, {"non-dropping-particle": "", "given": "Y. Albert", "parse-names": false, "suffix": </vt:lpwstr>
  </property>
  <property fmtid="{D5CDD505-2E9C-101B-9397-08002B2CF9AE}" pid="342" name="Mendeley_Bookmark_CPI80toLPW_7">
    <vt:lpwstr>"", "family": "Pan", "dropping-particle": ""}, {"non-dropping-particle": "", "given": "Margaret R.", "parse-names": false, "suffix": "", "family": "Metz", "dropping-particle": ""}, {"non-dropping-particle": "", "given": "Tamily A.", "parse-names": false, </vt:lpwstr>
  </property>
  <property fmtid="{D5CDD505-2E9C-101B-9397-08002B2CF9AE}" pid="343" name="Mendeley_Bookmark_CPI80toLPW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344" name="Mendeley_Bookmark_CPI80toLPW_9">
    <vt:lpwstr> "10.1016/j.ydbio.2019.05.006", "volume": "453", "issue": "2", "container-title": "Developmental Biology"}, "id": "ITEM-1"}]}</vt:lpwstr>
  </property>
  <property fmtid="{D5CDD505-2E9C-101B-9397-08002B2CF9AE}" pid="345" name="Mendeley_Bookmark_CpN1GYZENT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346" name="Mendeley_Bookmark_CpN1GYZENT_2">
    <vt:lpwstr>ties": {"noteIndex": 0}, "citationItems": [{"uris": ["http://www.mendeley.com/documents/?uuid=68a89c3e-7ea8-394f-b1a9-a6f2011e6322"], "itemData": {"issued": {"date-parts": [["2019", "5"]]}, "page": "130-140", "id": "ITEM-1", "ISSN": "00121606", "author": </vt:lpwstr>
  </property>
  <property fmtid="{D5CDD505-2E9C-101B-9397-08002B2CF9AE}" pid="347" name="Mendeley_Bookmark_CpN1GYZENT_3">
    <vt:lpwstr>[{"non-dropping-particle": "", "given": "Nicole L.", "parse-names": false, "suffix": "", "family": "Brockway", "dropping-particle": ""}, {"non-dropping-particle": "", "given": "Zoe T.", "parse-names": false, "suffix": "", "family": "Cook", "dropping-parti</vt:lpwstr>
  </property>
  <property fmtid="{D5CDD505-2E9C-101B-9397-08002B2CF9AE}" pid="348" name="Mendeley_Bookmark_CpN1GYZENT_4">
    <vt:lpwstr>cle": ""}, {"non-dropping-particle": "", "given": "Maritte J.", "parse-names": false, "suffix": "", "family": "O'Gallagher", "dropping-particle": ""}, {"non-dropping-particle": "", "given": "Zachary J.C.", "parse-names": false, "suffix": "", "family": "To</vt:lpwstr>
  </property>
  <property fmtid="{D5CDD505-2E9C-101B-9397-08002B2CF9AE}" pid="349" name="Mendeley_Bookmark_CpN1GYZENT_5">
    <vt:lpwstr>bias", "dropping-particle": ""}, {"non-dropping-particle": "", "given": "Mako", "parse-names": false, "suffix": "", "family": "Gedi", "dropping-particle": ""}, {"non-dropping-particle": "", "given": "Kristine M.", "parse-names": false, "suffix": "", "fami</vt:lpwstr>
  </property>
  <property fmtid="{D5CDD505-2E9C-101B-9397-08002B2CF9AE}" pid="350" name="Mendeley_Bookmark_CpN1GYZENT_6">
    <vt:lpwstr>ly": "Carey", "dropping-particle": ""}, {"non-dropping-particle": "", "given": "Vivek K.", "parse-names": false, "suffix": "", "family": "Unni", "dropping-particle": ""}, {"non-dropping-particle": "", "given": "Y. Albert", "parse-names": false, "suffix": </vt:lpwstr>
  </property>
  <property fmtid="{D5CDD505-2E9C-101B-9397-08002B2CF9AE}" pid="351" name="Mendeley_Bookmark_CpN1GYZENT_7">
    <vt:lpwstr>"", "family": "Pan", "dropping-particle": ""}, {"non-dropping-particle": "", "given": "Margaret R.", "parse-names": false, "suffix": "", "family": "Metz", "dropping-particle": ""}, {"non-dropping-particle": "", "given": "Tamily A.", "parse-names": false, </vt:lpwstr>
  </property>
  <property fmtid="{D5CDD505-2E9C-101B-9397-08002B2CF9AE}" pid="352" name="Mendeley_Bookmark_CpN1GYZENT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353" name="Mendeley_Bookmark_CpN1GYZENT_9">
    <vt:lpwstr> "10.1016/j.ydbio.2019.05.006", "volume": "453", "issue": "2", "container-title": "Developmental Biology"}, "id": "ITEM-1"}]}</vt:lpwstr>
  </property>
  <property fmtid="{D5CDD505-2E9C-101B-9397-08002B2CF9AE}" pid="354" name="Mendeley_Bookmark_D7yXRq22uQ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355" name="Mendeley_Bookmark_D7yXRq22uQ_2">
    <vt:lpwstr>ties": {"noteIndex": 0}, "citationItems": [{"uris": ["http://www.mendeley.com/documents/?uuid=68a89c3e-7ea8-394f-b1a9-a6f2011e6322"], "itemData": {"issued": {"date-parts": [["2019", "5"]]}, "page": "130-140", "id": "ITEM-1", "ISSN": "00121606", "author": </vt:lpwstr>
  </property>
  <property fmtid="{D5CDD505-2E9C-101B-9397-08002B2CF9AE}" pid="356" name="Mendeley_Bookmark_D7yXRq22uQ_3">
    <vt:lpwstr>[{"non-dropping-particle": "", "given": "Nicole L.", "parse-names": false, "suffix": "", "family": "Brockway", "dropping-particle": ""}, {"non-dropping-particle": "", "given": "Zoe T.", "parse-names": false, "suffix": "", "family": "Cook", "dropping-parti</vt:lpwstr>
  </property>
  <property fmtid="{D5CDD505-2E9C-101B-9397-08002B2CF9AE}" pid="357" name="Mendeley_Bookmark_D7yXRq22uQ_4">
    <vt:lpwstr>cle": ""}, {"non-dropping-particle": "", "given": "Maritte J.", "parse-names": false, "suffix": "", "family": "O'Gallagher", "dropping-particle": ""}, {"non-dropping-particle": "", "given": "Zachary J.C.", "parse-names": false, "suffix": "", "family": "To</vt:lpwstr>
  </property>
  <property fmtid="{D5CDD505-2E9C-101B-9397-08002B2CF9AE}" pid="358" name="Mendeley_Bookmark_D7yXRq22uQ_5">
    <vt:lpwstr>bias", "dropping-particle": ""}, {"non-dropping-particle": "", "given": "Mako", "parse-names": false, "suffix": "", "family": "Gedi", "dropping-particle": ""}, {"non-dropping-particle": "", "given": "Kristine M.", "parse-names": false, "suffix": "", "fami</vt:lpwstr>
  </property>
  <property fmtid="{D5CDD505-2E9C-101B-9397-08002B2CF9AE}" pid="359" name="Mendeley_Bookmark_D7yXRq22uQ_6">
    <vt:lpwstr>ly": "Carey", "dropping-particle": ""}, {"non-dropping-particle": "", "given": "Vivek K.", "parse-names": false, "suffix": "", "family": "Unni", "dropping-particle": ""}, {"non-dropping-particle": "", "given": "Y. Albert", "parse-names": false, "suffix": </vt:lpwstr>
  </property>
  <property fmtid="{D5CDD505-2E9C-101B-9397-08002B2CF9AE}" pid="360" name="Mendeley_Bookmark_D7yXRq22uQ_7">
    <vt:lpwstr>"", "family": "Pan", "dropping-particle": ""}, {"non-dropping-particle": "", "given": "Margaret R.", "parse-names": false, "suffix": "", "family": "Metz", "dropping-particle": ""}, {"non-dropping-particle": "", "given": "Tamily A.", "parse-names": false, </vt:lpwstr>
  </property>
  <property fmtid="{D5CDD505-2E9C-101B-9397-08002B2CF9AE}" pid="361" name="Mendeley_Bookmark_D7yXRq22uQ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362" name="Mendeley_Bookmark_D7yXRq22uQ_9">
    <vt:lpwstr> "10.1016/j.ydbio.2019.05.006", "volume": "453", "issue": "2", "container-title": "Developmental Biology"}, "id": "ITEM-1"}]}</vt:lpwstr>
  </property>
  <property fmtid="{D5CDD505-2E9C-101B-9397-08002B2CF9AE}" pid="363" name="Mendeley_Bookmark_DViRCSPlEM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364" name="Mendeley_Bookmark_DViRCSPlEM_2">
    <vt:lpwstr>ties": {"noteIndex": 0}, "citationItems": [{"uris": ["http://www.mendeley.com/documents/?uuid=68a89c3e-7ea8-394f-b1a9-a6f2011e6322"], "itemData": {"issued": {"date-parts": [["2019", "5"]]}, "page": "130-140", "id": "ITEM-1", "ISSN": "00121606", "author": </vt:lpwstr>
  </property>
  <property fmtid="{D5CDD505-2E9C-101B-9397-08002B2CF9AE}" pid="365" name="Mendeley_Bookmark_DViRCSPlEM_3">
    <vt:lpwstr>[{"non-dropping-particle": "", "given": "Nicole L.", "parse-names": false, "suffix": "", "family": "Brockway", "dropping-particle": ""}, {"non-dropping-particle": "", "given": "Zoe T.", "parse-names": false, "suffix": "", "family": "Cook", "dropping-parti</vt:lpwstr>
  </property>
  <property fmtid="{D5CDD505-2E9C-101B-9397-08002B2CF9AE}" pid="366" name="Mendeley_Bookmark_DViRCSPlEM_4">
    <vt:lpwstr>cle": ""}, {"non-dropping-particle": "", "given": "Maritte J.", "parse-names": false, "suffix": "", "family": "O'Gallagher", "dropping-particle": ""}, {"non-dropping-particle": "", "given": "Zachary J.C.", "parse-names": false, "suffix": "", "family": "To</vt:lpwstr>
  </property>
  <property fmtid="{D5CDD505-2E9C-101B-9397-08002B2CF9AE}" pid="367" name="Mendeley_Bookmark_DViRCSPlEM_5">
    <vt:lpwstr>bias", "dropping-particle": ""}, {"non-dropping-particle": "", "given": "Mako", "parse-names": false, "suffix": "", "family": "Gedi", "dropping-particle": ""}, {"non-dropping-particle": "", "given": "Kristine M.", "parse-names": false, "suffix": "", "fami</vt:lpwstr>
  </property>
  <property fmtid="{D5CDD505-2E9C-101B-9397-08002B2CF9AE}" pid="368" name="Mendeley_Bookmark_DViRCSPlEM_6">
    <vt:lpwstr>ly": "Carey", "dropping-particle": ""}, {"non-dropping-particle": "", "given": "Vivek K.", "parse-names": false, "suffix": "", "family": "Unni", "dropping-particle": ""}, {"non-dropping-particle": "", "given": "Y. Albert", "parse-names": false, "suffix": </vt:lpwstr>
  </property>
  <property fmtid="{D5CDD505-2E9C-101B-9397-08002B2CF9AE}" pid="369" name="Mendeley_Bookmark_DViRCSPlEM_7">
    <vt:lpwstr>"", "family": "Pan", "dropping-particle": ""}, {"non-dropping-particle": "", "given": "Margaret R.", "parse-names": false, "suffix": "", "family": "Metz", "dropping-particle": ""}, {"non-dropping-particle": "", "given": "Tamily A.", "parse-names": false, </vt:lpwstr>
  </property>
  <property fmtid="{D5CDD505-2E9C-101B-9397-08002B2CF9AE}" pid="370" name="Mendeley_Bookmark_DViRCSPlEM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371" name="Mendeley_Bookmark_DViRCSPlEM_9">
    <vt:lpwstr> "10.1016/j.ydbio.2019.05.006", "volume": "453", "issue": "2", "container-title": "Developmental Biology"}, "id": "ITEM-1"}]}</vt:lpwstr>
  </property>
  <property fmtid="{D5CDD505-2E9C-101B-9397-08002B2CF9AE}" pid="372" name="Mendeley_Bookmark_DaAuldtN9e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373" name="Mendeley_Bookmark_DaAuldtN9e_10">
    <vt:lpwstr>"}, {"non-dropping-particle": "", "given": "Z.J.C.", "parse-names": false, "suffix": "", "family": "Tobias", "dropping-particle": ""}, {"non-dropping-particle": "", "given": "J.", "parse-names": false, "suffix": "", "family": "Pajarla", "dropping-particle</vt:lpwstr>
  </property>
  <property fmtid="{D5CDD505-2E9C-101B-9397-08002B2CF9AE}" pid="374" name="Mendeley_Bookmark_DaAuldtN9e_11">
    <vt:lpwstr>": ""}, {"non-dropping-particle": "", "given": "I.S.", "parse-names": false, "suffix": "", "family": "Boardman", "dropping-particle": ""}, {"non-dropping-particle": "", "given": "H.", "parse-names": false, "suffix": "", "family": "Ippolito", "dropping-par</vt:lpwstr>
  </property>
  <property fmtid="{D5CDD505-2E9C-101B-9397-08002B2CF9AE}" pid="375" name="Mendeley_Bookmark_DaAuldtN9e_12">
    <vt:lpwstr>ticle": ""}, {"non-dropping-particle": "", "given": "S.N.", "parse-names": false, "suffix": "", "family": "Nkoula", "dropping-particle": ""}, {"non-dropping-particle": "", "given": "T.A.", "parse-names": false, "suffix": "", "family": "Weissman", "droppin</vt:lpwstr>
  </property>
  <property fmtid="{D5CDD505-2E9C-101B-9397-08002B2CF9AE}" pid="376" name="Mendeley_Bookmark_DaAuldtN9e_13">
    <vt:lpwstr>g-particle": ""}], "title": "Combining near-infrared fluorescence with Brainbow to visualize expression of specific genes within a multicolor context", "DOI": "10.1091/mbc.E18-06-0340", "issue": "4"}, "id": "ITEM-1"}]}</vt:lpwstr>
  </property>
  <property fmtid="{D5CDD505-2E9C-101B-9397-08002B2CF9AE}" pid="377" name="Mendeley_Bookmark_DaAuldtN9e_2">
    <vt:lpwstr>ties": {"noteIndex": 0}, "citationItems": [{"uris": ["http://www.mendeley.com/documents/?uuid=6a88f3b3-7920-3c99-a48c-44da70e2faad"], "itemData": {"issued": {"date-parts": [["2019"]]}, "container-title": "Molecular Biology of the Cell", "ISSN": "19394586"</vt:lpwstr>
  </property>
  <property fmtid="{D5CDD505-2E9C-101B-9397-08002B2CF9AE}" pid="378" name="Mendeley_Bookmark_DaAuldtN9e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379" name="Mendeley_Bookmark_DaAuldtN9e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380" name="Mendeley_Bookmark_DaAuldtN9e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381" name="Mendeley_Bookmark_DaAuldtN9e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382" name="Mendeley_Bookmark_DaAuldtN9e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383" name="Mendeley_Bookmark_DaAuldtN9e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384" name="Mendeley_Bookmark_DaAuldtN9e_9">
    <vt:lpwstr>[{"non-dropping-particle": "", "given": "Z.T.", "parse-names": false, "suffix": "", "family": "Cook", "dropping-particle": ""}, {"non-dropping-particle": "", "given": "N.L.", "parse-names": false, "suffix": "", "family": "Brockway", "dropping-particle": "</vt:lpwstr>
  </property>
  <property fmtid="{D5CDD505-2E9C-101B-9397-08002B2CF9AE}" pid="385" name="Mendeley_Bookmark_G6QIEQcS3W_1">
    <vt:lpwstr>ADDIN CSL_CITATION {"schema": "https://github.com/citation-style-language/schema/raw/master/csl-citation.json", "mendeley": {"previouslyFormattedCitation": "&lt;sup&gt;50&lt;/sup&gt;", "plainTextFormattedCitation": "50", "formattedCitation": "&lt;sup&gt;50&lt;/sup&gt;"}, "proper</vt:lpwstr>
  </property>
  <property fmtid="{D5CDD505-2E9C-101B-9397-08002B2CF9AE}" pid="386" name="Mendeley_Bookmark_G6QIEQcS3W_2">
    <vt:lpwstr>ties": {"noteIndex": 0}, "citationItems": [{"uris": ["http://www.mendeley.com/documents/?uuid=c2dec203-ca01-3a0e-bc26-59b8e1b4b6de"], "itemData": {"issued": {"date-parts": [["2001", "4"]]}, "container-title": "Fisheries Science", "ISSN": "0919-9268", "iss</vt:lpwstr>
  </property>
  <property fmtid="{D5CDD505-2E9C-101B-9397-08002B2CF9AE}" pid="387" name="Mendeley_Bookmark_G6QIEQcS3W_3">
    <vt:lpwstr>ue": "2", "DOI": "10.1046/j.1444-2906.2001.00233.x", "volume": "67", "page": "333-340", "id": "ITEM-1", "author": [{"non-dropping-particle": "", "given": "Takeshi", "parse-names": false, "suffix": "", "family": "Yabu", "dropping-particle": ""}, {"non-drop</vt:lpwstr>
  </property>
  <property fmtid="{D5CDD505-2E9C-101B-9397-08002B2CF9AE}" pid="388" name="Mendeley_Bookmark_G6QIEQcS3W_4">
    <vt:lpwstr>ping-particle": "", "given": "Setsuko", "parse-names": false, "suffix": "", "family": "Todoriki", "dropping-particle": ""}, {"non-dropping-particle": "", "given": "Michiaki", "parse-names": false, "suffix": "", "family": "Yamashita", "dropping-particle": </vt:lpwstr>
  </property>
  <property fmtid="{D5CDD505-2E9C-101B-9397-08002B2CF9AE}" pid="389" name="Mendeley_Bookmark_G6QIEQcS3W_5">
    <vt:lpwstr>""}], "title": "Stress-induced apoptosis by heat shock, UV and gamma-ray irradiation in zebrafish embryos detected by increased caspase activity and whole-mount TUNEL staining", "publisher": "The Japanese Society of Fisheries Science", "type": "article-jo</vt:lpwstr>
  </property>
  <property fmtid="{D5CDD505-2E9C-101B-9397-08002B2CF9AE}" pid="390" name="Mendeley_Bookmark_G6QIEQcS3W_6">
    <vt:lpwstr>urnal"}, "id": "ITEM-1"}]}</vt:lpwstr>
  </property>
  <property fmtid="{D5CDD505-2E9C-101B-9397-08002B2CF9AE}" pid="391" name="Mendeley_Bookmark_GmOYqXkOfX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392" name="Mendeley_Bookmark_GmOYqXkOfX_2">
    <vt:lpwstr>ties": {"noteIndex": 0}, "citationItems": [{"uris": ["http://www.mendeley.com/documents/?uuid=68a89c3e-7ea8-394f-b1a9-a6f2011e6322"], "itemData": {"issued": {"date-parts": [["2019", "5"]]}, "page": "130-140", "id": "ITEM-1", "ISSN": "00121606", "author": </vt:lpwstr>
  </property>
  <property fmtid="{D5CDD505-2E9C-101B-9397-08002B2CF9AE}" pid="393" name="Mendeley_Bookmark_GmOYqXkOfX_3">
    <vt:lpwstr>[{"non-dropping-particle": "", "given": "Nicole L.", "parse-names": false, "suffix": "", "family": "Brockway", "dropping-particle": ""}, {"non-dropping-particle": "", "given": "Zoe T.", "parse-names": false, "suffix": "", "family": "Cook", "dropping-parti</vt:lpwstr>
  </property>
  <property fmtid="{D5CDD505-2E9C-101B-9397-08002B2CF9AE}" pid="394" name="Mendeley_Bookmark_GmOYqXkOfX_4">
    <vt:lpwstr>cle": ""}, {"non-dropping-particle": "", "given": "Maritte J.", "parse-names": false, "suffix": "", "family": "O'Gallagher", "dropping-particle": ""}, {"non-dropping-particle": "", "given": "Zachary J.C.", "parse-names": false, "suffix": "", "family": "To</vt:lpwstr>
  </property>
  <property fmtid="{D5CDD505-2E9C-101B-9397-08002B2CF9AE}" pid="395" name="Mendeley_Bookmark_GmOYqXkOfX_5">
    <vt:lpwstr>bias", "dropping-particle": ""}, {"non-dropping-particle": "", "given": "Mako", "parse-names": false, "suffix": "", "family": "Gedi", "dropping-particle": ""}, {"non-dropping-particle": "", "given": "Kristine M.", "parse-names": false, "suffix": "", "fami</vt:lpwstr>
  </property>
  <property fmtid="{D5CDD505-2E9C-101B-9397-08002B2CF9AE}" pid="396" name="Mendeley_Bookmark_GmOYqXkOfX_6">
    <vt:lpwstr>ly": "Carey", "dropping-particle": ""}, {"non-dropping-particle": "", "given": "Vivek K.", "parse-names": false, "suffix": "", "family": "Unni", "dropping-particle": ""}, {"non-dropping-particle": "", "given": "Y. Albert", "parse-names": false, "suffix": </vt:lpwstr>
  </property>
  <property fmtid="{D5CDD505-2E9C-101B-9397-08002B2CF9AE}" pid="397" name="Mendeley_Bookmark_GmOYqXkOfX_7">
    <vt:lpwstr>"", "family": "Pan", "dropping-particle": ""}, {"non-dropping-particle": "", "given": "Margaret R.", "parse-names": false, "suffix": "", "family": "Metz", "dropping-particle": ""}, {"non-dropping-particle": "", "given": "Tamily A.", "parse-names": false, </vt:lpwstr>
  </property>
  <property fmtid="{D5CDD505-2E9C-101B-9397-08002B2CF9AE}" pid="398" name="Mendeley_Bookmark_GmOYqXkOfX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399" name="Mendeley_Bookmark_GmOYqXkOfX_9">
    <vt:lpwstr> "10.1016/j.ydbio.2019.05.006", "volume": "453", "issue": "2", "container-title": "Developmental Biology"}, "id": "ITEM-1"}]}</vt:lpwstr>
  </property>
  <property fmtid="{D5CDD505-2E9C-101B-9397-08002B2CF9AE}" pid="400" name="Mendeley_Bookmark_Hao5qh7Xxc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401" name="Mendeley_Bookmark_Hao5qh7Xxc_2">
    <vt:lpwstr>ties": {"noteIndex": 0}, "citationItems": [{"uris": ["http://www.mendeley.com/documents/?uuid=68a89c3e-7ea8-394f-b1a9-a6f2011e6322"], "itemData": {"issued": {"date-parts": [["2019", "5"]]}, "page": "130-140", "id": "ITEM-1", "ISSN": "00121606", "author": </vt:lpwstr>
  </property>
  <property fmtid="{D5CDD505-2E9C-101B-9397-08002B2CF9AE}" pid="402" name="Mendeley_Bookmark_Hao5qh7Xxc_3">
    <vt:lpwstr>[{"non-dropping-particle": "", "given": "Nicole L.", "parse-names": false, "suffix": "", "family": "Brockway", "dropping-particle": ""}, {"non-dropping-particle": "", "given": "Zoe T.", "parse-names": false, "suffix": "", "family": "Cook", "dropping-parti</vt:lpwstr>
  </property>
  <property fmtid="{D5CDD505-2E9C-101B-9397-08002B2CF9AE}" pid="403" name="Mendeley_Bookmark_Hao5qh7Xxc_4">
    <vt:lpwstr>cle": ""}, {"non-dropping-particle": "", "given": "Maritte J.", "parse-names": false, "suffix": "", "family": "O'Gallagher", "dropping-particle": ""}, {"non-dropping-particle": "", "given": "Zachary J.C.", "parse-names": false, "suffix": "", "family": "To</vt:lpwstr>
  </property>
  <property fmtid="{D5CDD505-2E9C-101B-9397-08002B2CF9AE}" pid="404" name="Mendeley_Bookmark_Hao5qh7Xxc_5">
    <vt:lpwstr>bias", "dropping-particle": ""}, {"non-dropping-particle": "", "given": "Mako", "parse-names": false, "suffix": "", "family": "Gedi", "dropping-particle": ""}, {"non-dropping-particle": "", "given": "Kristine M.", "parse-names": false, "suffix": "", "fami</vt:lpwstr>
  </property>
  <property fmtid="{D5CDD505-2E9C-101B-9397-08002B2CF9AE}" pid="405" name="Mendeley_Bookmark_Hao5qh7Xxc_6">
    <vt:lpwstr>ly": "Carey", "dropping-particle": ""}, {"non-dropping-particle": "", "given": "Vivek K.", "parse-names": false, "suffix": "", "family": "Unni", "dropping-particle": ""}, {"non-dropping-particle": "", "given": "Y. Albert", "parse-names": false, "suffix": </vt:lpwstr>
  </property>
  <property fmtid="{D5CDD505-2E9C-101B-9397-08002B2CF9AE}" pid="406" name="Mendeley_Bookmark_Hao5qh7Xxc_7">
    <vt:lpwstr>"", "family": "Pan", "dropping-particle": ""}, {"non-dropping-particle": "", "given": "Margaret R.", "parse-names": false, "suffix": "", "family": "Metz", "dropping-particle": ""}, {"non-dropping-particle": "", "given": "Tamily A.", "parse-names": false, </vt:lpwstr>
  </property>
  <property fmtid="{D5CDD505-2E9C-101B-9397-08002B2CF9AE}" pid="407" name="Mendeley_Bookmark_Hao5qh7Xxc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408" name="Mendeley_Bookmark_Hao5qh7Xxc_9">
    <vt:lpwstr> "10.1016/j.ydbio.2019.05.006", "volume": "453", "issue": "2", "container-title": "Developmental Biology"}, "id": "ITEM-1"}]}</vt:lpwstr>
  </property>
  <property fmtid="{D5CDD505-2E9C-101B-9397-08002B2CF9AE}" pid="409" name="Mendeley_Bookmark_HvsoAXeQH0_1">
    <vt:lpwstr>ADDIN CSL_CITATION {"schema": "https://github.com/citation-style-language/schema/raw/master/csl-citation.json", "mendeley": {"previouslyFormattedCitation": "&lt;sup&gt;14,15&lt;/sup&gt;", "plainTextFormattedCitation": "14,15", "formattedCitation": "&lt;sup&gt;14,15&lt;/sup&gt;"}</vt:lpwstr>
  </property>
  <property fmtid="{D5CDD505-2E9C-101B-9397-08002B2CF9AE}" pid="410" name="Mendeley_Bookmark_HvsoAXeQH0_10">
    <vt:lpwstr>ge analyses in zebrafish.", "page": "2835-2846", "id": "ITEM-1", "author": [{"non-dropping-particle": "", "given": "Y Albert", "parse-names": false, "suffix": "", "family": "Pan", "dropping-particle": ""}, {"non-dropping-particle": "", "given": "Tom", "pa</vt:lpwstr>
  </property>
  <property fmtid="{D5CDD505-2E9C-101B-9397-08002B2CF9AE}" pid="411" name="Mendeley_Bookmark_HvsoAXeQH0_11">
    <vt:lpwstr>rse-names": false, "suffix": "", "family": "Freundlich", "dropping-particle": ""}, {"non-dropping-particle": "", "given": "Tamily a", "parse-names": false, "suffix": "", "family": "Weissman", "dropping-particle": ""}, {"non-dropping-particle": "", "given"</vt:lpwstr>
  </property>
  <property fmtid="{D5CDD505-2E9C-101B-9397-08002B2CF9AE}" pid="412" name="Mendeley_Bookmark_HvsoAXeQH0_12">
    <vt:lpwstr>: "David", "parse-names": false, "suffix": "", "family": "Schoppik", "dropping-particle": ""}, {"non-dropping-particle": "", "given": "X Cindy", "parse-names": false, "suffix": "", "family": "Wang", "dropping-particle": ""}, {"non-dropping-particle": "", </vt:lpwstr>
  </property>
  <property fmtid="{D5CDD505-2E9C-101B-9397-08002B2CF9AE}" pid="413" name="Mendeley_Bookmark_HvsoAXeQH0_13">
    <vt:lpwstr>"given": "Steve", "parse-names": false, "suffix": "", "family": "Zimmerman", "dropping-particle": ""}, {"non-dropping-particle": "", "given": "Brian", "parse-names": false, "suffix": "", "family": "Ciruna", "dropping-particle": ""}, {"non-dropping-particl</vt:lpwstr>
  </property>
  <property fmtid="{D5CDD505-2E9C-101B-9397-08002B2CF9AE}" pid="414" name="Mendeley_Bookmark_HvsoAXeQH0_14">
    <vt:lpwstr>e": "", "given": "Joshua R", "parse-names": false, "suffix": "", "family": "Sanes", "dropping-particle": ""}, {"non-dropping-particle": "", "given": "Jeff W", "parse-names": false, "suffix": "", "family": "Lichtman", "dropping-particle": ""}, {"non-droppi</vt:lpwstr>
  </property>
  <property fmtid="{D5CDD505-2E9C-101B-9397-08002B2CF9AE}" pid="415" name="Mendeley_Bookmark_HvsoAXeQH0_15">
    <vt:lpwstr>ng-particle": "", "given": "Alexander F", "parse-names": false, "suffix": "", "family": "Schier", "dropping-particle": ""}], "title": "Zebrabow: multispectral cell labeling for cell tracing and lineage analysis in zebrafish", "DOI": "10.1242/dev.094631", </vt:lpwstr>
  </property>
  <property fmtid="{D5CDD505-2E9C-101B-9397-08002B2CF9AE}" pid="416" name="Mendeley_Bookmark_HvsoAXeQH0_16">
    <vt:lpwstr>"PMID": "23757414", "issue": "13"}, "id": "ITEM-1"}, {"uris": ["http://www.mendeley.com/documents/?uuid=3ff920b1-64c2-46dc-b976-be3923cfe77e"], "itemData": {"issued": {"date-parts": [["2014"]]}, "container-title": "Neuron", "ISSN": "08966273", "type": "ar</vt:lpwstr>
  </property>
  <property fmtid="{D5CDD505-2E9C-101B-9397-08002B2CF9AE}" pid="417" name="Mendeley_Bookmark_HvsoAXeQH0_17">
    <vt:lpwstr>ticle-journal", "ISBN": "08966273", "volume": "81", "abstract": "We present a method to label and trace the lineage of multiple neural progenitors simultaneously in vertebrate animals via multiaddressable genome-integrative color (MAGIC) markers. We achie</vt:lpwstr>
  </property>
  <property fmtid="{D5CDD505-2E9C-101B-9397-08002B2CF9AE}" pid="418" name="Mendeley_Bookmark_HvsoAXeQH0_18">
    <vt:lpwstr>ve permanent expression of combinatorial labels from new Brainbow transgenes introduced in embryonic neural progenitors with electroporation of transposon vectors. In the mouse forebrain and chicken spinal cord, this approach allows us to track neural pro</vt:lpwstr>
  </property>
  <property fmtid="{D5CDD505-2E9C-101B-9397-08002B2CF9AE}" pid="419" name="Mendeley_Bookmark_HvsoAXeQH0_19">
    <vt:lpwstr>genitor's descent during pre- and postnatal neurogenesis orperinatal gliogenesis in long-term experiments. Color labels delineate cytoarchitecture, resolve spatially intermixed clones, and specify the lineage of astroglial subtypes and adult neural stem c</vt:lpwstr>
  </property>
  <property fmtid="{D5CDD505-2E9C-101B-9397-08002B2CF9AE}" pid="420" name="Mendeley_Bookmark_HvsoAXeQH0_2">
    <vt:lpwstr>, "properties": {"noteIndex": 0}, "citationItems": [{"uris": ["http://www.mendeley.com/documents/?uuid=8a94c3da-6e81-4eec-aea5-02f7fdb83b99"], "itemData": {"issued": {"date-parts": [["2013"]]}, "container-title": "Development", "ISSN": "1477-9129", "type"</vt:lpwstr>
  </property>
  <property fmtid="{D5CDD505-2E9C-101B-9397-08002B2CF9AE}" pid="421" name="Mendeley_Bookmark_HvsoAXeQH0_20">
    <vt:lpwstr>ells. Combining colors and subcellular locations provides an expanded marker palette to individualize clones. We show that this approach is also applicable to modulate specific signaling pathways in a mosaic manner while color-coding the status of individ</vt:lpwstr>
  </property>
  <property fmtid="{D5CDD505-2E9C-101B-9397-08002B2CF9AE}" pid="422" name="Mendeley_Bookmark_HvsoAXeQH0_21">
    <vt:lpwstr>ual cells regarding induced molecular perturbations. This method opens new avenues for clonal and functional analysis in varied experimental models and contexts. \u00a9 2014 Elsevier Inc.", "page": "505-520", "id": "ITEM-2", "author": [{"non-dropping-part</vt:lpwstr>
  </property>
  <property fmtid="{D5CDD505-2E9C-101B-9397-08002B2CF9AE}" pid="423" name="Mendeley_Bookmark_HvsoAXeQH0_22">
    <vt:lpwstr>icle": "", "given": "Karine", "parse-names": false, "suffix": "", "family": "Loulier", "dropping-particle": ""}, {"non-dropping-particle": "", "given": "Rapha\u00eblle", "parse-names": false, "suffix": "", "family": "Barry", "dropping-particle": ""}, {"no</vt:lpwstr>
  </property>
  <property fmtid="{D5CDD505-2E9C-101B-9397-08002B2CF9AE}" pid="424" name="Mendeley_Bookmark_HvsoAXeQH0_23">
    <vt:lpwstr>n-dropping-particle": "", "given": "Pierre", "parse-names": false, "suffix": "", "family": "Mahou", "dropping-particle": ""}, {"non-dropping-particle": "", "given": "Yann", "parse-names": false, "suffix": "", "family": "Franc", "dropping-particle": "Le"},</vt:lpwstr>
  </property>
  <property fmtid="{D5CDD505-2E9C-101B-9397-08002B2CF9AE}" pid="425" name="Mendeley_Bookmark_HvsoAXeQH0_24">
    <vt:lpwstr> {"non-dropping-particle": "", "given": "Willy", "parse-names": false, "suffix": "", "family": "Supatto", "dropping-particle": ""}, {"non-dropping-particle": "", "given": "Katherine S.", "parse-names": false, "suffix": "", "family": "Matho", "dropping-par</vt:lpwstr>
  </property>
  <property fmtid="{D5CDD505-2E9C-101B-9397-08002B2CF9AE}" pid="426" name="Mendeley_Bookmark_HvsoAXeQH0_25">
    <vt:lpwstr>ticle": ""}, {"non-dropping-particle": "", "given": "Siohoi", "parse-names": false, "suffix": "", "family": "Ieng", "dropping-particle": ""}, {"non-dropping-particle": "", "given": "St\u00e9phane", "parse-names": false, "suffix": "", "family": "Fouquet", </vt:lpwstr>
  </property>
  <property fmtid="{D5CDD505-2E9C-101B-9397-08002B2CF9AE}" pid="427" name="Mendeley_Bookmark_HvsoAXeQH0_26">
    <vt:lpwstr>"dropping-particle": ""}, {"non-dropping-particle": "", "given": "Elisabeth", "parse-names": false, "suffix": "", "family": "Dupin", "dropping-particle": ""}, {"non-dropping-particle": "", "given": "Ryad", "parse-names": false, "suffix": "", "family": "Be</vt:lpwstr>
  </property>
  <property fmtid="{D5CDD505-2E9C-101B-9397-08002B2CF9AE}" pid="428" name="Mendeley_Bookmark_HvsoAXeQH0_27">
    <vt:lpwstr>nosman", "dropping-particle": ""}, {"non-dropping-particle": "", "given": "Alain", "parse-names": false, "suffix": "", "family": "Ch\u00e9dotal", "dropping-particle": ""}, {"non-dropping-particle": "", "given": "Emmanuel", "parse-names": false, "suffix": </vt:lpwstr>
  </property>
  <property fmtid="{D5CDD505-2E9C-101B-9397-08002B2CF9AE}" pid="429" name="Mendeley_Bookmark_HvsoAXeQH0_28">
    <vt:lpwstr>"", "family": "Beaurepaire", "dropping-particle": ""}, {"non-dropping-particle": "", "given": "Xavier", "parse-names": false, "suffix": "", "family": "Morin", "dropping-particle": ""}, {"non-dropping-particle": "", "given": "Jean", "parse-names": false, "</vt:lpwstr>
  </property>
  <property fmtid="{D5CDD505-2E9C-101B-9397-08002B2CF9AE}" pid="430" name="Mendeley_Bookmark_HvsoAXeQH0_29">
    <vt:lpwstr>suffix": "", "family": "Livet", "dropping-particle": ""}], "title": "Multiplex Cell and Lineage Tracking with Combinatorial Labels", "DOI": "10.1016/j.neuron.2013.12.016", "PMID": "24507188", "issue": "3"}, "id": "ITEM-2"}]}</vt:lpwstr>
  </property>
  <property fmtid="{D5CDD505-2E9C-101B-9397-08002B2CF9AE}" pid="431" name="Mendeley_Bookmark_HvsoAXeQH0_3">
    <vt:lpwstr>: "article-journal", "ISBN": "1477-9129 (Electronic) 0950-1991 (Linking)", "volume": "140", "abstract": "Advances in imaging and cell-labeling techniques have greatly enhanced our understanding of developmental and neurobiological processes. Among vertebr</vt:lpwstr>
  </property>
  <property fmtid="{D5CDD505-2E9C-101B-9397-08002B2CF9AE}" pid="432" name="Mendeley_Bookmark_HvsoAXeQH0_4">
    <vt:lpwstr>ates, zebrafish is uniquely suited for in vivo imaging owing to its small size and optical translucency. However, distinguishing and following cells over extended time periods remains difficult. Previous studies have demonstrated that Cre recombinase-medi</vt:lpwstr>
  </property>
  <property fmtid="{D5CDD505-2E9C-101B-9397-08002B2CF9AE}" pid="433" name="Mendeley_Bookmark_HvsoAXeQH0_5">
    <vt:lpwstr>ated recombination can lead to combinatorial expression of spectrally distinct fluorescent proteins (RFP, YFP and CFP) in neighboring cells, creating a 'Brainbow' of colors. The random combination of fluorescent proteins provides a way to distinguish adja</vt:lpwstr>
  </property>
  <property fmtid="{D5CDD505-2E9C-101B-9397-08002B2CF9AE}" pid="434" name="Mendeley_Bookmark_HvsoAXeQH0_6">
    <vt:lpwstr>cent cells, visualize cellular interactions and perform lineage analyses. Here, we describe Zebrabow (Zebrafish Brainbow) tools for in vivo multicolor imaging in zebrafish. First, we show that the broadly expressed ubi:Zebrabow line provides diverse color</vt:lpwstr>
  </property>
  <property fmtid="{D5CDD505-2E9C-101B-9397-08002B2CF9AE}" pid="435" name="Mendeley_Bookmark_HvsoAXeQH0_7">
    <vt:lpwstr> profiles that can be optimized by modulating Cre activity. Second, we find that colors are inherited equally among daughter cells and remain stable throughout embryonic and larval stages. Third, we show that UAS:Zebrabow lines can be used in combination </vt:lpwstr>
  </property>
  <property fmtid="{D5CDD505-2E9C-101B-9397-08002B2CF9AE}" pid="436" name="Mendeley_Bookmark_HvsoAXeQH0_8">
    <vt:lpwstr>with Gal4 to generate broad or tissue-specific expression patterns and facilitate tracing of axonal processes. Fourth, we demonstrate that Zebrabow can be used for long-term lineage analysis. Using the cornea as a model system, we provide evidence that em</vt:lpwstr>
  </property>
  <property fmtid="{D5CDD505-2E9C-101B-9397-08002B2CF9AE}" pid="437" name="Mendeley_Bookmark_HvsoAXeQH0_9">
    <vt:lpwstr>bryonic corneal epithelial clones are replaced by large, wedge-shaped clones formed by centripetal expansion of cells from the peripheral cornea. The Zebrabow tool set presented here provides a resource for next-generation color-based anatomical and linea</vt:lpwstr>
  </property>
  <property fmtid="{D5CDD505-2E9C-101B-9397-08002B2CF9AE}" pid="438" name="Mendeley_Bookmark_IDuP7dcyUX_1">
    <vt:lpwstr>ADDIN CSL_CITATION {"schema": "https://github.com/citation-style-language/schema/raw/master/csl-citation.json", "mendeley": {"previouslyFormattedCitation": "&lt;sup&gt;1,43,44&lt;/sup&gt;", "plainTextFormattedCitation": "1,43,44", "formattedCitation": "&lt;sup&gt;1,43,44&lt;/</vt:lpwstr>
  </property>
  <property fmtid="{D5CDD505-2E9C-101B-9397-08002B2CF9AE}" pid="439" name="Mendeley_Bookmark_IDuP7dcyUX_10">
    <vt:lpwstr>title": "Monitoring neural progenitor fate through multiple rounds of division in an intact vertebrate brain.", "publisher": "The Company of Biologists Ltd", "PMID": "12810590", "issue": "15"}, "id": "ITEM-1"}, {"uris": ["http://www.mendeley.com/documents</vt:lpwstr>
  </property>
  <property fmtid="{D5CDD505-2E9C-101B-9397-08002B2CF9AE}" pid="440" name="Mendeley_Bookmark_IDuP7dcyUX_11">
    <vt:lpwstr>/?uuid=5143d53f-6e73-35aa-9e33-ea5eee9fdaf6"], "itemData": {"issued": {"date-parts": [["2007"]]}, "page": "10143-10152", "id": "ITEM-2", "author": [{"non-dropping-particle": "", "given": "Lisa M", "parse-names": false, "suffix": "", "family": "Baye", "dro</vt:lpwstr>
  </property>
  <property fmtid="{D5CDD505-2E9C-101B-9397-08002B2CF9AE}" pid="441" name="Mendeley_Bookmark_IDuP7dcyUX_12">
    <vt:lpwstr>pping-particle": ""}, {"non-dropping-particle": "", "given": "Brian A", "parse-names": false, "suffix": "", "family": "Link", "dropping-particle": ""}], "issue": "38", "title": "Development/Plasticity/Repair Interkinetic Nuclear Migration and the Selectio</vt:lpwstr>
  </property>
  <property fmtid="{D5CDD505-2E9C-101B-9397-08002B2CF9AE}" pid="442" name="Mendeley_Bookmark_IDuP7dcyUX_13">
    <vt:lpwstr>n of Neurogenic Cell Divisions during Vertebrate Retinogenesis", "type": "article-journal", "DOI": "10.1523/JNEUROSCI.2754-07.2007", "volume": "27", "abstract": "During retinal development, neuroepithelial progenitor cells divide in either a symmetric pro</vt:lpwstr>
  </property>
  <property fmtid="{D5CDD505-2E9C-101B-9397-08002B2CF9AE}" pid="443" name="Mendeley_Bookmark_IDuP7dcyUX_14">
    <vt:lpwstr>liferative mode, in which both daughter cells remain mitotic, or in a neurogenic mode, in which at least one daughter cell exits the cell cycle and differentiates as a neuron. Although the cellular mechanisms of neurogenesis remain unknown, heterogeneity </vt:lpwstr>
  </property>
  <property fmtid="{D5CDD505-2E9C-101B-9397-08002B2CF9AE}" pid="444" name="Mendeley_Bookmark_IDuP7dcyUX_15">
    <vt:lpwstr>in cell behaviors has been postulated to influence this cell fate. In this study, we analyze interkinetic nuclear migration, the apical-basal movement of nuclei in phase with the cell cycle, and the relationship of this cell behavior to neurogenesis. Usin</vt:lpwstr>
  </property>
  <property fmtid="{D5CDD505-2E9C-101B-9397-08002B2CF9AE}" pid="445" name="Mendeley_Bookmark_IDuP7dcyUX_16">
    <vt:lpwstr>g time-lapse imaging in zebrafish, we show that various parameters of interkinetic nuclear migration are significantly heterogeneous among retinal neuroepithelial cells. We provide direct evidence that neurogenic progenitors have greater basal nuclei migr</vt:lpwstr>
  </property>
  <property fmtid="{D5CDD505-2E9C-101B-9397-08002B2CF9AE}" pid="446" name="Mendeley_Bookmark_IDuP7dcyUX_17">
    <vt:lpwstr>ations during the last cell cycle preceding a terminal mitosis. In addition, we show that atypical protein kinase C (aPKC)-mediated cell polarity is essential for the relationship between nuclear position and neurogenesis. Loss of aPKC also resulted in in</vt:lpwstr>
  </property>
  <property fmtid="{D5CDD505-2E9C-101B-9397-08002B2CF9AE}" pid="447" name="Mendeley_Bookmark_IDuP7dcyUX_18">
    <vt:lpwstr>creased proliferative cell divisions and reduced retinal neurogenesis. Our data support a novel model for neurogenesis, in which interkinetic nuclear migration differentially positions nuclei in neuroepithelial cells and therefore influences selection of </vt:lpwstr>
  </property>
  <property fmtid="{D5CDD505-2E9C-101B-9397-08002B2CF9AE}" pid="448" name="Mendeley_Bookmark_IDuP7dcyUX_19">
    <vt:lpwstr>progenitors for cell cycle exit based on apical-basal polarized signals.", "container-title": "The Journal of Neuroscience"}, "id": "ITEM-2"}, {"uris": ["http://www.mendeley.com/documents/?uuid=dde1c44e-97ee-3f25-bf12-8722fc79b868"], "itemData": {"issued"</vt:lpwstr>
  </property>
  <property fmtid="{D5CDD505-2E9C-101B-9397-08002B2CF9AE}" pid="449" name="Mendeley_Bookmark_IDuP7dcyUX_2">
    <vt:lpwstr>sup&gt;"}, "properties": {"noteIndex": 0}, "citationItems": [{"uris": ["http://www.mendeley.com/documents/?uuid=63b64b00-d845-3aca-9cd5-1271a7c80757"], "itemData": {"issued": {"date-parts": [["2003", "8", "1"]]}, "container-title": "Development (Cambridge, E</vt:lpwstr>
  </property>
  <property fmtid="{D5CDD505-2E9C-101B-9397-08002B2CF9AE}" pid="450" name="Mendeley_Bookmark_IDuP7dcyUX_20">
    <vt:lpwstr>: {"date-parts": [["2012"]]}, "page": "2635", "id": "ITEM-3", "author": [{"non-dropping-particle": "", "given": "Louis", "parse-names": false, "suffix": "", "family": "Leung", "dropping-particle": ""}, {"non-dropping-particle": "", "given": "Abigail", "pa</vt:lpwstr>
  </property>
  <property fmtid="{D5CDD505-2E9C-101B-9397-08002B2CF9AE}" pid="451" name="Mendeley_Bookmark_IDuP7dcyUX_21">
    <vt:lpwstr>rse-names": false, "suffix": "", "family": "Klopper", "dropping-particle": "V"}, {"non-dropping-particle": "", "given": "Stephan W", "parse-names": false, "suffix": "", "family": "Grill", "dropping-particle": ""}, {"non-dropping-particle": "", "given": "W</vt:lpwstr>
  </property>
  <property fmtid="{D5CDD505-2E9C-101B-9397-08002B2CF9AE}" pid="452" name="Mendeley_Bookmark_IDuP7dcyUX_22">
    <vt:lpwstr>illiam A", "parse-names": false, "suffix": "", "family": "Harris", "dropping-particle": ""}, {"non-dropping-particle": "", "given": "Caren", "parse-names": false, "suffix": "", "family": "Norden", "dropping-particle": ""}], "title": "Apical migration of n</vt:lpwstr>
  </property>
  <property fmtid="{D5CDD505-2E9C-101B-9397-08002B2CF9AE}" pid="453" name="Mendeley_Bookmark_IDuP7dcyUX_23">
    <vt:lpwstr>uclei during G2 is a prerequisite for all nuclear motion in zebrafish neuroepithelia", "DOI": "10.1242/dev.085456", "volume": "139", "type": "article-journal", "container-title": "Development"}, "id": "ITEM-3"}]}</vt:lpwstr>
  </property>
  <property fmtid="{D5CDD505-2E9C-101B-9397-08002B2CF9AE}" pid="454" name="Mendeley_Bookmark_IDuP7dcyUX_3">
    <vt:lpwstr>ngland)", "ISSN": "0950-1991", "DOI": "10.1242/DEV.00569", "type": "article-journal", "volume": "130", "abstract": "The behaviour of neural progenitors in the intact vertebrate brain and spinal cord is poorly understood, chiefly because of the inaccessibi</vt:lpwstr>
  </property>
  <property fmtid="{D5CDD505-2E9C-101B-9397-08002B2CF9AE}" pid="455" name="Mendeley_Bookmark_IDuP7dcyUX_4">
    <vt:lpwstr>lity and poor optical qualities inherent in many model systems. To overcome these problems we have studied the optically superior brain of the zebrafish embryo and have monitored the in vivo behaviour of fluorescently labelled neural progenitors and their</vt:lpwstr>
  </property>
  <property fmtid="{D5CDD505-2E9C-101B-9397-08002B2CF9AE}" pid="456" name="Mendeley_Bookmark_IDuP7dcyUX_5">
    <vt:lpwstr> daughter cells throughout a substantial period of hindbrain development. We find the majority (84%) of hindbrain neurons are born from progenitor divisions that generate two neurons and 68% of reconstructed lineage trees contained no asymmetric stem cell</vt:lpwstr>
  </property>
  <property fmtid="{D5CDD505-2E9C-101B-9397-08002B2CF9AE}" pid="457" name="Mendeley_Bookmark_IDuP7dcyUX_6">
    <vt:lpwstr>-like divisions. No progenitors divided in the manner expected of a classic stem cell; i.e. one that repeatedly self-renews and generates a differentiated cell type by asymmetric division. We also analysed the orientation of progenitor divisions relative </vt:lpwstr>
  </property>
  <property fmtid="{D5CDD505-2E9C-101B-9397-08002B2CF9AE}" pid="458" name="Mendeley_Bookmark_IDuP7dcyUX_7">
    <vt:lpwstr>to the plane of the ventricular zone (VZ) and find that this does not correlate with the fate of the daughter cells. Our results suggest that in this vertebrate system the molecular determinants that control whether a cell will become a neuron are usually</vt:lpwstr>
  </property>
  <property fmtid="{D5CDD505-2E9C-101B-9397-08002B2CF9AE}" pid="459" name="Mendeley_Bookmark_IDuP7dcyUX_8">
    <vt:lpwstr> not linked to a mechanism that generates asymmetric divisions.", "page": "3427-36", "id": "ITEM-1", "author": [{"non-dropping-particle": "", "given": "David A", "parse-names": false, "suffix": "", "family": "Lyons", "dropping-particle": ""}, {"non-droppi</vt:lpwstr>
  </property>
  <property fmtid="{D5CDD505-2E9C-101B-9397-08002B2CF9AE}" pid="460" name="Mendeley_Bookmark_IDuP7dcyUX_9">
    <vt:lpwstr>ng-particle": "", "given": "Adam T", "parse-names": false, "suffix": "", "family": "Guy", "dropping-particle": ""}, {"non-dropping-particle": "", "given": "Jonathan D W", "parse-names": false, "suffix": "", "family": "Clarke", "dropping-particle": ""}], "</vt:lpwstr>
  </property>
  <property fmtid="{D5CDD505-2E9C-101B-9397-08002B2CF9AE}" pid="461" name="Mendeley_Bookmark_IWSmG8TzPZ_1">
    <vt:lpwstr>ADDIN CSL_CITATION {"schema": "https://github.com/citation-style-language/schema/raw/master/csl-citation.json", "mendeley": {"previouslyFormattedCitation": "&lt;sup&gt;7\u201310&lt;/sup&gt;", "plainTextFormattedCitation": "7\u201310", "formattedCitation": "&lt;sup&gt;7\u20</vt:lpwstr>
  </property>
  <property fmtid="{D5CDD505-2E9C-101B-9397-08002B2CF9AE}" pid="462" name="Mendeley_Bookmark_IWSmG8TzPZ_10">
    <vt:lpwstr>known molecular regulators of the mouse neocortex suggests how this developmental process could have emerged in evolution.", "container-title": "Cell"}, "id": "ITEM-2"}, {"uris": ["http://www.mendeley.com/documents/?uuid=f92b7ddd-4a5c-3396-b167-59fe264c19</vt:lpwstr>
  </property>
  <property fmtid="{D5CDD505-2E9C-101B-9397-08002B2CF9AE}" pid="463" name="Mendeley_Bookmark_IWSmG8TzPZ_11">
    <vt:lpwstr>12"], "itemData": {"issued": {"date-parts": [["2013"]]}, "page": "1817-1828", "id": "ITEM-3", "author": [{"non-dropping-particle": "", "given": "Miki", "parse-names": false, "suffix": "", "family": "Nonaka-Kinoshita", "dropping-particle": ""}, {"non-dropp</vt:lpwstr>
  </property>
  <property fmtid="{D5CDD505-2E9C-101B-9397-08002B2CF9AE}" pid="464" name="Mendeley_Bookmark_IWSmG8TzPZ_12">
    <vt:lpwstr>ing-particle": "", "given": "Isabel", "parse-names": false, "suffix": "", "family": "Reillo", "dropping-particle": ""}, {"non-dropping-particle": "", "given": "Benedetta", "parse-names": false, "suffix": "", "family": "Artegiani", "dropping-particle": ""}</vt:lpwstr>
  </property>
  <property fmtid="{D5CDD505-2E9C-101B-9397-08002B2CF9AE}" pid="465" name="Mendeley_Bookmark_IWSmG8TzPZ_13">
    <vt:lpwstr>, {"non-dropping-particle": "", "given": "Maria A \u00b4", "parse-names": false, "suffix": "", "family": "Ngeles Mart\u0131\u00b4nezmart\u0131\u00b4nez-Mart\u0131\u00b4nezmart\u0131\u00b4nez", "dropping-particle": ""}, {"non-dropping-particle": "", "given</vt:lpwstr>
  </property>
  <property fmtid="{D5CDD505-2E9C-101B-9397-08002B2CF9AE}" pid="466" name="Mendeley_Bookmark_IWSmG8TzPZ_14">
    <vt:lpwstr>": "Mark", "parse-names": false, "suffix": "", "family": "Nelson", "dropping-particle": ""}, {"non-dropping-particle": "", "given": "V\u0131\u00b4ctor", "parse-names": false, "suffix": "", "family": "V\u0131\u00b4ctor Borrell", "dropping-particle": ""}, {</vt:lpwstr>
  </property>
  <property fmtid="{D5CDD505-2E9C-101B-9397-08002B2CF9AE}" pid="467" name="Mendeley_Bookmark_IWSmG8TzPZ_15">
    <vt:lpwstr>"non-dropping-particle": "", "given": "Federico", "parse-names": false, "suffix": "", "family": "Calegari", "dropping-particle": ""}], "title": "Regulation of cerebral cortex size and folding by expansion of basal progenitors", "DOI": "10.1038/emboj.2013.</vt:lpwstr>
  </property>
  <property fmtid="{D5CDD505-2E9C-101B-9397-08002B2CF9AE}" pid="468" name="Mendeley_Bookmark_IWSmG8TzPZ_16">
    <vt:lpwstr>96", "volume": "32", "type": "article-journal", "container-title": "The EMBO Journal"}, "id": "ITEM-3"}, {"uris": ["http://www.mendeley.com/documents/?uuid=99218c25-63e6-3bf6-a2ce-7164516de019"], "itemData": {"issued": {"date-parts": [["2015", "11"]]}, "c</vt:lpwstr>
  </property>
  <property fmtid="{D5CDD505-2E9C-101B-9397-08002B2CF9AE}" pid="469" name="Mendeley_Bookmark_IWSmG8TzPZ_17">
    <vt:lpwstr>ontainer-title": "Nature reviews. Neuroscience", "ISSN": "1471-0048", "DOI": "10.1038/nrn4021", "type": "article-journal", "volume": "16", "abstract": "Neural circuit function can be drastically affected by variations in the number of cells that are produ</vt:lpwstr>
  </property>
  <property fmtid="{D5CDD505-2E9C-101B-9397-08002B2CF9AE}" pid="470" name="Mendeley_Bookmark_IWSmG8TzPZ_18">
    <vt:lpwstr>ced during development or by a reduction in adult cell number owing to disease. For this reason, unique cell cycle and cell growth control mechanisms operate in the developing and adult brain. In Drosophila melanogaster and in mammalian neural stem and pr</vt:lpwstr>
  </property>
  <property fmtid="{D5CDD505-2E9C-101B-9397-08002B2CF9AE}" pid="471" name="Mendeley_Bookmark_IWSmG8TzPZ_19">
    <vt:lpwstr>ogenitor cells, these mechanisms are intricately coordinated with the developmental age and the nutritional, metabolic and hormonal state of the animal. Defects in neural stem cell proliferation that result in the generation of incorrect cell numbers or d</vt:lpwstr>
  </property>
  <property fmtid="{D5CDD505-2E9C-101B-9397-08002B2CF9AE}" pid="472" name="Mendeley_Bookmark_IWSmG8TzPZ_2">
    <vt:lpwstr>1310&lt;/sup&gt;"}, "properties": {"noteIndex": 0}, "citationItems": [{"uris": ["http://www.mendeley.com/documents/?uuid=857c20c0-c9b1-3226-95a7-a3d91db57a1c"], "itemData": {"issued": {"date-parts": [["2002"]]}, "page": "365-369", "id": "ITEM-1", "author": [{"n</vt:lpwstr>
  </property>
  <property fmtid="{D5CDD505-2E9C-101B-9397-08002B2CF9AE}" pid="473" name="Mendeley_Bookmark_IWSmG8TzPZ_20">
    <vt:lpwstr>efects in neural stem cell differentiation can cause microcephaly or megalencephaly.", "page": "647-59", "id": "ITEM-4", "author": [{"non-dropping-particle": "", "given": "Catarina C F", "parse-names": false, "suffix": "", "family": "Homem", "dropping-par</vt:lpwstr>
  </property>
  <property fmtid="{D5CDD505-2E9C-101B-9397-08002B2CF9AE}" pid="474" name="Mendeley_Bookmark_IWSmG8TzPZ_21">
    <vt:lpwstr>ticle": ""}, {"non-dropping-particle": "", "given": "Marko", "parse-names": false, "suffix": "", "family": "Repic", "dropping-particle": ""}, {"non-dropping-particle": "", "given": "J\u00fcrgen A", "parse-names": false, "suffix": "", "family": "Knoblich",</vt:lpwstr>
  </property>
  <property fmtid="{D5CDD505-2E9C-101B-9397-08002B2CF9AE}" pid="475" name="Mendeley_Bookmark_IWSmG8TzPZ_22">
    <vt:lpwstr> "dropping-particle": ""}], "title": "Proliferation control in neural stem and progenitor cells.", "publisher": "Europe PMC Funders", "PMID": "26420377", "issue": "11"}, "id": "ITEM-4"}]}</vt:lpwstr>
  </property>
  <property fmtid="{D5CDD505-2E9C-101B-9397-08002B2CF9AE}" pid="476" name="Mendeley_Bookmark_IWSmG8TzPZ_3">
    <vt:lpwstr>on-dropping-particle": "", "given": "Anjen", "parse-names": false, "suffix": "", "family": "Chenn", "dropping-particle": ""}, {"non-dropping-particle": "", "given": "Christopher", "parse-names": false, "suffix": "", "family": "Walsh", "dropping-particle":</vt:lpwstr>
  </property>
  <property fmtid="{D5CDD505-2E9C-101B-9397-08002B2CF9AE}" pid="477" name="Mendeley_Bookmark_IWSmG8TzPZ_4">
    <vt:lpwstr> ""}], "title": "Regulation of Cerebral Cortical Size by Control of Cell Cycle Exit in Neural Precursors", "type": "article-journal", "volume": "297", "issue": "5580", "container-title": "Science"}, "id": "ITEM-1"}, {"uris": ["http://www.mendeley.com/docu</vt:lpwstr>
  </property>
  <property fmtid="{D5CDD505-2E9C-101B-9397-08002B2CF9AE}" pid="478" name="Mendeley_Bookmark_IWSmG8TzPZ_5">
    <vt:lpwstr>ments/?uuid=9e6414a4-8a96-3878-8e89-3ced43572727"], "itemData": {"issued": {"date-parts": [["2011"]]}, "page": "18-36", "id": "ITEM-2", "author": [{"non-dropping-particle": "", "given": "Jan H", "parse-names": false, "suffix": "", "family": "Lui", "droppi</vt:lpwstr>
  </property>
  <property fmtid="{D5CDD505-2E9C-101B-9397-08002B2CF9AE}" pid="479" name="Mendeley_Bookmark_IWSmG8TzPZ_6">
    <vt:lpwstr>ng-particle": ""}, {"non-dropping-particle": "", "given": "David", "parse-names": false, "suffix": "", "family": "Hansen", "dropping-particle": "V"}, {"non-dropping-particle": "", "given": "Arnold R", "parse-names": false, "suffix": "", "family": "Kriegst</vt:lpwstr>
  </property>
  <property fmtid="{D5CDD505-2E9C-101B-9397-08002B2CF9AE}" pid="480" name="Mendeley_Bookmark_IWSmG8TzPZ_7">
    <vt:lpwstr>ein", "dropping-particle": ""}], "issue": "1", "title": "Development and Evolution of the Human Neocortex", "type": "article-journal", "DOI": "10.1016/j.cell.2011.06.030", "volume": "146", "abstract": "The size and surface area of the mammalian brain are </vt:lpwstr>
  </property>
  <property fmtid="{D5CDD505-2E9C-101B-9397-08002B2CF9AE}" pid="481" name="Mendeley_Bookmark_IWSmG8TzPZ_8">
    <vt:lpwstr>thought to be critical determinants of intellectual ability. Recent studies show that development of the gyrated human neocortex involves a lineage of neural stem and transit-amplifying cells that forms the outer subventricular zone (OSVZ), a proliferativ</vt:lpwstr>
  </property>
  <property fmtid="{D5CDD505-2E9C-101B-9397-08002B2CF9AE}" pid="482" name="Mendeley_Bookmark_IWSmG8TzPZ_9">
    <vt:lpwstr>e region outside the ventricular epithelium. We discuss how proliferation of cells within the OSVZ expands the neocortex by increasing neuron number and modifying the trajectory of migrating neurons. Relating these features to other mammalian species and </vt:lpwstr>
  </property>
  <property fmtid="{D5CDD505-2E9C-101B-9397-08002B2CF9AE}" pid="483" name="Mendeley_Bookmark_Ift4CPhYAW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484" name="Mendeley_Bookmark_Ift4CPhYAW_10">
    <vt:lpwstr>es in zebrafish.", "page": "2835-2846", "id": "ITEM-1", "author": [{"non-dropping-particle": "", "given": "Y Albert", "parse-names": false, "suffix": "", "family": "Pan", "dropping-particle": ""}, {"non-dropping-particle": "", "given": "Tom", "parse-names</vt:lpwstr>
  </property>
  <property fmtid="{D5CDD505-2E9C-101B-9397-08002B2CF9AE}" pid="485" name="Mendeley_Bookmark_Ift4CPhYAW_11">
    <vt:lpwstr>": false, "suffix": "", "family": "Freundlich", "dropping-particle": ""}, {"non-dropping-particle": "", "given": "Tamily a", "parse-names": false, "suffix": "", "family": "Weissman", "dropping-particle": ""}, {"non-dropping-particle": "", "given": "David"</vt:lpwstr>
  </property>
  <property fmtid="{D5CDD505-2E9C-101B-9397-08002B2CF9AE}" pid="486" name="Mendeley_Bookmark_Ift4CPhYAW_12">
    <vt:lpwstr>, "parse-names": false, "suffix": "", "family": "Schoppik", "dropping-particle": ""}, {"non-dropping-particle": "", "given": "X Cindy", "parse-names": false, "suffix": "", "family": "Wang", "dropping-particle": ""}, {"non-dropping-particle": "", "given": </vt:lpwstr>
  </property>
  <property fmtid="{D5CDD505-2E9C-101B-9397-08002B2CF9AE}" pid="487" name="Mendeley_Bookmark_Ift4CPhYAW_13">
    <vt:lpwstr>"Steve", "parse-names": false, "suffix": "", "family": "Zimmerman", "dropping-particle": ""}, {"non-dropping-particle": "", "given": "Brian", "parse-names": false, "suffix": "", "family": "Ciruna", "dropping-particle": ""}, {"non-dropping-particle": "", "</vt:lpwstr>
  </property>
  <property fmtid="{D5CDD505-2E9C-101B-9397-08002B2CF9AE}" pid="488" name="Mendeley_Bookmark_Ift4CPhYAW_14">
    <vt:lpwstr>given": "Joshua R", "parse-names": false, "suffix": "", "family": "Sanes", "dropping-particle": ""}, {"non-dropping-particle": "", "given": "Jeff W", "parse-names": false, "suffix": "", "family": "Lichtman", "dropping-particle": ""}, {"non-dropping-partic</vt:lpwstr>
  </property>
  <property fmtid="{D5CDD505-2E9C-101B-9397-08002B2CF9AE}" pid="489" name="Mendeley_Bookmark_Ift4CPhYAW_15">
    <vt:lpwstr>le": "", "given": "Alexander F", "parse-names": false, "suffix": "", "family": "Schier", "dropping-particle": ""}], "title": "Zebrabow: multispectral cell labeling for cell tracing and lineage analysis in zebrafish", "DOI": "10.1242/dev.094631", "PMID": "</vt:lpwstr>
  </property>
  <property fmtid="{D5CDD505-2E9C-101B-9397-08002B2CF9AE}" pid="490" name="Mendeley_Bookmark_Ift4CPhYAW_16">
    <vt:lpwstr>23757414", "issue": "13"}, "id": "ITEM-1"}]}</vt:lpwstr>
  </property>
  <property fmtid="{D5CDD505-2E9C-101B-9397-08002B2CF9AE}" pid="491" name="Mendeley_Bookmark_Ift4CPhYAW_2">
    <vt:lpwstr>ties": {"noteIndex": 0}, "citationItems": [{"uris": ["http://www.mendeley.com/documents/?uuid=8a94c3da-6e81-4eec-aea5-02f7fdb83b99"], "itemData": {"issued": {"date-parts": [["2013"]]}, "container-title": "Development", "ISSN": "1477-9129", "type": "articl</vt:lpwstr>
  </property>
  <property fmtid="{D5CDD505-2E9C-101B-9397-08002B2CF9AE}" pid="492" name="Mendeley_Bookmark_Ift4CPhYAW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493" name="Mendeley_Bookmark_Ift4CPhYAW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494" name="Mendeley_Bookmark_Ift4CPhYAW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495" name="Mendeley_Bookmark_Ift4CPhYAW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496" name="Mendeley_Bookmark_Ift4CPhYAW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497" name="Mendeley_Bookmark_Ift4CPhYAW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498" name="Mendeley_Bookmark_Ift4CPhYAW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499" name="Mendeley_Bookmark_JS0KWoAUxi_1">
    <vt:lpwstr>ADDIN CSL_CITATION {"schema": "https://github.com/citation-style-language/schema/raw/master/csl-citation.json", "mendeley": {"previouslyFormattedCitation": "&lt;sup&gt;11,28&lt;/sup&gt;", "plainTextFormattedCitation": "11,28", "formattedCitation": "&lt;sup&gt;11,28&lt;/sup&gt;"}</vt:lpwstr>
  </property>
  <property fmtid="{D5CDD505-2E9C-101B-9397-08002B2CF9AE}" pid="500" name="Mendeley_Bookmark_JS0KWoAUxi_10">
    <vt:lpwstr>e": ""}, {"non-dropping-particle": "", "given": "Zachary J.C.", "parse-names": false, "suffix": "", "family": "Tobias", "dropping-particle": ""}, {"non-dropping-particle": "", "given": "Mako", "parse-names": false, "suffix": "", "family": "Gedi", "droppin</vt:lpwstr>
  </property>
  <property fmtid="{D5CDD505-2E9C-101B-9397-08002B2CF9AE}" pid="501" name="Mendeley_Bookmark_JS0KWoAUxi_11">
    <vt:lpwstr>g-particle": ""}, {"non-dropping-particle": "", "given": "Kristine M.", "parse-names": false, "suffix": "", "family": "Carey", "dropping-particle": ""}, {"non-dropping-particle": "", "given": "Vivek K.", "parse-names": false, "suffix": "", "family": "Unni</vt:lpwstr>
  </property>
  <property fmtid="{D5CDD505-2E9C-101B-9397-08002B2CF9AE}" pid="502" name="Mendeley_Bookmark_JS0KWoAUxi_12">
    <vt:lpwstr>", "dropping-particle": ""}, {"non-dropping-particle": "", "given": "Y. Albert", "parse-names": false, "suffix": "", "family": "Pan", "dropping-particle": ""}, {"non-dropping-particle": "", "given": "Margaret R.", "parse-names": false, "suffix": "", "fami</vt:lpwstr>
  </property>
  <property fmtid="{D5CDD505-2E9C-101B-9397-08002B2CF9AE}" pid="503" name="Mendeley_Bookmark_JS0KWoAUxi_13">
    <vt:lpwstr>ly": "Metz", "dropping-particle": ""}, {"non-dropping-particle": "", "given": "Tamily A.", "parse-names": false, "suffix": "", "family": "Weissman", "dropping-particle": ""}], "title": "Multicolor lineage tracing using in vivo time-lapse imaging reveals c</vt:lpwstr>
  </property>
  <property fmtid="{D5CDD505-2E9C-101B-9397-08002B2CF9AE}" pid="504" name="Mendeley_Bookmark_JS0KWoAUxi_14">
    <vt:lpwstr>oordinated death of clonally related cells in the developing vertebrate brain", "type": "article-journal", "DOI": "10.1016/j.ydbio.2019.05.006", "volume": "453", "issue": "2", "container-title": "Developmental Biology"}, "id": "ITEM-2"}]}</vt:lpwstr>
  </property>
  <property fmtid="{D5CDD505-2E9C-101B-9397-08002B2CF9AE}" pid="505" name="Mendeley_Bookmark_JS0KWoAUxi_2">
    <vt:lpwstr>, "properties": {"noteIndex": 0}, "citationItems": [{"uris": ["http://www.mendeley.com/documents/?uuid=8664ec81-68d0-3937-b531-eff172ba3169"], "itemData": {"issued": {"date-parts": [["2000"]]}, "page": "1953-1960", "id": "ITEM-1", "author": [{"non-droppin</vt:lpwstr>
  </property>
  <property fmtid="{D5CDD505-2E9C-101B-9397-08002B2CF9AE}" pid="506" name="Mendeley_Bookmark_JS0KWoAUxi_3">
    <vt:lpwstr>g-particle": "", "given": "Mary C.", "parse-names": false, "suffix": "", "family": "Halloran", "dropping-particle": ""}, {"non-dropping-particle": "", "given": "Mika", "parse-names": false, "suffix": "", "family": "Sato-Maeda", "dropping-particle": ""}, {</vt:lpwstr>
  </property>
  <property fmtid="{D5CDD505-2E9C-101B-9397-08002B2CF9AE}" pid="507" name="Mendeley_Bookmark_JS0KWoAUxi_4">
    <vt:lpwstr>"non-dropping-particle": "", "given": "James T.", "parse-names": false, "suffix": "", "family": "Warren", "dropping-particle": ""}, {"non-dropping-particle": "", "given": "Fengyun", "parse-names": false, "suffix": "", "family": "Su", "dropping-particle": </vt:lpwstr>
  </property>
  <property fmtid="{D5CDD505-2E9C-101B-9397-08002B2CF9AE}" pid="508" name="Mendeley_Bookmark_JS0KWoAUxi_5">
    <vt:lpwstr>""}, {"non-dropping-particle": "", "given": "Zsolt", "parse-names": false, "suffix": "", "family": "Lele", "dropping-particle": ""}, {"non-dropping-particle": "", "given": "Patrick H.", "parse-names": false, "suffix": "", "family": "Krone", "dropping-part</vt:lpwstr>
  </property>
  <property fmtid="{D5CDD505-2E9C-101B-9397-08002B2CF9AE}" pid="509" name="Mendeley_Bookmark_JS0KWoAUxi_6">
    <vt:lpwstr>icle": ""}, {"non-dropping-particle": "", "given": "John", "parse-names": false, "suffix": "", "family": "Kuwada", "dropping-particle": ""}, {"non-dropping-particle": "", "given": "Wataru", "parse-names": false, "suffix": "", "family": "Shoji", "dropping-</vt:lpwstr>
  </property>
  <property fmtid="{D5CDD505-2E9C-101B-9397-08002B2CF9AE}" pid="510" name="Mendeley_Bookmark_JS0KWoAUxi_7">
    <vt:lpwstr>particle": ""}], "title": "Laser-targeted gene expression", "volume": "127", "type": "article-journal", "container-title": "Development"}, "id": "ITEM-1"}, {"uris": ["http://www.mendeley.com/documents/?uuid=68a89c3e-7ea8-394f-b1a9-a6f2011e6322"], "itemDat</vt:lpwstr>
  </property>
  <property fmtid="{D5CDD505-2E9C-101B-9397-08002B2CF9AE}" pid="511" name="Mendeley_Bookmark_JS0KWoAUxi_8">
    <vt:lpwstr>a": {"issued": {"date-parts": [["2019", "5"]]}, "page": "130-140", "id": "ITEM-2", "ISSN": "00121606", "author": [{"non-dropping-particle": "", "given": "Nicole L.", "parse-names": false, "suffix": "", "family": "Brockway", "dropping-particle": ""}, {"non</vt:lpwstr>
  </property>
  <property fmtid="{D5CDD505-2E9C-101B-9397-08002B2CF9AE}" pid="512" name="Mendeley_Bookmark_JS0KWoAUxi_9">
    <vt:lpwstr>-dropping-particle": "", "given": "Zoe T.", "parse-names": false, "suffix": "", "family": "Cook", "dropping-particle": ""}, {"non-dropping-particle": "", "given": "Maritte J.", "parse-names": false, "suffix": "", "family": "O'Gallagher", "dropping-particl</vt:lpwstr>
  </property>
  <property fmtid="{D5CDD505-2E9C-101B-9397-08002B2CF9AE}" pid="513" name="Mendeley_Bookmark_JaGkgAk2ox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514" name="Mendeley_Bookmark_JaGkgAk2ox_2">
    <vt:lpwstr>ties": {"noteIndex": 0}, "citationItems": [{"uris": ["http://www.mendeley.com/documents/?uuid=68a89c3e-7ea8-394f-b1a9-a6f2011e6322"], "itemData": {"issued": {"date-parts": [["2019", "5"]]}, "page": "130-140", "id": "ITEM-1", "ISSN": "00121606", "author": </vt:lpwstr>
  </property>
  <property fmtid="{D5CDD505-2E9C-101B-9397-08002B2CF9AE}" pid="515" name="Mendeley_Bookmark_JaGkgAk2ox_3">
    <vt:lpwstr>[{"non-dropping-particle": "", "given": "Nicole L.", "parse-names": false, "suffix": "", "family": "Brockway", "dropping-particle": ""}, {"non-dropping-particle": "", "given": "Zoe T.", "parse-names": false, "suffix": "", "family": "Cook", "dropping-parti</vt:lpwstr>
  </property>
  <property fmtid="{D5CDD505-2E9C-101B-9397-08002B2CF9AE}" pid="516" name="Mendeley_Bookmark_JaGkgAk2ox_4">
    <vt:lpwstr>cle": ""}, {"non-dropping-particle": "", "given": "Maritte J.", "parse-names": false, "suffix": "", "family": "O'Gallagher", "dropping-particle": ""}, {"non-dropping-particle": "", "given": "Zachary J.C.", "parse-names": false, "suffix": "", "family": "To</vt:lpwstr>
  </property>
  <property fmtid="{D5CDD505-2E9C-101B-9397-08002B2CF9AE}" pid="517" name="Mendeley_Bookmark_JaGkgAk2ox_5">
    <vt:lpwstr>bias", "dropping-particle": ""}, {"non-dropping-particle": "", "given": "Mako", "parse-names": false, "suffix": "", "family": "Gedi", "dropping-particle": ""}, {"non-dropping-particle": "", "given": "Kristine M.", "parse-names": false, "suffix": "", "fami</vt:lpwstr>
  </property>
  <property fmtid="{D5CDD505-2E9C-101B-9397-08002B2CF9AE}" pid="518" name="Mendeley_Bookmark_JaGkgAk2ox_6">
    <vt:lpwstr>ly": "Carey", "dropping-particle": ""}, {"non-dropping-particle": "", "given": "Vivek K.", "parse-names": false, "suffix": "", "family": "Unni", "dropping-particle": ""}, {"non-dropping-particle": "", "given": "Y. Albert", "parse-names": false, "suffix": </vt:lpwstr>
  </property>
  <property fmtid="{D5CDD505-2E9C-101B-9397-08002B2CF9AE}" pid="519" name="Mendeley_Bookmark_JaGkgAk2ox_7">
    <vt:lpwstr>"", "family": "Pan", "dropping-particle": ""}, {"non-dropping-particle": "", "given": "Margaret R.", "parse-names": false, "suffix": "", "family": "Metz", "dropping-particle": ""}, {"non-dropping-particle": "", "given": "Tamily A.", "parse-names": false, </vt:lpwstr>
  </property>
  <property fmtid="{D5CDD505-2E9C-101B-9397-08002B2CF9AE}" pid="520" name="Mendeley_Bookmark_JaGkgAk2ox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521" name="Mendeley_Bookmark_JaGkgAk2ox_9">
    <vt:lpwstr> "10.1016/j.ydbio.2019.05.006", "volume": "453", "issue": "2", "container-title": "Developmental Biology"}, "id": "ITEM-1"}]}</vt:lpwstr>
  </property>
  <property fmtid="{D5CDD505-2E9C-101B-9397-08002B2CF9AE}" pid="522" name="Mendeley_Bookmark_JyyiysGcw7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523" name="Mendeley_Bookmark_JyyiysGcw7_2">
    <vt:lpwstr>ties": {"noteIndex": 0}, "citationItems": [{"uris": ["http://www.mendeley.com/documents/?uuid=68a89c3e-7ea8-394f-b1a9-a6f2011e6322"], "itemData": {"issued": {"date-parts": [["2019", "5"]]}, "page": "130-140", "id": "ITEM-1", "ISSN": "00121606", "author": </vt:lpwstr>
  </property>
  <property fmtid="{D5CDD505-2E9C-101B-9397-08002B2CF9AE}" pid="524" name="Mendeley_Bookmark_JyyiysGcw7_3">
    <vt:lpwstr>[{"non-dropping-particle": "", "given": "Nicole L.", "parse-names": false, "suffix": "", "family": "Brockway", "dropping-particle": ""}, {"non-dropping-particle": "", "given": "Zoe T.", "parse-names": false, "suffix": "", "family": "Cook", "dropping-parti</vt:lpwstr>
  </property>
  <property fmtid="{D5CDD505-2E9C-101B-9397-08002B2CF9AE}" pid="525" name="Mendeley_Bookmark_JyyiysGcw7_4">
    <vt:lpwstr>cle": ""}, {"non-dropping-particle": "", "given": "Maritte J.", "parse-names": false, "suffix": "", "family": "O'Gallagher", "dropping-particle": ""}, {"non-dropping-particle": "", "given": "Zachary J.C.", "parse-names": false, "suffix": "", "family": "To</vt:lpwstr>
  </property>
  <property fmtid="{D5CDD505-2E9C-101B-9397-08002B2CF9AE}" pid="526" name="Mendeley_Bookmark_JyyiysGcw7_5">
    <vt:lpwstr>bias", "dropping-particle": ""}, {"non-dropping-particle": "", "given": "Mako", "parse-names": false, "suffix": "", "family": "Gedi", "dropping-particle": ""}, {"non-dropping-particle": "", "given": "Kristine M.", "parse-names": false, "suffix": "", "fami</vt:lpwstr>
  </property>
  <property fmtid="{D5CDD505-2E9C-101B-9397-08002B2CF9AE}" pid="527" name="Mendeley_Bookmark_JyyiysGcw7_6">
    <vt:lpwstr>ly": "Carey", "dropping-particle": ""}, {"non-dropping-particle": "", "given": "Vivek K.", "parse-names": false, "suffix": "", "family": "Unni", "dropping-particle": ""}, {"non-dropping-particle": "", "given": "Y. Albert", "parse-names": false, "suffix": </vt:lpwstr>
  </property>
  <property fmtid="{D5CDD505-2E9C-101B-9397-08002B2CF9AE}" pid="528" name="Mendeley_Bookmark_JyyiysGcw7_7">
    <vt:lpwstr>"", "family": "Pan", "dropping-particle": ""}, {"non-dropping-particle": "", "given": "Margaret R.", "parse-names": false, "suffix": "", "family": "Metz", "dropping-particle": ""}, {"non-dropping-particle": "", "given": "Tamily A.", "parse-names": false, </vt:lpwstr>
  </property>
  <property fmtid="{D5CDD505-2E9C-101B-9397-08002B2CF9AE}" pid="529" name="Mendeley_Bookmark_JyyiysGcw7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530" name="Mendeley_Bookmark_JyyiysGcw7_9">
    <vt:lpwstr> "10.1016/j.ydbio.2019.05.006", "volume": "453", "issue": "2", "container-title": "Developmental Biology"}, "id": "ITEM-1"}]}</vt:lpwstr>
  </property>
  <property fmtid="{D5CDD505-2E9C-101B-9397-08002B2CF9AE}" pid="531" name="Mendeley_Bookmark_K3j1HmoLxj_1">
    <vt:lpwstr>ADDIN CSL_CITATION {"schema": "https://github.com/citation-style-language/schema/raw/master/csl-citation.json", "mendeley": {"previouslyFormattedCitation": "&lt;sup&gt;1\u20136&lt;/sup&gt;", "plainTextFormattedCitation": "1\u20136", "formattedCitation": "&lt;sup&gt;1\u2013</vt:lpwstr>
  </property>
  <property fmtid="{D5CDD505-2E9C-101B-9397-08002B2CF9AE}" pid="532" name="Mendeley_Bookmark_K3j1HmoLxj_10">
    <vt:lpwstr>, "title": "Monitoring neural progenitor fate through multiple rounds of division in an intact vertebrate brain.", "publisher": "The Company of Biologists Ltd", "PMID": "12810590", "issue": "15"}, "id": "ITEM-1"}, {"uris": ["http://www.mendeley.com/docume</vt:lpwstr>
  </property>
  <property fmtid="{D5CDD505-2E9C-101B-9397-08002B2CF9AE}" pid="533" name="Mendeley_Bookmark_K3j1HmoLxj_11">
    <vt:lpwstr>nts/?uuid=42ddb952-a38e-3725-9dd0-450f6687b5fd"], "itemData": {"issued": {"date-parts": [["2001", "2"]]}, "container-title": "Nature", "ISSN": "0028-0836", "DOI": "10.1038/35055553", "type": "article-journal", "volume": "409", "abstract": "The neocortex o</vt:lpwstr>
  </property>
  <property fmtid="{D5CDD505-2E9C-101B-9397-08002B2CF9AE}" pid="534" name="Mendeley_Bookmark_K3j1HmoLxj_12">
    <vt:lpwstr>f the adult brain consists of neurons and glia that are generated by precursor cells of the embryonic ventricular zone. In general, glia are generated after neurons during development1, but radial glia are an exception to this rule. Radial glia are genera</vt:lpwstr>
  </property>
  <property fmtid="{D5CDD505-2E9C-101B-9397-08002B2CF9AE}" pid="535" name="Mendeley_Bookmark_K3j1HmoLxj_13">
    <vt:lpwstr>ted before neurogenesis and guide neuronal migration2. Radial glia are mitotically active throughout neurogenesis3, and disappear or become astrocytes when neuronal migration is complete4,5. Although the lineage relationships of\u00a0cortical neurons and </vt:lpwstr>
  </property>
  <property fmtid="{D5CDD505-2E9C-101B-9397-08002B2CF9AE}" pid="536" name="Mendeley_Bookmark_K3j1HmoLxj_14">
    <vt:lpwstr>glia have been explored6,7, the clonal relationship of radial glia to other cortical cells remains unknown. It has been suggested that radial glia may be neuronal precursors5,8,9,10, but this has not been demonstrated in vivo. We have used a retroviral ve</vt:lpwstr>
  </property>
  <property fmtid="{D5CDD505-2E9C-101B-9397-08002B2CF9AE}" pid="537" name="Mendeley_Bookmark_K3j1HmoLxj_15">
    <vt:lpwstr>ctor encoding enhanced green fluorescent protein to label precursor cells in vivo and have examined clones 1\u20133\u2009days later using morphological, immunohistochemical and electrophysiological techniques. Here we show that clones consist of mitotic r</vt:lpwstr>
  </property>
  <property fmtid="{D5CDD505-2E9C-101B-9397-08002B2CF9AE}" pid="538" name="Mendeley_Bookmark_K3j1HmoLxj_16">
    <vt:lpwstr>adial glia and postmitotic neurons, and that neurons migrate along clonally related radial glia. Time-lapse images show that proliferative radial glia generate neurons. Our results support the concept that a lineage relationship between neurons and prolif</vt:lpwstr>
  </property>
  <property fmtid="{D5CDD505-2E9C-101B-9397-08002B2CF9AE}" pid="539" name="Mendeley_Bookmark_K3j1HmoLxj_17">
    <vt:lpwstr>erative radial glia may underlie the radial organization of neocortex.", "page": "714-720", "id": "ITEM-2", "author": [{"non-dropping-particle": "", "given": "Stephen C.", "parse-names": false, "suffix": "", "family": "Noctor", "dropping-particle": ""}, {</vt:lpwstr>
  </property>
  <property fmtid="{D5CDD505-2E9C-101B-9397-08002B2CF9AE}" pid="540" name="Mendeley_Bookmark_K3j1HmoLxj_18">
    <vt:lpwstr>"non-dropping-particle": "", "given": "Alexander C.", "parse-names": false, "suffix": "", "family": "Flint", "dropping-particle": ""}, {"non-dropping-particle": "", "given": "Tamily A.", "parse-names": false, "suffix": "", "family": "Weissman", "dropping-</vt:lpwstr>
  </property>
  <property fmtid="{D5CDD505-2E9C-101B-9397-08002B2CF9AE}" pid="541" name="Mendeley_Bookmark_K3j1HmoLxj_19">
    <vt:lpwstr>particle": ""}, {"non-dropping-particle": "", "given": "Ryan S.", "parse-names": false, "suffix": "", "family": "Dammerman", "dropping-particle": ""}, {"non-dropping-particle": "", "given": "Arnold R.", "parse-names": false, "suffix": "", "family": "Krieg</vt:lpwstr>
  </property>
  <property fmtid="{D5CDD505-2E9C-101B-9397-08002B2CF9AE}" pid="542" name="Mendeley_Bookmark_K3j1HmoLxj_2">
    <vt:lpwstr>6&lt;/sup&gt;"}, "properties": {"noteIndex": 0}, "citationItems": [{"uris": ["http://www.mendeley.com/documents/?uuid=63b64b00-d845-3aca-9cd5-1271a7c80757"], "itemData": {"issued": {"date-parts": [["2003", "8", "1"]]}, "container-title": "Development (Cambridge</vt:lpwstr>
  </property>
  <property fmtid="{D5CDD505-2E9C-101B-9397-08002B2CF9AE}" pid="543" name="Mendeley_Bookmark_K3j1HmoLxj_20">
    <vt:lpwstr>stein", "dropping-particle": ""}], "title": "Neurons derived from radial glial cells establish radial units in neocortex", "publisher": "Nature Publishing Group", "issue": "6821"}, "id": "ITEM-2"}, {"uris": ["http://www.mendeley.com/documents/?uuid=263ac1</vt:lpwstr>
  </property>
  <property fmtid="{D5CDD505-2E9C-101B-9397-08002B2CF9AE}" pid="544" name="Mendeley_Bookmark_K3j1HmoLxj_21">
    <vt:lpwstr>db-eff5-394c-963b-4972a548e39b"], "itemData": {"issued": {"date-parts": [["2009"]]}, "container-title": "Annual review of neuroscience", "ISSN": "1545-4126", "DOI": "10.1146/annurev.neuro.051508.135600", "volume": "32", "abstract": "Glial cells were long </vt:lpwstr>
  </property>
  <property fmtid="{D5CDD505-2E9C-101B-9397-08002B2CF9AE}" pid="545" name="Mendeley_Bookmark_K3j1HmoLxj_22">
    <vt:lpwstr>considered end products of neural differentiation, specialized supportive cells with an origin very different from that of neurons. New studies have shown that some glial cells--radial glia (RG) in development and specific subpopulations of astrocytes in </vt:lpwstr>
  </property>
  <property fmtid="{D5CDD505-2E9C-101B-9397-08002B2CF9AE}" pid="546" name="Mendeley_Bookmark_K3j1HmoLxj_23">
    <vt:lpwstr>adult mammals--function as primary progenitors or neural stem cells (NSCs). This is a fundamental departure from classical views separating neuronal and glial lineages early in development. Direct visualization of the behavior of NSCs and lineage-tracing </vt:lpwstr>
  </property>
  <property fmtid="{D5CDD505-2E9C-101B-9397-08002B2CF9AE}" pid="547" name="Mendeley_Bookmark_K3j1HmoLxj_24">
    <vt:lpwstr>studies reveal how neuronal lineages emerge. In development and in the adult brain, many neurons and glial cells are not the direct progeny of NSCs, but instead originate from transit amplifying, or intermediate, progenitor cells (IPCs). Within NSCs and I</vt:lpwstr>
  </property>
  <property fmtid="{D5CDD505-2E9C-101B-9397-08002B2CF9AE}" pid="548" name="Mendeley_Bookmark_K3j1HmoLxj_25">
    <vt:lpwstr>PCs, genetic programs unfold for generating the extraordinary diversity of cell types in the central nervous system. The timing in development and location of NSCs, a property tightly linked to their neuroepithelial origin, appear to be the key determinan</vt:lpwstr>
  </property>
  <property fmtid="{D5CDD505-2E9C-101B-9397-08002B2CF9AE}" pid="549" name="Mendeley_Bookmark_K3j1HmoLxj_26">
    <vt:lpwstr>ts of the types of neurons generated. Identification of NSCs and IPCs is critical to understand brain development and adult neurogenesis and to develop new strategies for brain repair.", "page": "149-84", "id": "ITEM-3", "author": [{"non-dropping-particle</vt:lpwstr>
  </property>
  <property fmtid="{D5CDD505-2E9C-101B-9397-08002B2CF9AE}" pid="550" name="Mendeley_Bookmark_K3j1HmoLxj_27">
    <vt:lpwstr>": "", "given": "Arnold", "parse-names": false, "suffix": "", "family": "Kriegstein", "dropping-particle": ""}, {"non-dropping-particle": "", "given": "Arturo", "parse-names": false, "suffix": "", "family": "Alvarez-Buylla", "dropping-particle": ""}], "ti</vt:lpwstr>
  </property>
  <property fmtid="{D5CDD505-2E9C-101B-9397-08002B2CF9AE}" pid="551" name="Mendeley_Bookmark_K3j1HmoLxj_28">
    <vt:lpwstr>tle": "The glial nature of embryonic and adult neural stem cells.", "publisher": "NIH Public Access", "PMID": "19555289", "type": "article-journal"}, "id": "ITEM-3"}, {"uris": ["http://www.mendeley.com/documents/?uuid=24cd6eef-24c6-3ff4-8f55-8f278f6c4530"</vt:lpwstr>
  </property>
  <property fmtid="{D5CDD505-2E9C-101B-9397-08002B2CF9AE}" pid="552" name="Mendeley_Bookmark_K3j1HmoLxj_29">
    <vt:lpwstr>], "itemData": {"issued": {"date-parts": [["2014"]]}, "page": "2182-2194", "id": "ITEM-4", "author": [{"non-dropping-particle": "", "given": "Marta", "parse-names": false, "suffix": "", "family": "Florio", "dropping-particle": ""}, {"non-dropping-particle</vt:lpwstr>
  </property>
  <property fmtid="{D5CDD505-2E9C-101B-9397-08002B2CF9AE}" pid="553" name="Mendeley_Bookmark_K3j1HmoLxj_3">
    <vt:lpwstr>, England)", "ISSN": "0950-1991", "DOI": "10.1242/DEV.00569", "type": "article-journal", "volume": "130", "abstract": "The behaviour of neural progenitors in the intact vertebrate brain and spinal cord is poorly understood, chiefly because of the inaccess</vt:lpwstr>
  </property>
  <property fmtid="{D5CDD505-2E9C-101B-9397-08002B2CF9AE}" pid="554" name="Mendeley_Bookmark_K3j1HmoLxj_30">
    <vt:lpwstr>": "", "given": "Wieland B", "parse-names": false, "suffix": "", "family": "Huttner", "dropping-particle": ""}], "title": "Neural progenitors, neurogenesis and the evolution of the neocortex", "type": "article-journal", "DOI": "10.1242/dev.090571", "volum</vt:lpwstr>
  </property>
  <property fmtid="{D5CDD505-2E9C-101B-9397-08002B2CF9AE}" pid="555" name="Mendeley_Bookmark_K3j1HmoLxj_31">
    <vt:lpwstr>e": "141", "abstract": "The neocortex is the seat of higher cognitive functions and, in evolutionary terms, is the youngest part of the mammalian brain. Since its origin, the neocortex has expanded in several mammalian lineages, and this is particularly n</vt:lpwstr>
  </property>
  <property fmtid="{D5CDD505-2E9C-101B-9397-08002B2CF9AE}" pid="556" name="Mendeley_Bookmark_K3j1HmoLxj_32">
    <vt:lpwstr>otable in humans. This expansion reflects an increase in the number of neocortical neurons, which is determined during development and primarily reflects the number of neurogenic divisions of distinct classes of neural progenitor cells. Consequently, the </vt:lpwstr>
  </property>
  <property fmtid="{D5CDD505-2E9C-101B-9397-08002B2CF9AE}" pid="557" name="Mendeley_Bookmark_K3j1HmoLxj_33">
    <vt:lpwstr>evolutionary expansion of the neocortex and the concomitant increase in the numbers of neurons produced during development entail interspecies differences in neural progenitor biology. Here, we review the diversity of neocortical neural progenitors, their</vt:lpwstr>
  </property>
  <property fmtid="{D5CDD505-2E9C-101B-9397-08002B2CF9AE}" pid="558" name="Mendeley_Bookmark_K3j1HmoLxj_34">
    <vt:lpwstr> interspecies variations and their roles in determining the evolutionary increase in neuron numbers and neocortex size.", "container-title": "Development"}, "id": "ITEM-4"}, {"uris": ["http://www.mendeley.com/documents/?uuid=2c8bd748-6a46-32b2-b2e9-4af6f4</vt:lpwstr>
  </property>
  <property fmtid="{D5CDD505-2E9C-101B-9397-08002B2CF9AE}" pid="559" name="Mendeley_Bookmark_K3j1HmoLxj_35">
    <vt:lpwstr>64d593"], "itemData": {"issued": {"date-parts": [["1995"]]}, "page": "761-768", "id": "ITEM-5", "author": [{"non-dropping-particle": "", "given": "Susan K", "parse-names": false, "suffix": "", "family": "Mcconnell", "dropping-particle": ""}], "title": "Co</vt:lpwstr>
  </property>
  <property fmtid="{D5CDD505-2E9C-101B-9397-08002B2CF9AE}" pid="560" name="Mendeley_Bookmark_K3j1HmoLxj_36">
    <vt:lpwstr>nstructing the Cerebral Cortex: Neurogenesis and Fate Determination Review", "type": "article-journal", "volume": "15", "abstract": "Sitting at the apex of neural processing in the mammalian brain is the cerebral cortex, the convoluted sheet of neu-rons c</vt:lpwstr>
  </property>
  <property fmtid="{D5CDD505-2E9C-101B-9397-08002B2CF9AE}" pid="561" name="Mendeley_Bookmark_K3j1HmoLxj_37">
    <vt:lpwstr>overing the two cerebral hemispheres. Neurons within the neocortex underlie our most sophisticated cog-nitive and perceptual abilities and are thus highly specialized for the analysis of sensory inputs or the generation of motor outputs. The position, con</vt:lpwstr>
  </property>
  <property fmtid="{D5CDD505-2E9C-101B-9397-08002B2CF9AE}" pid="562" name="Mendeley_Bookmark_K3j1HmoLxj_38">
    <vt:lpwstr>nectivity, and morphology of each neuron reflect its particular function. Although neurons in the adult brain are organized in highly ordered and differentiated arrays, these cells arise from dividing progenitor cells of a simple neuroepithelium in which </vt:lpwstr>
  </property>
  <property fmtid="{D5CDD505-2E9C-101B-9397-08002B2CF9AE}" pid="563" name="Mendeley_Bookmark_K3j1HmoLxj_39">
    <vt:lpwstr>cells appear morphologically indistinguishable. This review addresses the question of how diverse neuronal phenotypes are generated from apparently homogeneous progenitors in appropriate numbers, times, and positions during the development of the cerebral</vt:lpwstr>
  </property>
  <property fmtid="{D5CDD505-2E9C-101B-9397-08002B2CF9AE}" pid="564" name="Mendeley_Bookmark_K3j1HmoLxj_4">
    <vt:lpwstr>ibility and poor optical qualities inherent in many model systems. To overcome these problems we have studied the optically superior brain of the zebrafish embryo and have monitored the in vivo behaviour of fluorescently labelled neural progenitors and th</vt:lpwstr>
  </property>
  <property fmtid="{D5CDD505-2E9C-101B-9397-08002B2CF9AE}" pid="565" name="Mendeley_Bookmark_K3j1HmoLxj_40">
    <vt:lpwstr> cortex, focusing on key steps in neurogenesis including the molecular control of cell number, the decision to generate a neuron, and cell type specification. Overview of Cortical Organization and Development The neurons of the neocortex are organized in </vt:lpwstr>
  </property>
  <property fmtid="{D5CDD505-2E9C-101B-9397-08002B2CF9AE}" pid="566" name="Mendeley_Bookmark_K3j1HmoLxj_41">
    <vt:lpwstr>two dimensions relative to the cortical surface. Tangential to this surface, different areas subserve a variety of functional modalities. Each area is characterized by a set of distinctive cytoarchitectonic features (Brodmann, 1909) and, most importantly,</vt:lpwstr>
  </property>
  <property fmtid="{D5CDD505-2E9C-101B-9397-08002B2CF9AE}" pid="567" name="Mendeley_Bookmark_K3j1HmoLxj_42">
    <vt:lpwstr> by the pattern of both afferent and effer-ent axonal connections. These connections underlie the functional specificity of neurons in each area: for example, whereas normal auditory cortex receives input from and feeds back information to the auditory th</vt:lpwstr>
  </property>
  <property fmtid="{D5CDD505-2E9C-101B-9397-08002B2CF9AE}" pid="568" name="Mendeley_Bookmark_K3j1HmoLxj_43">
    <vt:lpwstr>alamus (Kreig, 1946), visual information diverted into auditory cortex will generate surprisingly normal visual responses (Roe et al., 1992). In the perpendicular dimension, the cortex is composed of six sheets or layers, each of which is defined by the d</vt:lpwstr>
  </property>
  <property fmtid="{D5CDD505-2E9C-101B-9397-08002B2CF9AE}" pid="569" name="Mendeley_Bookmark_K3j1HmoLxj_44">
    <vt:lpwstr>ensity and morphology of its constituent neurons. Thus, along a radial line through the cortex, one encounters a variety of neurons with differing physiological properties and axonal connections, each typical of that layer (Gilbert and Kelly, 1975; Gilber</vt:lpwstr>
  </property>
  <property fmtid="{D5CDD505-2E9C-101B-9397-08002B2CF9AE}" pid="570" name="Mendeley_Bookmark_K3j1HmoLxj_45">
    <vt:lpwstr>t, 1977; Gilbert and Wiesel, 1985). A general rule of thumb for projection neurons in sensory areas of cortex is that neurons in the upper layers 2 and 3 send long-distance axons to other cortical areas, whereas neurons in the deep layers 5 and 6 extend a</vt:lpwstr>
  </property>
  <property fmtid="{D5CDD505-2E9C-101B-9397-08002B2CF9AE}" pid="571" name="Mendeley_Bookmark_K3j1HmoLxj_46">
    <vt:lpwstr>xons to subcortical targets (Gilbert and Kelly, 1975; Lund et al., 1975; Symonds\u2026", "container-title": "Neuron"}, "id": "ITEM-5"}, {"uris": ["http://www.mendeley.com/documents/?uuid=98c5930b-6ba1-347e-b180-957d6b48b606"], "itemData": {"issued": {"dat</vt:lpwstr>
  </property>
  <property fmtid="{D5CDD505-2E9C-101B-9397-08002B2CF9AE}" pid="572" name="Mendeley_Bookmark_K3j1HmoLxj_47">
    <vt:lpwstr>e-parts": [["2013", "2", "21"]]}, "container-title": "Neural Development", "ISSN": "1749-8104", "DOI": "10.1186/1749-8104-8-3", "volume": "8", "abstract": "Neurogenesis in the developing central nervous system consists of the induction and proliferation o</vt:lpwstr>
  </property>
  <property fmtid="{D5CDD505-2E9C-101B-9397-08002B2CF9AE}" pid="573" name="Mendeley_Bookmark_K3j1HmoLxj_48">
    <vt:lpwstr>f neural progenitor cells and their subsequent differentiation into mature neurons. External as well as internal cues orchestrate neurogenesis in a precise temporal and spatial way. In the last 20 years, the zebrafish has proven to be an excellent model o</vt:lpwstr>
  </property>
  <property fmtid="{D5CDD505-2E9C-101B-9397-08002B2CF9AE}" pid="574" name="Mendeley_Bookmark_K3j1HmoLxj_49">
    <vt:lpwstr>rganism to study neurogenesis in the embryo. Recently, this vertebrate has also become a model for the investigation of adult neurogenesis and neural regeneration. Here, we summarize the contributions of zebrafish in neural development and adult neurogene</vt:lpwstr>
  </property>
  <property fmtid="{D5CDD505-2E9C-101B-9397-08002B2CF9AE}" pid="575" name="Mendeley_Bookmark_K3j1HmoLxj_5">
    <vt:lpwstr>eir daughter cells throughout a substantial period of hindbrain development. We find the majority (84%) of hindbrain neurons are born from progenitor divisions that generate two neurons and 68% of reconstructed lineage trees contained no asymmetric stem c</vt:lpwstr>
  </property>
  <property fmtid="{D5CDD505-2E9C-101B-9397-08002B2CF9AE}" pid="576" name="Mendeley_Bookmark_K3j1HmoLxj_50">
    <vt:lpwstr>sis.", "page": "3", "id": "ITEM-6", "author": [{"non-dropping-particle": "", "given": "Rebecca", "parse-names": false, "suffix": "", "family": "Schmidt", "dropping-particle": ""}, {"non-dropping-particle": "", "given": "Uwe", "parse-names": false, "suffix</vt:lpwstr>
  </property>
  <property fmtid="{D5CDD505-2E9C-101B-9397-08002B2CF9AE}" pid="577" name="Mendeley_Bookmark_K3j1HmoLxj_51">
    <vt:lpwstr>": "", "family": "Str\u00e4hle", "dropping-particle": ""}, {"non-dropping-particle": "", "given": "Steffen", "parse-names": false, "suffix": "", "family": "Scholpp", "dropping-particle": ""}], "title": "Neurogenesis in zebrafish \u2013 from embryo to adul</vt:lpwstr>
  </property>
  <property fmtid="{D5CDD505-2E9C-101B-9397-08002B2CF9AE}" pid="578" name="Mendeley_Bookmark_K3j1HmoLxj_52">
    <vt:lpwstr>t", "publisher": "BioMed Central", "type": "article-journal"}, "id": "ITEM-6"}]}</vt:lpwstr>
  </property>
  <property fmtid="{D5CDD505-2E9C-101B-9397-08002B2CF9AE}" pid="579" name="Mendeley_Bookmark_K3j1HmoLxj_6">
    <vt:lpwstr>ell-like divisions. No progenitors divided in the manner expected of a classic stem cell; i.e. one that repeatedly self-renews and generates a differentiated cell type by asymmetric division. We also analysed the orientation of progenitor divisions relati</vt:lpwstr>
  </property>
  <property fmtid="{D5CDD505-2E9C-101B-9397-08002B2CF9AE}" pid="580" name="Mendeley_Bookmark_K3j1HmoLxj_7">
    <vt:lpwstr>ve to the plane of the ventricular zone (VZ) and find that this does not correlate with the fate of the daughter cells. Our results suggest that in this vertebrate system the molecular determinants that control whether a cell will become a neuron are usua</vt:lpwstr>
  </property>
  <property fmtid="{D5CDD505-2E9C-101B-9397-08002B2CF9AE}" pid="581" name="Mendeley_Bookmark_K3j1HmoLxj_8">
    <vt:lpwstr>lly not linked to a mechanism that generates asymmetric divisions.", "page": "3427-36", "id": "ITEM-1", "author": [{"non-dropping-particle": "", "given": "David A", "parse-names": false, "suffix": "", "family": "Lyons", "dropping-particle": ""}, {"non-dro</vt:lpwstr>
  </property>
  <property fmtid="{D5CDD505-2E9C-101B-9397-08002B2CF9AE}" pid="582" name="Mendeley_Bookmark_K3j1HmoLxj_9">
    <vt:lpwstr>pping-particle": "", "given": "Adam T", "parse-names": false, "suffix": "", "family": "Guy", "dropping-particle": ""}, {"non-dropping-particle": "", "given": "Jonathan D W", "parse-names": false, "suffix": "", "family": "Clarke", "dropping-particle": ""}]</vt:lpwstr>
  </property>
  <property fmtid="{D5CDD505-2E9C-101B-9397-08002B2CF9AE}" pid="583" name="Mendeley_Bookmark_KLslk5VkFl_1">
    <vt:lpwstr>ADDIN CSL_CITATION {"schema": "https://github.com/citation-style-language/schema/raw/master/csl-citation.json", "mendeley": {"previouslyFormattedCitation": "&lt;sup&gt;50&lt;/sup&gt;", "plainTextFormattedCitation": "50", "formattedCitation": "&lt;sup&gt;50&lt;/sup&gt;"}, "proper</vt:lpwstr>
  </property>
  <property fmtid="{D5CDD505-2E9C-101B-9397-08002B2CF9AE}" pid="584" name="Mendeley_Bookmark_KLslk5VkFl_2">
    <vt:lpwstr>ties": {"noteIndex": 0}, "citationItems": [{"uris": ["http://www.mendeley.com/documents/?uuid=c2dec203-ca01-3a0e-bc26-59b8e1b4b6de"], "itemData": {"issued": {"date-parts": [["2001", "4"]]}, "container-title": "Fisheries Science", "ISSN": "0919-9268", "iss</vt:lpwstr>
  </property>
  <property fmtid="{D5CDD505-2E9C-101B-9397-08002B2CF9AE}" pid="585" name="Mendeley_Bookmark_KLslk5VkFl_3">
    <vt:lpwstr>ue": "2", "DOI": "10.1046/j.1444-2906.2001.00233.x", "volume": "67", "page": "333-340", "id": "ITEM-1", "author": [{"non-dropping-particle": "", "given": "Takeshi", "parse-names": false, "suffix": "", "family": "Yabu", "dropping-particle": ""}, {"non-drop</vt:lpwstr>
  </property>
  <property fmtid="{D5CDD505-2E9C-101B-9397-08002B2CF9AE}" pid="586" name="Mendeley_Bookmark_KLslk5VkFl_4">
    <vt:lpwstr>ping-particle": "", "given": "Setsuko", "parse-names": false, "suffix": "", "family": "Todoriki", "dropping-particle": ""}, {"non-dropping-particle": "", "given": "Michiaki", "parse-names": false, "suffix": "", "family": "Yamashita", "dropping-particle": </vt:lpwstr>
  </property>
  <property fmtid="{D5CDD505-2E9C-101B-9397-08002B2CF9AE}" pid="587" name="Mendeley_Bookmark_KLslk5VkFl_5">
    <vt:lpwstr>""}], "title": "Stress-induced apoptosis by heat shock, UV and gamma-ray irradiation in zebrafish embryos detected by increased caspase activity and whole-mount TUNEL staining", "publisher": "The Japanese Society of Fisheries Science", "type": "article-jo</vt:lpwstr>
  </property>
  <property fmtid="{D5CDD505-2E9C-101B-9397-08002B2CF9AE}" pid="588" name="Mendeley_Bookmark_KLslk5VkFl_6">
    <vt:lpwstr>urnal"}, "id": "ITEM-1"}]}</vt:lpwstr>
  </property>
  <property fmtid="{D5CDD505-2E9C-101B-9397-08002B2CF9AE}" pid="589" name="Mendeley_Bookmark_KTxdvb6VxE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590" name="Mendeley_Bookmark_KTxdvb6VxE_2">
    <vt:lpwstr>ties": {"noteIndex": 0}, "citationItems": [{"uris": ["http://www.mendeley.com/documents/?uuid=68a89c3e-7ea8-394f-b1a9-a6f2011e6322"], "itemData": {"issued": {"date-parts": [["2019", "5"]]}, "page": "130-140", "id": "ITEM-1", "ISSN": "00121606", "author": </vt:lpwstr>
  </property>
  <property fmtid="{D5CDD505-2E9C-101B-9397-08002B2CF9AE}" pid="591" name="Mendeley_Bookmark_KTxdvb6VxE_3">
    <vt:lpwstr>[{"non-dropping-particle": "", "given": "Nicole L.", "parse-names": false, "suffix": "", "family": "Brockway", "dropping-particle": ""}, {"non-dropping-particle": "", "given": "Zoe T.", "parse-names": false, "suffix": "", "family": "Cook", "dropping-parti</vt:lpwstr>
  </property>
  <property fmtid="{D5CDD505-2E9C-101B-9397-08002B2CF9AE}" pid="592" name="Mendeley_Bookmark_KTxdvb6VxE_4">
    <vt:lpwstr>cle": ""}, {"non-dropping-particle": "", "given": "Maritte J.", "parse-names": false, "suffix": "", "family": "O'Gallagher", "dropping-particle": ""}, {"non-dropping-particle": "", "given": "Zachary J.C.", "parse-names": false, "suffix": "", "family": "To</vt:lpwstr>
  </property>
  <property fmtid="{D5CDD505-2E9C-101B-9397-08002B2CF9AE}" pid="593" name="Mendeley_Bookmark_KTxdvb6VxE_5">
    <vt:lpwstr>bias", "dropping-particle": ""}, {"non-dropping-particle": "", "given": "Mako", "parse-names": false, "suffix": "", "family": "Gedi", "dropping-particle": ""}, {"non-dropping-particle": "", "given": "Kristine M.", "parse-names": false, "suffix": "", "fami</vt:lpwstr>
  </property>
  <property fmtid="{D5CDD505-2E9C-101B-9397-08002B2CF9AE}" pid="594" name="Mendeley_Bookmark_KTxdvb6VxE_6">
    <vt:lpwstr>ly": "Carey", "dropping-particle": ""}, {"non-dropping-particle": "", "given": "Vivek K.", "parse-names": false, "suffix": "", "family": "Unni", "dropping-particle": ""}, {"non-dropping-particle": "", "given": "Y. Albert", "parse-names": false, "suffix": </vt:lpwstr>
  </property>
  <property fmtid="{D5CDD505-2E9C-101B-9397-08002B2CF9AE}" pid="595" name="Mendeley_Bookmark_KTxdvb6VxE_7">
    <vt:lpwstr>"", "family": "Pan", "dropping-particle": ""}, {"non-dropping-particle": "", "given": "Margaret R.", "parse-names": false, "suffix": "", "family": "Metz", "dropping-particle": ""}, {"non-dropping-particle": "", "given": "Tamily A.", "parse-names": false, </vt:lpwstr>
  </property>
  <property fmtid="{D5CDD505-2E9C-101B-9397-08002B2CF9AE}" pid="596" name="Mendeley_Bookmark_KTxdvb6VxE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597" name="Mendeley_Bookmark_KTxdvb6VxE_9">
    <vt:lpwstr> "10.1016/j.ydbio.2019.05.006", "volume": "453", "issue": "2", "container-title": "Developmental Biology"}, "id": "ITEM-1"}]}</vt:lpwstr>
  </property>
  <property fmtid="{D5CDD505-2E9C-101B-9397-08002B2CF9AE}" pid="598" name="Mendeley_Bookmark_KcqL9VugQE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599" name="Mendeley_Bookmark_KcqL9VugQE_2">
    <vt:lpwstr>ties": {"noteIndex": 0}, "citationItems": [{"uris": ["http://www.mendeley.com/documents/?uuid=68a89c3e-7ea8-394f-b1a9-a6f2011e6322"], "itemData": {"issued": {"date-parts": [["2019", "5"]]}, "page": "130-140", "id": "ITEM-1", "ISSN": "00121606", "author": </vt:lpwstr>
  </property>
  <property fmtid="{D5CDD505-2E9C-101B-9397-08002B2CF9AE}" pid="600" name="Mendeley_Bookmark_KcqL9VugQE_3">
    <vt:lpwstr>[{"non-dropping-particle": "", "given": "Nicole L.", "parse-names": false, "suffix": "", "family": "Brockway", "dropping-particle": ""}, {"non-dropping-particle": "", "given": "Zoe T.", "parse-names": false, "suffix": "", "family": "Cook", "dropping-parti</vt:lpwstr>
  </property>
  <property fmtid="{D5CDD505-2E9C-101B-9397-08002B2CF9AE}" pid="601" name="Mendeley_Bookmark_KcqL9VugQE_4">
    <vt:lpwstr>cle": ""}, {"non-dropping-particle": "", "given": "Maritte J.", "parse-names": false, "suffix": "", "family": "O'Gallagher", "dropping-particle": ""}, {"non-dropping-particle": "", "given": "Zachary J.C.", "parse-names": false, "suffix": "", "family": "To</vt:lpwstr>
  </property>
  <property fmtid="{D5CDD505-2E9C-101B-9397-08002B2CF9AE}" pid="602" name="Mendeley_Bookmark_KcqL9VugQE_5">
    <vt:lpwstr>bias", "dropping-particle": ""}, {"non-dropping-particle": "", "given": "Mako", "parse-names": false, "suffix": "", "family": "Gedi", "dropping-particle": ""}, {"non-dropping-particle": "", "given": "Kristine M.", "parse-names": false, "suffix": "", "fami</vt:lpwstr>
  </property>
  <property fmtid="{D5CDD505-2E9C-101B-9397-08002B2CF9AE}" pid="603" name="Mendeley_Bookmark_KcqL9VugQE_6">
    <vt:lpwstr>ly": "Carey", "dropping-particle": ""}, {"non-dropping-particle": "", "given": "Vivek K.", "parse-names": false, "suffix": "", "family": "Unni", "dropping-particle": ""}, {"non-dropping-particle": "", "given": "Y. Albert", "parse-names": false, "suffix": </vt:lpwstr>
  </property>
  <property fmtid="{D5CDD505-2E9C-101B-9397-08002B2CF9AE}" pid="604" name="Mendeley_Bookmark_KcqL9VugQE_7">
    <vt:lpwstr>"", "family": "Pan", "dropping-particle": ""}, {"non-dropping-particle": "", "given": "Margaret R.", "parse-names": false, "suffix": "", "family": "Metz", "dropping-particle": ""}, {"non-dropping-particle": "", "given": "Tamily A.", "parse-names": false, </vt:lpwstr>
  </property>
  <property fmtid="{D5CDD505-2E9C-101B-9397-08002B2CF9AE}" pid="605" name="Mendeley_Bookmark_KcqL9VugQE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606" name="Mendeley_Bookmark_KcqL9VugQE_9">
    <vt:lpwstr> "10.1016/j.ydbio.2019.05.006", "volume": "453", "issue": "2", "container-title": "Developmental Biology"}, "id": "ITEM-1"}]}</vt:lpwstr>
  </property>
  <property fmtid="{D5CDD505-2E9C-101B-9397-08002B2CF9AE}" pid="607" name="Mendeley_Bookmark_LG5HVizN9l_1">
    <vt:lpwstr>ADDIN CSL_CITATION {"schema": "https://github.com/citation-style-language/schema/raw/master/csl-citation.json", "mendeley": {"previouslyFormattedCitation": "&lt;sup&gt;18,48&lt;/sup&gt;", "plainTextFormattedCitation": "18,48", "formattedCitation": "&lt;sup&gt;18,48&lt;/sup&gt;"}</vt:lpwstr>
  </property>
  <property fmtid="{D5CDD505-2E9C-101B-9397-08002B2CF9AE}" pid="608" name="Mendeley_Bookmark_LG5HVizN9l_10">
    <vt:lpwstr>ticle": ""}, {"non-dropping-particle": "", "given": "Z.J.C.", "parse-names": false, "suffix": "", "family": "Tobias", "dropping-particle": ""}, {"non-dropping-particle": "", "given": "J.", "parse-names": false, "suffix": "", "family": "Pajarla", "dropping</vt:lpwstr>
  </property>
  <property fmtid="{D5CDD505-2E9C-101B-9397-08002B2CF9AE}" pid="609" name="Mendeley_Bookmark_LG5HVizN9l_11">
    <vt:lpwstr>-particle": ""}, {"non-dropping-particle": "", "given": "I.S.", "parse-names": false, "suffix": "", "family": "Boardman", "dropping-particle": ""}, {"non-dropping-particle": "", "given": "H.", "parse-names": false, "suffix": "", "family": "Ippolito", "dro</vt:lpwstr>
  </property>
  <property fmtid="{D5CDD505-2E9C-101B-9397-08002B2CF9AE}" pid="610" name="Mendeley_Bookmark_LG5HVizN9l_12">
    <vt:lpwstr>pping-particle": ""}, {"non-dropping-particle": "", "given": "S.N.", "parse-names": false, "suffix": "", "family": "Nkoula", "dropping-particle": ""}, {"non-dropping-particle": "", "given": "T.A.", "parse-names": false, "suffix": "", "family": "Weissman",</vt:lpwstr>
  </property>
  <property fmtid="{D5CDD505-2E9C-101B-9397-08002B2CF9AE}" pid="611" name="Mendeley_Bookmark_LG5HVizN9l_13">
    <vt:lpwstr> "dropping-particle": ""}], "title": "Combining near-infrared fluorescence with Brainbow to visualize expression of specific genes within a multicolor context", "DOI": "10.1091/mbc.E18-06-0340", "issue": "4"}, "id": "ITEM-1"}, {"uris": ["http://www.mendel</vt:lpwstr>
  </property>
  <property fmtid="{D5CDD505-2E9C-101B-9397-08002B2CF9AE}" pid="612" name="Mendeley_Bookmark_LG5HVizN9l_14">
    <vt:lpwstr>ey.com/documents/?uuid=037afaf8-f8c4-357e-a0dd-2c766d342a9c"], "itemData": {"issued": {"date-parts": [["1999", "4", "5"]]}, "container-title": "DNA and Cell Biology", "ISSN": "1044-5498", "DOI": "10.1089/104454999315394", "type": "article-journal", "volum</vt:lpwstr>
  </property>
  <property fmtid="{D5CDD505-2E9C-101B-9397-08002B2CF9AE}" pid="613" name="Mendeley_Bookmark_LG5HVizN9l_15">
    <vt:lpwstr>e": "18", "abstract": "Neuronal basic helix-loop-helix (bHLH) transcription factors such as neuroD and neurogenin have been shown to play important roles in neuronal development. In the present study, several distinct bHLH DNA fragments were isolated from</vt:lpwstr>
  </property>
  <property fmtid="{D5CDD505-2E9C-101B-9397-08002B2CF9AE}" pid="614" name="Mendeley_Bookmark_LG5HVizN9l_16">
    <vt:lpwstr> the zebrafish genomic DNA by a pair of degenerate polymerase chain reaction (PCR) primers deduced from the conserved bHLH domains of neuroD and neurogenins. Based on the bHLH fragments, three complete neuroD-related cDNA clones, including complete coding</vt:lpwstr>
  </property>
  <property fmtid="{D5CDD505-2E9C-101B-9397-08002B2CF9AE}" pid="615" name="Mendeley_Bookmark_LG5HVizN9l_17">
    <vt:lpwstr> regions, ndr1a, ndr1b, and ndr2 (ndr for neuroD related), were isolated and assembled by 5' and 3' rapid amplification of cDNA ends (RACE). A phylogenetic analysis indicated the presence of four groups of neuroD-related genes in the neuroD subfamily in v</vt:lpwstr>
  </property>
  <property fmtid="{D5CDD505-2E9C-101B-9397-08002B2CF9AE}" pid="616" name="Mendeley_Bookmark_LG5HVizN9l_18">
    <vt:lpwstr>ertebrates: neuroD, ndr1a/ndr1b/MATH-2, ndr2/NDRF, and neuroM/MATH3. Expression of the newly isolated neuroD-related genes was examined by reverse transcriptase (RT)-PCR and whole-mount in situ hybridization. Unlike neuroD, which was expressed broadly in </vt:lpwstr>
  </property>
  <property fmtid="{D5CDD505-2E9C-101B-9397-08002B2CF9AE}" pid="617" name="Mendeley_Bookmark_LG5HVizN9l_19">
    <vt:lpwstr>primary neurons during ...", "page": "333-344", "id": "ITEM-2", "author": [{"non-dropping-particle": "", "given": "Ji", "parse-names": false, "suffix": "", "family": "Liao", "dropping-particle": ""}, {"non-dropping-particle": "", "given": "Jiangyan", "par</vt:lpwstr>
  </property>
  <property fmtid="{D5CDD505-2E9C-101B-9397-08002B2CF9AE}" pid="618" name="Mendeley_Bookmark_LG5HVizN9l_2">
    <vt:lpwstr>, "properties": {"noteIndex": 0}, "citationItems": [{"uris": ["http://www.mendeley.com/documents/?uuid=6a88f3b3-7920-3c99-a48c-44da70e2faad"], "itemData": {"issued": {"date-parts": [["2019"]]}, "container-title": "Molecular Biology of the Cell", "ISSN": "</vt:lpwstr>
  </property>
  <property fmtid="{D5CDD505-2E9C-101B-9397-08002B2CF9AE}" pid="619" name="Mendeley_Bookmark_LG5HVizN9l_20">
    <vt:lpwstr>se-names": false, "suffix": "", "family": "He", "dropping-particle": ""}, {"non-dropping-particle": "", "given": "Tie", "parse-names": false, "suffix": "", "family": "Yan", "dropping-particle": ""}, {"non-dropping-particle": "", "given": "Vladimir", "pars</vt:lpwstr>
  </property>
  <property fmtid="{D5CDD505-2E9C-101B-9397-08002B2CF9AE}" pid="620" name="Mendeley_Bookmark_LG5HVizN9l_21">
    <vt:lpwstr>e-names": false, "suffix": "", "family": "Korzh", "dropping-particle": ""}, {"non-dropping-particle": "", "given": "Zhiyuan", "parse-names": false, "suffix": "", "family": "Gong", "dropping-particle": ""}], "title": "A Class of NeuroD-Related Basic Helix-</vt:lpwstr>
  </property>
  <property fmtid="{D5CDD505-2E9C-101B-9397-08002B2CF9AE}" pid="621" name="Mendeley_Bookmark_LG5HVizN9l_22">
    <vt:lpwstr>Loop-Helix Transcription Factors Expressed in Developing Central Nervous System in Zebrafish", "publisher": " Mary Ann Liebert, Inc. ", "issue": "4"}, "id": "ITEM-2"}]}</vt:lpwstr>
  </property>
  <property fmtid="{D5CDD505-2E9C-101B-9397-08002B2CF9AE}" pid="622" name="Mendeley_Bookmark_LG5HVizN9l_3">
    <vt:lpwstr>19394586", "type": "article-journal", "volume": "30", "abstract": "\u00a9 2019 Cook et al. Fluorescent proteins are a powerful experimental tool, allowing the visualization of gene expression and cellular behaviors in a variety of systems. Multicolor comb</vt:lpwstr>
  </property>
  <property fmtid="{D5CDD505-2E9C-101B-9397-08002B2CF9AE}" pid="623" name="Mendeley_Bookmark_LG5HVizN9l_4">
    <vt:lpwstr>inations of fluorescent proteins, such as Brainbow, have expanded the range of possible research questions and are useful for distinguishing and tracking cells. The addition of a separately driven color, however, would allow researchers to report expressi</vt:lpwstr>
  </property>
  <property fmtid="{D5CDD505-2E9C-101B-9397-08002B2CF9AE}" pid="624" name="Mendeley_Bookmark_LG5HVizN9l_5">
    <vt:lpwstr>on of a manipulated gene within the multicolor context to investigate mechanistic effects. A far-red or near-infrared protein could be particularly suitable in this context, as these can be distinguished spectrally from Brainbow. We investigated five far-</vt:lpwstr>
  </property>
  <property fmtid="{D5CDD505-2E9C-101B-9397-08002B2CF9AE}" pid="625" name="Mendeley_Bookmark_LG5HVizN9l_6">
    <vt:lpwstr>red/near-infrared proteins in zebrafish: TagRFP657, mCardinal, miRFP670, iRFP670, and mIFP. Our results show that both mCardinal and iRFP670 are useful fluorescent proteins for zebrafish expression. We also introduce a new transgenic zebrafish line that e</vt:lpwstr>
  </property>
  <property fmtid="{D5CDD505-2E9C-101B-9397-08002B2CF9AE}" pid="626" name="Mendeley_Bookmark_LG5HVizN9l_7">
    <vt:lpwstr>xpresses Brainbow under the control of the neuroD promoter. We demonstrate that mCardinal can be used to track the expression of a manipulated bone morphogenetic protein receptor within the Brainbow context. The overlay of near-infrared fluorescence onto </vt:lpwstr>
  </property>
  <property fmtid="{D5CDD505-2E9C-101B-9397-08002B2CF9AE}" pid="627" name="Mendeley_Bookmark_LG5HVizN9l_8">
    <vt:lpwstr>a Brainbow background defines a clear strategy for future research questions that aim to manipulate or track the effects of specific genes within a population of cells that are delineated using multicolor approaches.", "page": "491-505", "id": "ITEM-1", "</vt:lpwstr>
  </property>
  <property fmtid="{D5CDD505-2E9C-101B-9397-08002B2CF9AE}" pid="628" name="Mendeley_Bookmark_LG5HVizN9l_9">
    <vt:lpwstr>author": [{"non-dropping-particle": "", "given": "Z.T.", "parse-names": false, "suffix": "", "family": "Cook", "dropping-particle": ""}, {"non-dropping-particle": "", "given": "N.L.", "parse-names": false, "suffix": "", "family": "Brockway", "dropping-par</vt:lpwstr>
  </property>
  <property fmtid="{D5CDD505-2E9C-101B-9397-08002B2CF9AE}" pid="629" name="Mendeley_Bookmark_MOgEyhjZh4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630" name="Mendeley_Bookmark_MOgEyhjZh4_2">
    <vt:lpwstr>ties": {"noteIndex": 0}, "citationItems": [{"uris": ["http://www.mendeley.com/documents/?uuid=68a89c3e-7ea8-394f-b1a9-a6f2011e6322"], "itemData": {"issued": {"date-parts": [["2019", "5"]]}, "page": "130-140", "id": "ITEM-1", "ISSN": "00121606", "author": </vt:lpwstr>
  </property>
  <property fmtid="{D5CDD505-2E9C-101B-9397-08002B2CF9AE}" pid="631" name="Mendeley_Bookmark_MOgEyhjZh4_3">
    <vt:lpwstr>[{"non-dropping-particle": "", "given": "Nicole L.", "parse-names": false, "suffix": "", "family": "Brockway", "dropping-particle": ""}, {"non-dropping-particle": "", "given": "Zoe T.", "parse-names": false, "suffix": "", "family": "Cook", "dropping-parti</vt:lpwstr>
  </property>
  <property fmtid="{D5CDD505-2E9C-101B-9397-08002B2CF9AE}" pid="632" name="Mendeley_Bookmark_MOgEyhjZh4_4">
    <vt:lpwstr>cle": ""}, {"non-dropping-particle": "", "given": "Maritte J.", "parse-names": false, "suffix": "", "family": "O'Gallagher", "dropping-particle": ""}, {"non-dropping-particle": "", "given": "Zachary J.C.", "parse-names": false, "suffix": "", "family": "To</vt:lpwstr>
  </property>
  <property fmtid="{D5CDD505-2E9C-101B-9397-08002B2CF9AE}" pid="633" name="Mendeley_Bookmark_MOgEyhjZh4_5">
    <vt:lpwstr>bias", "dropping-particle": ""}, {"non-dropping-particle": "", "given": "Mako", "parse-names": false, "suffix": "", "family": "Gedi", "dropping-particle": ""}, {"non-dropping-particle": "", "given": "Kristine M.", "parse-names": false, "suffix": "", "fami</vt:lpwstr>
  </property>
  <property fmtid="{D5CDD505-2E9C-101B-9397-08002B2CF9AE}" pid="634" name="Mendeley_Bookmark_MOgEyhjZh4_6">
    <vt:lpwstr>ly": "Carey", "dropping-particle": ""}, {"non-dropping-particle": "", "given": "Vivek K.", "parse-names": false, "suffix": "", "family": "Unni", "dropping-particle": ""}, {"non-dropping-particle": "", "given": "Y. Albert", "parse-names": false, "suffix": </vt:lpwstr>
  </property>
  <property fmtid="{D5CDD505-2E9C-101B-9397-08002B2CF9AE}" pid="635" name="Mendeley_Bookmark_MOgEyhjZh4_7">
    <vt:lpwstr>"", "family": "Pan", "dropping-particle": ""}, {"non-dropping-particle": "", "given": "Margaret R.", "parse-names": false, "suffix": "", "family": "Metz", "dropping-particle": ""}, {"non-dropping-particle": "", "given": "Tamily A.", "parse-names": false, </vt:lpwstr>
  </property>
  <property fmtid="{D5CDD505-2E9C-101B-9397-08002B2CF9AE}" pid="636" name="Mendeley_Bookmark_MOgEyhjZh4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637" name="Mendeley_Bookmark_MOgEyhjZh4_9">
    <vt:lpwstr> "10.1016/j.ydbio.2019.05.006", "volume": "453", "issue": "2", "container-title": "Developmental Biology"}, "id": "ITEM-1"}]}</vt:lpwstr>
  </property>
  <property fmtid="{D5CDD505-2E9C-101B-9397-08002B2CF9AE}" pid="638" name="Mendeley_Bookmark_NSb9rcOdI6_1">
    <vt:lpwstr>ADDIN CSL_CITATION {"schema": "https://github.com/citation-style-language/schema/raw/master/csl-citation.json", "mendeley": {"previouslyFormattedCitation": "&lt;sup&gt;38,39&lt;/sup&gt;", "plainTextFormattedCitation": "38,39", "formattedCitation": "&lt;sup&gt;38,39&lt;/sup&gt;"}</vt:lpwstr>
  </property>
  <property fmtid="{D5CDD505-2E9C-101B-9397-08002B2CF9AE}" pid="639" name="Mendeley_Bookmark_NSb9rcOdI6_2">
    <vt:lpwstr>, "properties": {"noteIndex": 0}, "citationItems": [{"uris": ["http://www.mendeley.com/documents/?uuid=6fccd7a6-8b31-3a49-aa69-62e143cd9dc3"], "itemData": {"issued": {"date-parts": [["2002"]]}, "type": "book", "id": "ITEM-1", "number-of-pages": "303", "au</vt:lpwstr>
  </property>
  <property fmtid="{D5CDD505-2E9C-101B-9397-08002B2CF9AE}" pid="640" name="Mendeley_Bookmark_NSb9rcOdI6_3">
    <vt:lpwstr>thor": [{"non-dropping-particle": "", "given": "Christiane", "parse-names": false, "suffix": "", "family": "Nusslein-Volhard", "dropping-particle": ""}, {"non-dropping-particle": "", "given": "Ralf", "parse-names": false, "suffix": "", "family": "Dahm", "</vt:lpwstr>
  </property>
  <property fmtid="{D5CDD505-2E9C-101B-9397-08002B2CF9AE}" pid="641" name="Mendeley_Bookmark_NSb9rcOdI6_4">
    <vt:lpwstr>dropping-particle": ""}], "title": "Zebrafish", "publisher": "Oxford University Press"}, "id": "ITEM-1"}, {"uris": ["http://www.mendeley.com/documents/?uuid=58db40df-834c-368c-9bed-ab9bfc0df166"], "itemData": {"issued": {"date-parts": [["2012", "6", "1"]]</vt:lpwstr>
  </property>
  <property fmtid="{D5CDD505-2E9C-101B-9397-08002B2CF9AE}" pid="642" name="Mendeley_Bookmark_NSb9rcOdI6_5">
    <vt:lpwstr>}, "container-title": "ILAR Journal", "ISSN": "1084-2020", "issue": "2", "DOI": "10.1093/ilar.53.2.161", "volume": "53", "page": "161-168", "id": "ITEM-2", "author": [{"non-dropping-particle": "", "given": "A.", "parse-names": false, "suffix": "", "family</vt:lpwstr>
  </property>
  <property fmtid="{D5CDD505-2E9C-101B-9397-08002B2CF9AE}" pid="643" name="Mendeley_Bookmark_NSb9rcOdI6_6">
    <vt:lpwstr>": "Nasiadka", "dropping-particle": ""}, {"non-dropping-particle": "", "given": "M. D.", "parse-names": false, "suffix": "", "family": "Clark", "dropping-particle": ""}], "title": "Zebrafish Breeding in the Laboratory Environment", "publisher": "Narnia", </vt:lpwstr>
  </property>
  <property fmtid="{D5CDD505-2E9C-101B-9397-08002B2CF9AE}" pid="644" name="Mendeley_Bookmark_NSb9rcOdI6_7">
    <vt:lpwstr>"type": "article-journal"}, "id": "ITEM-2"}]}</vt:lpwstr>
  </property>
  <property fmtid="{D5CDD505-2E9C-101B-9397-08002B2CF9AE}" pid="645" name="Mendeley_Bookmark_Nf2rJ5ziZv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646" name="Mendeley_Bookmark_Nf2rJ5ziZv_2">
    <vt:lpwstr>ties": {"noteIndex": 0}, "citationItems": [{"uris": ["http://www.mendeley.com/documents/?uuid=68a89c3e-7ea8-394f-b1a9-a6f2011e6322"], "itemData": {"issued": {"date-parts": [["2019", "5"]]}, "page": "130-140", "id": "ITEM-1", "ISSN": "00121606", "author": </vt:lpwstr>
  </property>
  <property fmtid="{D5CDD505-2E9C-101B-9397-08002B2CF9AE}" pid="647" name="Mendeley_Bookmark_Nf2rJ5ziZv_3">
    <vt:lpwstr>[{"non-dropping-particle": "", "given": "Nicole L.", "parse-names": false, "suffix": "", "family": "Brockway", "dropping-particle": ""}, {"non-dropping-particle": "", "given": "Zoe T.", "parse-names": false, "suffix": "", "family": "Cook", "dropping-parti</vt:lpwstr>
  </property>
  <property fmtid="{D5CDD505-2E9C-101B-9397-08002B2CF9AE}" pid="648" name="Mendeley_Bookmark_Nf2rJ5ziZv_4">
    <vt:lpwstr>cle": ""}, {"non-dropping-particle": "", "given": "Maritte J.", "parse-names": false, "suffix": "", "family": "O'Gallagher", "dropping-particle": ""}, {"non-dropping-particle": "", "given": "Zachary J.C.", "parse-names": false, "suffix": "", "family": "To</vt:lpwstr>
  </property>
  <property fmtid="{D5CDD505-2E9C-101B-9397-08002B2CF9AE}" pid="649" name="Mendeley_Bookmark_Nf2rJ5ziZv_5">
    <vt:lpwstr>bias", "dropping-particle": ""}, {"non-dropping-particle": "", "given": "Mako", "parse-names": false, "suffix": "", "family": "Gedi", "dropping-particle": ""}, {"non-dropping-particle": "", "given": "Kristine M.", "parse-names": false, "suffix": "", "fami</vt:lpwstr>
  </property>
  <property fmtid="{D5CDD505-2E9C-101B-9397-08002B2CF9AE}" pid="650" name="Mendeley_Bookmark_Nf2rJ5ziZv_6">
    <vt:lpwstr>ly": "Carey", "dropping-particle": ""}, {"non-dropping-particle": "", "given": "Vivek K.", "parse-names": false, "suffix": "", "family": "Unni", "dropping-particle": ""}, {"non-dropping-particle": "", "given": "Y. Albert", "parse-names": false, "suffix": </vt:lpwstr>
  </property>
  <property fmtid="{D5CDD505-2E9C-101B-9397-08002B2CF9AE}" pid="651" name="Mendeley_Bookmark_Nf2rJ5ziZv_7">
    <vt:lpwstr>"", "family": "Pan", "dropping-particle": ""}, {"non-dropping-particle": "", "given": "Margaret R.", "parse-names": false, "suffix": "", "family": "Metz", "dropping-particle": ""}, {"non-dropping-particle": "", "given": "Tamily A.", "parse-names": false, </vt:lpwstr>
  </property>
  <property fmtid="{D5CDD505-2E9C-101B-9397-08002B2CF9AE}" pid="652" name="Mendeley_Bookmark_Nf2rJ5ziZv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653" name="Mendeley_Bookmark_Nf2rJ5ziZv_9">
    <vt:lpwstr> "10.1016/j.ydbio.2019.05.006", "volume": "453", "issue": "2", "container-title": "Developmental Biology"}, "id": "ITEM-1"}]}</vt:lpwstr>
  </property>
  <property fmtid="{D5CDD505-2E9C-101B-9397-08002B2CF9AE}" pid="654" name="Mendeley_Bookmark_NqRKZIX1pZ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655" name="Mendeley_Bookmark_NqRKZIX1pZ_10">
    <vt:lpwstr>"}, {"non-dropping-particle": "", "given": "Z.J.C.", "parse-names": false, "suffix": "", "family": "Tobias", "dropping-particle": ""}, {"non-dropping-particle": "", "given": "J.", "parse-names": false, "suffix": "", "family": "Pajarla", "dropping-particle</vt:lpwstr>
  </property>
  <property fmtid="{D5CDD505-2E9C-101B-9397-08002B2CF9AE}" pid="656" name="Mendeley_Bookmark_NqRKZIX1pZ_11">
    <vt:lpwstr>": ""}, {"non-dropping-particle": "", "given": "I.S.", "parse-names": false, "suffix": "", "family": "Boardman", "dropping-particle": ""}, {"non-dropping-particle": "", "given": "H.", "parse-names": false, "suffix": "", "family": "Ippolito", "dropping-par</vt:lpwstr>
  </property>
  <property fmtid="{D5CDD505-2E9C-101B-9397-08002B2CF9AE}" pid="657" name="Mendeley_Bookmark_NqRKZIX1pZ_12">
    <vt:lpwstr>ticle": ""}, {"non-dropping-particle": "", "given": "S.N.", "parse-names": false, "suffix": "", "family": "Nkoula", "dropping-particle": ""}, {"non-dropping-particle": "", "given": "T.A.", "parse-names": false, "suffix": "", "family": "Weissman", "droppin</vt:lpwstr>
  </property>
  <property fmtid="{D5CDD505-2E9C-101B-9397-08002B2CF9AE}" pid="658" name="Mendeley_Bookmark_NqRKZIX1pZ_13">
    <vt:lpwstr>g-particle": ""}], "title": "Combining near-infrared fluorescence with Brainbow to visualize expression of specific genes within a multicolor context", "DOI": "10.1091/mbc.E18-06-0340", "issue": "4"}, "id": "ITEM-1"}]}</vt:lpwstr>
  </property>
  <property fmtid="{D5CDD505-2E9C-101B-9397-08002B2CF9AE}" pid="659" name="Mendeley_Bookmark_NqRKZIX1pZ_2">
    <vt:lpwstr>ties": {"noteIndex": 0}, "citationItems": [{"uris": ["http://www.mendeley.com/documents/?uuid=6a88f3b3-7920-3c99-a48c-44da70e2faad"], "itemData": {"issued": {"date-parts": [["2019"]]}, "container-title": "Molecular Biology of the Cell", "ISSN": "19394586"</vt:lpwstr>
  </property>
  <property fmtid="{D5CDD505-2E9C-101B-9397-08002B2CF9AE}" pid="660" name="Mendeley_Bookmark_NqRKZIX1pZ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661" name="Mendeley_Bookmark_NqRKZIX1pZ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662" name="Mendeley_Bookmark_NqRKZIX1pZ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663" name="Mendeley_Bookmark_NqRKZIX1pZ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664" name="Mendeley_Bookmark_NqRKZIX1pZ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665" name="Mendeley_Bookmark_NqRKZIX1pZ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666" name="Mendeley_Bookmark_NqRKZIX1pZ_9">
    <vt:lpwstr>[{"non-dropping-particle": "", "given": "Z.T.", "parse-names": false, "suffix": "", "family": "Cook", "dropping-particle": ""}, {"non-dropping-particle": "", "given": "N.L.", "parse-names": false, "suffix": "", "family": "Brockway", "dropping-particle": "</vt:lpwstr>
  </property>
  <property fmtid="{D5CDD505-2E9C-101B-9397-08002B2CF9AE}" pid="667" name="Mendeley_Bookmark_OZD5r06oP2_1">
    <vt:lpwstr>ADDIN CSL_CITATION {"schema": "https://github.com/citation-style-language/schema/raw/master/csl-citation.json", "mendeley": {"previouslyFormattedCitation": "&lt;sup&gt;49&lt;/sup&gt;", "plainTextFormattedCitation": "49", "formattedCitation": "&lt;sup&gt;49&lt;/sup&gt;"}, "proper</vt:lpwstr>
  </property>
  <property fmtid="{D5CDD505-2E9C-101B-9397-08002B2CF9AE}" pid="668" name="Mendeley_Bookmark_OZD5r06oP2_2">
    <vt:lpwstr>ties": {"noteIndex": 0}, "citationItems": [{"uris": ["http://www.mendeley.com/documents/?uuid=16a5f4bb-7f23-388f-8099-9f0898538809"], "itemData": {"issued": {"date-parts": [["1990", "5", "1"]]}, "container-title": "Neuron", "ISSN": "0896-6273", "DOI": "10</vt:lpwstr>
  </property>
  <property fmtid="{D5CDD505-2E9C-101B-9397-08002B2CF9AE}" pid="669" name="Mendeley_Bookmark_OZD5r06oP2_3">
    <vt:lpwstr>.1016/0896-6273(90)90194-K", "type": "article-journal", "volume": "4", "abstract": "To learn how neural segments are structured in a simple vertebrate, we have characterized the embryonic zebrafish hindbrain with a library of monoclonal antibodies. Two re</vt:lpwstr>
  </property>
  <property fmtid="{D5CDD505-2E9C-101B-9397-08002B2CF9AE}" pid="670" name="Mendeley_Bookmark_OZD5r06oP2_4">
    <vt:lpwstr>gions repeat in an alternating pattern along a series of seven segments. One, the neuromere centers, contains the first basal plate neurons to develop and the first neuropil. The other region, surrounding the segment boundaries, contains the first neurons</vt:lpwstr>
  </property>
  <property fmtid="{D5CDD505-2E9C-101B-9397-08002B2CF9AE}" pid="671" name="Mendeley_Bookmark_OZD5r06oP2_5">
    <vt:lpwstr> to develop in the alar plate. The projection patterns of these neurons differ: those in the segment centers have descending axons, while those in the border regions form ventral commissures. A row of glial fiber bundles forms a curtain-like structure bet</vt:lpwstr>
  </property>
  <property fmtid="{D5CDD505-2E9C-101B-9397-08002B2CF9AE}" pid="672" name="Mendeley_Bookmark_OZD5r06oP2_6">
    <vt:lpwstr>ween each center and border region. Specific features of the individual hindbrain segments in the series arise within this general framework. We suggest that a cryptic simplicity underlies the eventual complex structure that develops from this region of t</vt:lpwstr>
  </property>
  <property fmtid="{D5CDD505-2E9C-101B-9397-08002B2CF9AE}" pid="673" name="Mendeley_Bookmark_OZD5r06oP2_7">
    <vt:lpwstr>he CNS.", "page": "669-679", "id": "ITEM-1", "author": [{"non-dropping-particle": "", "given": "Bill", "parse-names": false, "suffix": "", "family": "Trevarrow", "dropping-particle": ""}, {"non-dropping-particle": "", "given": "Daniel L.", "parse-names": </vt:lpwstr>
  </property>
  <property fmtid="{D5CDD505-2E9C-101B-9397-08002B2CF9AE}" pid="674" name="Mendeley_Bookmark_OZD5r06oP2_8">
    <vt:lpwstr>false, "suffix": "", "family": "Marks", "dropping-particle": ""}, {"non-dropping-particle": "", "given": "Charles B.", "parse-names": false, "suffix": "", "family": "Kimmel", "dropping-particle": ""}], "title": "Organization of hindbrain segments in the z</vt:lpwstr>
  </property>
  <property fmtid="{D5CDD505-2E9C-101B-9397-08002B2CF9AE}" pid="675" name="Mendeley_Bookmark_OZD5r06oP2_9">
    <vt:lpwstr>ebrafish embryo", "publisher": "Cell Press", "issue": "5"}, "id": "ITEM-1"}]}</vt:lpwstr>
  </property>
  <property fmtid="{D5CDD505-2E9C-101B-9397-08002B2CF9AE}" pid="676" name="Mendeley_Bookmark_OhCQ9N26ZR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677" name="Mendeley_Bookmark_OhCQ9N26ZR_10">
    <vt:lpwstr>es in zebrafish.", "page": "2835-2846", "id": "ITEM-1", "author": [{"non-dropping-particle": "", "given": "Y Albert", "parse-names": false, "suffix": "", "family": "Pan", "dropping-particle": ""}, {"non-dropping-particle": "", "given": "Tom", "parse-names</vt:lpwstr>
  </property>
  <property fmtid="{D5CDD505-2E9C-101B-9397-08002B2CF9AE}" pid="678" name="Mendeley_Bookmark_OhCQ9N26ZR_11">
    <vt:lpwstr>": false, "suffix": "", "family": "Freundlich", "dropping-particle": ""}, {"non-dropping-particle": "", "given": "Tamily a", "parse-names": false, "suffix": "", "family": "Weissman", "dropping-particle": ""}, {"non-dropping-particle": "", "given": "David"</vt:lpwstr>
  </property>
  <property fmtid="{D5CDD505-2E9C-101B-9397-08002B2CF9AE}" pid="679" name="Mendeley_Bookmark_OhCQ9N26ZR_12">
    <vt:lpwstr>, "parse-names": false, "suffix": "", "family": "Schoppik", "dropping-particle": ""}, {"non-dropping-particle": "", "given": "X Cindy", "parse-names": false, "suffix": "", "family": "Wang", "dropping-particle": ""}, {"non-dropping-particle": "", "given": </vt:lpwstr>
  </property>
  <property fmtid="{D5CDD505-2E9C-101B-9397-08002B2CF9AE}" pid="680" name="Mendeley_Bookmark_OhCQ9N26ZR_13">
    <vt:lpwstr>"Steve", "parse-names": false, "suffix": "", "family": "Zimmerman", "dropping-particle": ""}, {"non-dropping-particle": "", "given": "Brian", "parse-names": false, "suffix": "", "family": "Ciruna", "dropping-particle": ""}, {"non-dropping-particle": "", "</vt:lpwstr>
  </property>
  <property fmtid="{D5CDD505-2E9C-101B-9397-08002B2CF9AE}" pid="681" name="Mendeley_Bookmark_OhCQ9N26ZR_14">
    <vt:lpwstr>given": "Joshua R", "parse-names": false, "suffix": "", "family": "Sanes", "dropping-particle": ""}, {"non-dropping-particle": "", "given": "Jeff W", "parse-names": false, "suffix": "", "family": "Lichtman", "dropping-particle": ""}, {"non-dropping-partic</vt:lpwstr>
  </property>
  <property fmtid="{D5CDD505-2E9C-101B-9397-08002B2CF9AE}" pid="682" name="Mendeley_Bookmark_OhCQ9N26ZR_15">
    <vt:lpwstr>le": "", "given": "Alexander F", "parse-names": false, "suffix": "", "family": "Schier", "dropping-particle": ""}], "title": "Zebrabow: multispectral cell labeling for cell tracing and lineage analysis in zebrafish", "DOI": "10.1242/dev.094631", "PMID": "</vt:lpwstr>
  </property>
  <property fmtid="{D5CDD505-2E9C-101B-9397-08002B2CF9AE}" pid="683" name="Mendeley_Bookmark_OhCQ9N26ZR_16">
    <vt:lpwstr>23757414", "issue": "13"}, "id": "ITEM-1"}]}</vt:lpwstr>
  </property>
  <property fmtid="{D5CDD505-2E9C-101B-9397-08002B2CF9AE}" pid="684" name="Mendeley_Bookmark_OhCQ9N26ZR_2">
    <vt:lpwstr>ties": {"noteIndex": 0}, "citationItems": [{"uris": ["http://www.mendeley.com/documents/?uuid=8a94c3da-6e81-4eec-aea5-02f7fdb83b99"], "itemData": {"issued": {"date-parts": [["2013"]]}, "container-title": "Development", "ISSN": "1477-9129", "type": "articl</vt:lpwstr>
  </property>
  <property fmtid="{D5CDD505-2E9C-101B-9397-08002B2CF9AE}" pid="685" name="Mendeley_Bookmark_OhCQ9N26ZR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686" name="Mendeley_Bookmark_OhCQ9N26ZR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687" name="Mendeley_Bookmark_OhCQ9N26ZR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688" name="Mendeley_Bookmark_OhCQ9N26ZR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689" name="Mendeley_Bookmark_OhCQ9N26ZR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690" name="Mendeley_Bookmark_OhCQ9N26ZR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691" name="Mendeley_Bookmark_OhCQ9N26ZR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692" name="Mendeley_Bookmark_OsSGR7o7mJ_1">
    <vt:lpwstr>ADDIN CSL_CITATION {"schema": "https://github.com/citation-style-language/schema/raw/master/csl-citation.json", "mendeley": {"previouslyFormattedCitation": "&lt;sup&gt;12,13&lt;/sup&gt;", "plainTextFormattedCitation": "12,13", "formattedCitation": "&lt;sup&gt;12,13&lt;/sup&gt;"}</vt:lpwstr>
  </property>
  <property fmtid="{D5CDD505-2E9C-101B-9397-08002B2CF9AE}" pid="693" name="Mendeley_Bookmark_OsSGR7o7mJ_10">
    <vt:lpwstr>ven": "Ju", "parse-names": false, "suffix": "", "family": "Lu", "dropping-particle": ""}, {"non-dropping-particle": "", "given": "Robyn A.", "parse-names": false, "suffix": "", "family": "Bennis", "dropping-particle": ""}, {"non-dropping-particle": "", "g</vt:lpwstr>
  </property>
  <property fmtid="{D5CDD505-2E9C-101B-9397-08002B2CF9AE}" pid="694" name="Mendeley_Bookmark_OsSGR7o7mJ_11">
    <vt:lpwstr>iven": "Joshua R.", "parse-names": false, "suffix": "", "family": "Sanes", "dropping-particle": ""}, {"non-dropping-particle": "", "given": "Jeff W.", "parse-names": false, "suffix": "", "family": "Lichtman", "dropping-particle": ""}], "title": "Transgeni</vt:lpwstr>
  </property>
  <property fmtid="{D5CDD505-2E9C-101B-9397-08002B2CF9AE}" pid="695" name="Mendeley_Bookmark_OsSGR7o7mJ_12">
    <vt:lpwstr>c strategies for combinatorial expression of fluorescent proteins in the nervous system", "DOI": "10.1038/nature06293", "PMID": "17972876", "issue": "7166"}, "id": "ITEM-1"}, {"uris": ["http://www.mendeley.com/documents/?uuid=df06ddf9-bdb5-4d1f-b738-1e179</vt:lpwstr>
  </property>
  <property fmtid="{D5CDD505-2E9C-101B-9397-08002B2CF9AE}" pid="696" name="Mendeley_Bookmark_OsSGR7o7mJ_13">
    <vt:lpwstr>953ad1d"], "itemData": {"issued": {"date-parts": [["2015"]]}, "note": "talks about Brainbows use in neural connectivity and development studies", "container-title": "Genetics", "ISSN": "19432631", "type": "article-journal", "ISBN": "0016-6731", "volume": </vt:lpwstr>
  </property>
  <property fmtid="{D5CDD505-2E9C-101B-9397-08002B2CF9AE}" pid="697" name="Mendeley_Bookmark_OsSGR7o7mJ_14">
    <vt:lpwstr>"199", "abstract": "Brainbow is a genetic cell-labeling technique where hundreds of different hues can be generated by stochastic and combinatorial expression of a few spectrally distinct fluorescent proteins. Unique color profiles can be used as cellular</vt:lpwstr>
  </property>
  <property fmtid="{D5CDD505-2E9C-101B-9397-08002B2CF9AE}" pid="698" name="Mendeley_Bookmark_OsSGR7o7mJ_15">
    <vt:lpwstr> identification tags for multiple applications such as tracing axons through the nervous system, following individual cells during development, or analyzing cell lineage. In recent years, Brainbow and other combinatorial expression strategies have expande</vt:lpwstr>
  </property>
  <property fmtid="{D5CDD505-2E9C-101B-9397-08002B2CF9AE}" pid="699" name="Mendeley_Bookmark_OsSGR7o7mJ_16">
    <vt:lpwstr>d from the mouse nervous system to other model organisms and a wide variety of tissues. Particularly exciting is the application of Brainbow in lineage tracing, where this technique has been instrumental in parsing out complex cellular relationships durin</vt:lpwstr>
  </property>
  <property fmtid="{D5CDD505-2E9C-101B-9397-08002B2CF9AE}" pid="700" name="Mendeley_Bookmark_OsSGR7o7mJ_17">
    <vt:lpwstr>g organogenesis. Here we review recent findings, new technical improvements, and exciting potential genetic and genomic applications for harnessing this colorful technique in anatomical, developmental, and genetic studies.", "page": "293-306", "id": "ITEM</vt:lpwstr>
  </property>
  <property fmtid="{D5CDD505-2E9C-101B-9397-08002B2CF9AE}" pid="701" name="Mendeley_Bookmark_OsSGR7o7mJ_18">
    <vt:lpwstr>-2", "author": [{"non-dropping-particle": "", "given": "Tamily A.", "parse-names": false, "suffix": "", "family": "Weissman", "dropping-particle": ""}, {"non-dropping-particle": "", "given": "Y. Albert", "parse-names": false, "suffix": "", "family": "Pan"</vt:lpwstr>
  </property>
  <property fmtid="{D5CDD505-2E9C-101B-9397-08002B2CF9AE}" pid="702" name="Mendeley_Bookmark_OsSGR7o7mJ_19">
    <vt:lpwstr>, "dropping-particle": ""}], "title": "Brainbow: New resources and emerging biological applications for multicolor genetic labeling and analysis", "DOI": "10.1534/genetics.114.172510", "PMID": "25657347", "issue": "2"}, "id": "ITEM-2"}]}</vt:lpwstr>
  </property>
  <property fmtid="{D5CDD505-2E9C-101B-9397-08002B2CF9AE}" pid="703" name="Mendeley_Bookmark_OsSGR7o7mJ_2">
    <vt:lpwstr>, "properties": {"noteIndex": 0}, "citationItems": [{"uris": ["http://www.mendeley.com/documents/?uuid=b62fcd07-34b4-4e24-87e5-02277977ecf1"], "itemData": {"issued": {"date-parts": [["2007"]]}, "note": "original Brainbow paper", "container-title": "Nature</vt:lpwstr>
  </property>
  <property fmtid="{D5CDD505-2E9C-101B-9397-08002B2CF9AE}" pid="704" name="Mendeley_Bookmark_OsSGR7o7mJ_3">
    <vt:lpwstr>", "ISSN": "0028-0836", "type": "article-journal", "ISBN": "1476-4687 (Electronic)\\n0028-0836 (Linking)", "volume": "450", "abstract": "Detailed analysis of neuronal network architecture requires the development of new methods. Here we present strategies</vt:lpwstr>
  </property>
  <property fmtid="{D5CDD505-2E9C-101B-9397-08002B2CF9AE}" pid="705" name="Mendeley_Bookmark_OsSGR7o7mJ_4">
    <vt:lpwstr> to visualize synaptic circuits by genetically labelling neurons with multiple, distinct colours. In Brainbow transgenes, Cre/lox recombination is used to create a stochastic choice of expression between three or more fluorescent proteins (XFPs). Integrat</vt:lpwstr>
  </property>
  <property fmtid="{D5CDD505-2E9C-101B-9397-08002B2CF9AE}" pid="706" name="Mendeley_Bookmark_OsSGR7o7mJ_5">
    <vt:lpwstr>ion of tandem Brainbow copies in transgenic mice yielded combinatorial XFP expression, and thus many colours, thereby providing a way to distinguish adjacent neurons and visualize other cellular interactions. As a demonstration, we reconstructed hundreds </vt:lpwstr>
  </property>
  <property fmtid="{D5CDD505-2E9C-101B-9397-08002B2CF9AE}" pid="707" name="Mendeley_Bookmark_OsSGR7o7mJ_6">
    <vt:lpwstr>of neighbouring axons and multiple synaptic contacts in one small volume of a cerebellar lobe exhibiting approximately 90 colours. The expression in some lines also allowed us to map glial territories and follow glial cells and neurons over time in vivo. </vt:lpwstr>
  </property>
  <property fmtid="{D5CDD505-2E9C-101B-9397-08002B2CF9AE}" pid="708" name="Mendeley_Bookmark_OsSGR7o7mJ_7">
    <vt:lpwstr>The ability of the Brainbow system to label uniquely many individual cells within a population may facilitate the analysis of neuronal circuitry on a large scale.", "page": "56-62", "id": "ITEM-1", "author": [{"non-dropping-particle": "", "given": "Jean",</vt:lpwstr>
  </property>
  <property fmtid="{D5CDD505-2E9C-101B-9397-08002B2CF9AE}" pid="709" name="Mendeley_Bookmark_OsSGR7o7mJ_8">
    <vt:lpwstr> "parse-names": false, "suffix": "", "family": "Livet", "dropping-particle": ""}, {"non-dropping-particle": "", "given": "Tamily A.", "parse-names": false, "suffix": "", "family": "Weissman", "dropping-particle": ""}, {"non-dropping-particle": "", "given"</vt:lpwstr>
  </property>
  <property fmtid="{D5CDD505-2E9C-101B-9397-08002B2CF9AE}" pid="710" name="Mendeley_Bookmark_OsSGR7o7mJ_9">
    <vt:lpwstr>: "Hyuno", "parse-names": false, "suffix": "", "family": "Kang", "dropping-particle": ""}, {"non-dropping-particle": "", "given": "Ryan W.", "parse-names": false, "suffix": "", "family": "Draft", "dropping-particle": ""}, {"non-dropping-particle": "", "gi</vt:lpwstr>
  </property>
  <property fmtid="{D5CDD505-2E9C-101B-9397-08002B2CF9AE}" pid="711" name="Mendeley_Bookmark_P8TIwRenD2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712" name="Mendeley_Bookmark_P8TIwRenD2_10">
    <vt:lpwstr>es in zebrafish.", "page": "2835-2846", "id": "ITEM-1", "author": [{"non-dropping-particle": "", "given": "Y Albert", "parse-names": false, "suffix": "", "family": "Pan", "dropping-particle": ""}, {"non-dropping-particle": "", "given": "Tom", "parse-names</vt:lpwstr>
  </property>
  <property fmtid="{D5CDD505-2E9C-101B-9397-08002B2CF9AE}" pid="713" name="Mendeley_Bookmark_P8TIwRenD2_11">
    <vt:lpwstr>": false, "suffix": "", "family": "Freundlich", "dropping-particle": ""}, {"non-dropping-particle": "", "given": "Tamily a", "parse-names": false, "suffix": "", "family": "Weissman", "dropping-particle": ""}, {"non-dropping-particle": "", "given": "David"</vt:lpwstr>
  </property>
  <property fmtid="{D5CDD505-2E9C-101B-9397-08002B2CF9AE}" pid="714" name="Mendeley_Bookmark_P8TIwRenD2_12">
    <vt:lpwstr>, "parse-names": false, "suffix": "", "family": "Schoppik", "dropping-particle": ""}, {"non-dropping-particle": "", "given": "X Cindy", "parse-names": false, "suffix": "", "family": "Wang", "dropping-particle": ""}, {"non-dropping-particle": "", "given": </vt:lpwstr>
  </property>
  <property fmtid="{D5CDD505-2E9C-101B-9397-08002B2CF9AE}" pid="715" name="Mendeley_Bookmark_P8TIwRenD2_13">
    <vt:lpwstr>"Steve", "parse-names": false, "suffix": "", "family": "Zimmerman", "dropping-particle": ""}, {"non-dropping-particle": "", "given": "Brian", "parse-names": false, "suffix": "", "family": "Ciruna", "dropping-particle": ""}, {"non-dropping-particle": "", "</vt:lpwstr>
  </property>
  <property fmtid="{D5CDD505-2E9C-101B-9397-08002B2CF9AE}" pid="716" name="Mendeley_Bookmark_P8TIwRenD2_14">
    <vt:lpwstr>given": "Joshua R", "parse-names": false, "suffix": "", "family": "Sanes", "dropping-particle": ""}, {"non-dropping-particle": "", "given": "Jeff W", "parse-names": false, "suffix": "", "family": "Lichtman", "dropping-particle": ""}, {"non-dropping-partic</vt:lpwstr>
  </property>
  <property fmtid="{D5CDD505-2E9C-101B-9397-08002B2CF9AE}" pid="717" name="Mendeley_Bookmark_P8TIwRenD2_15">
    <vt:lpwstr>le": "", "given": "Alexander F", "parse-names": false, "suffix": "", "family": "Schier", "dropping-particle": ""}], "title": "Zebrabow: multispectral cell labeling for cell tracing and lineage analysis in zebrafish", "DOI": "10.1242/dev.094631", "PMID": "</vt:lpwstr>
  </property>
  <property fmtid="{D5CDD505-2E9C-101B-9397-08002B2CF9AE}" pid="718" name="Mendeley_Bookmark_P8TIwRenD2_16">
    <vt:lpwstr>23757414", "issue": "13"}, "id": "ITEM-1"}]}</vt:lpwstr>
  </property>
  <property fmtid="{D5CDD505-2E9C-101B-9397-08002B2CF9AE}" pid="719" name="Mendeley_Bookmark_P8TIwRenD2_2">
    <vt:lpwstr>ties": {"noteIndex": 0}, "citationItems": [{"uris": ["http://www.mendeley.com/documents/?uuid=8a94c3da-6e81-4eec-aea5-02f7fdb83b99"], "itemData": {"issued": {"date-parts": [["2013"]]}, "container-title": "Development", "ISSN": "1477-9129", "type": "articl</vt:lpwstr>
  </property>
  <property fmtid="{D5CDD505-2E9C-101B-9397-08002B2CF9AE}" pid="720" name="Mendeley_Bookmark_P8TIwRenD2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721" name="Mendeley_Bookmark_P8TIwRenD2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722" name="Mendeley_Bookmark_P8TIwRenD2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723" name="Mendeley_Bookmark_P8TIwRenD2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724" name="Mendeley_Bookmark_P8TIwRenD2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725" name="Mendeley_Bookmark_P8TIwRenD2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726" name="Mendeley_Bookmark_P8TIwRenD2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727" name="Mendeley_Bookmark_PLGfIbt3Rm_1">
    <vt:lpwstr>ADDIN CSL_CITATION {"schema": "https://github.com/citation-style-language/schema/raw/master/csl-citation.json", "mendeley": {"previouslyFormattedCitation": "&lt;sup&gt;41&lt;/sup&gt;", "plainTextFormattedCitation": "41", "formattedCitation": "&lt;sup&gt;41&lt;/sup&gt;"}, "proper</vt:lpwstr>
  </property>
  <property fmtid="{D5CDD505-2E9C-101B-9397-08002B2CF9AE}" pid="728" name="Mendeley_Bookmark_PLGfIbt3Rm_2">
    <vt:lpwstr>ties": {"noteIndex": 0}, "citationItems": [{"uris": ["http://www.mendeley.com/documents/?uuid=41f90f17-740c-4bde-b175-6188e1b0b7b0"], "itemData": {"issued": {"date-parts": [["2017"]]}, "publisher-place": "Vienna, Austria", "type": "article", "id": "ITEM-1</vt:lpwstr>
  </property>
  <property fmtid="{D5CDD505-2E9C-101B-9397-08002B2CF9AE}" pid="729" name="Mendeley_Bookmark_PLGfIbt3Rm_3">
    <vt:lpwstr>", "author": [{"non-dropping-particle": "", "given": "R Core", "parse-names": false, "suffix": "", "family": "Team", "dropping-particle": ""}], "title": "R: A language and environment for statistical computing.", "publisher": "R Foundation for Statistical</vt:lpwstr>
  </property>
  <property fmtid="{D5CDD505-2E9C-101B-9397-08002B2CF9AE}" pid="730" name="Mendeley_Bookmark_PLGfIbt3Rm_4">
    <vt:lpwstr> Computing"}, "id": "ITEM-1"}]}</vt:lpwstr>
  </property>
  <property fmtid="{D5CDD505-2E9C-101B-9397-08002B2CF9AE}" pid="731" name="Mendeley_Bookmark_PkjE7iLQjM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732" name="Mendeley_Bookmark_PkjE7iLQjM_2">
    <vt:lpwstr>ties": {"noteIndex": 0}, "citationItems": [{"uris": ["http://www.mendeley.com/documents/?uuid=68a89c3e-7ea8-394f-b1a9-a6f2011e6322"], "itemData": {"issued": {"date-parts": [["2019", "5"]]}, "page": "130-140", "id": "ITEM-1", "ISSN": "00121606", "author": </vt:lpwstr>
  </property>
  <property fmtid="{D5CDD505-2E9C-101B-9397-08002B2CF9AE}" pid="733" name="Mendeley_Bookmark_PkjE7iLQjM_3">
    <vt:lpwstr>[{"non-dropping-particle": "", "given": "Nicole L.", "parse-names": false, "suffix": "", "family": "Brockway", "dropping-particle": ""}, {"non-dropping-particle": "", "given": "Zoe T.", "parse-names": false, "suffix": "", "family": "Cook", "dropping-parti</vt:lpwstr>
  </property>
  <property fmtid="{D5CDD505-2E9C-101B-9397-08002B2CF9AE}" pid="734" name="Mendeley_Bookmark_PkjE7iLQjM_4">
    <vt:lpwstr>cle": ""}, {"non-dropping-particle": "", "given": "Maritte J.", "parse-names": false, "suffix": "", "family": "O'Gallagher", "dropping-particle": ""}, {"non-dropping-particle": "", "given": "Zachary J.C.", "parse-names": false, "suffix": "", "family": "To</vt:lpwstr>
  </property>
  <property fmtid="{D5CDD505-2E9C-101B-9397-08002B2CF9AE}" pid="735" name="Mendeley_Bookmark_PkjE7iLQjM_5">
    <vt:lpwstr>bias", "dropping-particle": ""}, {"non-dropping-particle": "", "given": "Mako", "parse-names": false, "suffix": "", "family": "Gedi", "dropping-particle": ""}, {"non-dropping-particle": "", "given": "Kristine M.", "parse-names": false, "suffix": "", "fami</vt:lpwstr>
  </property>
  <property fmtid="{D5CDD505-2E9C-101B-9397-08002B2CF9AE}" pid="736" name="Mendeley_Bookmark_PkjE7iLQjM_6">
    <vt:lpwstr>ly": "Carey", "dropping-particle": ""}, {"non-dropping-particle": "", "given": "Vivek K.", "parse-names": false, "suffix": "", "family": "Unni", "dropping-particle": ""}, {"non-dropping-particle": "", "given": "Y. Albert", "parse-names": false, "suffix": </vt:lpwstr>
  </property>
  <property fmtid="{D5CDD505-2E9C-101B-9397-08002B2CF9AE}" pid="737" name="Mendeley_Bookmark_PkjE7iLQjM_7">
    <vt:lpwstr>"", "family": "Pan", "dropping-particle": ""}, {"non-dropping-particle": "", "given": "Margaret R.", "parse-names": false, "suffix": "", "family": "Metz", "dropping-particle": ""}, {"non-dropping-particle": "", "given": "Tamily A.", "parse-names": false, </vt:lpwstr>
  </property>
  <property fmtid="{D5CDD505-2E9C-101B-9397-08002B2CF9AE}" pid="738" name="Mendeley_Bookmark_PkjE7iLQjM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739" name="Mendeley_Bookmark_PkjE7iLQjM_9">
    <vt:lpwstr> "10.1016/j.ydbio.2019.05.006", "volume": "453", "issue": "2", "container-title": "Developmental Biology"}, "id": "ITEM-1"}]}</vt:lpwstr>
  </property>
  <property fmtid="{D5CDD505-2E9C-101B-9397-08002B2CF9AE}" pid="740" name="Mendeley_Bookmark_RjA8QTerBf_1">
    <vt:lpwstr>ADDIN CSL_CITATION {"schema": "https://github.com/citation-style-language/schema/raw/master/csl-citation.json", "mendeley": {"previouslyFormattedCitation": "&lt;sup&gt;38,40&lt;/sup&gt;", "plainTextFormattedCitation": "38,40", "formattedCitation": "&lt;sup&gt;38,40&lt;/sup&gt;"}</vt:lpwstr>
  </property>
  <property fmtid="{D5CDD505-2E9C-101B-9397-08002B2CF9AE}" pid="741" name="Mendeley_Bookmark_RjA8QTerBf_10">
    <vt:lpwstr>njection. Briefly, eggs are collected immediately after being laid and lined up against a microscope slide in a Petri dish. Next, a fine-tipped needle loaded with injection material is connected to a microinjector and an air source, and the microinjector </vt:lpwstr>
  </property>
  <property fmtid="{D5CDD505-2E9C-101B-9397-08002B2CF9AE}" pid="742" name="Mendeley_Bookmark_RjA8QTerBf_11">
    <vt:lpwstr>controls are adjusted to produce a desirable injection volume. Finally, the needle is plunged into the embryo's yolk and the morpholino or mRNA is expelled.", "id": "ITEM-2"}, "id": "ITEM-2"}]}</vt:lpwstr>
  </property>
  <property fmtid="{D5CDD505-2E9C-101B-9397-08002B2CF9AE}" pid="743" name="Mendeley_Bookmark_RjA8QTerBf_2">
    <vt:lpwstr>, "properties": {"noteIndex": 0}, "citationItems": [{"uris": ["http://www.mendeley.com/documents/?uuid=6fccd7a6-8b31-3a49-aa69-62e143cd9dc3"], "itemData": {"issued": {"date-parts": [["2002"]]}, "type": "book", "id": "ITEM-1", "number-of-pages": "303", "au</vt:lpwstr>
  </property>
  <property fmtid="{D5CDD505-2E9C-101B-9397-08002B2CF9AE}" pid="744" name="Mendeley_Bookmark_RjA8QTerBf_3">
    <vt:lpwstr>thor": [{"non-dropping-particle": "", "given": "Christiane", "parse-names": false, "suffix": "", "family": "Nusslein-Volhard", "dropping-particle": ""}, {"non-dropping-particle": "", "given": "Ralf", "parse-names": false, "suffix": "", "family": "Dahm", "</vt:lpwstr>
  </property>
  <property fmtid="{D5CDD505-2E9C-101B-9397-08002B2CF9AE}" pid="745" name="Mendeley_Bookmark_RjA8QTerBf_4">
    <vt:lpwstr>dropping-particle": ""}], "title": "Zebrafish", "publisher": "Oxford University Press"}, "id": "ITEM-1"}, {"uris": ["http://www.mendeley.com/documents/?uuid=0214464d-fa22-3fff-b1b9-1ccbc5c94a15"], "itemData": {"issued": {"date-parts": [["2009", "3", "9"]]</vt:lpwstr>
  </property>
  <property fmtid="{D5CDD505-2E9C-101B-9397-08002B2CF9AE}" pid="746" name="Mendeley_Bookmark_RjA8QTerBf_5">
    <vt:lpwstr>}, "page": "e1115", "container-title": "Journal of Visualized Experiments", "ISSN": "1940-087X", "author": [{"non-dropping-particle": "", "given": "Jonathan N.", "parse-names": false, "suffix": "", "family": "Rosen", "dropping-particle": ""}, {"non-droppi</vt:lpwstr>
  </property>
  <property fmtid="{D5CDD505-2E9C-101B-9397-08002B2CF9AE}" pid="747" name="Mendeley_Bookmark_RjA8QTerBf_6">
    <vt:lpwstr>ng-particle": "", "given": "Michael F.", "parse-names": false, "suffix": "", "family": "Sweeney", "dropping-particle": ""}, {"non-dropping-particle": "", "given": "John D.", "parse-names": false, "suffix": "", "family": "Mably", "dropping-particle": ""}],</vt:lpwstr>
  </property>
  <property fmtid="{D5CDD505-2E9C-101B-9397-08002B2CF9AE}" pid="748" name="Mendeley_Bookmark_RjA8QTerBf_7">
    <vt:lpwstr> "title": "Microinjection of Zebrafish Embryos to Analyze Gene Function", "type": "article-journal", "DOI": "10.3791/1115", "volume": "25", "abstract": "One of the advantages of studying zebrafish is the ease and speed of manipulating protein levels in th</vt:lpwstr>
  </property>
  <property fmtid="{D5CDD505-2E9C-101B-9397-08002B2CF9AE}" pid="749" name="Mendeley_Bookmark_RjA8QTerBf_8">
    <vt:lpwstr>e embryo. Morpholinos, which are synthetic oligonucleotides with antisense complementarity to target RNAs, can be added to the embryo to reduce the expression of a particular gene product. Conversely, processed mRNA can be added to the embryo to increase </vt:lpwstr>
  </property>
  <property fmtid="{D5CDD505-2E9C-101B-9397-08002B2CF9AE}" pid="750" name="Mendeley_Bookmark_RjA8QTerBf_9">
    <vt:lpwstr>levels of a gene product. The vehicle for adding either mRNA or morpholino to an embryo is microinjection. Microinjection is efficient and rapid, allowing for the injection of hundreds of embryos per hour. This video shows all the steps involved in microi</vt:lpwstr>
  </property>
  <property fmtid="{D5CDD505-2E9C-101B-9397-08002B2CF9AE}" pid="751" name="Mendeley_Bookmark_SOU6ubf2sF_1">
    <vt:lpwstr>ADDIN CSL_CITATION {"schema": "https://github.com/citation-style-language/schema/raw/master/csl-citation.json", "mendeley": {"previouslyFormattedCitation": "&lt;sup&gt;47&lt;/sup&gt;", "plainTextFormattedCitation": "47", "formattedCitation": "&lt;sup&gt;47&lt;/sup&gt;"}, "proper</vt:lpwstr>
  </property>
  <property fmtid="{D5CDD505-2E9C-101B-9397-08002B2CF9AE}" pid="752" name="Mendeley_Bookmark_SOU6ubf2sF_2">
    <vt:lpwstr>ties": {"noteIndex": 0}, "citationItems": [{"uris": ["http://www.mendeley.com/documents/?uuid=ae6a2754-6860-35d5-9cd4-1a7c2f110c60"], "itemData": {"issued": {"date-parts": [["2008", "8", "1"]]}, "container-title": "Development, Growth &amp; Differentiation", </vt:lpwstr>
  </property>
  <property fmtid="{D5CDD505-2E9C-101B-9397-08002B2CF9AE}" pid="753" name="Mendeley_Bookmark_SOU6ubf2sF_3">
    <vt:lpwstr>"ISSN": "00121592", "issue": "6", "DOI": "10.1111/j.1440-169X.2008.01038.x", "volume": "50", "page": "401-406", "id": "ITEM-1", "author": [{"non-dropping-particle": "", "given": "Wataru", "parse-names": false, "suffix": "", "family": "Shoji", "dropping-pa</vt:lpwstr>
  </property>
  <property fmtid="{D5CDD505-2E9C-101B-9397-08002B2CF9AE}" pid="754" name="Mendeley_Bookmark_SOU6ubf2sF_4">
    <vt:lpwstr>rticle": ""}, {"non-dropping-particle": "", "given": "Mika", "parse-names": false, "suffix": "", "family": "Sato-Maeda", "dropping-particle": ""}], "title": "Application of heat shock promoter in transgenic zebrafish", "publisher": "Blackwell Publishing A</vt:lpwstr>
  </property>
  <property fmtid="{D5CDD505-2E9C-101B-9397-08002B2CF9AE}" pid="755" name="Mendeley_Bookmark_SOU6ubf2sF_5">
    <vt:lpwstr>sia", "type": "article-journal"}, "id": "ITEM-1"}]}</vt:lpwstr>
  </property>
  <property fmtid="{D5CDD505-2E9C-101B-9397-08002B2CF9AE}" pid="756" name="Mendeley_Bookmark_SQ5kqXN9ok_1">
    <vt:lpwstr>ADDIN CSL_CITATION {"schema": "https://github.com/citation-style-language/schema/raw/master/csl-citation.json", "mendeley": {"previouslyFormattedCitation": "&lt;sup&gt;11,28&lt;/sup&gt;", "plainTextFormattedCitation": "11,28", "formattedCitation": "&lt;sup&gt;11,28&lt;/sup&gt;"}</vt:lpwstr>
  </property>
  <property fmtid="{D5CDD505-2E9C-101B-9397-08002B2CF9AE}" pid="757" name="Mendeley_Bookmark_SQ5kqXN9ok_10">
    <vt:lpwstr>e": ""}, {"non-dropping-particle": "", "given": "Zachary J.C.", "parse-names": false, "suffix": "", "family": "Tobias", "dropping-particle": ""}, {"non-dropping-particle": "", "given": "Mako", "parse-names": false, "suffix": "", "family": "Gedi", "droppin</vt:lpwstr>
  </property>
  <property fmtid="{D5CDD505-2E9C-101B-9397-08002B2CF9AE}" pid="758" name="Mendeley_Bookmark_SQ5kqXN9ok_11">
    <vt:lpwstr>g-particle": ""}, {"non-dropping-particle": "", "given": "Kristine M.", "parse-names": false, "suffix": "", "family": "Carey", "dropping-particle": ""}, {"non-dropping-particle": "", "given": "Vivek K.", "parse-names": false, "suffix": "", "family": "Unni</vt:lpwstr>
  </property>
  <property fmtid="{D5CDD505-2E9C-101B-9397-08002B2CF9AE}" pid="759" name="Mendeley_Bookmark_SQ5kqXN9ok_12">
    <vt:lpwstr>", "dropping-particle": ""}, {"non-dropping-particle": "", "given": "Y. Albert", "parse-names": false, "suffix": "", "family": "Pan", "dropping-particle": ""}, {"non-dropping-particle": "", "given": "Margaret R.", "parse-names": false, "suffix": "", "fami</vt:lpwstr>
  </property>
  <property fmtid="{D5CDD505-2E9C-101B-9397-08002B2CF9AE}" pid="760" name="Mendeley_Bookmark_SQ5kqXN9ok_13">
    <vt:lpwstr>ly": "Metz", "dropping-particle": ""}, {"non-dropping-particle": "", "given": "Tamily A.", "parse-names": false, "suffix": "", "family": "Weissman", "dropping-particle": ""}], "title": "Multicolor lineage tracing using in vivo time-lapse imaging reveals c</vt:lpwstr>
  </property>
  <property fmtid="{D5CDD505-2E9C-101B-9397-08002B2CF9AE}" pid="761" name="Mendeley_Bookmark_SQ5kqXN9ok_14">
    <vt:lpwstr>oordinated death of clonally related cells in the developing vertebrate brain", "type": "article-journal", "DOI": "10.1016/j.ydbio.2019.05.006", "volume": "453", "issue": "2", "container-title": "Developmental Biology"}, "id": "ITEM-2"}]}</vt:lpwstr>
  </property>
  <property fmtid="{D5CDD505-2E9C-101B-9397-08002B2CF9AE}" pid="762" name="Mendeley_Bookmark_SQ5kqXN9ok_2">
    <vt:lpwstr>, "properties": {"noteIndex": 0}, "citationItems": [{"uris": ["http://www.mendeley.com/documents/?uuid=8664ec81-68d0-3937-b531-eff172ba3169"], "itemData": {"issued": {"date-parts": [["2000"]]}, "page": "1953-1960", "id": "ITEM-1", "author": [{"non-droppin</vt:lpwstr>
  </property>
  <property fmtid="{D5CDD505-2E9C-101B-9397-08002B2CF9AE}" pid="763" name="Mendeley_Bookmark_SQ5kqXN9ok_3">
    <vt:lpwstr>g-particle": "", "given": "Mary C.", "parse-names": false, "suffix": "", "family": "Halloran", "dropping-particle": ""}, {"non-dropping-particle": "", "given": "Mika", "parse-names": false, "suffix": "", "family": "Sato-Maeda", "dropping-particle": ""}, {</vt:lpwstr>
  </property>
  <property fmtid="{D5CDD505-2E9C-101B-9397-08002B2CF9AE}" pid="764" name="Mendeley_Bookmark_SQ5kqXN9ok_4">
    <vt:lpwstr>"non-dropping-particle": "", "given": "James T.", "parse-names": false, "suffix": "", "family": "Warren", "dropping-particle": ""}, {"non-dropping-particle": "", "given": "Fengyun", "parse-names": false, "suffix": "", "family": "Su", "dropping-particle": </vt:lpwstr>
  </property>
  <property fmtid="{D5CDD505-2E9C-101B-9397-08002B2CF9AE}" pid="765" name="Mendeley_Bookmark_SQ5kqXN9ok_5">
    <vt:lpwstr>""}, {"non-dropping-particle": "", "given": "Zsolt", "parse-names": false, "suffix": "", "family": "Lele", "dropping-particle": ""}, {"non-dropping-particle": "", "given": "Patrick H.", "parse-names": false, "suffix": "", "family": "Krone", "dropping-part</vt:lpwstr>
  </property>
  <property fmtid="{D5CDD505-2E9C-101B-9397-08002B2CF9AE}" pid="766" name="Mendeley_Bookmark_SQ5kqXN9ok_6">
    <vt:lpwstr>icle": ""}, {"non-dropping-particle": "", "given": "John", "parse-names": false, "suffix": "", "family": "Kuwada", "dropping-particle": ""}, {"non-dropping-particle": "", "given": "Wataru", "parse-names": false, "suffix": "", "family": "Shoji", "dropping-</vt:lpwstr>
  </property>
  <property fmtid="{D5CDD505-2E9C-101B-9397-08002B2CF9AE}" pid="767" name="Mendeley_Bookmark_SQ5kqXN9ok_7">
    <vt:lpwstr>particle": ""}], "title": "Laser-targeted gene expression", "volume": "127", "type": "article-journal", "container-title": "Development"}, "id": "ITEM-1"}, {"uris": ["http://www.mendeley.com/documents/?uuid=68a89c3e-7ea8-394f-b1a9-a6f2011e6322"], "itemDat</vt:lpwstr>
  </property>
  <property fmtid="{D5CDD505-2E9C-101B-9397-08002B2CF9AE}" pid="768" name="Mendeley_Bookmark_SQ5kqXN9ok_8">
    <vt:lpwstr>a": {"issued": {"date-parts": [["2019", "5"]]}, "page": "130-140", "id": "ITEM-2", "ISSN": "00121606", "author": [{"non-dropping-particle": "", "given": "Nicole L.", "parse-names": false, "suffix": "", "family": "Brockway", "dropping-particle": ""}, {"non</vt:lpwstr>
  </property>
  <property fmtid="{D5CDD505-2E9C-101B-9397-08002B2CF9AE}" pid="769" name="Mendeley_Bookmark_SQ5kqXN9ok_9">
    <vt:lpwstr>-dropping-particle": "", "given": "Zoe T.", "parse-names": false, "suffix": "", "family": "Cook", "dropping-particle": ""}, {"non-dropping-particle": "", "given": "Maritte J.", "parse-names": false, "suffix": "", "family": "O'Gallagher", "dropping-particl</vt:lpwstr>
  </property>
  <property fmtid="{D5CDD505-2E9C-101B-9397-08002B2CF9AE}" pid="770" name="Mendeley_Bookmark_T6co4h0EzC_1">
    <vt:lpwstr>ADDIN CSL_CITATION {"schema": "https://github.com/citation-style-language/schema/raw/master/csl-citation.json", "mendeley": {"previouslyFormattedCitation": "&lt;sup&gt;38,39&lt;/sup&gt;", "plainTextFormattedCitation": "38,39", "formattedCitation": "&lt;sup&gt;38,39&lt;/sup&gt;"}</vt:lpwstr>
  </property>
  <property fmtid="{D5CDD505-2E9C-101B-9397-08002B2CF9AE}" pid="771" name="Mendeley_Bookmark_T6co4h0EzC_2">
    <vt:lpwstr>, "properties": {"noteIndex": 0}, "citationItems": [{"uris": ["http://www.mendeley.com/documents/?uuid=6fccd7a6-8b31-3a49-aa69-62e143cd9dc3"], "itemData": {"issued": {"date-parts": [["2002"]]}, "type": "book", "id": "ITEM-1", "number-of-pages": "303", "au</vt:lpwstr>
  </property>
  <property fmtid="{D5CDD505-2E9C-101B-9397-08002B2CF9AE}" pid="772" name="Mendeley_Bookmark_T6co4h0EzC_3">
    <vt:lpwstr>thor": [{"non-dropping-particle": "", "given": "Christiane", "parse-names": false, "suffix": "", "family": "Nusslein-Volhard", "dropping-particle": ""}, {"non-dropping-particle": "", "given": "Ralf", "parse-names": false, "suffix": "", "family": "Dahm", "</vt:lpwstr>
  </property>
  <property fmtid="{D5CDD505-2E9C-101B-9397-08002B2CF9AE}" pid="773" name="Mendeley_Bookmark_T6co4h0EzC_4">
    <vt:lpwstr>dropping-particle": ""}], "title": "Zebrafish", "publisher": "Oxford University Press"}, "id": "ITEM-1"}, {"uris": ["http://www.mendeley.com/documents/?uuid=58db40df-834c-368c-9bed-ab9bfc0df166"], "itemData": {"issued": {"date-parts": [["2012", "6", "1"]]</vt:lpwstr>
  </property>
  <property fmtid="{D5CDD505-2E9C-101B-9397-08002B2CF9AE}" pid="774" name="Mendeley_Bookmark_T6co4h0EzC_5">
    <vt:lpwstr>}, "container-title": "ILAR Journal", "ISSN": "1084-2020", "issue": "2", "DOI": "10.1093/ilar.53.2.161", "volume": "53", "page": "161-168", "id": "ITEM-2", "author": [{"non-dropping-particle": "", "given": "A.", "parse-names": false, "suffix": "", "family</vt:lpwstr>
  </property>
  <property fmtid="{D5CDD505-2E9C-101B-9397-08002B2CF9AE}" pid="775" name="Mendeley_Bookmark_T6co4h0EzC_6">
    <vt:lpwstr>": "Nasiadka", "dropping-particle": ""}, {"non-dropping-particle": "", "given": "M. D.", "parse-names": false, "suffix": "", "family": "Clark", "dropping-particle": ""}], "title": "Zebrafish Breeding in the Laboratory Environment", "publisher": "Narnia", </vt:lpwstr>
  </property>
  <property fmtid="{D5CDD505-2E9C-101B-9397-08002B2CF9AE}" pid="776" name="Mendeley_Bookmark_T6co4h0EzC_7">
    <vt:lpwstr>"type": "article-journal"}, "id": "ITEM-2"}]}</vt:lpwstr>
  </property>
  <property fmtid="{D5CDD505-2E9C-101B-9397-08002B2CF9AE}" pid="777" name="Mendeley_Bookmark_TBVVZVGwe0_1">
    <vt:lpwstr>ADDIN CSL_CITATION {"schema": "https://github.com/citation-style-language/schema/raw/master/csl-citation.json", "mendeley": {"previouslyFormattedCitation": "&lt;sup&gt;47&lt;/sup&gt;", "plainTextFormattedCitation": "47", "formattedCitation": "&lt;sup&gt;47&lt;/sup&gt;"}, "proper</vt:lpwstr>
  </property>
  <property fmtid="{D5CDD505-2E9C-101B-9397-08002B2CF9AE}" pid="778" name="Mendeley_Bookmark_TBVVZVGwe0_2">
    <vt:lpwstr>ties": {"noteIndex": 0}, "citationItems": [{"uris": ["http://www.mendeley.com/documents/?uuid=ae6a2754-6860-35d5-9cd4-1a7c2f110c60"], "itemData": {"issued": {"date-parts": [["2008", "8", "1"]]}, "container-title": "Development, Growth &amp; Differentiation", </vt:lpwstr>
  </property>
  <property fmtid="{D5CDD505-2E9C-101B-9397-08002B2CF9AE}" pid="779" name="Mendeley_Bookmark_TBVVZVGwe0_3">
    <vt:lpwstr>"ISSN": "00121592", "issue": "6", "DOI": "10.1111/j.1440-169X.2008.01038.x", "volume": "50", "page": "401-406", "id": "ITEM-1", "author": [{"non-dropping-particle": "", "given": "Wataru", "parse-names": false, "suffix": "", "family": "Shoji", "dropping-pa</vt:lpwstr>
  </property>
  <property fmtid="{D5CDD505-2E9C-101B-9397-08002B2CF9AE}" pid="780" name="Mendeley_Bookmark_TBVVZVGwe0_4">
    <vt:lpwstr>rticle": ""}, {"non-dropping-particle": "", "given": "Mika", "parse-names": false, "suffix": "", "family": "Sato-Maeda", "dropping-particle": ""}], "title": "Application of heat shock promoter in transgenic zebrafish", "publisher": "Blackwell Publishing A</vt:lpwstr>
  </property>
  <property fmtid="{D5CDD505-2E9C-101B-9397-08002B2CF9AE}" pid="781" name="Mendeley_Bookmark_TBVVZVGwe0_5">
    <vt:lpwstr>sia", "type": "article-journal"}, "id": "ITEM-1"}]}</vt:lpwstr>
  </property>
  <property fmtid="{D5CDD505-2E9C-101B-9397-08002B2CF9AE}" pid="782" name="Mendeley_Bookmark_TDBt3qNvmk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783" name="Mendeley_Bookmark_TDBt3qNvmk_10">
    <vt:lpwstr>"}, {"non-dropping-particle": "", "given": "Z.J.C.", "parse-names": false, "suffix": "", "family": "Tobias", "dropping-particle": ""}, {"non-dropping-particle": "", "given": "J.", "parse-names": false, "suffix": "", "family": "Pajarla", "dropping-particle</vt:lpwstr>
  </property>
  <property fmtid="{D5CDD505-2E9C-101B-9397-08002B2CF9AE}" pid="784" name="Mendeley_Bookmark_TDBt3qNvmk_11">
    <vt:lpwstr>": ""}, {"non-dropping-particle": "", "given": "I.S.", "parse-names": false, "suffix": "", "family": "Boardman", "dropping-particle": ""}, {"non-dropping-particle": "", "given": "H.", "parse-names": false, "suffix": "", "family": "Ippolito", "dropping-par</vt:lpwstr>
  </property>
  <property fmtid="{D5CDD505-2E9C-101B-9397-08002B2CF9AE}" pid="785" name="Mendeley_Bookmark_TDBt3qNvmk_12">
    <vt:lpwstr>ticle": ""}, {"non-dropping-particle": "", "given": "S.N.", "parse-names": false, "suffix": "", "family": "Nkoula", "dropping-particle": ""}, {"non-dropping-particle": "", "given": "T.A.", "parse-names": false, "suffix": "", "family": "Weissman", "droppin</vt:lpwstr>
  </property>
  <property fmtid="{D5CDD505-2E9C-101B-9397-08002B2CF9AE}" pid="786" name="Mendeley_Bookmark_TDBt3qNvmk_13">
    <vt:lpwstr>g-particle": ""}], "title": "Combining near-infrared fluorescence with Brainbow to visualize expression of specific genes within a multicolor context", "DOI": "10.1091/mbc.E18-06-0340", "issue": "4"}, "id": "ITEM-1"}]}</vt:lpwstr>
  </property>
  <property fmtid="{D5CDD505-2E9C-101B-9397-08002B2CF9AE}" pid="787" name="Mendeley_Bookmark_TDBt3qNvmk_2">
    <vt:lpwstr>ties": {"noteIndex": 0}, "citationItems": [{"uris": ["http://www.mendeley.com/documents/?uuid=6a88f3b3-7920-3c99-a48c-44da70e2faad"], "itemData": {"issued": {"date-parts": [["2019"]]}, "container-title": "Molecular Biology of the Cell", "ISSN": "19394586"</vt:lpwstr>
  </property>
  <property fmtid="{D5CDD505-2E9C-101B-9397-08002B2CF9AE}" pid="788" name="Mendeley_Bookmark_TDBt3qNvmk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789" name="Mendeley_Bookmark_TDBt3qNvmk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790" name="Mendeley_Bookmark_TDBt3qNvmk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791" name="Mendeley_Bookmark_TDBt3qNvmk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792" name="Mendeley_Bookmark_TDBt3qNvmk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793" name="Mendeley_Bookmark_TDBt3qNvmk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794" name="Mendeley_Bookmark_TDBt3qNvmk_9">
    <vt:lpwstr>[{"non-dropping-particle": "", "given": "Z.T.", "parse-names": false, "suffix": "", "family": "Cook", "dropping-particle": ""}, {"non-dropping-particle": "", "given": "N.L.", "parse-names": false, "suffix": "", "family": "Brockway", "dropping-particle": "</vt:lpwstr>
  </property>
  <property fmtid="{D5CDD505-2E9C-101B-9397-08002B2CF9AE}" pid="795" name="Mendeley_Bookmark_TaoWOgdaJo_1">
    <vt:lpwstr>ADDIN CSL_CITATION {"schema": "https://github.com/citation-style-language/schema/raw/master/csl-citation.json", "mendeley": {"previouslyFormattedCitation": "&lt;sup&gt;38,40&lt;/sup&gt;", "plainTextFormattedCitation": "38,40", "formattedCitation": "&lt;sup&gt;38,40&lt;/sup&gt;"}</vt:lpwstr>
  </property>
  <property fmtid="{D5CDD505-2E9C-101B-9397-08002B2CF9AE}" pid="796" name="Mendeley_Bookmark_TaoWOgdaJo_10">
    <vt:lpwstr>njection. Briefly, eggs are collected immediately after being laid and lined up against a microscope slide in a Petri dish. Next, a fine-tipped needle loaded with injection material is connected to a microinjector and an air source, and the microinjector </vt:lpwstr>
  </property>
  <property fmtid="{D5CDD505-2E9C-101B-9397-08002B2CF9AE}" pid="797" name="Mendeley_Bookmark_TaoWOgdaJo_11">
    <vt:lpwstr>controls are adjusted to produce a desirable injection volume. Finally, the needle is plunged into the embryo's yolk and the morpholino or mRNA is expelled.", "id": "ITEM-2"}, "id": "ITEM-2"}]}</vt:lpwstr>
  </property>
  <property fmtid="{D5CDD505-2E9C-101B-9397-08002B2CF9AE}" pid="798" name="Mendeley_Bookmark_TaoWOgdaJo_2">
    <vt:lpwstr>, "properties": {"noteIndex": 0}, "citationItems": [{"uris": ["http://www.mendeley.com/documents/?uuid=6fccd7a6-8b31-3a49-aa69-62e143cd9dc3"], "itemData": {"issued": {"date-parts": [["2002"]]}, "type": "book", "id": "ITEM-1", "number-of-pages": "303", "au</vt:lpwstr>
  </property>
  <property fmtid="{D5CDD505-2E9C-101B-9397-08002B2CF9AE}" pid="799" name="Mendeley_Bookmark_TaoWOgdaJo_3">
    <vt:lpwstr>thor": [{"non-dropping-particle": "", "given": "Christiane", "parse-names": false, "suffix": "", "family": "Nusslein-Volhard", "dropping-particle": ""}, {"non-dropping-particle": "", "given": "Ralf", "parse-names": false, "suffix": "", "family": "Dahm", "</vt:lpwstr>
  </property>
  <property fmtid="{D5CDD505-2E9C-101B-9397-08002B2CF9AE}" pid="800" name="Mendeley_Bookmark_TaoWOgdaJo_4">
    <vt:lpwstr>dropping-particle": ""}], "title": "Zebrafish", "publisher": "Oxford University Press"}, "id": "ITEM-1"}, {"uris": ["http://www.mendeley.com/documents/?uuid=0214464d-fa22-3fff-b1b9-1ccbc5c94a15"], "itemData": {"issued": {"date-parts": [["2009", "3", "9"]]</vt:lpwstr>
  </property>
  <property fmtid="{D5CDD505-2E9C-101B-9397-08002B2CF9AE}" pid="801" name="Mendeley_Bookmark_TaoWOgdaJo_5">
    <vt:lpwstr>}, "page": "e1115", "container-title": "Journal of Visualized Experiments", "ISSN": "1940-087X", "author": [{"non-dropping-particle": "", "given": "Jonathan N.", "parse-names": false, "suffix": "", "family": "Rosen", "dropping-particle": ""}, {"non-droppi</vt:lpwstr>
  </property>
  <property fmtid="{D5CDD505-2E9C-101B-9397-08002B2CF9AE}" pid="802" name="Mendeley_Bookmark_TaoWOgdaJo_6">
    <vt:lpwstr>ng-particle": "", "given": "Michael F.", "parse-names": false, "suffix": "", "family": "Sweeney", "dropping-particle": ""}, {"non-dropping-particle": "", "given": "John D.", "parse-names": false, "suffix": "", "family": "Mably", "dropping-particle": ""}],</vt:lpwstr>
  </property>
  <property fmtid="{D5CDD505-2E9C-101B-9397-08002B2CF9AE}" pid="803" name="Mendeley_Bookmark_TaoWOgdaJo_7">
    <vt:lpwstr> "title": "Microinjection of Zebrafish Embryos to Analyze Gene Function", "type": "article-journal", "DOI": "10.3791/1115", "volume": "25", "abstract": "One of the advantages of studying zebrafish is the ease and speed of manipulating protein levels in th</vt:lpwstr>
  </property>
  <property fmtid="{D5CDD505-2E9C-101B-9397-08002B2CF9AE}" pid="804" name="Mendeley_Bookmark_TaoWOgdaJo_8">
    <vt:lpwstr>e embryo. Morpholinos, which are synthetic oligonucleotides with antisense complementarity to target RNAs, can be added to the embryo to reduce the expression of a particular gene product. Conversely, processed mRNA can be added to the embryo to increase </vt:lpwstr>
  </property>
  <property fmtid="{D5CDD505-2E9C-101B-9397-08002B2CF9AE}" pid="805" name="Mendeley_Bookmark_TaoWOgdaJo_9">
    <vt:lpwstr>levels of a gene product. The vehicle for adding either mRNA or morpholino to an embryo is microinjection. Microinjection is efficient and rapid, allowing for the injection of hundreds of embryos per hour. This video shows all the steps involved in microi</vt:lpwstr>
  </property>
  <property fmtid="{D5CDD505-2E9C-101B-9397-08002B2CF9AE}" pid="806" name="Mendeley_Bookmark_VOD4L0psnh_1">
    <vt:lpwstr>ADDIN CSL_CITATION {"schema": "https://github.com/citation-style-language/schema/raw/master/csl-citation.json", "mendeley": {"previouslyFormattedCitation": "&lt;sup&gt;11,15,17\u201327&lt;/sup&gt;", "plainTextFormattedCitation": "11,15,17\u201327", "formattedCitation</vt:lpwstr>
  </property>
  <property fmtid="{D5CDD505-2E9C-101B-9397-08002B2CF9AE}" pid="807" name="Mendeley_Bookmark_VOD4L0psnh_10">
    <vt:lpwstr> color-based anatomical and lineage analyses in zebrafish.", "page": "2835-2846", "id": "ITEM-1", "author": [{"non-dropping-particle": "", "given": "Y Albert", "parse-names": false, "suffix": "", "family": "Pan", "dropping-particle": ""}, {"non-dropping-p</vt:lpwstr>
  </property>
  <property fmtid="{D5CDD505-2E9C-101B-9397-08002B2CF9AE}" pid="808" name="Mendeley_Bookmark_VOD4L0psnh_100">
    <vt:lpwstr>, {"non-dropping-particle": "", "given": "Boris", "parse-names": false, "suffix": "", "family": "Knerr", "dropping-particle": ""}, {"non-dropping-particle": "", "given": "Soojin", "parse-names": false, "suffix": "", "family": "Ryu", "dropping-particle": "</vt:lpwstr>
  </property>
  <property fmtid="{D5CDD505-2E9C-101B-9397-08002B2CF9AE}" pid="809" name="Mendeley_Bookmark_VOD4L0psnh_101">
    <vt:lpwstr>"}], "title": "Single-cell reconstruction of oxytocinergic neurons reveals separate hypophysiotropic and encephalotropic subtypes in larval zebrafish Brainbow-guided morphology of oxytocinergic cells", "DOI": "10.1523/ENEURO.0278-16.2016", "volume": "4", </vt:lpwstr>
  </property>
  <property fmtid="{D5CDD505-2E9C-101B-9397-08002B2CF9AE}" pid="810" name="Mendeley_Bookmark_VOD4L0psnh_102">
    <vt:lpwstr>"issue": "1", "container-title": "eNeuro"}, "id": "ITEM-10"}, {"uris": ["http://www.mendeley.com/documents/?uuid=2c73825c-49d2-3d52-b3aa-79a47c65bbd4"], "itemData": {"issued": {"date-parts": [["2018", "4", "12"]]}, "container-title": "Cell and Tissue Rese</vt:lpwstr>
  </property>
  <property fmtid="{D5CDD505-2E9C-101B-9397-08002B2CF9AE}" pid="811" name="Mendeley_Bookmark_VOD4L0psnh_103">
    <vt:lpwstr>arch", "ISSN": "0302-766X", "issue": "1", "DOI": "10.1007/s00441-018-2798-x", "volume": "372", "page": "41-50", "id": "ITEM-11", "author": [{"non-dropping-particle": "", "given": "Gokul", "parse-names": false, "suffix": "", "family": "Kesavan", "dropping-</vt:lpwstr>
  </property>
  <property fmtid="{D5CDD505-2E9C-101B-9397-08002B2CF9AE}" pid="812" name="Mendeley_Bookmark_VOD4L0psnh_104">
    <vt:lpwstr>particle": ""}, {"non-dropping-particle": "", "given": "Juliane", "parse-names": false, "suffix": "", "family": "Hammer", "dropping-particle": ""}, {"non-dropping-particle": "", "given": "Stefan", "parse-names": false, "suffix": "", "family": "Hans", "dro</vt:lpwstr>
  </property>
  <property fmtid="{D5CDD505-2E9C-101B-9397-08002B2CF9AE}" pid="813" name="Mendeley_Bookmark_VOD4L0psnh_105">
    <vt:lpwstr>pping-particle": ""}, {"non-dropping-particle": "", "given": "Michael", "parse-names": false, "suffix": "", "family": "Brand", "dropping-particle": ""}], "title": "Targeted knock-in of CreERT2 in zebrafish using CRISPR/Cas9", "publisher": "Springer Berlin</vt:lpwstr>
  </property>
  <property fmtid="{D5CDD505-2E9C-101B-9397-08002B2CF9AE}" pid="814" name="Mendeley_Bookmark_VOD4L0psnh_106">
    <vt:lpwstr> Heidelberg", "type": "article-journal"}, "id": "ITEM-11"}, {"uris": ["http://www.mendeley.com/documents/?uuid=6a88f3b3-7920-3c99-a48c-44da70e2faad"], "itemData": {"issued": {"date-parts": [["2019"]]}, "container-title": "Molecular Biology of the Cell", "</vt:lpwstr>
  </property>
  <property fmtid="{D5CDD505-2E9C-101B-9397-08002B2CF9AE}" pid="815" name="Mendeley_Bookmark_VOD4L0psnh_107">
    <vt:lpwstr>ISSN": "19394586", "type": "article-journal", "volume": "30", "abstract": "\u00a9 2019 Cook et al. Fluorescent proteins are a powerful experimental tool, allowing the visualization of gene expression and cellular behaviors in a variety of systems. Multico</vt:lpwstr>
  </property>
  <property fmtid="{D5CDD505-2E9C-101B-9397-08002B2CF9AE}" pid="816" name="Mendeley_Bookmark_VOD4L0psnh_108">
    <vt:lpwstr>lor combinations of fluorescent proteins, such as Brainbow, have expanded the range of possible research questions and are useful for distinguishing and tracking cells. The addition of a separately driven color, however, would allow researchers to report </vt:lpwstr>
  </property>
  <property fmtid="{D5CDD505-2E9C-101B-9397-08002B2CF9AE}" pid="817" name="Mendeley_Bookmark_VOD4L0psnh_109">
    <vt:lpwstr>expression of a manipulated gene within the multicolor context to investigate mechanistic effects. A far-red or near-infrared protein could be particularly suitable in this context, as these can be distinguished spectrally from Brainbow. We investigated f</vt:lpwstr>
  </property>
  <property fmtid="{D5CDD505-2E9C-101B-9397-08002B2CF9AE}" pid="818" name="Mendeley_Bookmark_VOD4L0psnh_11">
    <vt:lpwstr>article": "", "given": "Tom", "parse-names": false, "suffix": "", "family": "Freundlich", "dropping-particle": ""}, {"non-dropping-particle": "", "given": "Tamily a", "parse-names": false, "suffix": "", "family": "Weissman", "dropping-particle": ""}, {"no</vt:lpwstr>
  </property>
  <property fmtid="{D5CDD505-2E9C-101B-9397-08002B2CF9AE}" pid="819" name="Mendeley_Bookmark_VOD4L0psnh_110">
    <vt:lpwstr>ive far-red/near-infrared proteins in zebrafish: TagRFP657, mCardinal, miRFP670, iRFP670, and mIFP. Our results show that both mCardinal and iRFP670 are useful fluorescent proteins for zebrafish expression. We also introduce a new transgenic zebrafish lin</vt:lpwstr>
  </property>
  <property fmtid="{D5CDD505-2E9C-101B-9397-08002B2CF9AE}" pid="820" name="Mendeley_Bookmark_VOD4L0psnh_111">
    <vt:lpwstr>e that expresses Brainbow under the control of the neuroD promoter. We demonstrate that mCardinal can be used to track the expression of a manipulated bone morphogenetic protein receptor within the Brainbow context. The overlay of near-infrared fluorescen</vt:lpwstr>
  </property>
  <property fmtid="{D5CDD505-2E9C-101B-9397-08002B2CF9AE}" pid="821" name="Mendeley_Bookmark_VOD4L0psnh_112">
    <vt:lpwstr>ce onto a Brainbow background defines a clear strategy for future research questions that aim to manipulate or track the effects of specific genes within a population of cells that are delineated using multicolor approaches.", "page": "491-505", "id": "IT</vt:lpwstr>
  </property>
  <property fmtid="{D5CDD505-2E9C-101B-9397-08002B2CF9AE}" pid="822" name="Mendeley_Bookmark_VOD4L0psnh_113">
    <vt:lpwstr>EM-12", "author": [{"non-dropping-particle": "", "given": "Z.T.", "parse-names": false, "suffix": "", "family": "Cook", "dropping-particle": ""}, {"non-dropping-particle": "", "given": "N.L.", "parse-names": false, "suffix": "", "family": "Brockway", "dro</vt:lpwstr>
  </property>
  <property fmtid="{D5CDD505-2E9C-101B-9397-08002B2CF9AE}" pid="823" name="Mendeley_Bookmark_VOD4L0psnh_114">
    <vt:lpwstr>pping-particle": ""}, {"non-dropping-particle": "", "given": "Z.J.C.", "parse-names": false, "suffix": "", "family": "Tobias", "dropping-particle": ""}, {"non-dropping-particle": "", "given": "J.", "parse-names": false, "suffix": "", "family": "Pajarla", </vt:lpwstr>
  </property>
  <property fmtid="{D5CDD505-2E9C-101B-9397-08002B2CF9AE}" pid="824" name="Mendeley_Bookmark_VOD4L0psnh_115">
    <vt:lpwstr>"dropping-particle": ""}, {"non-dropping-particle": "", "given": "I.S.", "parse-names": false, "suffix": "", "family": "Boardman", "dropping-particle": ""}, {"non-dropping-particle": "", "given": "H.", "parse-names": false, "suffix": "", "family": "Ippoli</vt:lpwstr>
  </property>
  <property fmtid="{D5CDD505-2E9C-101B-9397-08002B2CF9AE}" pid="825" name="Mendeley_Bookmark_VOD4L0psnh_116">
    <vt:lpwstr>to", "dropping-particle": ""}, {"non-dropping-particle": "", "given": "S.N.", "parse-names": false, "suffix": "", "family": "Nkoula", "dropping-particle": ""}, {"non-dropping-particle": "", "given": "T.A.", "parse-names": false, "suffix": "", "family": "W</vt:lpwstr>
  </property>
  <property fmtid="{D5CDD505-2E9C-101B-9397-08002B2CF9AE}" pid="826" name="Mendeley_Bookmark_VOD4L0psnh_117">
    <vt:lpwstr>eissman", "dropping-particle": ""}], "title": "Combining near-infrared fluorescence with Brainbow to visualize expression of specific genes within a multicolor context", "DOI": "10.1091/mbc.E18-06-0340", "issue": "4"}, "id": "ITEM-12"}, {"uris": ["http://</vt:lpwstr>
  </property>
  <property fmtid="{D5CDD505-2E9C-101B-9397-08002B2CF9AE}" pid="827" name="Mendeley_Bookmark_VOD4L0psnh_118">
    <vt:lpwstr>www.mendeley.com/documents/?uuid=63910a8c-70b6-3227-8a7a-bf1d6086c854"], "itemData": {"issued": {"date-parts": [["2019"]]}, "page": "437-448", "id": "ITEM-13", "author": [{"non-dropping-particle": "", "given": "Mai", "parse-names": false, "suffix": "", "f</vt:lpwstr>
  </property>
  <property fmtid="{D5CDD505-2E9C-101B-9397-08002B2CF9AE}" pid="828" name="Mendeley_Bookmark_VOD4L0psnh_119">
    <vt:lpwstr>amily": "Kuwata", "dropping-particle": ""}, {"non-dropping-particle": "", "given": "Masataka", "parse-names": false, "suffix": "", "family": "Nikaido", "dropping-particle": ""}, {"non-dropping-particle": "", "given": "Kohei", "parse-names": false, "suffix</vt:lpwstr>
  </property>
  <property fmtid="{D5CDD505-2E9C-101B-9397-08002B2CF9AE}" pid="829" name="Mendeley_Bookmark_VOD4L0psnh_12">
    <vt:lpwstr>n-dropping-particle": "", "given": "David", "parse-names": false, "suffix": "", "family": "Schoppik", "dropping-particle": ""}, {"non-dropping-particle": "", "given": "X Cindy", "parse-names": false, "suffix": "", "family": "Wang", "dropping-particle": ""</vt:lpwstr>
  </property>
  <property fmtid="{D5CDD505-2E9C-101B-9397-08002B2CF9AE}" pid="830" name="Mendeley_Bookmark_VOD4L0psnh_120">
    <vt:lpwstr>": "", "family": "Hatta", "dropping-particle": ""}], "title": "Local heat-shock mediated multi-color labeling visualizing behaviors of enteric neural crest cells associated with division and neurogenesis in zebrafish gut", "type": "article-journal", "DOI"</vt:lpwstr>
  </property>
  <property fmtid="{D5CDD505-2E9C-101B-9397-08002B2CF9AE}" pid="831" name="Mendeley_Bookmark_VOD4L0psnh_121">
    <vt:lpwstr>: "10.1002/dvdy.36", "volume": "248", "abstract": "Background: The enteric nervous system (ENS) is derived from enteric neural crest cells (ENCCs) that migrate into the gut. The zebrafish larva is a good model to study ENCC development due to its simplici</vt:lpwstr>
  </property>
  <property fmtid="{D5CDD505-2E9C-101B-9397-08002B2CF9AE}" pid="832" name="Mendeley_Bookmark_VOD4L0psnh_122">
    <vt:lpwstr>ty and transparency. However, little is known how individual ENCCs divide and become neurons. Results: Here, by applying our new method of local heat-shock mediated Cre-recombination around the dorsal vagal area of zebrafish embryos we produced mul-ticolo</vt:lpwstr>
  </property>
  <property fmtid="{D5CDD505-2E9C-101B-9397-08002B2CF9AE}" pid="833" name="Mendeley_Bookmark_VOD4L0psnh_123">
    <vt:lpwstr>red clones of ENCCs, and performed in vivo time-lapse imaging from ca. 3.5 to 4 days post-fertilization after arrival of ENCCs in the gut. Individual ENCCs migrated in various directions and were highly intermingled. The cell divisions were not restricted</vt:lpwstr>
  </property>
  <property fmtid="{D5CDD505-2E9C-101B-9397-08002B2CF9AE}" pid="834" name="Mendeley_Bookmark_VOD4L0psnh_124">
    <vt:lpwstr> to a specific position in the gut. Antibody staining after imaging with anti-HuC/D and anti-Sox10 showed that an ENCC produced two neurons, or formed a neuron and an additional ENCC that further divided. At division, the daughter cells immediately separa</vt:lpwstr>
  </property>
  <property fmtid="{D5CDD505-2E9C-101B-9397-08002B2CF9AE}" pid="835" name="Mendeley_Bookmark_VOD4L0psnh_125">
    <vt:lpwstr>ted. Afterward, some made soma-soma contact with other ENCCs. Conclusions: We introduced a new method of visualizing individual ENCCs in the zebrafish gut, describing their behaviors associated with cell division, providing a foundation to study the mecha</vt:lpwstr>
  </property>
  <property fmtid="{D5CDD505-2E9C-101B-9397-08002B2CF9AE}" pid="836" name="Mendeley_Bookmark_VOD4L0psnh_126">
    <vt:lpwstr>nism of proliferation and neurogenesis in the ENS in vertebrates. K E Y W O R D S cre recombination, enteric nervous system, live imaging, neural differentiation, Zebrabow", "container-title": "Developmental Dynamics"}, "id": "ITEM-13"}]}</vt:lpwstr>
  </property>
  <property fmtid="{D5CDD505-2E9C-101B-9397-08002B2CF9AE}" pid="837" name="Mendeley_Bookmark_VOD4L0psnh_13">
    <vt:lpwstr>}, {"non-dropping-particle": "", "given": "Steve", "parse-names": false, "suffix": "", "family": "Zimmerman", "dropping-particle": ""}, {"non-dropping-particle": "", "given": "Brian", "parse-names": false, "suffix": "", "family": "Ciruna", "dropping-parti</vt:lpwstr>
  </property>
  <property fmtid="{D5CDD505-2E9C-101B-9397-08002B2CF9AE}" pid="838" name="Mendeley_Bookmark_VOD4L0psnh_14">
    <vt:lpwstr>cle": ""}, {"non-dropping-particle": "", "given": "Joshua R", "parse-names": false, "suffix": "", "family": "Sanes", "dropping-particle": ""}, {"non-dropping-particle": "", "given": "Jeff W", "parse-names": false, "suffix": "", "family": "Lichtman", "drop</vt:lpwstr>
  </property>
  <property fmtid="{D5CDD505-2E9C-101B-9397-08002B2CF9AE}" pid="839" name="Mendeley_Bookmark_VOD4L0psnh_15">
    <vt:lpwstr>ping-particle": ""}, {"non-dropping-particle": "", "given": "Alexander F", "parse-names": false, "suffix": "", "family": "Schier", "dropping-particle": ""}], "title": "Zebrabow: multispectral cell labeling for cell tracing and lineage analysis in zebrafis</vt:lpwstr>
  </property>
  <property fmtid="{D5CDD505-2E9C-101B-9397-08002B2CF9AE}" pid="840" name="Mendeley_Bookmark_VOD4L0psnh_16">
    <vt:lpwstr>h", "DOI": "10.1242/dev.094631", "PMID": "23757414", "issue": "13"}, "id": "ITEM-1"}, {"uris": ["http://www.mendeley.com/documents/?uuid=68a89c3e-7ea8-394f-b1a9-a6f2011e6322"], "itemData": {"issued": {"date-parts": [["2019", "5"]]}, "page": "130-140", "id</vt:lpwstr>
  </property>
  <property fmtid="{D5CDD505-2E9C-101B-9397-08002B2CF9AE}" pid="841" name="Mendeley_Bookmark_VOD4L0psnh_17">
    <vt:lpwstr>": "ITEM-2", "ISSN": "00121606", "author": [{"non-dropping-particle": "", "given": "Nicole L.", "parse-names": false, "suffix": "", "family": "Brockway", "dropping-particle": ""}, {"non-dropping-particle": "", "given": "Zoe T.", "parse-names": false, "suf</vt:lpwstr>
  </property>
  <property fmtid="{D5CDD505-2E9C-101B-9397-08002B2CF9AE}" pid="842" name="Mendeley_Bookmark_VOD4L0psnh_18">
    <vt:lpwstr>fix": "", "family": "Cook", "dropping-particle": ""}, {"non-dropping-particle": "", "given": "Maritte J.", "parse-names": false, "suffix": "", "family": "O'Gallagher", "dropping-particle": ""}, {"non-dropping-particle": "", "given": "Zachary J.C.", "parse</vt:lpwstr>
  </property>
  <property fmtid="{D5CDD505-2E9C-101B-9397-08002B2CF9AE}" pid="843" name="Mendeley_Bookmark_VOD4L0psnh_19">
    <vt:lpwstr>-names": false, "suffix": "", "family": "Tobias", "dropping-particle": ""}, {"non-dropping-particle": "", "given": "Mako", "parse-names": false, "suffix": "", "family": "Gedi", "dropping-particle": ""}, {"non-dropping-particle": "", "given": "Kristine M."</vt:lpwstr>
  </property>
  <property fmtid="{D5CDD505-2E9C-101B-9397-08002B2CF9AE}" pid="844" name="Mendeley_Bookmark_VOD4L0psnh_2">
    <vt:lpwstr>": "&lt;sup&gt;11,15,17\u201327&lt;/sup&gt;"}, "properties": {"noteIndex": 0}, "citationItems": [{"uris": ["http://www.mendeley.com/documents/?uuid=8a94c3da-6e81-4eec-aea5-02f7fdb83b99"], "itemData": {"issued": {"date-parts": [["2013"]]}, "container-title": "Developm</vt:lpwstr>
  </property>
  <property fmtid="{D5CDD505-2E9C-101B-9397-08002B2CF9AE}" pid="845" name="Mendeley_Bookmark_VOD4L0psnh_20">
    <vt:lpwstr>, "parse-names": false, "suffix": "", "family": "Carey", "dropping-particle": ""}, {"non-dropping-particle": "", "given": "Vivek K.", "parse-names": false, "suffix": "", "family": "Unni", "dropping-particle": ""}, {"non-dropping-particle": "", "given": "Y</vt:lpwstr>
  </property>
  <property fmtid="{D5CDD505-2E9C-101B-9397-08002B2CF9AE}" pid="846" name="Mendeley_Bookmark_VOD4L0psnh_21">
    <vt:lpwstr>. Albert", "parse-names": false, "suffix": "", "family": "Pan", "dropping-particle": ""}, {"non-dropping-particle": "", "given": "Margaret R.", "parse-names": false, "suffix": "", "family": "Metz", "dropping-particle": ""}, {"non-dropping-particle": "", "</vt:lpwstr>
  </property>
  <property fmtid="{D5CDD505-2E9C-101B-9397-08002B2CF9AE}" pid="847" name="Mendeley_Bookmark_VOD4L0psnh_22">
    <vt:lpwstr>given": "Tamily A.", "parse-names": false, "suffix": "", "family": "Weissman", "dropping-particle": ""}], "title": "Multicolor lineage tracing using in vivo time-lapse imaging reveals coordinated death of clonally related cells in the developing vertebrat</vt:lpwstr>
  </property>
  <property fmtid="{D5CDD505-2E9C-101B-9397-08002B2CF9AE}" pid="848" name="Mendeley_Bookmark_VOD4L0psnh_23">
    <vt:lpwstr>e brain", "type": "article-journal", "DOI": "10.1016/j.ydbio.2019.05.006", "volume": "453", "issue": "2", "container-title": "Developmental Biology"}, "id": "ITEM-2"}, {"uris": ["http://www.mendeley.com/documents/?uuid=38e42ab1-f43a-32b1-a394-1a5f4a2a79b9</vt:lpwstr>
  </property>
  <property fmtid="{D5CDD505-2E9C-101B-9397-08002B2CF9AE}" pid="849" name="Mendeley_Bookmark_VOD4L0psnh_24">
    <vt:lpwstr>"], "itemData": {"issued": {"date-parts": [["2011"]]}, "page": "1164-1169", "id": "ITEM-3", "author": [{"non-dropping-particle": "", "given": "Amina", "parse-names": false, "suffix": "", "family": "Kinkhabwala", "dropping-particle": ""}, {"non-dropping-pa</vt:lpwstr>
  </property>
  <property fmtid="{D5CDD505-2E9C-101B-9397-08002B2CF9AE}" pid="850" name="Mendeley_Bookmark_VOD4L0psnh_25">
    <vt:lpwstr>rticle": "", "given": "Michael", "parse-names": false, "suffix": "", "family": "Riley", "dropping-particle": ""}, {"non-dropping-particle": "", "given": "Minoru", "parse-names": false, "suffix": "", "family": "Koyama", "dropping-particle": ""}, {"non-drop</vt:lpwstr>
  </property>
  <property fmtid="{D5CDD505-2E9C-101B-9397-08002B2CF9AE}" pid="851" name="Mendeley_Bookmark_VOD4L0psnh_26">
    <vt:lpwstr>ping-particle": "", "given": "Joost", "parse-names": false, "suffix": "", "family": "Monen", "dropping-particle": ""}, {"non-dropping-particle": "", "given": "Chie", "parse-names": false, "suffix": "", "family": "Satou", "dropping-particle": ""}, {"non-dr</vt:lpwstr>
  </property>
  <property fmtid="{D5CDD505-2E9C-101B-9397-08002B2CF9AE}" pid="852" name="Mendeley_Bookmark_VOD4L0psnh_27">
    <vt:lpwstr>opping-particle": "", "given": "Yukiko", "parse-names": false, "suffix": "", "family": "Kimura", "dropping-particle": ""}, {"non-dropping-particle": "", "given": "Shin-ichi", "parse-names": false, "suffix": "", "family": "Higashijima", "dropping-particle"</vt:lpwstr>
  </property>
  <property fmtid="{D5CDD505-2E9C-101B-9397-08002B2CF9AE}" pid="853" name="Mendeley_Bookmark_VOD4L0psnh_28">
    <vt:lpwstr>: ""}, {"non-dropping-particle": "", "given": "Joseph", "parse-names": false, "suffix": "", "family": "Fetchoa", "dropping-particle": ""}], "issue": "3", "title": "A structural and functional ground plan for neurons in the hindbrain of zebrafish", "type":</vt:lpwstr>
  </property>
  <property fmtid="{D5CDD505-2E9C-101B-9397-08002B2CF9AE}" pid="854" name="Mendeley_Bookmark_VOD4L0psnh_29">
    <vt:lpwstr> "article-journal", "DOI": "10.1073/pnas.1012185108", "volume": "108", "abstract": "The vertebrate hindbrain contains various sensory-motor networks controlling movements of the eyes, jaw, head, and body. Here we show that stripes of neurons with shared n</vt:lpwstr>
  </property>
  <property fmtid="{D5CDD505-2E9C-101B-9397-08002B2CF9AE}" pid="855" name="Mendeley_Bookmark_VOD4L0psnh_3">
    <vt:lpwstr>ent", "ISSN": "1477-9129", "type": "article-journal", "ISBN": "1477-9129 (Electronic) 0950-1991 (Linking)", "volume": "140", "abstract": "Advances in imaging and cell-labeling techniques have greatly enhanced our understanding of developmental and neurobi</vt:lpwstr>
  </property>
  <property fmtid="{D5CDD505-2E9C-101B-9397-08002B2CF9AE}" pid="856" name="Mendeley_Bookmark_VOD4L0psnh_30">
    <vt:lpwstr>eurotransmit-ter phenotype that extend throughout the hindbrain of young zebrafish reflect a broad underlying structural and functional patterning. The neurotransmitter stripes contain cell types with shared gross morphologies and transcription factor mar</vt:lpwstr>
  </property>
  <property fmtid="{D5CDD505-2E9C-101B-9397-08002B2CF9AE}" pid="857" name="Mendeley_Bookmark_VOD4L0psnh_31">
    <vt:lpwstr>kers. Neurons within a stripe are stacked systematically by extent and location of axonal projections, input resistance, and age, and are recruited along the axis of the stripe during behavior. The implication of this pattern is that the many networks in </vt:lpwstr>
  </property>
  <property fmtid="{D5CDD505-2E9C-101B-9397-08002B2CF9AE}" pid="858" name="Mendeley_Bookmark_VOD4L0psnh_32">
    <vt:lpwstr>hindbrain are constructed from a series of neuronal components organized into stripes that are ordered from top to bottom according to a neuron's age, structural and functional properties, and behav-ioral roles. This simple organization probably forms a f</vt:lpwstr>
  </property>
  <property fmtid="{D5CDD505-2E9C-101B-9397-08002B2CF9AE}" pid="859" name="Mendeley_Bookmark_VOD4L0psnh_33">
    <vt:lpwstr>oundation for the construction of the networks underlying the many behaviors produced by the hindbrain. interneuron | locomotion | recruitment | topography T he hindbrain contains a diverse set of sensory-motor networks that control movements required for</vt:lpwstr>
  </property>
  <property fmtid="{D5CDD505-2E9C-101B-9397-08002B2CF9AE}" pid="860" name="Mendeley_Bookmark_VOD4L0psnh_34">
    <vt:lpwstr> vision, respiration, mas-tication, and locomotion in all vertebrates (1, 2). Most often these different networks are studied separately from one another, perhaps because the behaviors are distinct, and the regional differentiation of hindbrain suggests t</vt:lpwstr>
  </property>
  <property fmtid="{D5CDD505-2E9C-101B-9397-08002B2CF9AE}" pid="861" name="Mendeley_Bookmark_VOD4L0psnh_35">
    <vt:lpwstr>hat its several networks might have little in common. Thus, we have strong data for the hindbrain control of eye movements, respiration, and locomotion (3-10), but fewer unifying principles of structural and functional organization that apply across the d</vt:lpwstr>
  </property>
  <property fmtid="{D5CDD505-2E9C-101B-9397-08002B2CF9AE}" pid="862" name="Mendeley_Bookmark_VOD4L0psnh_36">
    <vt:lpwstr>ifferent networks. Structurally, the hindbrain is divided into segments, called rhombomeres, which differ in the expression of homeotic genes, in the morphological differentiation of neurons, and in their sensory inputs and motor outputs (2, 11). Though t</vt:lpwstr>
  </property>
  <property fmtid="{D5CDD505-2E9C-101B-9397-08002B2CF9AE}" pid="863" name="Mendeley_Bookmark_VOD4L0psnh_37">
    <vt:lpwstr>here are clear distinctions among rhombomeres, there are indications from previous developmental work using in situ staining for transcription factors and backfilling of hindbrain neurons that there may be structural patterns that cross rhombomere boundar</vt:lpwstr>
  </property>
  <property fmtid="{D5CDD505-2E9C-101B-9397-08002B2CF9AE}" pid="864" name="Mendeley_Bookmark_VOD4L0psnh_38">
    <vt:lpwstr>ies (12-16). Prior work has also revealed parallels in the development of hindbrain and spinal cord, with the hindbrain sharing features of the now-classic transcription factor code that directs development in spinal cord (17-22). Though these studies did</vt:lpwstr>
  </property>
  <property fmtid="{D5CDD505-2E9C-101B-9397-08002B2CF9AE}" pid="865" name="Mendeley_Bookmark_VOD4L0psnh_39">
    <vt:lpwstr> not explore function because t\u2026", "container-title": "PNAS"}, "id": "ITEM-3"}, {"uris": ["http://www.mendeley.com/documents/?uuid=b68bbb69-14c9-32b9-a321-4229ccf7f38d"], "itemData": {"issued": {"date-parts": [["2013", "4", "1"]]}, "container-title":</vt:lpwstr>
  </property>
  <property fmtid="{D5CDD505-2E9C-101B-9397-08002B2CF9AE}" pid="866" name="Mendeley_Bookmark_VOD4L0psnh_4">
    <vt:lpwstr>ological processes. Among vertebrates, zebrafish is uniquely suited for in vivo imaging owing to its small size and optical translucency. However, distinguishing and following cells over extended time periods remains difficult. Previous studies have demon</vt:lpwstr>
  </property>
  <property fmtid="{D5CDD505-2E9C-101B-9397-08002B2CF9AE}" pid="867" name="Mendeley_Bookmark_VOD4L0psnh_40">
    <vt:lpwstr> "Frontiers in Neural Circuits", "ISSN": "1662-5110", "DOI": "10.3389/fncir.2013.00053", "volume": "7", "abstract": "The cerebellum is a brain region responsible for motor coordination and for refining motor programs. While a great deal is known about the</vt:lpwstr>
  </property>
  <property fmtid="{D5CDD505-2E9C-101B-9397-08002B2CF9AE}" pid="868" name="Mendeley_Bookmark_VOD4L0psnh_41">
    <vt:lpwstr> structure and connectivity of the mammalian cerebellum, fundamental questions regarding its function in behaviour remain unanswered. Recently, the zebrafish has emerged as a useful model organism for cerebellar studies, owing in part to the similarity in</vt:lpwstr>
  </property>
  <property fmtid="{D5CDD505-2E9C-101B-9397-08002B2CF9AE}" pid="869" name="Mendeley_Bookmark_VOD4L0psnh_42">
    <vt:lpwstr> cerebellar circuits between zebrafish and mammals. While the cell types composing cerebellar cortical circuits are generally conserved, zebrafish lack deep cerebellar nuclei, and instead a bulk of cerebellar output comes from a single type of neuron: the</vt:lpwstr>
  </property>
  <property fmtid="{D5CDD505-2E9C-101B-9397-08002B2CF9AE}" pid="870" name="Mendeley_Bookmark_VOD4L0psnh_43">
    <vt:lpwstr> eurydendroid cell. To describe spatial patterns of cerebellar output in zebrafish, we have used genetic techniques to label and trace eurydendroid cells individually and en masse. We have found that cerebellar output targets the thalamus and optic tectum</vt:lpwstr>
  </property>
  <property fmtid="{D5CDD505-2E9C-101B-9397-08002B2CF9AE}" pid="871" name="Mendeley_Bookmark_VOD4L0psnh_44">
    <vt:lpwstr>, and have confirmed the presence of presynaptic terminals from eurydendroid cells in these structures using a synaptically targeted GFP. By observing individual eurydendroid cells, we have shown that different medial-lateral regions of the cerebellum hav</vt:lpwstr>
  </property>
  <property fmtid="{D5CDD505-2E9C-101B-9397-08002B2CF9AE}" pid="872" name="Mendeley_Bookmark_VOD4L0psnh_45">
    <vt:lpwstr>e eurydendroid cells projecting to different targets. Finally, we found topographic organisation in the connectivity between the cerebellum and the optic tectum, where more medial eurydendroid cells project to the rostral tectum while lateral cells projec</vt:lpwstr>
  </property>
  <property fmtid="{D5CDD505-2E9C-101B-9397-08002B2CF9AE}" pid="873" name="Mendeley_Bookmark_VOD4L0psnh_46">
    <vt:lpwstr>t to the caudal tectum. These findings indicate that there is spatial logic underpinning cerebellar output in zebrafish with likely implications for cerebellar function.", "page": "53", "id": "ITEM-4", "author": [{"non-dropping-particle": "", "given": "Lu</vt:lpwstr>
  </property>
  <property fmtid="{D5CDD505-2E9C-101B-9397-08002B2CF9AE}" pid="874" name="Mendeley_Bookmark_VOD4L0psnh_47">
    <vt:lpwstr>cy A.", "parse-names": false, "suffix": "", "family": "Heap", "dropping-particle": ""}, {"non-dropping-particle": "", "given": "Chi Ching", "parse-names": false, "suffix": "", "family": "Goh", "dropping-particle": ""}, {"non-dropping-particle": "", "given</vt:lpwstr>
  </property>
  <property fmtid="{D5CDD505-2E9C-101B-9397-08002B2CF9AE}" pid="875" name="Mendeley_Bookmark_VOD4L0psnh_48">
    <vt:lpwstr>": "Karin S.", "parse-names": false, "suffix": "", "family": "Kassahn", "dropping-particle": ""}, {"non-dropping-particle": "", "given": "Ethan K.", "parse-names": false, "suffix": "", "family": "Scott", "dropping-particle": ""}], "title": "Cerebellar Out</vt:lpwstr>
  </property>
  <property fmtid="{D5CDD505-2E9C-101B-9397-08002B2CF9AE}" pid="876" name="Mendeley_Bookmark_VOD4L0psnh_49">
    <vt:lpwstr>put in Zebrafish: An Analysis of Spatial Patterns and Topography in Eurydendroid Cell Projections", "publisher": "Frontiers", "type": "article-journal"}, "id": "ITEM-4"}, {"uris": ["http://www.mendeley.com/documents/?uuid=57c02b3c-76d7-306d-b49b-b5ed5ded0</vt:lpwstr>
  </property>
  <property fmtid="{D5CDD505-2E9C-101B-9397-08002B2CF9AE}" pid="877" name="Mendeley_Bookmark_VOD4L0psnh_5">
    <vt:lpwstr>strated that Cre recombinase-mediated recombination can lead to combinatorial expression of spectrally distinct fluorescent proteins (RFP, YFP and CFP) in neighboring cells, creating a 'Brainbow' of colors. The random combination of fluorescent proteins p</vt:lpwstr>
  </property>
  <property fmtid="{D5CDD505-2E9C-101B-9397-08002B2CF9AE}" pid="878" name="Mendeley_Bookmark_VOD4L0psnh_50">
    <vt:lpwstr>481"], "itemData": {"issued": {"date-parts": [["2013"]]}, "page": "5027-5039", "id": "ITEM-5", "author": [{"non-dropping-particle": "", "given": "Estuardo", "parse-names": false, "suffix": "", "family": "Robles", "dropping-particle": ""}, {"non-dropping-p</vt:lpwstr>
  </property>
  <property fmtid="{D5CDD505-2E9C-101B-9397-08002B2CF9AE}" pid="879" name="Mendeley_Bookmark_VOD4L0psnh_51">
    <vt:lpwstr>article": "", "given": "Alessandro", "parse-names": false, "suffix": "", "family": "Filosa", "dropping-particle": ""}, {"non-dropping-particle": "", "given": "Herwig", "parse-names": false, "suffix": "", "family": "Baier", "dropping-particle": ""}], "issu</vt:lpwstr>
  </property>
  <property fmtid="{D5CDD505-2E9C-101B-9397-08002B2CF9AE}" pid="880" name="Mendeley_Bookmark_VOD4L0psnh_52">
    <vt:lpwstr>e": "11", "title": "Precise Lamination of Retinal Axons Generates Multiple Parallel Input Pathways in the Tectum", "type": "article-journal", "DOI": "10.1523/JNEUROSCI.4990-12.2013", "volume": "33", "abstract": "The axons of retinal ganglion cells (RGCs) </vt:lpwstr>
  </property>
  <property fmtid="{D5CDD505-2E9C-101B-9397-08002B2CF9AE}" pid="881" name="Mendeley_Bookmark_VOD4L0psnh_53">
    <vt:lpwstr>form topographic connections in the optic tectum, recreating a two-dimensional map of the visual field in the midbrain. RGC axons are also targeted to specific positions along the laminar axis of the tectum. Understanding the sensory transformations perfo</vt:lpwstr>
  </property>
  <property fmtid="{D5CDD505-2E9C-101B-9397-08002B2CF9AE}" pid="882" name="Mendeley_Bookmark_VOD4L0psnh_54">
    <vt:lpwstr>rmed by the tectum requires identification of the rules that control the formation of synaptic laminae by RGC axons. However, there is little information regarding the spatial relationships between multiple axons as they establish laminar and retinotopic </vt:lpwstr>
  </property>
  <property fmtid="{D5CDD505-2E9C-101B-9397-08002B2CF9AE}" pid="883" name="Mendeley_Bookmark_VOD4L0psnh_55">
    <vt:lpwstr>arborization fields within the same region of neuropil. Moreover, the contribution of RGC axon lamination to the processing of visual information is unknown. We used Brainbow genetic labeling to visualize groups of individually identifiable axons during t</vt:lpwstr>
  </property>
  <property fmtid="{D5CDD505-2E9C-101B-9397-08002B2CF9AE}" pid="884" name="Mendeley_Bookmark_VOD4L0psnh_56">
    <vt:lpwstr>he assembly of a precise laminar map in the larval zebrafish tectum. Live imaging of multiple RGCs revealed that axons target specific sublaminar positions during initial innervation and maintain their relative laminar positions throughout early larval de</vt:lpwstr>
  </property>
  <property fmtid="{D5CDD505-2E9C-101B-9397-08002B2CF9AE}" pid="885" name="Mendeley_Bookmark_VOD4L0psnh_57">
    <vt:lpwstr>velopment, ruling out a model for lamina selection based on iterative refinements. During this period of laminar stability, RGC arbors undergo structural rearrangements that shift their relative retinotopic positions. Analysis of cell-type-specific lamina</vt:lpwstr>
  </property>
  <property fmtid="{D5CDD505-2E9C-101B-9397-08002B2CF9AE}" pid="886" name="Mendeley_Bookmark_VOD4L0psnh_58">
    <vt:lpwstr>tion patterns revealed that distinct combinations of RGCs converge to form each sublamina, and this input heterogeneity correlates with different functional responses to visual stimuli. These findings suggest that lamina-specific sorting of retinal inputs</vt:lpwstr>
  </property>
  <property fmtid="{D5CDD505-2E9C-101B-9397-08002B2CF9AE}" pid="887" name="Mendeley_Bookmark_VOD4L0psnh_59">
    <vt:lpwstr> provides an anatomical blueprint for the integration of visual features in the tectum.", "container-title": "The Journal of Neuroscience"}, "id": "ITEM-5"}, {"uris": ["http://www.mendeley.com/documents/?uuid=6ab5c0aa-fba0-4bc0-a7f5-476c6d9c6124"], "itemD</vt:lpwstr>
  </property>
  <property fmtid="{D5CDD505-2E9C-101B-9397-08002B2CF9AE}" pid="888" name="Mendeley_Bookmark_VOD4L0psnh_6">
    <vt:lpwstr>rovides a way to distinguish adjacent cells, visualize cellular interactions and perform lineage analyses. Here, we describe Zebrabow (Zebrafish Brainbow) tools for in vivo multicolor imaging in zebrafish. First, we show that the broadly expressed ubi:Zeb</vt:lpwstr>
  </property>
  <property fmtid="{D5CDD505-2E9C-101B-9397-08002B2CF9AE}" pid="889" name="Mendeley_Bookmark_VOD4L0psnh_60">
    <vt:lpwstr>ata": {"issued": {"date-parts": [["2014"]]}, "container-title": "Developmental Cell", "ISSN": "18781551", "type": "article-journal", "ISBN": "1878-1551 (Electronic)\r1534-5807 (Linking)", "volume": "30", "abstract": "Little is known on the embryonic origi</vt:lpwstr>
  </property>
  <property fmtid="{D5CDD505-2E9C-101B-9397-08002B2CF9AE}" pid="890" name="Mendeley_Bookmark_VOD4L0psnh_61">
    <vt:lpwstr>n and related heterogeneity of adult neural stem cells (aNSCs). We use conditional genetic tracing, activated in a global or mosaic fashion by cell type-specific promoters or focal laser uncaging, coupled with gene expression analyses and Notch invalidati</vt:lpwstr>
  </property>
  <property fmtid="{D5CDD505-2E9C-101B-9397-08002B2CF9AE}" pid="891" name="Mendeley_Bookmark_VOD4L0psnh_62">
    <vt:lpwstr>ons, to address this issue in the zebrafish adult telencephalon. We report that the germinal zone of the adult pallium originates from two distinct subtypes of embryonic progenitors and integrates two modes of aNSC formation. Dorsomedial aNSCs derive from</vt:lpwstr>
  </property>
  <property fmtid="{D5CDD505-2E9C-101B-9397-08002B2CF9AE}" pid="892" name="Mendeley_Bookmark_VOD4L0psnh_63">
    <vt:lpwstr> the amplification of actively neurogenic radial glia of the embryonic telencephalon. On the contrary, the lateral aNSC population is formed by stepwise addition at the pallial edge from a discrete neuroepithelial progenitor pool of the posterior telencep</vt:lpwstr>
  </property>
  <property fmtid="{D5CDD505-2E9C-101B-9397-08002B2CF9AE}" pid="893" name="Mendeley_Bookmark_VOD4L0psnh_64">
    <vt:lpwstr>halic roof, activated at postembryonic stages and persisting lifelong. This dual origin of the pallial germinal zone allows the temporally organized building of pallial territories as a patchwork of juxtaposed compartments. \u00a9 2014 Elsevier Inc.", "pa</vt:lpwstr>
  </property>
  <property fmtid="{D5CDD505-2E9C-101B-9397-08002B2CF9AE}" pid="894" name="Mendeley_Bookmark_VOD4L0psnh_65">
    <vt:lpwstr>ge": "123-136", "id": "ITEM-6", "author": [{"non-dropping-particle": "", "given": "Lara", "parse-names": false, "suffix": "", "family": "Dirian", "dropping-particle": ""}, {"non-dropping-particle": "", "given": "Sonya", "parse-names": false, "suffix": "",</vt:lpwstr>
  </property>
  <property fmtid="{D5CDD505-2E9C-101B-9397-08002B2CF9AE}" pid="895" name="Mendeley_Bookmark_VOD4L0psnh_66">
    <vt:lpwstr> "family": "Galant", "dropping-particle": ""}, {"non-dropping-particle": "", "given": "Marion", "parse-names": false, "suffix": "", "family": "Coolen", "dropping-particle": ""}, {"non-dropping-particle": "", "given": "Wenbiao", "parse-names": false, "suff</vt:lpwstr>
  </property>
  <property fmtid="{D5CDD505-2E9C-101B-9397-08002B2CF9AE}" pid="896" name="Mendeley_Bookmark_VOD4L0psnh_67">
    <vt:lpwstr>ix": "", "family": "Chen", "dropping-particle": ""}, {"non-dropping-particle": "", "given": "S\u00e9bastien", "parse-names": false, "suffix": "", "family": "Bedu", "dropping-particle": ""}, {"non-dropping-particle": "", "given": "Corinne", "parse-names": </vt:lpwstr>
  </property>
  <property fmtid="{D5CDD505-2E9C-101B-9397-08002B2CF9AE}" pid="897" name="Mendeley_Bookmark_VOD4L0psnh_68">
    <vt:lpwstr>false, "suffix": "", "family": "Houart", "dropping-particle": ""}, {"non-dropping-particle": "", "given": "Laure", "parse-names": false, "suffix": "", "family": "Bally-Cuif", "dropping-particle": ""}, {"non-dropping-particle": "", "given": "Isabelle", "pa</vt:lpwstr>
  </property>
  <property fmtid="{D5CDD505-2E9C-101B-9397-08002B2CF9AE}" pid="898" name="Mendeley_Bookmark_VOD4L0psnh_69">
    <vt:lpwstr>rse-names": false, "suffix": "", "family": "Foucher", "dropping-particle": ""}], "title": "Spatial Regionalization and Heterochrony in the Formation of Adult Pallial Neural Stem Cells", "DOI": "10.1016/j.devcel.2014.05.012", "PMID": "25017692", "issue": "</vt:lpwstr>
  </property>
  <property fmtid="{D5CDD505-2E9C-101B-9397-08002B2CF9AE}" pid="899" name="Mendeley_Bookmark_VOD4L0psnh_7">
    <vt:lpwstr>rabow line provides diverse color profiles that can be optimized by modulating Cre activity. Second, we find that colors are inherited equally among daughter cells and remain stable throughout embryonic and larval stages. Third, we show that UAS:Zebrabow </vt:lpwstr>
  </property>
  <property fmtid="{D5CDD505-2E9C-101B-9397-08002B2CF9AE}" pid="900" name="Mendeley_Bookmark_VOD4L0psnh_70">
    <vt:lpwstr>2"}, "id": "ITEM-6"}, {"uris": ["http://www.mendeley.com/documents/?uuid=652e1867-7f08-39dd-ad1f-d598f81c783b"], "itemData": {"issued": {"date-parts": [["2016"]]}, "container-title": "The Journal of Neuroscience", "type": "article-journal", "ISBN": "25791</vt:lpwstr>
  </property>
  <property fmtid="{D5CDD505-2E9C-101B-9397-08002B2CF9AE}" pid="901" name="Mendeley_Bookmark_VOD4L0psnh_71">
    <vt:lpwstr>5.2016", "volume": "36", "abstract": "The hypothalamus plays an important role in regulating sleep, but few hypothalamic sleep-promoting signaling pathways have been identified. Here we demonstrate a role for the neuropeptide QRFP (also known as P518 and </vt:lpwstr>
  </property>
  <property fmtid="{D5CDD505-2E9C-101B-9397-08002B2CF9AE}" pid="902" name="Mendeley_Bookmark_VOD4L0psnh_72">
    <vt:lpwstr>26RFa) and its receptors in regulating sleep in zebrafish, a diurnal vertebrate. We show that QRFP is expressed in 10 hypothalamic neurons in zebrafish larvae, which project to the hypothalamus, hindbrain, and spinal cord, including regions that express t</vt:lpwstr>
  </property>
  <property fmtid="{D5CDD505-2E9C-101B-9397-08002B2CF9AE}" pid="903" name="Mendeley_Bookmark_VOD4L0psnh_73">
    <vt:lpwstr>he two zebrafish QRFP receptor paralogs. We find that the overexpression of QRFP inhibits locomotor activity during the day, whereas mutation of qrfp or its receptors results in increased locomotor activity and decreased sleep during the day. Despite the </vt:lpwstr>
  </property>
  <property fmtid="{D5CDD505-2E9C-101B-9397-08002B2CF9AE}" pid="904" name="Mendeley_Bookmark_VOD4L0psnh_74">
    <vt:lpwstr>restriction of these phenotypes to the day, the circadian clock does not regulate qrfp expression, and entrained circadian rhythms are not required for QRFP-induced rest. Instead, we find that QRFP overex-pression decreases locomotor activity largely in a</vt:lpwstr>
  </property>
  <property fmtid="{D5CDD505-2E9C-101B-9397-08002B2CF9AE}" pid="905" name="Mendeley_Bookmark_VOD4L0psnh_75">
    <vt:lpwstr> light-specific manner. Our results suggest that QRFP signaling plays an important role in promoting sleep and may underlie some aspects of hypothalamic sleep control.", "page": "1823-1840", "id": "ITEM-7", "author": [{"non-dropping-particle": "", "given"</vt:lpwstr>
  </property>
  <property fmtid="{D5CDD505-2E9C-101B-9397-08002B2CF9AE}" pid="906" name="Mendeley_Bookmark_VOD4L0psnh_76">
    <vt:lpwstr>: "X Audrey", "parse-names": false, "suffix": "", "family": "Chen", "dropping-particle": ""}, {"non-dropping-particle": "", "given": "Cindy N", "parse-names": false, "suffix": "", "family": "Chiu", "dropping-particle": ""}, {"non-dropping-particle": "", "</vt:lpwstr>
  </property>
  <property fmtid="{D5CDD505-2E9C-101B-9397-08002B2CF9AE}" pid="907" name="Mendeley_Bookmark_VOD4L0psnh_77">
    <vt:lpwstr>given": "Eric A", "parse-names": false, "suffix": "", "family": "Mosser", "dropping-particle": ""}, {"non-dropping-particle": "", "given": "Sohini", "parse-names": false, "suffix": "", "family": "Kahn", "dropping-particle": ""}, {"non-dropping-particle": </vt:lpwstr>
  </property>
  <property fmtid="{D5CDD505-2E9C-101B-9397-08002B2CF9AE}" pid="908" name="Mendeley_Bookmark_VOD4L0psnh_78">
    <vt:lpwstr>"", "given": "Rory", "parse-names": false, "suffix": "", "family": "Spence", "dropping-particle": ""}, {"non-dropping-particle": "", "given": "David A", "parse-names": false, "suffix": "", "family": "Prober", "dropping-particle": ""}], "title": "Behaviora</vt:lpwstr>
  </property>
  <property fmtid="{D5CDD505-2E9C-101B-9397-08002B2CF9AE}" pid="909" name="Mendeley_Bookmark_VOD4L0psnh_79">
    <vt:lpwstr>l/Cognitive QRFP and Its Receptors Regulate Locomotor Activity and Sleep in Zebrafish", "DOI": "10.1523/JNEUROSCI.2579-15.2016", "issue": "6"}, "id": "ITEM-7"}, {"uris": ["http://www.mendeley.com/documents/?uuid=02afef29-8f65-3e2d-8155-e1c623cfc959"], "it</vt:lpwstr>
  </property>
  <property fmtid="{D5CDD505-2E9C-101B-9397-08002B2CF9AE}" pid="910" name="Mendeley_Bookmark_VOD4L0psnh_8">
    <vt:lpwstr>lines can be used in combination with Gal4 to generate broad or tissue-specific expression patterns and facilitate tracing of axonal processes. Fourth, we demonstrate that Zebrabow can be used for long-term lineage analysis. Using the cornea as a model sy</vt:lpwstr>
  </property>
  <property fmtid="{D5CDD505-2E9C-101B-9397-08002B2CF9AE}" pid="911" name="Mendeley_Bookmark_VOD4L0psnh_80">
    <vt:lpwstr>emData": {"issued": {"date-parts": [["2017"]]}, "page": "41-49", "id": "ITEM-8", "title": "CRISPR/Cas9-Mediated Knockin and Knockout in Zebrafish", "author": [{"non-dropping-particle": "", "given": "Shahad", "parse-names": false, "suffix": "", "family": "</vt:lpwstr>
  </property>
  <property fmtid="{D5CDD505-2E9C-101B-9397-08002B2CF9AE}" pid="912" name="Mendeley_Bookmark_VOD4L0psnh_81">
    <vt:lpwstr>Albadri", "dropping-particle": ""}, {"non-dropping-particle": "De", "given": "Flavia", "parse-names": false, "suffix": "", "family": "Santis", "dropping-particle": ""}, {"non-dropping-particle": "Di", "given": "Vincenzo", "parse-names": false, "suffix": "</vt:lpwstr>
  </property>
  <property fmtid="{D5CDD505-2E9C-101B-9397-08002B2CF9AE}" pid="913" name="Mendeley_Bookmark_VOD4L0psnh_82">
    <vt:lpwstr>", "family": "Donato", "dropping-particle": ""}, {"non-dropping-particle": "Del", "given": "Filippo", "parse-names": false, "suffix": "", "family": "Bene", "dropping-particle": ""}], "publisher": "Springer, Cham", "DOI": "10.1007/978-3-319-60192-2_4", "ty</vt:lpwstr>
  </property>
  <property fmtid="{D5CDD505-2E9C-101B-9397-08002B2CF9AE}" pid="914" name="Mendeley_Bookmark_VOD4L0psnh_83">
    <vt:lpwstr>pe": "chapter", "container-title": "Genome Editing in Neurosciences"}, "id": "ITEM-8"}, {"uris": ["http://www.mendeley.com/documents/?uuid=77e5c4a7-bc4d-3000-a2df-1c1c6d165940"], "itemData": {"issued": {"date-parts": [["2017", "11", "6"]]}, "container-tit</vt:lpwstr>
  </property>
  <property fmtid="{D5CDD505-2E9C-101B-9397-08002B2CF9AE}" pid="915" name="Mendeley_Bookmark_VOD4L0psnh_84">
    <vt:lpwstr>le": "Current Biology", "ISSN": "0960-9822", "DOI": "10.1016/J.CUB.2017.09.052", "volume": "27", "abstract": "Spatiotemporal variations of neurogenesis are thought to account for the evolution of brain shape. In the dorsal telencephalon (pallium) of verte</vt:lpwstr>
  </property>
  <property fmtid="{D5CDD505-2E9C-101B-9397-08002B2CF9AE}" pid="916" name="Mendeley_Bookmark_VOD4L0psnh_85">
    <vt:lpwstr>brates, it remains unresolved which ancestral neurogenesis mode prefigures the highly divergent cytoarchitectures that are seen in extant species. To gain insight into this question, we developed genetic tools to generate here the first 4-dimensional (3D </vt:lpwstr>
  </property>
  <property fmtid="{D5CDD505-2E9C-101B-9397-08002B2CF9AE}" pid="917" name="Mendeley_Bookmark_VOD4L0psnh_86">
    <vt:lpwstr>+ birthdating time) map of pallium construction in the adult teleost zebrafish. Using a Tet-On-based genetic birthdating strategy, we identify a \u201csequential stacking\u201d construction mode where neurons derived from the zebrafish pallial germinal zo</vt:lpwstr>
  </property>
  <property fmtid="{D5CDD505-2E9C-101B-9397-08002B2CF9AE}" pid="918" name="Mendeley_Bookmark_VOD4L0psnh_87">
    <vt:lpwstr>ne arrange in outside-in, age-related layers from a central core generated during embryogenesis. We obtained no evidence for overt radial or tangential neuronal migrations. Cre-lox-mediated tracing, which included following Brainbow clones, further demons</vt:lpwstr>
  </property>
  <property fmtid="{D5CDD505-2E9C-101B-9397-08002B2CF9AE}" pid="919" name="Mendeley_Bookmark_VOD4L0psnh_88">
    <vt:lpwstr>trates that this process is sustained by the persistent neurogenic activity of individual pallial neural stem cells (NSCs) from embryo to adult. Together, these data demonstrate that the spatiotemporal control of NSC activity is an important driver of the</vt:lpwstr>
  </property>
  <property fmtid="{D5CDD505-2E9C-101B-9397-08002B2CF9AE}" pid="920" name="Mendeley_Bookmark_VOD4L0psnh_89">
    <vt:lpwstr> macroarchitecture of the zebrafish adult pallium. This simple mode of pallium construction shares distinct traits with pallial genesis in mammals and non-mammalian amniotes such as birds or reptiles, suggesting that it may exemplify the basal layout from</vt:lpwstr>
  </property>
  <property fmtid="{D5CDD505-2E9C-101B-9397-08002B2CF9AE}" pid="921" name="Mendeley_Bookmark_VOD4L0psnh_9">
    <vt:lpwstr>stem, we provide evidence that embryonic corneal epithelial clones are replaced by large, wedge-shaped clones formed by centripetal expansion of cells from the peripheral cornea. The Zebrabow tool set presented here provides a resource for next-generation</vt:lpwstr>
  </property>
  <property fmtid="{D5CDD505-2E9C-101B-9397-08002B2CF9AE}" pid="922" name="Mendeley_Bookmark_VOD4L0psnh_90">
    <vt:lpwstr> which vertebrate pallial architectures were elaborated.", "page": "3288-3301", "id": "ITEM-9", "author": [{"non-dropping-particle": "", "given": "Giacomo", "parse-names": false, "suffix": "", "family": "Furlan", "dropping-particle": ""}, {"non-dropping-p</vt:lpwstr>
  </property>
  <property fmtid="{D5CDD505-2E9C-101B-9397-08002B2CF9AE}" pid="923" name="Mendeley_Bookmark_VOD4L0psnh_91">
    <vt:lpwstr>article": "", "given": "Valentina", "parse-names": false, "suffix": "", "family": "Cuccioli", "dropping-particle": ""}, {"non-dropping-particle": "", "given": "Nelly", "parse-names": false, "suffix": "", "family": "Vuillemin", "dropping-particle": ""}, {"</vt:lpwstr>
  </property>
  <property fmtid="{D5CDD505-2E9C-101B-9397-08002B2CF9AE}" pid="924" name="Mendeley_Bookmark_VOD4L0psnh_92">
    <vt:lpwstr>non-dropping-particle": "", "given": "Lara", "parse-names": false, "suffix": "", "family": "Dirian", "dropping-particle": ""}, {"non-dropping-particle": "", "given": "Anna Janue", "parse-names": false, "suffix": "", "family": "Muntasell", "dropping-partic</vt:lpwstr>
  </property>
  <property fmtid="{D5CDD505-2E9C-101B-9397-08002B2CF9AE}" pid="925" name="Mendeley_Bookmark_VOD4L0psnh_93">
    <vt:lpwstr>le": ""}, {"non-dropping-particle": "", "given": "Marion", "parse-names": false, "suffix": "", "family": "Coolen", "dropping-particle": ""}, {"non-dropping-particle": "", "given": "Nicolas", "parse-names": false, "suffix": "", "family": "Dray", "dropping-</vt:lpwstr>
  </property>
  <property fmtid="{D5CDD505-2E9C-101B-9397-08002B2CF9AE}" pid="926" name="Mendeley_Bookmark_VOD4L0psnh_94">
    <vt:lpwstr>particle": ""}, {"non-dropping-particle": "", "given": "S\u00e9bastien", "parse-names": false, "suffix": "", "family": "Bedu", "dropping-particle": ""}, {"non-dropping-particle": "", "given": "Corinne", "parse-names": false, "suffix": "", "family": "Houar</vt:lpwstr>
  </property>
  <property fmtid="{D5CDD505-2E9C-101B-9397-08002B2CF9AE}" pid="927" name="Mendeley_Bookmark_VOD4L0psnh_95">
    <vt:lpwstr>t", "dropping-particle": ""}, {"non-dropping-particle": "", "given": "Emmanuel", "parse-names": false, "suffix": "", "family": "Beaurepaire", "dropping-particle": ""}, {"non-dropping-particle": "", "given": "Isabelle", "parse-names": false, "suffix": "", </vt:lpwstr>
  </property>
  <property fmtid="{D5CDD505-2E9C-101B-9397-08002B2CF9AE}" pid="928" name="Mendeley_Bookmark_VOD4L0psnh_96">
    <vt:lpwstr>"family": "Foucher", "dropping-particle": ""}, {"non-dropping-particle": "", "given": "Laure", "parse-names": false, "suffix": "", "family": "Bally-Cuif", "dropping-particle": ""}], "title": "Life-Long Neurogenic Activity of Individual Neural Stem Cells a</vt:lpwstr>
  </property>
  <property fmtid="{D5CDD505-2E9C-101B-9397-08002B2CF9AE}" pid="929" name="Mendeley_Bookmark_VOD4L0psnh_97">
    <vt:lpwstr>nd Continuous Growth Establish an Outside-In Architecture in the Teleost Pallium", "publisher": "Cell Press", "type": "article-journal"}, "id": "ITEM-9"}, {"uris": ["http://www.mendeley.com/documents/?uuid=a762041b-a998-30aa-b100-bd7e8d047eb8"], "itemData</vt:lpwstr>
  </property>
  <property fmtid="{D5CDD505-2E9C-101B-9397-08002B2CF9AE}" pid="930" name="Mendeley_Bookmark_VOD4L0psnh_98">
    <vt:lpwstr>": {"issued": {"date-parts": [["2017"]]}, "type": "article-journal", "id": "ITEM-10", "author": [{"non-dropping-particle": "", "given": "Ulrich", "parse-names": false, "suffix": "", "family": "Herget", "dropping-particle": ""}, {"non-dropping-particle": "</vt:lpwstr>
  </property>
  <property fmtid="{D5CDD505-2E9C-101B-9397-08002B2CF9AE}" pid="931" name="Mendeley_Bookmark_VOD4L0psnh_99">
    <vt:lpwstr>", "given": "Jose", "parse-names": false, "suffix": "", "family": "Arturo Gutierrez-Triana", "dropping-particle": ""}, {"non-dropping-particle": "", "given": "Oriana", "parse-names": false, "suffix": "", "family": "Salazar Thula", "dropping-particle": ""}</vt:lpwstr>
  </property>
  <property fmtid="{D5CDD505-2E9C-101B-9397-08002B2CF9AE}" pid="932" name="Mendeley_Bookmark_WEnfPax03S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933" name="Mendeley_Bookmark_WEnfPax03S_10">
    <vt:lpwstr>"}, {"non-dropping-particle": "", "given": "Z.J.C.", "parse-names": false, "suffix": "", "family": "Tobias", "dropping-particle": ""}, {"non-dropping-particle": "", "given": "J.", "parse-names": false, "suffix": "", "family": "Pajarla", "dropping-particle</vt:lpwstr>
  </property>
  <property fmtid="{D5CDD505-2E9C-101B-9397-08002B2CF9AE}" pid="934" name="Mendeley_Bookmark_WEnfPax03S_11">
    <vt:lpwstr>": ""}, {"non-dropping-particle": "", "given": "I.S.", "parse-names": false, "suffix": "", "family": "Boardman", "dropping-particle": ""}, {"non-dropping-particle": "", "given": "H.", "parse-names": false, "suffix": "", "family": "Ippolito", "dropping-par</vt:lpwstr>
  </property>
  <property fmtid="{D5CDD505-2E9C-101B-9397-08002B2CF9AE}" pid="935" name="Mendeley_Bookmark_WEnfPax03S_12">
    <vt:lpwstr>ticle": ""}, {"non-dropping-particle": "", "given": "S.N.", "parse-names": false, "suffix": "", "family": "Nkoula", "dropping-particle": ""}, {"non-dropping-particle": "", "given": "T.A.", "parse-names": false, "suffix": "", "family": "Weissman", "droppin</vt:lpwstr>
  </property>
  <property fmtid="{D5CDD505-2E9C-101B-9397-08002B2CF9AE}" pid="936" name="Mendeley_Bookmark_WEnfPax03S_13">
    <vt:lpwstr>g-particle": ""}], "title": "Combining near-infrared fluorescence with Brainbow to visualize expression of specific genes within a multicolor context", "DOI": "10.1091/mbc.E18-06-0340", "issue": "4"}, "id": "ITEM-1"}]}</vt:lpwstr>
  </property>
  <property fmtid="{D5CDD505-2E9C-101B-9397-08002B2CF9AE}" pid="937" name="Mendeley_Bookmark_WEnfPax03S_2">
    <vt:lpwstr>ties": {"noteIndex": 0}, "citationItems": [{"uris": ["http://www.mendeley.com/documents/?uuid=6a88f3b3-7920-3c99-a48c-44da70e2faad"], "itemData": {"issued": {"date-parts": [["2019"]]}, "container-title": "Molecular Biology of the Cell", "ISSN": "19394586"</vt:lpwstr>
  </property>
  <property fmtid="{D5CDD505-2E9C-101B-9397-08002B2CF9AE}" pid="938" name="Mendeley_Bookmark_WEnfPax03S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939" name="Mendeley_Bookmark_WEnfPax03S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940" name="Mendeley_Bookmark_WEnfPax03S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941" name="Mendeley_Bookmark_WEnfPax03S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942" name="Mendeley_Bookmark_WEnfPax03S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943" name="Mendeley_Bookmark_WEnfPax03S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944" name="Mendeley_Bookmark_WEnfPax03S_9">
    <vt:lpwstr>[{"non-dropping-particle": "", "given": "Z.T.", "parse-names": false, "suffix": "", "family": "Cook", "dropping-particle": ""}, {"non-dropping-particle": "", "given": "N.L.", "parse-names": false, "suffix": "", "family": "Brockway", "dropping-particle": "</vt:lpwstr>
  </property>
  <property fmtid="{D5CDD505-2E9C-101B-9397-08002B2CF9AE}" pid="945" name="Mendeley_Bookmark_WPCSAVk1br_1">
    <vt:lpwstr>ADDIN CSL_CITATION {"schema": "https://github.com/citation-style-language/schema/raw/master/csl-citation.json", "mendeley": {"previouslyFormattedCitation": "&lt;sup&gt;1\u20136&lt;/sup&gt;", "plainTextFormattedCitation": "1\u20136", "formattedCitation": "&lt;sup&gt;1\u2013</vt:lpwstr>
  </property>
  <property fmtid="{D5CDD505-2E9C-101B-9397-08002B2CF9AE}" pid="946" name="Mendeley_Bookmark_WPCSAVk1br_10">
    <vt:lpwstr>, "title": "Monitoring neural progenitor fate through multiple rounds of division in an intact vertebrate brain.", "publisher": "The Company of Biologists Ltd", "PMID": "12810590", "issue": "15"}, "id": "ITEM-1"}, {"uris": ["http://www.mendeley.com/docume</vt:lpwstr>
  </property>
  <property fmtid="{D5CDD505-2E9C-101B-9397-08002B2CF9AE}" pid="947" name="Mendeley_Bookmark_WPCSAVk1br_11">
    <vt:lpwstr>nts/?uuid=42ddb952-a38e-3725-9dd0-450f6687b5fd"], "itemData": {"issued": {"date-parts": [["2001", "2"]]}, "container-title": "Nature", "ISSN": "0028-0836", "DOI": "10.1038/35055553", "type": "article-journal", "volume": "409", "abstract": "The neocortex o</vt:lpwstr>
  </property>
  <property fmtid="{D5CDD505-2E9C-101B-9397-08002B2CF9AE}" pid="948" name="Mendeley_Bookmark_WPCSAVk1br_12">
    <vt:lpwstr>f the adult brain consists of neurons and glia that are generated by precursor cells of the embryonic ventricular zone. In general, glia are generated after neurons during development1, but radial glia are an exception to this rule. Radial glia are genera</vt:lpwstr>
  </property>
  <property fmtid="{D5CDD505-2E9C-101B-9397-08002B2CF9AE}" pid="949" name="Mendeley_Bookmark_WPCSAVk1br_13">
    <vt:lpwstr>ted before neurogenesis and guide neuronal migration2. Radial glia are mitotically active throughout neurogenesis3, and disappear or become astrocytes when neuronal migration is complete4,5. Although the lineage relationships of\u00a0cortical neurons and </vt:lpwstr>
  </property>
  <property fmtid="{D5CDD505-2E9C-101B-9397-08002B2CF9AE}" pid="950" name="Mendeley_Bookmark_WPCSAVk1br_14">
    <vt:lpwstr>glia have been explored6,7, the clonal relationship of radial glia to other cortical cells remains unknown. It has been suggested that radial glia may be neuronal precursors5,8,9,10, but this has not been demonstrated in vivo. We have used a retroviral ve</vt:lpwstr>
  </property>
  <property fmtid="{D5CDD505-2E9C-101B-9397-08002B2CF9AE}" pid="951" name="Mendeley_Bookmark_WPCSAVk1br_15">
    <vt:lpwstr>ctor encoding enhanced green fluorescent protein to label precursor cells in vivo and have examined clones 1\u20133\u2009days later using morphological, immunohistochemical and electrophysiological techniques. Here we show that clones consist of mitotic r</vt:lpwstr>
  </property>
  <property fmtid="{D5CDD505-2E9C-101B-9397-08002B2CF9AE}" pid="952" name="Mendeley_Bookmark_WPCSAVk1br_16">
    <vt:lpwstr>adial glia and postmitotic neurons, and that neurons migrate along clonally related radial glia. Time-lapse images show that proliferative radial glia generate neurons. Our results support the concept that a lineage relationship between neurons and prolif</vt:lpwstr>
  </property>
  <property fmtid="{D5CDD505-2E9C-101B-9397-08002B2CF9AE}" pid="953" name="Mendeley_Bookmark_WPCSAVk1br_17">
    <vt:lpwstr>erative radial glia may underlie the radial organization of neocortex.", "page": "714-720", "id": "ITEM-2", "author": [{"non-dropping-particle": "", "given": "Stephen C.", "parse-names": false, "suffix": "", "family": "Noctor", "dropping-particle": ""}, {</vt:lpwstr>
  </property>
  <property fmtid="{D5CDD505-2E9C-101B-9397-08002B2CF9AE}" pid="954" name="Mendeley_Bookmark_WPCSAVk1br_18">
    <vt:lpwstr>"non-dropping-particle": "", "given": "Alexander C.", "parse-names": false, "suffix": "", "family": "Flint", "dropping-particle": ""}, {"non-dropping-particle": "", "given": "Tamily A.", "parse-names": false, "suffix": "", "family": "Weissman", "dropping-</vt:lpwstr>
  </property>
  <property fmtid="{D5CDD505-2E9C-101B-9397-08002B2CF9AE}" pid="955" name="Mendeley_Bookmark_WPCSAVk1br_19">
    <vt:lpwstr>particle": ""}, {"non-dropping-particle": "", "given": "Ryan S.", "parse-names": false, "suffix": "", "family": "Dammerman", "dropping-particle": ""}, {"non-dropping-particle": "", "given": "Arnold R.", "parse-names": false, "suffix": "", "family": "Krieg</vt:lpwstr>
  </property>
  <property fmtid="{D5CDD505-2E9C-101B-9397-08002B2CF9AE}" pid="956" name="Mendeley_Bookmark_WPCSAVk1br_2">
    <vt:lpwstr>6&lt;/sup&gt;"}, "properties": {"noteIndex": 0}, "citationItems": [{"uris": ["http://www.mendeley.com/documents/?uuid=63b64b00-d845-3aca-9cd5-1271a7c80757"], "itemData": {"issued": {"date-parts": [["2003", "8", "1"]]}, "container-title": "Development (Cambridge</vt:lpwstr>
  </property>
  <property fmtid="{D5CDD505-2E9C-101B-9397-08002B2CF9AE}" pid="957" name="Mendeley_Bookmark_WPCSAVk1br_20">
    <vt:lpwstr>stein", "dropping-particle": ""}], "title": "Neurons derived from radial glial cells establish radial units in neocortex", "publisher": "Nature Publishing Group", "issue": "6821"}, "id": "ITEM-2"}, {"uris": ["http://www.mendeley.com/documents/?uuid=263ac1</vt:lpwstr>
  </property>
  <property fmtid="{D5CDD505-2E9C-101B-9397-08002B2CF9AE}" pid="958" name="Mendeley_Bookmark_WPCSAVk1br_21">
    <vt:lpwstr>db-eff5-394c-963b-4972a548e39b"], "itemData": {"issued": {"date-parts": [["2009"]]}, "container-title": "Annual review of neuroscience", "ISSN": "1545-4126", "DOI": "10.1146/annurev.neuro.051508.135600", "volume": "32", "abstract": "Glial cells were long </vt:lpwstr>
  </property>
  <property fmtid="{D5CDD505-2E9C-101B-9397-08002B2CF9AE}" pid="959" name="Mendeley_Bookmark_WPCSAVk1br_22">
    <vt:lpwstr>considered end products of neural differentiation, specialized supportive cells with an origin very different from that of neurons. New studies have shown that some glial cells--radial glia (RG) in development and specific subpopulations of astrocytes in </vt:lpwstr>
  </property>
  <property fmtid="{D5CDD505-2E9C-101B-9397-08002B2CF9AE}" pid="960" name="Mendeley_Bookmark_WPCSAVk1br_23">
    <vt:lpwstr>adult mammals--function as primary progenitors or neural stem cells (NSCs). This is a fundamental departure from classical views separating neuronal and glial lineages early in development. Direct visualization of the behavior of NSCs and lineage-tracing </vt:lpwstr>
  </property>
  <property fmtid="{D5CDD505-2E9C-101B-9397-08002B2CF9AE}" pid="961" name="Mendeley_Bookmark_WPCSAVk1br_24">
    <vt:lpwstr>studies reveal how neuronal lineages emerge. In development and in the adult brain, many neurons and glial cells are not the direct progeny of NSCs, but instead originate from transit amplifying, or intermediate, progenitor cells (IPCs). Within NSCs and I</vt:lpwstr>
  </property>
  <property fmtid="{D5CDD505-2E9C-101B-9397-08002B2CF9AE}" pid="962" name="Mendeley_Bookmark_WPCSAVk1br_25">
    <vt:lpwstr>PCs, genetic programs unfold for generating the extraordinary diversity of cell types in the central nervous system. The timing in development and location of NSCs, a property tightly linked to their neuroepithelial origin, appear to be the key determinan</vt:lpwstr>
  </property>
  <property fmtid="{D5CDD505-2E9C-101B-9397-08002B2CF9AE}" pid="963" name="Mendeley_Bookmark_WPCSAVk1br_26">
    <vt:lpwstr>ts of the types of neurons generated. Identification of NSCs and IPCs is critical to understand brain development and adult neurogenesis and to develop new strategies for brain repair.", "page": "149-84", "id": "ITEM-3", "author": [{"non-dropping-particle</vt:lpwstr>
  </property>
  <property fmtid="{D5CDD505-2E9C-101B-9397-08002B2CF9AE}" pid="964" name="Mendeley_Bookmark_WPCSAVk1br_27">
    <vt:lpwstr>": "", "given": "Arnold", "parse-names": false, "suffix": "", "family": "Kriegstein", "dropping-particle": ""}, {"non-dropping-particle": "", "given": "Arturo", "parse-names": false, "suffix": "", "family": "Alvarez-Buylla", "dropping-particle": ""}], "ti</vt:lpwstr>
  </property>
  <property fmtid="{D5CDD505-2E9C-101B-9397-08002B2CF9AE}" pid="965" name="Mendeley_Bookmark_WPCSAVk1br_28">
    <vt:lpwstr>tle": "The glial nature of embryonic and adult neural stem cells.", "publisher": "NIH Public Access", "PMID": "19555289", "type": "article-journal"}, "id": "ITEM-3"}, {"uris": ["http://www.mendeley.com/documents/?uuid=24cd6eef-24c6-3ff4-8f55-8f278f6c4530"</vt:lpwstr>
  </property>
  <property fmtid="{D5CDD505-2E9C-101B-9397-08002B2CF9AE}" pid="966" name="Mendeley_Bookmark_WPCSAVk1br_29">
    <vt:lpwstr>], "itemData": {"issued": {"date-parts": [["2014"]]}, "page": "2182-2194", "id": "ITEM-4", "author": [{"non-dropping-particle": "", "given": "Marta", "parse-names": false, "suffix": "", "family": "Florio", "dropping-particle": ""}, {"non-dropping-particle</vt:lpwstr>
  </property>
  <property fmtid="{D5CDD505-2E9C-101B-9397-08002B2CF9AE}" pid="967" name="Mendeley_Bookmark_WPCSAVk1br_3">
    <vt:lpwstr>, England)", "ISSN": "0950-1991", "DOI": "10.1242/DEV.00569", "type": "article-journal", "volume": "130", "abstract": "The behaviour of neural progenitors in the intact vertebrate brain and spinal cord is poorly understood, chiefly because of the inaccess</vt:lpwstr>
  </property>
  <property fmtid="{D5CDD505-2E9C-101B-9397-08002B2CF9AE}" pid="968" name="Mendeley_Bookmark_WPCSAVk1br_30">
    <vt:lpwstr>": "", "given": "Wieland B", "parse-names": false, "suffix": "", "family": "Huttner", "dropping-particle": ""}], "title": "Neural progenitors, neurogenesis and the evolution of the neocortex", "type": "article-journal", "DOI": "10.1242/dev.090571", "volum</vt:lpwstr>
  </property>
  <property fmtid="{D5CDD505-2E9C-101B-9397-08002B2CF9AE}" pid="969" name="Mendeley_Bookmark_WPCSAVk1br_31">
    <vt:lpwstr>e": "141", "abstract": "The neocortex is the seat of higher cognitive functions and, in evolutionary terms, is the youngest part of the mammalian brain. Since its origin, the neocortex has expanded in several mammalian lineages, and this is particularly n</vt:lpwstr>
  </property>
  <property fmtid="{D5CDD505-2E9C-101B-9397-08002B2CF9AE}" pid="970" name="Mendeley_Bookmark_WPCSAVk1br_32">
    <vt:lpwstr>otable in humans. This expansion reflects an increase in the number of neocortical neurons, which is determined during development and primarily reflects the number of neurogenic divisions of distinct classes of neural progenitor cells. Consequently, the </vt:lpwstr>
  </property>
  <property fmtid="{D5CDD505-2E9C-101B-9397-08002B2CF9AE}" pid="971" name="Mendeley_Bookmark_WPCSAVk1br_33">
    <vt:lpwstr>evolutionary expansion of the neocortex and the concomitant increase in the numbers of neurons produced during development entail interspecies differences in neural progenitor biology. Here, we review the diversity of neocortical neural progenitors, their</vt:lpwstr>
  </property>
  <property fmtid="{D5CDD505-2E9C-101B-9397-08002B2CF9AE}" pid="972" name="Mendeley_Bookmark_WPCSAVk1br_34">
    <vt:lpwstr> interspecies variations and their roles in determining the evolutionary increase in neuron numbers and neocortex size.", "container-title": "Development"}, "id": "ITEM-4"}, {"uris": ["http://www.mendeley.com/documents/?uuid=2c8bd748-6a46-32b2-b2e9-4af6f4</vt:lpwstr>
  </property>
  <property fmtid="{D5CDD505-2E9C-101B-9397-08002B2CF9AE}" pid="973" name="Mendeley_Bookmark_WPCSAVk1br_35">
    <vt:lpwstr>64d593"], "itemData": {"issued": {"date-parts": [["1995"]]}, "page": "761-768", "id": "ITEM-5", "author": [{"non-dropping-particle": "", "given": "Susan K", "parse-names": false, "suffix": "", "family": "Mcconnell", "dropping-particle": ""}], "title": "Co</vt:lpwstr>
  </property>
  <property fmtid="{D5CDD505-2E9C-101B-9397-08002B2CF9AE}" pid="974" name="Mendeley_Bookmark_WPCSAVk1br_36">
    <vt:lpwstr>nstructing the Cerebral Cortex: Neurogenesis and Fate Determination Review", "type": "article-journal", "volume": "15", "abstract": "Sitting at the apex of neural processing in the mammalian brain is the cerebral cortex, the convoluted sheet of neu-rons c</vt:lpwstr>
  </property>
  <property fmtid="{D5CDD505-2E9C-101B-9397-08002B2CF9AE}" pid="975" name="Mendeley_Bookmark_WPCSAVk1br_37">
    <vt:lpwstr>overing the two cerebral hemispheres. Neurons within the neocortex underlie our most sophisticated cog-nitive and perceptual abilities and are thus highly specialized for the analysis of sensory inputs or the generation of motor outputs. The position, con</vt:lpwstr>
  </property>
  <property fmtid="{D5CDD505-2E9C-101B-9397-08002B2CF9AE}" pid="976" name="Mendeley_Bookmark_WPCSAVk1br_38">
    <vt:lpwstr>nectivity, and morphology of each neuron reflect its particular function. Although neurons in the adult brain are organized in highly ordered and differentiated arrays, these cells arise from dividing progenitor cells of a simple neuroepithelium in which </vt:lpwstr>
  </property>
  <property fmtid="{D5CDD505-2E9C-101B-9397-08002B2CF9AE}" pid="977" name="Mendeley_Bookmark_WPCSAVk1br_39">
    <vt:lpwstr>cells appear morphologically indistinguishable. This review addresses the question of how diverse neuronal phenotypes are generated from apparently homogeneous progenitors in appropriate numbers, times, and positions during the development of the cerebral</vt:lpwstr>
  </property>
  <property fmtid="{D5CDD505-2E9C-101B-9397-08002B2CF9AE}" pid="978" name="Mendeley_Bookmark_WPCSAVk1br_4">
    <vt:lpwstr>ibility and poor optical qualities inherent in many model systems. To overcome these problems we have studied the optically superior brain of the zebrafish embryo and have monitored the in vivo behaviour of fluorescently labelled neural progenitors and th</vt:lpwstr>
  </property>
  <property fmtid="{D5CDD505-2E9C-101B-9397-08002B2CF9AE}" pid="979" name="Mendeley_Bookmark_WPCSAVk1br_40">
    <vt:lpwstr> cortex, focusing on key steps in neurogenesis including the molecular control of cell number, the decision to generate a neuron, and cell type specification. Overview of Cortical Organization and Development The neurons of the neocortex are organized in </vt:lpwstr>
  </property>
  <property fmtid="{D5CDD505-2E9C-101B-9397-08002B2CF9AE}" pid="980" name="Mendeley_Bookmark_WPCSAVk1br_41">
    <vt:lpwstr>two dimensions relative to the cortical surface. Tangential to this surface, different areas subserve a variety of functional modalities. Each area is characterized by a set of distinctive cytoarchitectonic features (Brodmann, 1909) and, most importantly,</vt:lpwstr>
  </property>
  <property fmtid="{D5CDD505-2E9C-101B-9397-08002B2CF9AE}" pid="981" name="Mendeley_Bookmark_WPCSAVk1br_42">
    <vt:lpwstr> by the pattern of both afferent and effer-ent axonal connections. These connections underlie the functional specificity of neurons in each area: for example, whereas normal auditory cortex receives input from and feeds back information to the auditory th</vt:lpwstr>
  </property>
  <property fmtid="{D5CDD505-2E9C-101B-9397-08002B2CF9AE}" pid="982" name="Mendeley_Bookmark_WPCSAVk1br_43">
    <vt:lpwstr>alamus (Kreig, 1946), visual information diverted into auditory cortex will generate surprisingly normal visual responses (Roe et al., 1992). In the perpendicular dimension, the cortex is composed of six sheets or layers, each of which is defined by the d</vt:lpwstr>
  </property>
  <property fmtid="{D5CDD505-2E9C-101B-9397-08002B2CF9AE}" pid="983" name="Mendeley_Bookmark_WPCSAVk1br_44">
    <vt:lpwstr>ensity and morphology of its constituent neurons. Thus, along a radial line through the cortex, one encounters a variety of neurons with differing physiological properties and axonal connections, each typical of that layer (Gilbert and Kelly, 1975; Gilber</vt:lpwstr>
  </property>
  <property fmtid="{D5CDD505-2E9C-101B-9397-08002B2CF9AE}" pid="984" name="Mendeley_Bookmark_WPCSAVk1br_45">
    <vt:lpwstr>t, 1977; Gilbert and Wiesel, 1985). A general rule of thumb for projection neurons in sensory areas of cortex is that neurons in the upper layers 2 and 3 send long-distance axons to other cortical areas, whereas neurons in the deep layers 5 and 6 extend a</vt:lpwstr>
  </property>
  <property fmtid="{D5CDD505-2E9C-101B-9397-08002B2CF9AE}" pid="985" name="Mendeley_Bookmark_WPCSAVk1br_46">
    <vt:lpwstr>xons to subcortical targets (Gilbert and Kelly, 1975; Lund et al., 1975; Symonds\u2026", "container-title": "Neuron"}, "id": "ITEM-5"}, {"uris": ["http://www.mendeley.com/documents/?uuid=98c5930b-6ba1-347e-b180-957d6b48b606"], "itemData": {"issued": {"dat</vt:lpwstr>
  </property>
  <property fmtid="{D5CDD505-2E9C-101B-9397-08002B2CF9AE}" pid="986" name="Mendeley_Bookmark_WPCSAVk1br_47">
    <vt:lpwstr>e-parts": [["2013", "2", "21"]]}, "container-title": "Neural Development", "ISSN": "1749-8104", "DOI": "10.1186/1749-8104-8-3", "volume": "8", "abstract": "Neurogenesis in the developing central nervous system consists of the induction and proliferation o</vt:lpwstr>
  </property>
  <property fmtid="{D5CDD505-2E9C-101B-9397-08002B2CF9AE}" pid="987" name="Mendeley_Bookmark_WPCSAVk1br_48">
    <vt:lpwstr>f neural progenitor cells and their subsequent differentiation into mature neurons. External as well as internal cues orchestrate neurogenesis in a precise temporal and spatial way. In the last 20 years, the zebrafish has proven to be an excellent model o</vt:lpwstr>
  </property>
  <property fmtid="{D5CDD505-2E9C-101B-9397-08002B2CF9AE}" pid="988" name="Mendeley_Bookmark_WPCSAVk1br_49">
    <vt:lpwstr>rganism to study neurogenesis in the embryo. Recently, this vertebrate has also become a model for the investigation of adult neurogenesis and neural regeneration. Here, we summarize the contributions of zebrafish in neural development and adult neurogene</vt:lpwstr>
  </property>
  <property fmtid="{D5CDD505-2E9C-101B-9397-08002B2CF9AE}" pid="989" name="Mendeley_Bookmark_WPCSAVk1br_5">
    <vt:lpwstr>eir daughter cells throughout a substantial period of hindbrain development. We find the majority (84%) of hindbrain neurons are born from progenitor divisions that generate two neurons and 68% of reconstructed lineage trees contained no asymmetric stem c</vt:lpwstr>
  </property>
  <property fmtid="{D5CDD505-2E9C-101B-9397-08002B2CF9AE}" pid="990" name="Mendeley_Bookmark_WPCSAVk1br_50">
    <vt:lpwstr>sis.", "page": "3", "id": "ITEM-6", "author": [{"non-dropping-particle": "", "given": "Rebecca", "parse-names": false, "suffix": "", "family": "Schmidt", "dropping-particle": ""}, {"non-dropping-particle": "", "given": "Uwe", "parse-names": false, "suffix</vt:lpwstr>
  </property>
  <property fmtid="{D5CDD505-2E9C-101B-9397-08002B2CF9AE}" pid="991" name="Mendeley_Bookmark_WPCSAVk1br_51">
    <vt:lpwstr>": "", "family": "Str\u00e4hle", "dropping-particle": ""}, {"non-dropping-particle": "", "given": "Steffen", "parse-names": false, "suffix": "", "family": "Scholpp", "dropping-particle": ""}], "title": "Neurogenesis in zebrafish \u2013 from embryo to adul</vt:lpwstr>
  </property>
  <property fmtid="{D5CDD505-2E9C-101B-9397-08002B2CF9AE}" pid="992" name="Mendeley_Bookmark_WPCSAVk1br_52">
    <vt:lpwstr>t", "publisher": "BioMed Central", "type": "article-journal"}, "id": "ITEM-6"}]}</vt:lpwstr>
  </property>
  <property fmtid="{D5CDD505-2E9C-101B-9397-08002B2CF9AE}" pid="993" name="Mendeley_Bookmark_WPCSAVk1br_6">
    <vt:lpwstr>ell-like divisions. No progenitors divided in the manner expected of a classic stem cell; i.e. one that repeatedly self-renews and generates a differentiated cell type by asymmetric division. We also analysed the orientation of progenitor divisions relati</vt:lpwstr>
  </property>
  <property fmtid="{D5CDD505-2E9C-101B-9397-08002B2CF9AE}" pid="994" name="Mendeley_Bookmark_WPCSAVk1br_7">
    <vt:lpwstr>ve to the plane of the ventricular zone (VZ) and find that this does not correlate with the fate of the daughter cells. Our results suggest that in this vertebrate system the molecular determinants that control whether a cell will become a neuron are usua</vt:lpwstr>
  </property>
  <property fmtid="{D5CDD505-2E9C-101B-9397-08002B2CF9AE}" pid="995" name="Mendeley_Bookmark_WPCSAVk1br_8">
    <vt:lpwstr>lly not linked to a mechanism that generates asymmetric divisions.", "page": "3427-36", "id": "ITEM-1", "author": [{"non-dropping-particle": "", "given": "David A", "parse-names": false, "suffix": "", "family": "Lyons", "dropping-particle": ""}, {"non-dro</vt:lpwstr>
  </property>
  <property fmtid="{D5CDD505-2E9C-101B-9397-08002B2CF9AE}" pid="996" name="Mendeley_Bookmark_WPCSAVk1br_9">
    <vt:lpwstr>pping-particle": "", "given": "Adam T", "parse-names": false, "suffix": "", "family": "Guy", "dropping-particle": ""}, {"non-dropping-particle": "", "given": "Jonathan D W", "parse-names": false, "suffix": "", "family": "Clarke", "dropping-particle": ""}]</vt:lpwstr>
  </property>
  <property fmtid="{D5CDD505-2E9C-101B-9397-08002B2CF9AE}" pid="997" name="Mendeley_Bookmark_X5VFSW7xUB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998" name="Mendeley_Bookmark_X5VFSW7xUB_2">
    <vt:lpwstr>ties": {"noteIndex": 0}, "citationItems": [{"uris": ["http://www.mendeley.com/documents/?uuid=68a89c3e-7ea8-394f-b1a9-a6f2011e6322"], "itemData": {"issued": {"date-parts": [["2019", "5"]]}, "page": "130-140", "id": "ITEM-1", "ISSN": "00121606", "author": </vt:lpwstr>
  </property>
  <property fmtid="{D5CDD505-2E9C-101B-9397-08002B2CF9AE}" pid="999" name="Mendeley_Bookmark_X5VFSW7xUB_3">
    <vt:lpwstr>[{"non-dropping-particle": "", "given": "Nicole L.", "parse-names": false, "suffix": "", "family": "Brockway", "dropping-particle": ""}, {"non-dropping-particle": "", "given": "Zoe T.", "parse-names": false, "suffix": "", "family": "Cook", "dropping-parti</vt:lpwstr>
  </property>
  <property fmtid="{D5CDD505-2E9C-101B-9397-08002B2CF9AE}" pid="1000" name="Mendeley_Bookmark_X5VFSW7xUB_4">
    <vt:lpwstr>cle": ""}, {"non-dropping-particle": "", "given": "Maritte J.", "parse-names": false, "suffix": "", "family": "O'Gallagher", "dropping-particle": ""}, {"non-dropping-particle": "", "given": "Zachary J.C.", "parse-names": false, "suffix": "", "family": "To</vt:lpwstr>
  </property>
  <property fmtid="{D5CDD505-2E9C-101B-9397-08002B2CF9AE}" pid="1001" name="Mendeley_Bookmark_X5VFSW7xUB_5">
    <vt:lpwstr>bias", "dropping-particle": ""}, {"non-dropping-particle": "", "given": "Mako", "parse-names": false, "suffix": "", "family": "Gedi", "dropping-particle": ""}, {"non-dropping-particle": "", "given": "Kristine M.", "parse-names": false, "suffix": "", "fami</vt:lpwstr>
  </property>
  <property fmtid="{D5CDD505-2E9C-101B-9397-08002B2CF9AE}" pid="1002" name="Mendeley_Bookmark_X5VFSW7xUB_6">
    <vt:lpwstr>ly": "Carey", "dropping-particle": ""}, {"non-dropping-particle": "", "given": "Vivek K.", "parse-names": false, "suffix": "", "family": "Unni", "dropping-particle": ""}, {"non-dropping-particle": "", "given": "Y. Albert", "parse-names": false, "suffix": </vt:lpwstr>
  </property>
  <property fmtid="{D5CDD505-2E9C-101B-9397-08002B2CF9AE}" pid="1003" name="Mendeley_Bookmark_X5VFSW7xUB_7">
    <vt:lpwstr>"", "family": "Pan", "dropping-particle": ""}, {"non-dropping-particle": "", "given": "Margaret R.", "parse-names": false, "suffix": "", "family": "Metz", "dropping-particle": ""}, {"non-dropping-particle": "", "given": "Tamily A.", "parse-names": false, </vt:lpwstr>
  </property>
  <property fmtid="{D5CDD505-2E9C-101B-9397-08002B2CF9AE}" pid="1004" name="Mendeley_Bookmark_X5VFSW7xUB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005" name="Mendeley_Bookmark_X5VFSW7xUB_9">
    <vt:lpwstr> "10.1016/j.ydbio.2019.05.006", "volume": "453", "issue": "2", "container-title": "Developmental Biology"}, "id": "ITEM-1"}]}</vt:lpwstr>
  </property>
  <property fmtid="{D5CDD505-2E9C-101B-9397-08002B2CF9AE}" pid="1006" name="Mendeley_Bookmark_X5kqN50HA2_1">
    <vt:lpwstr>ADDIN CSL_CITATION {"schema": "https://github.com/citation-style-language/schema/raw/master/csl-citation.json", "mendeley": {"previouslyFormattedCitation": "&lt;sup&gt;38,39&lt;/sup&gt;", "plainTextFormattedCitation": "38,39", "formattedCitation": "&lt;sup&gt;38,39&lt;/sup&gt;"}</vt:lpwstr>
  </property>
  <property fmtid="{D5CDD505-2E9C-101B-9397-08002B2CF9AE}" pid="1007" name="Mendeley_Bookmark_X5kqN50HA2_2">
    <vt:lpwstr>, "properties": {"noteIndex": 0}, "citationItems": [{"uris": ["http://www.mendeley.com/documents/?uuid=6fccd7a6-8b31-3a49-aa69-62e143cd9dc3"], "itemData": {"issued": {"date-parts": [["2002"]]}, "type": "book", "id": "ITEM-1", "number-of-pages": "303", "au</vt:lpwstr>
  </property>
  <property fmtid="{D5CDD505-2E9C-101B-9397-08002B2CF9AE}" pid="1008" name="Mendeley_Bookmark_X5kqN50HA2_3">
    <vt:lpwstr>thor": [{"non-dropping-particle": "", "given": "Christiane", "parse-names": false, "suffix": "", "family": "Nusslein-Volhard", "dropping-particle": ""}, {"non-dropping-particle": "", "given": "Ralf", "parse-names": false, "suffix": "", "family": "Dahm", "</vt:lpwstr>
  </property>
  <property fmtid="{D5CDD505-2E9C-101B-9397-08002B2CF9AE}" pid="1009" name="Mendeley_Bookmark_X5kqN50HA2_4">
    <vt:lpwstr>dropping-particle": ""}], "title": "Zebrafish", "publisher": "Oxford University Press"}, "id": "ITEM-1"}, {"uris": ["http://www.mendeley.com/documents/?uuid=58db40df-834c-368c-9bed-ab9bfc0df166"], "itemData": {"issued": {"date-parts": [["2012", "6", "1"]]</vt:lpwstr>
  </property>
  <property fmtid="{D5CDD505-2E9C-101B-9397-08002B2CF9AE}" pid="1010" name="Mendeley_Bookmark_X5kqN50HA2_5">
    <vt:lpwstr>}, "container-title": "ILAR Journal", "ISSN": "1084-2020", "issue": "2", "DOI": "10.1093/ilar.53.2.161", "volume": "53", "page": "161-168", "id": "ITEM-2", "author": [{"non-dropping-particle": "", "given": "A.", "parse-names": false, "suffix": "", "family</vt:lpwstr>
  </property>
  <property fmtid="{D5CDD505-2E9C-101B-9397-08002B2CF9AE}" pid="1011" name="Mendeley_Bookmark_X5kqN50HA2_6">
    <vt:lpwstr>": "Nasiadka", "dropping-particle": ""}, {"non-dropping-particle": "", "given": "M. D.", "parse-names": false, "suffix": "", "family": "Clark", "dropping-particle": ""}], "title": "Zebrafish Breeding in the Laboratory Environment", "publisher": "Narnia", </vt:lpwstr>
  </property>
  <property fmtid="{D5CDD505-2E9C-101B-9397-08002B2CF9AE}" pid="1012" name="Mendeley_Bookmark_X5kqN50HA2_7">
    <vt:lpwstr>"type": "article-journal"}, "id": "ITEM-2"}]}</vt:lpwstr>
  </property>
  <property fmtid="{D5CDD505-2E9C-101B-9397-08002B2CF9AE}" pid="1013" name="Mendeley_Bookmark_XEPPvcoeoJ_1">
    <vt:lpwstr>ADDIN CSL_CITATION {"schema": "https://github.com/citation-style-language/schema/raw/master/csl-citation.json", "mendeley": {"previouslyFormattedCitation": "&lt;sup&gt;45,46&lt;/sup&gt;", "plainTextFormattedCitation": "45,46", "formattedCitation": "&lt;sup&gt;45,46&lt;/sup&gt;"}</vt:lpwstr>
  </property>
  <property fmtid="{D5CDD505-2E9C-101B-9397-08002B2CF9AE}" pid="1014" name="Mendeley_Bookmark_XEPPvcoeoJ_10">
    <vt:lpwstr>tion. By counting labeled apoptotic cells, we have demonstrated transient high rates of cell death in various structures during development, and we have correlated these peaks with previously described developmental changes in these structures. Our analys</vt:lpwstr>
  </property>
  <property fmtid="{D5CDD505-2E9C-101B-9397-08002B2CF9AE}" pid="1015" name="Mendeley_Bookmark_XEPPvcoeoJ_11">
    <vt:lpwstr>is has focused on the nervous system and associated sensory organs including the olfactory organ, retina, lens, cornea, otic vesicle, lateral line organs, and Rohon-Beard neurons. Apoptosis is also described in other non-neural structures such as the noto</vt:lpwstr>
  </property>
  <property fmtid="{D5CDD505-2E9C-101B-9397-08002B2CF9AE}" pid="1016" name="Mendeley_Bookmark_XEPPvcoeoJ_12">
    <vt:lpwstr>chord, somites, muscle, tailbud, and fins.", "id": "ITEM-2"}, "id": "ITEM-2"}]}</vt:lpwstr>
  </property>
  <property fmtid="{D5CDD505-2E9C-101B-9397-08002B2CF9AE}" pid="1017" name="Mendeley_Bookmark_XEPPvcoeoJ_2">
    <vt:lpwstr>, "properties": {"noteIndex": 0}, "citationItems": [{"uris": ["http://www.mendeley.com/documents/?uuid=e9c20a57-f351-396c-9980-57474efe412e"], "itemData": {"issued": {"date-parts": [["1972"]]}, "page": "239", "id": "ITEM-1", "author": [{"non-dropping-part</vt:lpwstr>
  </property>
  <property fmtid="{D5CDD505-2E9C-101B-9397-08002B2CF9AE}" pid="1018" name="Mendeley_Bookmark_XEPPvcoeoJ_3">
    <vt:lpwstr>icle": "", "given": "J F R", "parse-names": false, "suffix": "", "family": "Kerr", "dropping-particle": ""}, {"non-dropping-particle": "", "given": "A H", "parse-names": false, "suffix": "", "family": "Wyllie", "dropping-particle": ""}, {"non-dropping-par</vt:lpwstr>
  </property>
  <property fmtid="{D5CDD505-2E9C-101B-9397-08002B2CF9AE}" pid="1019" name="Mendeley_Bookmark_XEPPvcoeoJ_4">
    <vt:lpwstr>ticle": "", "given": "A R", "parse-names": false, "suffix": "", "family": "Curriet", "dropping-particle": ""}], "title": "Apoptosis: A Basic Biological Phenomenon with Wide-ranging Implications in Tissue Kinetics", "volume": "26", "type": "article-journal</vt:lpwstr>
  </property>
  <property fmtid="{D5CDD505-2E9C-101B-9397-08002B2CF9AE}" pid="1020" name="Mendeley_Bookmark_XEPPvcoeoJ_5">
    <vt:lpwstr>", "container-title": "British Journal of Cancer"}, "id": "ITEM-1"}, {"uris": ["http://www.mendeley.com/documents/?uuid=a5927440-cd20-3114-974b-e43ec8296893"], "itemData": {"issued": {"date-parts": [["2001"]]}, "page": "123-142", "container-title": "Devel</vt:lpwstr>
  </property>
  <property fmtid="{D5CDD505-2E9C-101B-9397-08002B2CF9AE}" pid="1021" name="Mendeley_Bookmark_XEPPvcoeoJ_6">
    <vt:lpwstr>opmental Biology", "title": "Apoptosis in the Developing Zebrafish Embryo", "author": [{"non-dropping-particle": "", "given": "L K", "parse-names": false, "suffix": "", "family": "Cole", "dropping-particle": ""}, {"non-dropping-particle": "", "given": "L </vt:lpwstr>
  </property>
  <property fmtid="{D5CDD505-2E9C-101B-9397-08002B2CF9AE}" pid="1022" name="Mendeley_Bookmark_XEPPvcoeoJ_7">
    <vt:lpwstr>S", "parse-names": false, "suffix": "", "family": "Ross", "dropping-particle": ""}], "DOI": "10.1006/dbio.2001.0432", "type": "article-journal", "ISBN": "00121606/01", "volume": "240", "abstract": "Apoptosis is a major part of the normal development of ma</vt:lpwstr>
  </property>
  <property fmtid="{D5CDD505-2E9C-101B-9397-08002B2CF9AE}" pid="1023" name="Mendeley_Bookmark_XEPPvcoeoJ_8">
    <vt:lpwstr>ny organ systems and tissues. The zebrafish (Danio rerio) has become a useful model for studying early development, and recent advances in techniques used to label apoptotic cells have made it possible to visualize apoptotic cells in this model system. We</vt:lpwstr>
  </property>
  <property fmtid="{D5CDD505-2E9C-101B-9397-08002B2CF9AE}" pid="1024" name="Mendeley_Bookmark_XEPPvcoeoJ_9">
    <vt:lpwstr> have used the in situ terminal deoxynucleotidyl transferase (TdT)-mediated dUTP nick-end labeling (TUNEL) to describe the temporal and spatial distribution of apoptotic cells during normal development of the zebrafish embryo from 12 to 96 h postfertiliza</vt:lpwstr>
  </property>
  <property fmtid="{D5CDD505-2E9C-101B-9397-08002B2CF9AE}" pid="1025" name="Mendeley_Bookmark_YDQsUj9MEZ_1">
    <vt:lpwstr>ADDIN CSL_CITATION {"schema": "https://github.com/citation-style-language/schema/raw/master/csl-citation.json", "mendeley": {"previouslyFormattedCitation": "&lt;sup&gt;18,48&lt;/sup&gt;", "plainTextFormattedCitation": "18,48", "formattedCitation": "&lt;sup&gt;18,48&lt;/sup&gt;"}</vt:lpwstr>
  </property>
  <property fmtid="{D5CDD505-2E9C-101B-9397-08002B2CF9AE}" pid="1026" name="Mendeley_Bookmark_YDQsUj9MEZ_10">
    <vt:lpwstr>ticle": ""}, {"non-dropping-particle": "", "given": "Z.J.C.", "parse-names": false, "suffix": "", "family": "Tobias", "dropping-particle": ""}, {"non-dropping-particle": "", "given": "J.", "parse-names": false, "suffix": "", "family": "Pajarla", "dropping</vt:lpwstr>
  </property>
  <property fmtid="{D5CDD505-2E9C-101B-9397-08002B2CF9AE}" pid="1027" name="Mendeley_Bookmark_YDQsUj9MEZ_11">
    <vt:lpwstr>-particle": ""}, {"non-dropping-particle": "", "given": "I.S.", "parse-names": false, "suffix": "", "family": "Boardman", "dropping-particle": ""}, {"non-dropping-particle": "", "given": "H.", "parse-names": false, "suffix": "", "family": "Ippolito", "dro</vt:lpwstr>
  </property>
  <property fmtid="{D5CDD505-2E9C-101B-9397-08002B2CF9AE}" pid="1028" name="Mendeley_Bookmark_YDQsUj9MEZ_12">
    <vt:lpwstr>pping-particle": ""}, {"non-dropping-particle": "", "given": "S.N.", "parse-names": false, "suffix": "", "family": "Nkoula", "dropping-particle": ""}, {"non-dropping-particle": "", "given": "T.A.", "parse-names": false, "suffix": "", "family": "Weissman",</vt:lpwstr>
  </property>
  <property fmtid="{D5CDD505-2E9C-101B-9397-08002B2CF9AE}" pid="1029" name="Mendeley_Bookmark_YDQsUj9MEZ_13">
    <vt:lpwstr> "dropping-particle": ""}], "title": "Combining near-infrared fluorescence with Brainbow to visualize expression of specific genes within a multicolor context", "DOI": "10.1091/mbc.E18-06-0340", "issue": "4"}, "id": "ITEM-1"}, {"uris": ["http://www.mendel</vt:lpwstr>
  </property>
  <property fmtid="{D5CDD505-2E9C-101B-9397-08002B2CF9AE}" pid="1030" name="Mendeley_Bookmark_YDQsUj9MEZ_14">
    <vt:lpwstr>ey.com/documents/?uuid=037afaf8-f8c4-357e-a0dd-2c766d342a9c"], "itemData": {"issued": {"date-parts": [["1999", "4", "5"]]}, "container-title": "DNA and Cell Biology", "ISSN": "1044-5498", "DOI": "10.1089/104454999315394", "type": "article-journal", "volum</vt:lpwstr>
  </property>
  <property fmtid="{D5CDD505-2E9C-101B-9397-08002B2CF9AE}" pid="1031" name="Mendeley_Bookmark_YDQsUj9MEZ_15">
    <vt:lpwstr>e": "18", "abstract": "Neuronal basic helix-loop-helix (bHLH) transcription factors such as neuroD and neurogenin have been shown to play important roles in neuronal development. In the present study, several distinct bHLH DNA fragments were isolated from</vt:lpwstr>
  </property>
  <property fmtid="{D5CDD505-2E9C-101B-9397-08002B2CF9AE}" pid="1032" name="Mendeley_Bookmark_YDQsUj9MEZ_16">
    <vt:lpwstr> the zebrafish genomic DNA by a pair of degenerate polymerase chain reaction (PCR) primers deduced from the conserved bHLH domains of neuroD and neurogenins. Based on the bHLH fragments, three complete neuroD-related cDNA clones, including complete coding</vt:lpwstr>
  </property>
  <property fmtid="{D5CDD505-2E9C-101B-9397-08002B2CF9AE}" pid="1033" name="Mendeley_Bookmark_YDQsUj9MEZ_17">
    <vt:lpwstr> regions, ndr1a, ndr1b, and ndr2 (ndr for neuroD related), were isolated and assembled by 5' and 3' rapid amplification of cDNA ends (RACE). A phylogenetic analysis indicated the presence of four groups of neuroD-related genes in the neuroD subfamily in v</vt:lpwstr>
  </property>
  <property fmtid="{D5CDD505-2E9C-101B-9397-08002B2CF9AE}" pid="1034" name="Mendeley_Bookmark_YDQsUj9MEZ_18">
    <vt:lpwstr>ertebrates: neuroD, ndr1a/ndr1b/MATH-2, ndr2/NDRF, and neuroM/MATH3. Expression of the newly isolated neuroD-related genes was examined by reverse transcriptase (RT)-PCR and whole-mount in situ hybridization. Unlike neuroD, which was expressed broadly in </vt:lpwstr>
  </property>
  <property fmtid="{D5CDD505-2E9C-101B-9397-08002B2CF9AE}" pid="1035" name="Mendeley_Bookmark_YDQsUj9MEZ_19">
    <vt:lpwstr>primary neurons during ...", "page": "333-344", "id": "ITEM-2", "author": [{"non-dropping-particle": "", "given": "Ji", "parse-names": false, "suffix": "", "family": "Liao", "dropping-particle": ""}, {"non-dropping-particle": "", "given": "Jiangyan", "par</vt:lpwstr>
  </property>
  <property fmtid="{D5CDD505-2E9C-101B-9397-08002B2CF9AE}" pid="1036" name="Mendeley_Bookmark_YDQsUj9MEZ_2">
    <vt:lpwstr>, "properties": {"noteIndex": 0}, "citationItems": [{"uris": ["http://www.mendeley.com/documents/?uuid=6a88f3b3-7920-3c99-a48c-44da70e2faad"], "itemData": {"issued": {"date-parts": [["2019"]]}, "container-title": "Molecular Biology of the Cell", "ISSN": "</vt:lpwstr>
  </property>
  <property fmtid="{D5CDD505-2E9C-101B-9397-08002B2CF9AE}" pid="1037" name="Mendeley_Bookmark_YDQsUj9MEZ_20">
    <vt:lpwstr>se-names": false, "suffix": "", "family": "He", "dropping-particle": ""}, {"non-dropping-particle": "", "given": "Tie", "parse-names": false, "suffix": "", "family": "Yan", "dropping-particle": ""}, {"non-dropping-particle": "", "given": "Vladimir", "pars</vt:lpwstr>
  </property>
  <property fmtid="{D5CDD505-2E9C-101B-9397-08002B2CF9AE}" pid="1038" name="Mendeley_Bookmark_YDQsUj9MEZ_21">
    <vt:lpwstr>e-names": false, "suffix": "", "family": "Korzh", "dropping-particle": ""}, {"non-dropping-particle": "", "given": "Zhiyuan", "parse-names": false, "suffix": "", "family": "Gong", "dropping-particle": ""}], "title": "A Class of NeuroD-Related Basic Helix-</vt:lpwstr>
  </property>
  <property fmtid="{D5CDD505-2E9C-101B-9397-08002B2CF9AE}" pid="1039" name="Mendeley_Bookmark_YDQsUj9MEZ_22">
    <vt:lpwstr>Loop-Helix Transcription Factors Expressed in Developing Central Nervous System in Zebrafish", "publisher": " Mary Ann Liebert, Inc. ", "issue": "4"}, "id": "ITEM-2"}]}</vt:lpwstr>
  </property>
  <property fmtid="{D5CDD505-2E9C-101B-9397-08002B2CF9AE}" pid="1040" name="Mendeley_Bookmark_YDQsUj9MEZ_3">
    <vt:lpwstr>19394586", "type": "article-journal", "volume": "30", "abstract": "\u00a9 2019 Cook et al. Fluorescent proteins are a powerful experimental tool, allowing the visualization of gene expression and cellular behaviors in a variety of systems. Multicolor comb</vt:lpwstr>
  </property>
  <property fmtid="{D5CDD505-2E9C-101B-9397-08002B2CF9AE}" pid="1041" name="Mendeley_Bookmark_YDQsUj9MEZ_4">
    <vt:lpwstr>inations of fluorescent proteins, such as Brainbow, have expanded the range of possible research questions and are useful for distinguishing and tracking cells. The addition of a separately driven color, however, would allow researchers to report expressi</vt:lpwstr>
  </property>
  <property fmtid="{D5CDD505-2E9C-101B-9397-08002B2CF9AE}" pid="1042" name="Mendeley_Bookmark_YDQsUj9MEZ_5">
    <vt:lpwstr>on of a manipulated gene within the multicolor context to investigate mechanistic effects. A far-red or near-infrared protein could be particularly suitable in this context, as these can be distinguished spectrally from Brainbow. We investigated five far-</vt:lpwstr>
  </property>
  <property fmtid="{D5CDD505-2E9C-101B-9397-08002B2CF9AE}" pid="1043" name="Mendeley_Bookmark_YDQsUj9MEZ_6">
    <vt:lpwstr>red/near-infrared proteins in zebrafish: TagRFP657, mCardinal, miRFP670, iRFP670, and mIFP. Our results show that both mCardinal and iRFP670 are useful fluorescent proteins for zebrafish expression. We also introduce a new transgenic zebrafish line that e</vt:lpwstr>
  </property>
  <property fmtid="{D5CDD505-2E9C-101B-9397-08002B2CF9AE}" pid="1044" name="Mendeley_Bookmark_YDQsUj9MEZ_7">
    <vt:lpwstr>xpresses Brainbow under the control of the neuroD promoter. We demonstrate that mCardinal can be used to track the expression of a manipulated bone morphogenetic protein receptor within the Brainbow context. The overlay of near-infrared fluorescence onto </vt:lpwstr>
  </property>
  <property fmtid="{D5CDD505-2E9C-101B-9397-08002B2CF9AE}" pid="1045" name="Mendeley_Bookmark_YDQsUj9MEZ_8">
    <vt:lpwstr>a Brainbow background defines a clear strategy for future research questions that aim to manipulate or track the effects of specific genes within a population of cells that are delineated using multicolor approaches.", "page": "491-505", "id": "ITEM-1", "</vt:lpwstr>
  </property>
  <property fmtid="{D5CDD505-2E9C-101B-9397-08002B2CF9AE}" pid="1046" name="Mendeley_Bookmark_YDQsUj9MEZ_9">
    <vt:lpwstr>author": [{"non-dropping-particle": "", "given": "Z.T.", "parse-names": false, "suffix": "", "family": "Cook", "dropping-particle": ""}, {"non-dropping-particle": "", "given": "N.L.", "parse-names": false, "suffix": "", "family": "Brockway", "dropping-par</vt:lpwstr>
  </property>
  <property fmtid="{D5CDD505-2E9C-101B-9397-08002B2CF9AE}" pid="1047" name="Mendeley_Bookmark_Yi8FopbhnR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1048" name="Mendeley_Bookmark_Yi8FopbhnR_10">
    <vt:lpwstr>es in zebrafish.", "page": "2835-2846", "id": "ITEM-1", "author": [{"non-dropping-particle": "", "given": "Y Albert", "parse-names": false, "suffix": "", "family": "Pan", "dropping-particle": ""}, {"non-dropping-particle": "", "given": "Tom", "parse-names</vt:lpwstr>
  </property>
  <property fmtid="{D5CDD505-2E9C-101B-9397-08002B2CF9AE}" pid="1049" name="Mendeley_Bookmark_Yi8FopbhnR_11">
    <vt:lpwstr>": false, "suffix": "", "family": "Freundlich", "dropping-particle": ""}, {"non-dropping-particle": "", "given": "Tamily a", "parse-names": false, "suffix": "", "family": "Weissman", "dropping-particle": ""}, {"non-dropping-particle": "", "given": "David"</vt:lpwstr>
  </property>
  <property fmtid="{D5CDD505-2E9C-101B-9397-08002B2CF9AE}" pid="1050" name="Mendeley_Bookmark_Yi8FopbhnR_12">
    <vt:lpwstr>, "parse-names": false, "suffix": "", "family": "Schoppik", "dropping-particle": ""}, {"non-dropping-particle": "", "given": "X Cindy", "parse-names": false, "suffix": "", "family": "Wang", "dropping-particle": ""}, {"non-dropping-particle": "", "given": </vt:lpwstr>
  </property>
  <property fmtid="{D5CDD505-2E9C-101B-9397-08002B2CF9AE}" pid="1051" name="Mendeley_Bookmark_Yi8FopbhnR_13">
    <vt:lpwstr>"Steve", "parse-names": false, "suffix": "", "family": "Zimmerman", "dropping-particle": ""}, {"non-dropping-particle": "", "given": "Brian", "parse-names": false, "suffix": "", "family": "Ciruna", "dropping-particle": ""}, {"non-dropping-particle": "", "</vt:lpwstr>
  </property>
  <property fmtid="{D5CDD505-2E9C-101B-9397-08002B2CF9AE}" pid="1052" name="Mendeley_Bookmark_Yi8FopbhnR_14">
    <vt:lpwstr>given": "Joshua R", "parse-names": false, "suffix": "", "family": "Sanes", "dropping-particle": ""}, {"non-dropping-particle": "", "given": "Jeff W", "parse-names": false, "suffix": "", "family": "Lichtman", "dropping-particle": ""}, {"non-dropping-partic</vt:lpwstr>
  </property>
  <property fmtid="{D5CDD505-2E9C-101B-9397-08002B2CF9AE}" pid="1053" name="Mendeley_Bookmark_Yi8FopbhnR_15">
    <vt:lpwstr>le": "", "given": "Alexander F", "parse-names": false, "suffix": "", "family": "Schier", "dropping-particle": ""}], "title": "Zebrabow: multispectral cell labeling for cell tracing and lineage analysis in zebrafish", "DOI": "10.1242/dev.094631", "PMID": "</vt:lpwstr>
  </property>
  <property fmtid="{D5CDD505-2E9C-101B-9397-08002B2CF9AE}" pid="1054" name="Mendeley_Bookmark_Yi8FopbhnR_16">
    <vt:lpwstr>23757414", "issue": "13"}, "id": "ITEM-1"}]}</vt:lpwstr>
  </property>
  <property fmtid="{D5CDD505-2E9C-101B-9397-08002B2CF9AE}" pid="1055" name="Mendeley_Bookmark_Yi8FopbhnR_2">
    <vt:lpwstr>ties": {"noteIndex": 0}, "citationItems": [{"uris": ["http://www.mendeley.com/documents/?uuid=8a94c3da-6e81-4eec-aea5-02f7fdb83b99"], "itemData": {"issued": {"date-parts": [["2013"]]}, "container-title": "Development", "ISSN": "1477-9129", "type": "articl</vt:lpwstr>
  </property>
  <property fmtid="{D5CDD505-2E9C-101B-9397-08002B2CF9AE}" pid="1056" name="Mendeley_Bookmark_Yi8FopbhnR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1057" name="Mendeley_Bookmark_Yi8FopbhnR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1058" name="Mendeley_Bookmark_Yi8FopbhnR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1059" name="Mendeley_Bookmark_Yi8FopbhnR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1060" name="Mendeley_Bookmark_Yi8FopbhnR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1061" name="Mendeley_Bookmark_Yi8FopbhnR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1062" name="Mendeley_Bookmark_Yi8FopbhnR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1063" name="Mendeley_Bookmark_YptNWrSp0w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064" name="Mendeley_Bookmark_YptNWrSp0w_2">
    <vt:lpwstr>ties": {"noteIndex": 0}, "citationItems": [{"uris": ["http://www.mendeley.com/documents/?uuid=68a89c3e-7ea8-394f-b1a9-a6f2011e6322"], "itemData": {"issued": {"date-parts": [["2019", "5"]]}, "page": "130-140", "id": "ITEM-1", "ISSN": "00121606", "author": </vt:lpwstr>
  </property>
  <property fmtid="{D5CDD505-2E9C-101B-9397-08002B2CF9AE}" pid="1065" name="Mendeley_Bookmark_YptNWrSp0w_3">
    <vt:lpwstr>[{"non-dropping-particle": "", "given": "Nicole L.", "parse-names": false, "suffix": "", "family": "Brockway", "dropping-particle": ""}, {"non-dropping-particle": "", "given": "Zoe T.", "parse-names": false, "suffix": "", "family": "Cook", "dropping-parti</vt:lpwstr>
  </property>
  <property fmtid="{D5CDD505-2E9C-101B-9397-08002B2CF9AE}" pid="1066" name="Mendeley_Bookmark_YptNWrSp0w_4">
    <vt:lpwstr>cle": ""}, {"non-dropping-particle": "", "given": "Maritte J.", "parse-names": false, "suffix": "", "family": "O'Gallagher", "dropping-particle": ""}, {"non-dropping-particle": "", "given": "Zachary J.C.", "parse-names": false, "suffix": "", "family": "To</vt:lpwstr>
  </property>
  <property fmtid="{D5CDD505-2E9C-101B-9397-08002B2CF9AE}" pid="1067" name="Mendeley_Bookmark_YptNWrSp0w_5">
    <vt:lpwstr>bias", "dropping-particle": ""}, {"non-dropping-particle": "", "given": "Mako", "parse-names": false, "suffix": "", "family": "Gedi", "dropping-particle": ""}, {"non-dropping-particle": "", "given": "Kristine M.", "parse-names": false, "suffix": "", "fami</vt:lpwstr>
  </property>
  <property fmtid="{D5CDD505-2E9C-101B-9397-08002B2CF9AE}" pid="1068" name="Mendeley_Bookmark_YptNWrSp0w_6">
    <vt:lpwstr>ly": "Carey", "dropping-particle": ""}, {"non-dropping-particle": "", "given": "Vivek K.", "parse-names": false, "suffix": "", "family": "Unni", "dropping-particle": ""}, {"non-dropping-particle": "", "given": "Y. Albert", "parse-names": false, "suffix": </vt:lpwstr>
  </property>
  <property fmtid="{D5CDD505-2E9C-101B-9397-08002B2CF9AE}" pid="1069" name="Mendeley_Bookmark_YptNWrSp0w_7">
    <vt:lpwstr>"", "family": "Pan", "dropping-particle": ""}, {"non-dropping-particle": "", "given": "Margaret R.", "parse-names": false, "suffix": "", "family": "Metz", "dropping-particle": ""}, {"non-dropping-particle": "", "given": "Tamily A.", "parse-names": false, </vt:lpwstr>
  </property>
  <property fmtid="{D5CDD505-2E9C-101B-9397-08002B2CF9AE}" pid="1070" name="Mendeley_Bookmark_YptNWrSp0w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071" name="Mendeley_Bookmark_YptNWrSp0w_9">
    <vt:lpwstr> "10.1016/j.ydbio.2019.05.006", "volume": "453", "issue": "2", "container-title": "Developmental Biology"}, "id": "ITEM-1"}]}</vt:lpwstr>
  </property>
  <property fmtid="{D5CDD505-2E9C-101B-9397-08002B2CF9AE}" pid="1072" name="Mendeley_Bookmark_Z1z5atVVZw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1073" name="Mendeley_Bookmark_Z1z5atVVZw_10">
    <vt:lpwstr>es in zebrafish.", "page": "2835-2846", "id": "ITEM-1", "author": [{"non-dropping-particle": "", "given": "Y Albert", "parse-names": false, "suffix": "", "family": "Pan", "dropping-particle": ""}, {"non-dropping-particle": "", "given": "Tom", "parse-names</vt:lpwstr>
  </property>
  <property fmtid="{D5CDD505-2E9C-101B-9397-08002B2CF9AE}" pid="1074" name="Mendeley_Bookmark_Z1z5atVVZw_11">
    <vt:lpwstr>": false, "suffix": "", "family": "Freundlich", "dropping-particle": ""}, {"non-dropping-particle": "", "given": "Tamily a", "parse-names": false, "suffix": "", "family": "Weissman", "dropping-particle": ""}, {"non-dropping-particle": "", "given": "David"</vt:lpwstr>
  </property>
  <property fmtid="{D5CDD505-2E9C-101B-9397-08002B2CF9AE}" pid="1075" name="Mendeley_Bookmark_Z1z5atVVZw_12">
    <vt:lpwstr>, "parse-names": false, "suffix": "", "family": "Schoppik", "dropping-particle": ""}, {"non-dropping-particle": "", "given": "X Cindy", "parse-names": false, "suffix": "", "family": "Wang", "dropping-particle": ""}, {"non-dropping-particle": "", "given": </vt:lpwstr>
  </property>
  <property fmtid="{D5CDD505-2E9C-101B-9397-08002B2CF9AE}" pid="1076" name="Mendeley_Bookmark_Z1z5atVVZw_13">
    <vt:lpwstr>"Steve", "parse-names": false, "suffix": "", "family": "Zimmerman", "dropping-particle": ""}, {"non-dropping-particle": "", "given": "Brian", "parse-names": false, "suffix": "", "family": "Ciruna", "dropping-particle": ""}, {"non-dropping-particle": "", "</vt:lpwstr>
  </property>
  <property fmtid="{D5CDD505-2E9C-101B-9397-08002B2CF9AE}" pid="1077" name="Mendeley_Bookmark_Z1z5atVVZw_14">
    <vt:lpwstr>given": "Joshua R", "parse-names": false, "suffix": "", "family": "Sanes", "dropping-particle": ""}, {"non-dropping-particle": "", "given": "Jeff W", "parse-names": false, "suffix": "", "family": "Lichtman", "dropping-particle": ""}, {"non-dropping-partic</vt:lpwstr>
  </property>
  <property fmtid="{D5CDD505-2E9C-101B-9397-08002B2CF9AE}" pid="1078" name="Mendeley_Bookmark_Z1z5atVVZw_15">
    <vt:lpwstr>le": "", "given": "Alexander F", "parse-names": false, "suffix": "", "family": "Schier", "dropping-particle": ""}], "title": "Zebrabow: multispectral cell labeling for cell tracing and lineage analysis in zebrafish", "DOI": "10.1242/dev.094631", "PMID": "</vt:lpwstr>
  </property>
  <property fmtid="{D5CDD505-2E9C-101B-9397-08002B2CF9AE}" pid="1079" name="Mendeley_Bookmark_Z1z5atVVZw_16">
    <vt:lpwstr>23757414", "issue": "13"}, "id": "ITEM-1"}]}</vt:lpwstr>
  </property>
  <property fmtid="{D5CDD505-2E9C-101B-9397-08002B2CF9AE}" pid="1080" name="Mendeley_Bookmark_Z1z5atVVZw_2">
    <vt:lpwstr>ties": {"noteIndex": 0}, "citationItems": [{"uris": ["http://www.mendeley.com/documents/?uuid=8a94c3da-6e81-4eec-aea5-02f7fdb83b99"], "itemData": {"issued": {"date-parts": [["2013"]]}, "container-title": "Development", "ISSN": "1477-9129", "type": "articl</vt:lpwstr>
  </property>
  <property fmtid="{D5CDD505-2E9C-101B-9397-08002B2CF9AE}" pid="1081" name="Mendeley_Bookmark_Z1z5atVVZw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1082" name="Mendeley_Bookmark_Z1z5atVVZw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1083" name="Mendeley_Bookmark_Z1z5atVVZw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1084" name="Mendeley_Bookmark_Z1z5atVVZw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1085" name="Mendeley_Bookmark_Z1z5atVVZw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1086" name="Mendeley_Bookmark_Z1z5atVVZw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1087" name="Mendeley_Bookmark_Z1z5atVVZw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1088" name="Mendeley_Bookmark_Z3KjVGDhOw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089" name="Mendeley_Bookmark_Z3KjVGDhOw_2">
    <vt:lpwstr>ties": {"noteIndex": 0}, "citationItems": [{"uris": ["http://www.mendeley.com/documents/?uuid=68a89c3e-7ea8-394f-b1a9-a6f2011e6322"], "itemData": {"issued": {"date-parts": [["2019", "5"]]}, "page": "130-140", "id": "ITEM-1", "ISSN": "00121606", "author": </vt:lpwstr>
  </property>
  <property fmtid="{D5CDD505-2E9C-101B-9397-08002B2CF9AE}" pid="1090" name="Mendeley_Bookmark_Z3KjVGDhOw_3">
    <vt:lpwstr>[{"non-dropping-particle": "", "given": "Nicole L.", "parse-names": false, "suffix": "", "family": "Brockway", "dropping-particle": ""}, {"non-dropping-particle": "", "given": "Zoe T.", "parse-names": false, "suffix": "", "family": "Cook", "dropping-parti</vt:lpwstr>
  </property>
  <property fmtid="{D5CDD505-2E9C-101B-9397-08002B2CF9AE}" pid="1091" name="Mendeley_Bookmark_Z3KjVGDhOw_4">
    <vt:lpwstr>cle": ""}, {"non-dropping-particle": "", "given": "Maritte J.", "parse-names": false, "suffix": "", "family": "O'Gallagher", "dropping-particle": ""}, {"non-dropping-particle": "", "given": "Zachary J.C.", "parse-names": false, "suffix": "", "family": "To</vt:lpwstr>
  </property>
  <property fmtid="{D5CDD505-2E9C-101B-9397-08002B2CF9AE}" pid="1092" name="Mendeley_Bookmark_Z3KjVGDhOw_5">
    <vt:lpwstr>bias", "dropping-particle": ""}, {"non-dropping-particle": "", "given": "Mako", "parse-names": false, "suffix": "", "family": "Gedi", "dropping-particle": ""}, {"non-dropping-particle": "", "given": "Kristine M.", "parse-names": false, "suffix": "", "fami</vt:lpwstr>
  </property>
  <property fmtid="{D5CDD505-2E9C-101B-9397-08002B2CF9AE}" pid="1093" name="Mendeley_Bookmark_Z3KjVGDhOw_6">
    <vt:lpwstr>ly": "Carey", "dropping-particle": ""}, {"non-dropping-particle": "", "given": "Vivek K.", "parse-names": false, "suffix": "", "family": "Unni", "dropping-particle": ""}, {"non-dropping-particle": "", "given": "Y. Albert", "parse-names": false, "suffix": </vt:lpwstr>
  </property>
  <property fmtid="{D5CDD505-2E9C-101B-9397-08002B2CF9AE}" pid="1094" name="Mendeley_Bookmark_Z3KjVGDhOw_7">
    <vt:lpwstr>"", "family": "Pan", "dropping-particle": ""}, {"non-dropping-particle": "", "given": "Margaret R.", "parse-names": false, "suffix": "", "family": "Metz", "dropping-particle": ""}, {"non-dropping-particle": "", "given": "Tamily A.", "parse-names": false, </vt:lpwstr>
  </property>
  <property fmtid="{D5CDD505-2E9C-101B-9397-08002B2CF9AE}" pid="1095" name="Mendeley_Bookmark_Z3KjVGDhOw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096" name="Mendeley_Bookmark_Z3KjVGDhOw_9">
    <vt:lpwstr> "10.1016/j.ydbio.2019.05.006", "volume": "453", "issue": "2", "container-title": "Developmental Biology"}, "id": "ITEM-1"}]}</vt:lpwstr>
  </property>
  <property fmtid="{D5CDD505-2E9C-101B-9397-08002B2CF9AE}" pid="1097" name="Mendeley_Bookmark_ZcaNMRAFqr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1098" name="Mendeley_Bookmark_ZcaNMRAFqr_10">
    <vt:lpwstr>"}, {"non-dropping-particle": "", "given": "Z.J.C.", "parse-names": false, "suffix": "", "family": "Tobias", "dropping-particle": ""}, {"non-dropping-particle": "", "given": "J.", "parse-names": false, "suffix": "", "family": "Pajarla", "dropping-particle</vt:lpwstr>
  </property>
  <property fmtid="{D5CDD505-2E9C-101B-9397-08002B2CF9AE}" pid="1099" name="Mendeley_Bookmark_ZcaNMRAFqr_11">
    <vt:lpwstr>": ""}, {"non-dropping-particle": "", "given": "I.S.", "parse-names": false, "suffix": "", "family": "Boardman", "dropping-particle": ""}, {"non-dropping-particle": "", "given": "H.", "parse-names": false, "suffix": "", "family": "Ippolito", "dropping-par</vt:lpwstr>
  </property>
  <property fmtid="{D5CDD505-2E9C-101B-9397-08002B2CF9AE}" pid="1100" name="Mendeley_Bookmark_ZcaNMRAFqr_12">
    <vt:lpwstr>ticle": ""}, {"non-dropping-particle": "", "given": "S.N.", "parse-names": false, "suffix": "", "family": "Nkoula", "dropping-particle": ""}, {"non-dropping-particle": "", "given": "T.A.", "parse-names": false, "suffix": "", "family": "Weissman", "droppin</vt:lpwstr>
  </property>
  <property fmtid="{D5CDD505-2E9C-101B-9397-08002B2CF9AE}" pid="1101" name="Mendeley_Bookmark_ZcaNMRAFqr_13">
    <vt:lpwstr>g-particle": ""}], "title": "Combining near-infrared fluorescence with Brainbow to visualize expression of specific genes within a multicolor context", "DOI": "10.1091/mbc.E18-06-0340", "issue": "4"}, "id": "ITEM-1"}]}</vt:lpwstr>
  </property>
  <property fmtid="{D5CDD505-2E9C-101B-9397-08002B2CF9AE}" pid="1102" name="Mendeley_Bookmark_ZcaNMRAFqr_2">
    <vt:lpwstr>ties": {"noteIndex": 0}, "citationItems": [{"uris": ["http://www.mendeley.com/documents/?uuid=6a88f3b3-7920-3c99-a48c-44da70e2faad"], "itemData": {"issued": {"date-parts": [["2019"]]}, "container-title": "Molecular Biology of the Cell", "ISSN": "19394586"</vt:lpwstr>
  </property>
  <property fmtid="{D5CDD505-2E9C-101B-9397-08002B2CF9AE}" pid="1103" name="Mendeley_Bookmark_ZcaNMRAFqr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1104" name="Mendeley_Bookmark_ZcaNMRAFqr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1105" name="Mendeley_Bookmark_ZcaNMRAFqr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1106" name="Mendeley_Bookmark_ZcaNMRAFqr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1107" name="Mendeley_Bookmark_ZcaNMRAFqr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1108" name="Mendeley_Bookmark_ZcaNMRAFqr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1109" name="Mendeley_Bookmark_ZcaNMRAFqr_9">
    <vt:lpwstr>[{"non-dropping-particle": "", "given": "Z.T.", "parse-names": false, "suffix": "", "family": "Cook", "dropping-particle": ""}, {"non-dropping-particle": "", "given": "N.L.", "parse-names": false, "suffix": "", "family": "Brockway", "dropping-particle": "</vt:lpwstr>
  </property>
  <property fmtid="{D5CDD505-2E9C-101B-9397-08002B2CF9AE}" pid="1110" name="Mendeley_Bookmark_ZqahvhBuHG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111" name="Mendeley_Bookmark_ZqahvhBuHG_2">
    <vt:lpwstr>ties": {"noteIndex": 0}, "citationItems": [{"uris": ["http://www.mendeley.com/documents/?uuid=68a89c3e-7ea8-394f-b1a9-a6f2011e6322"], "itemData": {"issued": {"date-parts": [["2019", "5"]]}, "page": "130-140", "id": "ITEM-1", "ISSN": "00121606", "author": </vt:lpwstr>
  </property>
  <property fmtid="{D5CDD505-2E9C-101B-9397-08002B2CF9AE}" pid="1112" name="Mendeley_Bookmark_ZqahvhBuHG_3">
    <vt:lpwstr>[{"non-dropping-particle": "", "given": "Nicole L.", "parse-names": false, "suffix": "", "family": "Brockway", "dropping-particle": ""}, {"non-dropping-particle": "", "given": "Zoe T.", "parse-names": false, "suffix": "", "family": "Cook", "dropping-parti</vt:lpwstr>
  </property>
  <property fmtid="{D5CDD505-2E9C-101B-9397-08002B2CF9AE}" pid="1113" name="Mendeley_Bookmark_ZqahvhBuHG_4">
    <vt:lpwstr>cle": ""}, {"non-dropping-particle": "", "given": "Maritte J.", "parse-names": false, "suffix": "", "family": "O'Gallagher", "dropping-particle": ""}, {"non-dropping-particle": "", "given": "Zachary J.C.", "parse-names": false, "suffix": "", "family": "To</vt:lpwstr>
  </property>
  <property fmtid="{D5CDD505-2E9C-101B-9397-08002B2CF9AE}" pid="1114" name="Mendeley_Bookmark_ZqahvhBuHG_5">
    <vt:lpwstr>bias", "dropping-particle": ""}, {"non-dropping-particle": "", "given": "Mako", "parse-names": false, "suffix": "", "family": "Gedi", "dropping-particle": ""}, {"non-dropping-particle": "", "given": "Kristine M.", "parse-names": false, "suffix": "", "fami</vt:lpwstr>
  </property>
  <property fmtid="{D5CDD505-2E9C-101B-9397-08002B2CF9AE}" pid="1115" name="Mendeley_Bookmark_ZqahvhBuHG_6">
    <vt:lpwstr>ly": "Carey", "dropping-particle": ""}, {"non-dropping-particle": "", "given": "Vivek K.", "parse-names": false, "suffix": "", "family": "Unni", "dropping-particle": ""}, {"non-dropping-particle": "", "given": "Y. Albert", "parse-names": false, "suffix": </vt:lpwstr>
  </property>
  <property fmtid="{D5CDD505-2E9C-101B-9397-08002B2CF9AE}" pid="1116" name="Mendeley_Bookmark_ZqahvhBuHG_7">
    <vt:lpwstr>"", "family": "Pan", "dropping-particle": ""}, {"non-dropping-particle": "", "given": "Margaret R.", "parse-names": false, "suffix": "", "family": "Metz", "dropping-particle": ""}, {"non-dropping-particle": "", "given": "Tamily A.", "parse-names": false, </vt:lpwstr>
  </property>
  <property fmtid="{D5CDD505-2E9C-101B-9397-08002B2CF9AE}" pid="1117" name="Mendeley_Bookmark_ZqahvhBuHG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118" name="Mendeley_Bookmark_ZqahvhBuHG_9">
    <vt:lpwstr> "10.1016/j.ydbio.2019.05.006", "volume": "453", "issue": "2", "container-title": "Developmental Biology"}, "id": "ITEM-1"}]}</vt:lpwstr>
  </property>
  <property fmtid="{D5CDD505-2E9C-101B-9397-08002B2CF9AE}" pid="1119" name="Mendeley_Bookmark_a1zvDNtdqR_1">
    <vt:lpwstr>ADDIN Mendeley Bibliography CSL_BIBLIOGRAPHY </vt:lpwstr>
  </property>
  <property fmtid="{D5CDD505-2E9C-101B-9397-08002B2CF9AE}" pid="1120" name="Mendeley_Bookmark_aNg6zcBc4Q_1">
    <vt:lpwstr>ADDIN CSL_CITATION {"schema": "https://github.com/citation-style-language/schema/raw/master/csl-citation.json", "mendeley": {"previouslyFormattedCitation": "&lt;sup&gt;49&lt;/sup&gt;", "plainTextFormattedCitation": "49", "formattedCitation": "&lt;sup&gt;49&lt;/sup&gt;"}, "proper</vt:lpwstr>
  </property>
  <property fmtid="{D5CDD505-2E9C-101B-9397-08002B2CF9AE}" pid="1121" name="Mendeley_Bookmark_aNg6zcBc4Q_2">
    <vt:lpwstr>ties": {"noteIndex": 0}, "citationItems": [{"uris": ["http://www.mendeley.com/documents/?uuid=16a5f4bb-7f23-388f-8099-9f0898538809"], "itemData": {"issued": {"date-parts": [["1990", "5", "1"]]}, "container-title": "Neuron", "ISSN": "0896-6273", "DOI": "10</vt:lpwstr>
  </property>
  <property fmtid="{D5CDD505-2E9C-101B-9397-08002B2CF9AE}" pid="1122" name="Mendeley_Bookmark_aNg6zcBc4Q_3">
    <vt:lpwstr>.1016/0896-6273(90)90194-K", "type": "article-journal", "volume": "4", "abstract": "To learn how neural segments are structured in a simple vertebrate, we have characterized the embryonic zebrafish hindbrain with a library of monoclonal antibodies. Two re</vt:lpwstr>
  </property>
  <property fmtid="{D5CDD505-2E9C-101B-9397-08002B2CF9AE}" pid="1123" name="Mendeley_Bookmark_aNg6zcBc4Q_4">
    <vt:lpwstr>gions repeat in an alternating pattern along a series of seven segments. One, the neuromere centers, contains the first basal plate neurons to develop and the first neuropil. The other region, surrounding the segment boundaries, contains the first neurons</vt:lpwstr>
  </property>
  <property fmtid="{D5CDD505-2E9C-101B-9397-08002B2CF9AE}" pid="1124" name="Mendeley_Bookmark_aNg6zcBc4Q_5">
    <vt:lpwstr> to develop in the alar plate. The projection patterns of these neurons differ: those in the segment centers have descending axons, while those in the border regions form ventral commissures. A row of glial fiber bundles forms a curtain-like structure bet</vt:lpwstr>
  </property>
  <property fmtid="{D5CDD505-2E9C-101B-9397-08002B2CF9AE}" pid="1125" name="Mendeley_Bookmark_aNg6zcBc4Q_6">
    <vt:lpwstr>ween each center and border region. Specific features of the individual hindbrain segments in the series arise within this general framework. We suggest that a cryptic simplicity underlies the eventual complex structure that develops from this region of t</vt:lpwstr>
  </property>
  <property fmtid="{D5CDD505-2E9C-101B-9397-08002B2CF9AE}" pid="1126" name="Mendeley_Bookmark_aNg6zcBc4Q_7">
    <vt:lpwstr>he CNS.", "page": "669-679", "id": "ITEM-1", "author": [{"non-dropping-particle": "", "given": "Bill", "parse-names": false, "suffix": "", "family": "Trevarrow", "dropping-particle": ""}, {"non-dropping-particle": "", "given": "Daniel L.", "parse-names": </vt:lpwstr>
  </property>
  <property fmtid="{D5CDD505-2E9C-101B-9397-08002B2CF9AE}" pid="1127" name="Mendeley_Bookmark_aNg6zcBc4Q_8">
    <vt:lpwstr>false, "suffix": "", "family": "Marks", "dropping-particle": ""}, {"non-dropping-particle": "", "given": "Charles B.", "parse-names": false, "suffix": "", "family": "Kimmel", "dropping-particle": ""}], "title": "Organization of hindbrain segments in the z</vt:lpwstr>
  </property>
  <property fmtid="{D5CDD505-2E9C-101B-9397-08002B2CF9AE}" pid="1128" name="Mendeley_Bookmark_aNg6zcBc4Q_9">
    <vt:lpwstr>ebrafish embryo", "publisher": "Cell Press", "issue": "5"}, "id": "ITEM-1"}]}</vt:lpwstr>
  </property>
  <property fmtid="{D5CDD505-2E9C-101B-9397-08002B2CF9AE}" pid="1129" name="Mendeley_Bookmark_aZxAdE884c_1">
    <vt:lpwstr>ADDIN CSL_CITATION {"schema": "https://github.com/citation-style-language/schema/raw/master/csl-citation.json", "mendeley": {"previouslyFormattedCitation": "&lt;sup&gt;11,14&lt;/sup&gt;", "plainTextFormattedCitation": "11,14", "formattedCitation": "&lt;sup&gt;11,14&lt;/sup&gt;"}</vt:lpwstr>
  </property>
  <property fmtid="{D5CDD505-2E9C-101B-9397-08002B2CF9AE}" pid="1130" name="Mendeley_Bookmark_aZxAdE884c_10">
    <vt:lpwstr>{"non-dropping-particle": "", "given": "Willy", "parse-names": false, "suffix": "", "family": "Supatto", "dropping-particle": ""}, {"non-dropping-particle": "", "given": "Katherine S.", "parse-names": false, "suffix": "", "family": "Matho", "dropping-part</vt:lpwstr>
  </property>
  <property fmtid="{D5CDD505-2E9C-101B-9397-08002B2CF9AE}" pid="1131" name="Mendeley_Bookmark_aZxAdE884c_11">
    <vt:lpwstr>icle": ""}, {"non-dropping-particle": "", "given": "Siohoi", "parse-names": false, "suffix": "", "family": "Ieng", "dropping-particle": ""}, {"non-dropping-particle": "", "given": "St\u00e9phane", "parse-names": false, "suffix": "", "family": "Fouquet", "</vt:lpwstr>
  </property>
  <property fmtid="{D5CDD505-2E9C-101B-9397-08002B2CF9AE}" pid="1132" name="Mendeley_Bookmark_aZxAdE884c_12">
    <vt:lpwstr>dropping-particle": ""}, {"non-dropping-particle": "", "given": "Elisabeth", "parse-names": false, "suffix": "", "family": "Dupin", "dropping-particle": ""}, {"non-dropping-particle": "", "given": "Ryad", "parse-names": false, "suffix": "", "family": "Ben</vt:lpwstr>
  </property>
  <property fmtid="{D5CDD505-2E9C-101B-9397-08002B2CF9AE}" pid="1133" name="Mendeley_Bookmark_aZxAdE884c_13">
    <vt:lpwstr>osman", "dropping-particle": ""}, {"non-dropping-particle": "", "given": "Alain", "parse-names": false, "suffix": "", "family": "Ch\u00e9dotal", "dropping-particle": ""}, {"non-dropping-particle": "", "given": "Emmanuel", "parse-names": false, "suffix": "</vt:lpwstr>
  </property>
  <property fmtid="{D5CDD505-2E9C-101B-9397-08002B2CF9AE}" pid="1134" name="Mendeley_Bookmark_aZxAdE884c_14">
    <vt:lpwstr>", "family": "Beaurepaire", "dropping-particle": ""}, {"non-dropping-particle": "", "given": "Xavier", "parse-names": false, "suffix": "", "family": "Morin", "dropping-particle": ""}, {"non-dropping-particle": "", "given": "Jean", "parse-names": false, "s</vt:lpwstr>
  </property>
  <property fmtid="{D5CDD505-2E9C-101B-9397-08002B2CF9AE}" pid="1135" name="Mendeley_Bookmark_aZxAdE884c_15">
    <vt:lpwstr>uffix": "", "family": "Livet", "dropping-particle": ""}], "title": "Multiplex Cell and Lineage Tracking with Combinatorial Labels", "DOI": "10.1016/j.neuron.2013.12.016", "PMID": "24507188", "issue": "3"}, "id": "ITEM-1"}, {"uris": ["http://www.mendeley.c</vt:lpwstr>
  </property>
  <property fmtid="{D5CDD505-2E9C-101B-9397-08002B2CF9AE}" pid="1136" name="Mendeley_Bookmark_aZxAdE884c_16">
    <vt:lpwstr>om/documents/?uuid=68a89c3e-7ea8-394f-b1a9-a6f2011e6322"], "itemData": {"issued": {"date-parts": [["2019", "5"]]}, "page": "130-140", "id": "ITEM-2", "ISSN": "00121606", "author": [{"non-dropping-particle": "", "given": "Nicole L.", "parse-names": false, </vt:lpwstr>
  </property>
  <property fmtid="{D5CDD505-2E9C-101B-9397-08002B2CF9AE}" pid="1137" name="Mendeley_Bookmark_aZxAdE884c_17">
    <vt:lpwstr>"suffix": "", "family": "Brockway", "dropping-particle": ""}, {"non-dropping-particle": "", "given": "Zoe T.", "parse-names": false, "suffix": "", "family": "Cook", "dropping-particle": ""}, {"non-dropping-particle": "", "given": "Maritte J.", "parse-name</vt:lpwstr>
  </property>
  <property fmtid="{D5CDD505-2E9C-101B-9397-08002B2CF9AE}" pid="1138" name="Mendeley_Bookmark_aZxAdE884c_18">
    <vt:lpwstr>s": false, "suffix": "", "family": "O'Gallagher", "dropping-particle": ""}, {"non-dropping-particle": "", "given": "Zachary J.C.", "parse-names": false, "suffix": "", "family": "Tobias", "dropping-particle": ""}, {"non-dropping-particle": "", "given": "Ma</vt:lpwstr>
  </property>
  <property fmtid="{D5CDD505-2E9C-101B-9397-08002B2CF9AE}" pid="1139" name="Mendeley_Bookmark_aZxAdE884c_19">
    <vt:lpwstr>ko", "parse-names": false, "suffix": "", "family": "Gedi", "dropping-particle": ""}, {"non-dropping-particle": "", "given": "Kristine M.", "parse-names": false, "suffix": "", "family": "Carey", "dropping-particle": ""}, {"non-dropping-particle": "", "give</vt:lpwstr>
  </property>
  <property fmtid="{D5CDD505-2E9C-101B-9397-08002B2CF9AE}" pid="1140" name="Mendeley_Bookmark_aZxAdE884c_2">
    <vt:lpwstr>, "properties": {"noteIndex": 0}, "citationItems": [{"uris": ["http://www.mendeley.com/documents/?uuid=3ff920b1-64c2-46dc-b976-be3923cfe77e"], "itemData": {"issued": {"date-parts": [["2014"]]}, "container-title": "Neuron", "ISSN": "08966273", "type": "art</vt:lpwstr>
  </property>
  <property fmtid="{D5CDD505-2E9C-101B-9397-08002B2CF9AE}" pid="1141" name="Mendeley_Bookmark_aZxAdE884c_20">
    <vt:lpwstr>n": "Vivek K.", "parse-names": false, "suffix": "", "family": "Unni", "dropping-particle": ""}, {"non-dropping-particle": "", "given": "Y. Albert", "parse-names": false, "suffix": "", "family": "Pan", "dropping-particle": ""}, {"non-dropping-particle": ""</vt:lpwstr>
  </property>
  <property fmtid="{D5CDD505-2E9C-101B-9397-08002B2CF9AE}" pid="1142" name="Mendeley_Bookmark_aZxAdE884c_21">
    <vt:lpwstr>, "given": "Margaret R.", "parse-names": false, "suffix": "", "family": "Metz", "dropping-particle": ""}, {"non-dropping-particle": "", "given": "Tamily A.", "parse-names": false, "suffix": "", "family": "Weissman", "dropping-particle": ""}], "title": "Mu</vt:lpwstr>
  </property>
  <property fmtid="{D5CDD505-2E9C-101B-9397-08002B2CF9AE}" pid="1143" name="Mendeley_Bookmark_aZxAdE884c_22">
    <vt:lpwstr>lticolor lineage tracing using in vivo time-lapse imaging reveals coordinated death of clonally related cells in the developing vertebrate brain", "type": "article-journal", "DOI": "10.1016/j.ydbio.2019.05.006", "volume": "453", "issue": "2", "container-t</vt:lpwstr>
  </property>
  <property fmtid="{D5CDD505-2E9C-101B-9397-08002B2CF9AE}" pid="1144" name="Mendeley_Bookmark_aZxAdE884c_23">
    <vt:lpwstr>itle": "Developmental Biology"}, "id": "ITEM-2"}]}</vt:lpwstr>
  </property>
  <property fmtid="{D5CDD505-2E9C-101B-9397-08002B2CF9AE}" pid="1145" name="Mendeley_Bookmark_aZxAdE884c_3">
    <vt:lpwstr>icle-journal", "ISBN": "08966273", "volume": "81", "abstract": "We present a method to label and trace the lineage of multiple neural progenitors simultaneously in vertebrate animals via multiaddressable genome-integrative color (MAGIC) markers. We achiev</vt:lpwstr>
  </property>
  <property fmtid="{D5CDD505-2E9C-101B-9397-08002B2CF9AE}" pid="1146" name="Mendeley_Bookmark_aZxAdE884c_4">
    <vt:lpwstr>e permanent expression of combinatorial labels from new Brainbow transgenes introduced in embryonic neural progenitors with electroporation of transposon vectors. In the mouse forebrain and chicken spinal cord, this approach allows us to track neural prog</vt:lpwstr>
  </property>
  <property fmtid="{D5CDD505-2E9C-101B-9397-08002B2CF9AE}" pid="1147" name="Mendeley_Bookmark_aZxAdE884c_5">
    <vt:lpwstr>enitor's descent during pre- and postnatal neurogenesis orperinatal gliogenesis in long-term experiments. Color labels delineate cytoarchitecture, resolve spatially intermixed clones, and specify the lineage of astroglial subtypes and adult neural stem ce</vt:lpwstr>
  </property>
  <property fmtid="{D5CDD505-2E9C-101B-9397-08002B2CF9AE}" pid="1148" name="Mendeley_Bookmark_aZxAdE884c_6">
    <vt:lpwstr>lls. Combining colors and subcellular locations provides an expanded marker palette to individualize clones. We show that this approach is also applicable to modulate specific signaling pathways in a mosaic manner while color-coding the status of individu</vt:lpwstr>
  </property>
  <property fmtid="{D5CDD505-2E9C-101B-9397-08002B2CF9AE}" pid="1149" name="Mendeley_Bookmark_aZxAdE884c_7">
    <vt:lpwstr>al cells regarding induced molecular perturbations. This method opens new avenues for clonal and functional analysis in varied experimental models and contexts. \u00a9 2014 Elsevier Inc.", "page": "505-520", "id": "ITEM-1", "author": [{"non-dropping-parti</vt:lpwstr>
  </property>
  <property fmtid="{D5CDD505-2E9C-101B-9397-08002B2CF9AE}" pid="1150" name="Mendeley_Bookmark_aZxAdE884c_8">
    <vt:lpwstr>cle": "", "given": "Karine", "parse-names": false, "suffix": "", "family": "Loulier", "dropping-particle": ""}, {"non-dropping-particle": "", "given": "Rapha\u00eblle", "parse-names": false, "suffix": "", "family": "Barry", "dropping-particle": ""}, {"non</vt:lpwstr>
  </property>
  <property fmtid="{D5CDD505-2E9C-101B-9397-08002B2CF9AE}" pid="1151" name="Mendeley_Bookmark_aZxAdE884c_9">
    <vt:lpwstr>-dropping-particle": "", "given": "Pierre", "parse-names": false, "suffix": "", "family": "Mahou", "dropping-particle": ""}, {"non-dropping-particle": "", "given": "Yann", "parse-names": false, "suffix": "", "family": "Franc", "dropping-particle": "Le"}, </vt:lpwstr>
  </property>
  <property fmtid="{D5CDD505-2E9C-101B-9397-08002B2CF9AE}" pid="1152" name="Mendeley_Bookmark_ayoGPpLHuc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1153" name="Mendeley_Bookmark_ayoGPpLHuc_10">
    <vt:lpwstr>"}, {"non-dropping-particle": "", "given": "Z.J.C.", "parse-names": false, "suffix": "", "family": "Tobias", "dropping-particle": ""}, {"non-dropping-particle": "", "given": "J.", "parse-names": false, "suffix": "", "family": "Pajarla", "dropping-particle</vt:lpwstr>
  </property>
  <property fmtid="{D5CDD505-2E9C-101B-9397-08002B2CF9AE}" pid="1154" name="Mendeley_Bookmark_ayoGPpLHuc_11">
    <vt:lpwstr>": ""}, {"non-dropping-particle": "", "given": "I.S.", "parse-names": false, "suffix": "", "family": "Boardman", "dropping-particle": ""}, {"non-dropping-particle": "", "given": "H.", "parse-names": false, "suffix": "", "family": "Ippolito", "dropping-par</vt:lpwstr>
  </property>
  <property fmtid="{D5CDD505-2E9C-101B-9397-08002B2CF9AE}" pid="1155" name="Mendeley_Bookmark_ayoGPpLHuc_12">
    <vt:lpwstr>ticle": ""}, {"non-dropping-particle": "", "given": "S.N.", "parse-names": false, "suffix": "", "family": "Nkoula", "dropping-particle": ""}, {"non-dropping-particle": "", "given": "T.A.", "parse-names": false, "suffix": "", "family": "Weissman", "droppin</vt:lpwstr>
  </property>
  <property fmtid="{D5CDD505-2E9C-101B-9397-08002B2CF9AE}" pid="1156" name="Mendeley_Bookmark_ayoGPpLHuc_13">
    <vt:lpwstr>g-particle": ""}], "title": "Combining near-infrared fluorescence with Brainbow to visualize expression of specific genes within a multicolor context", "DOI": "10.1091/mbc.E18-06-0340", "issue": "4"}, "id": "ITEM-1"}]}</vt:lpwstr>
  </property>
  <property fmtid="{D5CDD505-2E9C-101B-9397-08002B2CF9AE}" pid="1157" name="Mendeley_Bookmark_ayoGPpLHuc_2">
    <vt:lpwstr>ties": {"noteIndex": 0}, "citationItems": [{"uris": ["http://www.mendeley.com/documents/?uuid=6a88f3b3-7920-3c99-a48c-44da70e2faad"], "itemData": {"issued": {"date-parts": [["2019"]]}, "container-title": "Molecular Biology of the Cell", "ISSN": "19394586"</vt:lpwstr>
  </property>
  <property fmtid="{D5CDD505-2E9C-101B-9397-08002B2CF9AE}" pid="1158" name="Mendeley_Bookmark_ayoGPpLHuc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1159" name="Mendeley_Bookmark_ayoGPpLHuc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1160" name="Mendeley_Bookmark_ayoGPpLHuc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1161" name="Mendeley_Bookmark_ayoGPpLHuc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1162" name="Mendeley_Bookmark_ayoGPpLHuc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1163" name="Mendeley_Bookmark_ayoGPpLHuc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1164" name="Mendeley_Bookmark_ayoGPpLHuc_9">
    <vt:lpwstr>[{"non-dropping-particle": "", "given": "Z.T.", "parse-names": false, "suffix": "", "family": "Cook", "dropping-particle": ""}, {"non-dropping-particle": "", "given": "N.L.", "parse-names": false, "suffix": "", "family": "Brockway", "dropping-particle": "</vt:lpwstr>
  </property>
  <property fmtid="{D5CDD505-2E9C-101B-9397-08002B2CF9AE}" pid="1165" name="Mendeley_Bookmark_azX5bjBM6A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166" name="Mendeley_Bookmark_azX5bjBM6A_2">
    <vt:lpwstr>ties": {"noteIndex": 0}, "citationItems": [{"uris": ["http://www.mendeley.com/documents/?uuid=68a89c3e-7ea8-394f-b1a9-a6f2011e6322"], "itemData": {"issued": {"date-parts": [["2019", "5"]]}, "page": "130-140", "id": "ITEM-1", "ISSN": "00121606", "author": </vt:lpwstr>
  </property>
  <property fmtid="{D5CDD505-2E9C-101B-9397-08002B2CF9AE}" pid="1167" name="Mendeley_Bookmark_azX5bjBM6A_3">
    <vt:lpwstr>[{"non-dropping-particle": "", "given": "Nicole L.", "parse-names": false, "suffix": "", "family": "Brockway", "dropping-particle": ""}, {"non-dropping-particle": "", "given": "Zoe T.", "parse-names": false, "suffix": "", "family": "Cook", "dropping-parti</vt:lpwstr>
  </property>
  <property fmtid="{D5CDD505-2E9C-101B-9397-08002B2CF9AE}" pid="1168" name="Mendeley_Bookmark_azX5bjBM6A_4">
    <vt:lpwstr>cle": ""}, {"non-dropping-particle": "", "given": "Maritte J.", "parse-names": false, "suffix": "", "family": "O'Gallagher", "dropping-particle": ""}, {"non-dropping-particle": "", "given": "Zachary J.C.", "parse-names": false, "suffix": "", "family": "To</vt:lpwstr>
  </property>
  <property fmtid="{D5CDD505-2E9C-101B-9397-08002B2CF9AE}" pid="1169" name="Mendeley_Bookmark_azX5bjBM6A_5">
    <vt:lpwstr>bias", "dropping-particle": ""}, {"non-dropping-particle": "", "given": "Mako", "parse-names": false, "suffix": "", "family": "Gedi", "dropping-particle": ""}, {"non-dropping-particle": "", "given": "Kristine M.", "parse-names": false, "suffix": "", "fami</vt:lpwstr>
  </property>
  <property fmtid="{D5CDD505-2E9C-101B-9397-08002B2CF9AE}" pid="1170" name="Mendeley_Bookmark_azX5bjBM6A_6">
    <vt:lpwstr>ly": "Carey", "dropping-particle": ""}, {"non-dropping-particle": "", "given": "Vivek K.", "parse-names": false, "suffix": "", "family": "Unni", "dropping-particle": ""}, {"non-dropping-particle": "", "given": "Y. Albert", "parse-names": false, "suffix": </vt:lpwstr>
  </property>
  <property fmtid="{D5CDD505-2E9C-101B-9397-08002B2CF9AE}" pid="1171" name="Mendeley_Bookmark_azX5bjBM6A_7">
    <vt:lpwstr>"", "family": "Pan", "dropping-particle": ""}, {"non-dropping-particle": "", "given": "Margaret R.", "parse-names": false, "suffix": "", "family": "Metz", "dropping-particle": ""}, {"non-dropping-particle": "", "given": "Tamily A.", "parse-names": false, </vt:lpwstr>
  </property>
  <property fmtid="{D5CDD505-2E9C-101B-9397-08002B2CF9AE}" pid="1172" name="Mendeley_Bookmark_azX5bjBM6A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173" name="Mendeley_Bookmark_azX5bjBM6A_9">
    <vt:lpwstr> "10.1016/j.ydbio.2019.05.006", "volume": "453", "issue": "2", "container-title": "Developmental Biology"}, "id": "ITEM-1"}]}</vt:lpwstr>
  </property>
  <property fmtid="{D5CDD505-2E9C-101B-9397-08002B2CF9AE}" pid="1174" name="Mendeley_Bookmark_bKnVCh7egP_1">
    <vt:lpwstr>ADDIN CSL_CITATION {"schema": "https://github.com/citation-style-language/schema/raw/master/csl-citation.json", "mendeley": {"previouslyFormattedCitation": "&lt;sup&gt;38&lt;/sup&gt;", "plainTextFormattedCitation": "38", "formattedCitation": "&lt;sup&gt;38&lt;/sup&gt;"}, "proper</vt:lpwstr>
  </property>
  <property fmtid="{D5CDD505-2E9C-101B-9397-08002B2CF9AE}" pid="1175" name="Mendeley_Bookmark_bKnVCh7egP_2">
    <vt:lpwstr>ties": {"noteIndex": 0}, "citationItems": [{"uris": ["http://www.mendeley.com/documents/?uuid=6fccd7a6-8b31-3a49-aa69-62e143cd9dc3"], "itemData": {"issued": {"date-parts": [["2002"]]}, "type": "book", "id": "ITEM-1", "number-of-pages": "303", "author": [{</vt:lpwstr>
  </property>
  <property fmtid="{D5CDD505-2E9C-101B-9397-08002B2CF9AE}" pid="1176" name="Mendeley_Bookmark_bKnVCh7egP_3">
    <vt:lpwstr>"non-dropping-particle": "", "given": "Christiane", "parse-names": false, "suffix": "", "family": "Nusslein-Volhard", "dropping-particle": ""}, {"non-dropping-particle": "", "given": "Ralf", "parse-names": false, "suffix": "", "family": "Dahm", "dropping-</vt:lpwstr>
  </property>
  <property fmtid="{D5CDD505-2E9C-101B-9397-08002B2CF9AE}" pid="1177" name="Mendeley_Bookmark_bKnVCh7egP_4">
    <vt:lpwstr>particle": ""}], "title": "Zebrafish", "publisher": "Oxford University Press"}, "id": "ITEM-1"}]}</vt:lpwstr>
  </property>
  <property fmtid="{D5CDD505-2E9C-101B-9397-08002B2CF9AE}" pid="1178" name="Mendeley_Bookmark_c4ZG7QVf4d_1">
    <vt:lpwstr>ADDIN CSL_CITATION {"schema": "https://github.com/citation-style-language/schema/raw/master/csl-citation.json", "mendeley": {"previouslyFormattedCitation": "&lt;sup&gt;41,42&lt;/sup&gt;", "plainTextFormattedCitation": "41,42", "formattedCitation": "&lt;sup&gt;41,42&lt;/sup&gt;"}</vt:lpwstr>
  </property>
  <property fmtid="{D5CDD505-2E9C-101B-9397-08002B2CF9AE}" pid="1179" name="Mendeley_Bookmark_c4ZG7QVf4d_2">
    <vt:lpwstr>, "properties": {"noteIndex": 0}, "citationItems": [{"uris": ["http://www.mendeley.com/documents/?uuid=41f90f17-740c-4bde-b175-6188e1b0b7b0"], "itemData": {"issued": {"date-parts": [["2017"]]}, "publisher-place": "Vienna, Austria", "type": "article", "id"</vt:lpwstr>
  </property>
  <property fmtid="{D5CDD505-2E9C-101B-9397-08002B2CF9AE}" pid="1180" name="Mendeley_Bookmark_c4ZG7QVf4d_3">
    <vt:lpwstr>: "ITEM-1", "author": [{"non-dropping-particle": "", "given": "R Core", "parse-names": false, "suffix": "", "family": "Team", "dropping-particle": ""}], "title": "R: A language and environment for statistical computing.", "publisher": "R Foundation for St</vt:lpwstr>
  </property>
  <property fmtid="{D5CDD505-2E9C-101B-9397-08002B2CF9AE}" pid="1181" name="Mendeley_Bookmark_c4ZG7QVf4d_4">
    <vt:lpwstr>atistical Computing"}, "id": "ITEM-1"}, {"uris": ["http://www.mendeley.com/documents/?uuid=b2c265db-c259-4743-9ac9-b316dcfae873"], "itemData": {"issued": {"date-parts": [["2017"]]}, "type": "article", "id": "ITEM-2", "author": [{"non-dropping-particle": "</vt:lpwstr>
  </property>
  <property fmtid="{D5CDD505-2E9C-101B-9397-08002B2CF9AE}" pid="1182" name="Mendeley_Bookmark_c4ZG7QVf4d_5">
    <vt:lpwstr>", "given": "Martin R.", "parse-names": false, "suffix": "", "family": "Smith", "dropping-particle": ""}], "title": "Ternary: an R package to generate ternary plots", "publisher": "Zenodo"}, "id": "ITEM-2"}]}</vt:lpwstr>
  </property>
  <property fmtid="{D5CDD505-2E9C-101B-9397-08002B2CF9AE}" pid="1183" name="Mendeley_Bookmark_d7AXSoDjSH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184" name="Mendeley_Bookmark_d7AXSoDjSH_2">
    <vt:lpwstr>ties": {"noteIndex": 0}, "citationItems": [{"uris": ["http://www.mendeley.com/documents/?uuid=68a89c3e-7ea8-394f-b1a9-a6f2011e6322"], "itemData": {"issued": {"date-parts": [["2019", "5"]]}, "page": "130-140", "id": "ITEM-1", "ISSN": "00121606", "author": </vt:lpwstr>
  </property>
  <property fmtid="{D5CDD505-2E9C-101B-9397-08002B2CF9AE}" pid="1185" name="Mendeley_Bookmark_d7AXSoDjSH_3">
    <vt:lpwstr>[{"non-dropping-particle": "", "given": "Nicole L.", "parse-names": false, "suffix": "", "family": "Brockway", "dropping-particle": ""}, {"non-dropping-particle": "", "given": "Zoe T.", "parse-names": false, "suffix": "", "family": "Cook", "dropping-parti</vt:lpwstr>
  </property>
  <property fmtid="{D5CDD505-2E9C-101B-9397-08002B2CF9AE}" pid="1186" name="Mendeley_Bookmark_d7AXSoDjSH_4">
    <vt:lpwstr>cle": ""}, {"non-dropping-particle": "", "given": "Maritte J.", "parse-names": false, "suffix": "", "family": "O'Gallagher", "dropping-particle": ""}, {"non-dropping-particle": "", "given": "Zachary J.C.", "parse-names": false, "suffix": "", "family": "To</vt:lpwstr>
  </property>
  <property fmtid="{D5CDD505-2E9C-101B-9397-08002B2CF9AE}" pid="1187" name="Mendeley_Bookmark_d7AXSoDjSH_5">
    <vt:lpwstr>bias", "dropping-particle": ""}, {"non-dropping-particle": "", "given": "Mako", "parse-names": false, "suffix": "", "family": "Gedi", "dropping-particle": ""}, {"non-dropping-particle": "", "given": "Kristine M.", "parse-names": false, "suffix": "", "fami</vt:lpwstr>
  </property>
  <property fmtid="{D5CDD505-2E9C-101B-9397-08002B2CF9AE}" pid="1188" name="Mendeley_Bookmark_d7AXSoDjSH_6">
    <vt:lpwstr>ly": "Carey", "dropping-particle": ""}, {"non-dropping-particle": "", "given": "Vivek K.", "parse-names": false, "suffix": "", "family": "Unni", "dropping-particle": ""}, {"non-dropping-particle": "", "given": "Y. Albert", "parse-names": false, "suffix": </vt:lpwstr>
  </property>
  <property fmtid="{D5CDD505-2E9C-101B-9397-08002B2CF9AE}" pid="1189" name="Mendeley_Bookmark_d7AXSoDjSH_7">
    <vt:lpwstr>"", "family": "Pan", "dropping-particle": ""}, {"non-dropping-particle": "", "given": "Margaret R.", "parse-names": false, "suffix": "", "family": "Metz", "dropping-particle": ""}, {"non-dropping-particle": "", "given": "Tamily A.", "parse-names": false, </vt:lpwstr>
  </property>
  <property fmtid="{D5CDD505-2E9C-101B-9397-08002B2CF9AE}" pid="1190" name="Mendeley_Bookmark_d7AXSoDjSH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191" name="Mendeley_Bookmark_d7AXSoDjSH_9">
    <vt:lpwstr> "10.1016/j.ydbio.2019.05.006", "volume": "453", "issue": "2", "container-title": "Developmental Biology"}, "id": "ITEM-1"}]}</vt:lpwstr>
  </property>
  <property fmtid="{D5CDD505-2E9C-101B-9397-08002B2CF9AE}" pid="1192" name="Mendeley_Bookmark_dTEczacgFL_1">
    <vt:lpwstr>ADDIN CSL_CITATION {"schema": "https://github.com/citation-style-language/schema/raw/master/csl-citation.json", "mendeley": {"previouslyFormattedCitation": "&lt;sup&gt;41,42&lt;/sup&gt;", "plainTextFormattedCitation": "41,42", "formattedCitation": "&lt;sup&gt;41,42&lt;/sup&gt;"}</vt:lpwstr>
  </property>
  <property fmtid="{D5CDD505-2E9C-101B-9397-08002B2CF9AE}" pid="1193" name="Mendeley_Bookmark_dTEczacgFL_2">
    <vt:lpwstr>, "properties": {"noteIndex": 0}, "citationItems": [{"uris": ["http://www.mendeley.com/documents/?uuid=41f90f17-740c-4bde-b175-6188e1b0b7b0"], "itemData": {"issued": {"date-parts": [["2017"]]}, "publisher-place": "Vienna, Austria", "type": "article", "id"</vt:lpwstr>
  </property>
  <property fmtid="{D5CDD505-2E9C-101B-9397-08002B2CF9AE}" pid="1194" name="Mendeley_Bookmark_dTEczacgFL_3">
    <vt:lpwstr>: "ITEM-1", "author": [{"non-dropping-particle": "", "given": "R Core", "parse-names": false, "suffix": "", "family": "Team", "dropping-particle": ""}], "title": "R: A language and environment for statistical computing.", "publisher": "R Foundation for St</vt:lpwstr>
  </property>
  <property fmtid="{D5CDD505-2E9C-101B-9397-08002B2CF9AE}" pid="1195" name="Mendeley_Bookmark_dTEczacgFL_4">
    <vt:lpwstr>atistical Computing"}, "id": "ITEM-1"}, {"uris": ["http://www.mendeley.com/documents/?uuid=b2c265db-c259-4743-9ac9-b316dcfae873"], "itemData": {"issued": {"date-parts": [["2017"]]}, "type": "article", "id": "ITEM-2", "author": [{"non-dropping-particle": "</vt:lpwstr>
  </property>
  <property fmtid="{D5CDD505-2E9C-101B-9397-08002B2CF9AE}" pid="1196" name="Mendeley_Bookmark_dTEczacgFL_5">
    <vt:lpwstr>", "given": "Martin R.", "parse-names": false, "suffix": "", "family": "Smith", "dropping-particle": ""}], "title": "Ternary: an R package to generate ternary plots", "publisher": "Zenodo"}, "id": "ITEM-2"}]}</vt:lpwstr>
  </property>
  <property fmtid="{D5CDD505-2E9C-101B-9397-08002B2CF9AE}" pid="1197" name="Mendeley_Bookmark_dlRGoZmXyp_1">
    <vt:lpwstr>ADDIN CSL_CITATION {"schema": "https://github.com/citation-style-language/schema/raw/master/csl-citation.json", "mendeley": {"previouslyFormattedCitation": "&lt;sup&gt;1,43,44&lt;/sup&gt;", "plainTextFormattedCitation": "1,43,44", "formattedCitation": "&lt;sup&gt;1,43,44&lt;/</vt:lpwstr>
  </property>
  <property fmtid="{D5CDD505-2E9C-101B-9397-08002B2CF9AE}" pid="1198" name="Mendeley_Bookmark_dlRGoZmXyp_10">
    <vt:lpwstr>title": "Monitoring neural progenitor fate through multiple rounds of division in an intact vertebrate brain.", "publisher": "The Company of Biologists Ltd", "PMID": "12810590", "issue": "15"}, "id": "ITEM-1"}, {"uris": ["http://www.mendeley.com/documents</vt:lpwstr>
  </property>
  <property fmtid="{D5CDD505-2E9C-101B-9397-08002B2CF9AE}" pid="1199" name="Mendeley_Bookmark_dlRGoZmXyp_11">
    <vt:lpwstr>/?uuid=5143d53f-6e73-35aa-9e33-ea5eee9fdaf6"], "itemData": {"issued": {"date-parts": [["2007"]]}, "page": "10143-10152", "id": "ITEM-2", "author": [{"non-dropping-particle": "", "given": "Lisa M", "parse-names": false, "suffix": "", "family": "Baye", "dro</vt:lpwstr>
  </property>
  <property fmtid="{D5CDD505-2E9C-101B-9397-08002B2CF9AE}" pid="1200" name="Mendeley_Bookmark_dlRGoZmXyp_12">
    <vt:lpwstr>pping-particle": ""}, {"non-dropping-particle": "", "given": "Brian A", "parse-names": false, "suffix": "", "family": "Link", "dropping-particle": ""}], "issue": "38", "title": "Development/Plasticity/Repair Interkinetic Nuclear Migration and the Selectio</vt:lpwstr>
  </property>
  <property fmtid="{D5CDD505-2E9C-101B-9397-08002B2CF9AE}" pid="1201" name="Mendeley_Bookmark_dlRGoZmXyp_13">
    <vt:lpwstr>n of Neurogenic Cell Divisions during Vertebrate Retinogenesis", "type": "article-journal", "DOI": "10.1523/JNEUROSCI.2754-07.2007", "volume": "27", "abstract": "During retinal development, neuroepithelial progenitor cells divide in either a symmetric pro</vt:lpwstr>
  </property>
  <property fmtid="{D5CDD505-2E9C-101B-9397-08002B2CF9AE}" pid="1202" name="Mendeley_Bookmark_dlRGoZmXyp_14">
    <vt:lpwstr>liferative mode, in which both daughter cells remain mitotic, or in a neurogenic mode, in which at least one daughter cell exits the cell cycle and differentiates as a neuron. Although the cellular mechanisms of neurogenesis remain unknown, heterogeneity </vt:lpwstr>
  </property>
  <property fmtid="{D5CDD505-2E9C-101B-9397-08002B2CF9AE}" pid="1203" name="Mendeley_Bookmark_dlRGoZmXyp_15">
    <vt:lpwstr>in cell behaviors has been postulated to influence this cell fate. In this study, we analyze interkinetic nuclear migration, the apical-basal movement of nuclei in phase with the cell cycle, and the relationship of this cell behavior to neurogenesis. Usin</vt:lpwstr>
  </property>
  <property fmtid="{D5CDD505-2E9C-101B-9397-08002B2CF9AE}" pid="1204" name="Mendeley_Bookmark_dlRGoZmXyp_16">
    <vt:lpwstr>g time-lapse imaging in zebrafish, we show that various parameters of interkinetic nuclear migration are significantly heterogeneous among retinal neuroepithelial cells. We provide direct evidence that neurogenic progenitors have greater basal nuclei migr</vt:lpwstr>
  </property>
  <property fmtid="{D5CDD505-2E9C-101B-9397-08002B2CF9AE}" pid="1205" name="Mendeley_Bookmark_dlRGoZmXyp_17">
    <vt:lpwstr>ations during the last cell cycle preceding a terminal mitosis. In addition, we show that atypical protein kinase C (aPKC)-mediated cell polarity is essential for the relationship between nuclear position and neurogenesis. Loss of aPKC also resulted in in</vt:lpwstr>
  </property>
  <property fmtid="{D5CDD505-2E9C-101B-9397-08002B2CF9AE}" pid="1206" name="Mendeley_Bookmark_dlRGoZmXyp_18">
    <vt:lpwstr>creased proliferative cell divisions and reduced retinal neurogenesis. Our data support a novel model for neurogenesis, in which interkinetic nuclear migration differentially positions nuclei in neuroepithelial cells and therefore influences selection of </vt:lpwstr>
  </property>
  <property fmtid="{D5CDD505-2E9C-101B-9397-08002B2CF9AE}" pid="1207" name="Mendeley_Bookmark_dlRGoZmXyp_19">
    <vt:lpwstr>progenitors for cell cycle exit based on apical-basal polarized signals.", "container-title": "The Journal of Neuroscience"}, "id": "ITEM-2"}, {"uris": ["http://www.mendeley.com/documents/?uuid=dde1c44e-97ee-3f25-bf12-8722fc79b868"], "itemData": {"issued"</vt:lpwstr>
  </property>
  <property fmtid="{D5CDD505-2E9C-101B-9397-08002B2CF9AE}" pid="1208" name="Mendeley_Bookmark_dlRGoZmXyp_2">
    <vt:lpwstr>sup&gt;"}, "properties": {"noteIndex": 0}, "citationItems": [{"uris": ["http://www.mendeley.com/documents/?uuid=63b64b00-d845-3aca-9cd5-1271a7c80757"], "itemData": {"issued": {"date-parts": [["2003", "8", "1"]]}, "container-title": "Development (Cambridge, E</vt:lpwstr>
  </property>
  <property fmtid="{D5CDD505-2E9C-101B-9397-08002B2CF9AE}" pid="1209" name="Mendeley_Bookmark_dlRGoZmXyp_20">
    <vt:lpwstr>: {"date-parts": [["2012"]]}, "page": "2635", "id": "ITEM-3", "author": [{"non-dropping-particle": "", "given": "Louis", "parse-names": false, "suffix": "", "family": "Leung", "dropping-particle": ""}, {"non-dropping-particle": "", "given": "Abigail", "pa</vt:lpwstr>
  </property>
  <property fmtid="{D5CDD505-2E9C-101B-9397-08002B2CF9AE}" pid="1210" name="Mendeley_Bookmark_dlRGoZmXyp_21">
    <vt:lpwstr>rse-names": false, "suffix": "", "family": "Klopper", "dropping-particle": "V"}, {"non-dropping-particle": "", "given": "Stephan W", "parse-names": false, "suffix": "", "family": "Grill", "dropping-particle": ""}, {"non-dropping-particle": "", "given": "W</vt:lpwstr>
  </property>
  <property fmtid="{D5CDD505-2E9C-101B-9397-08002B2CF9AE}" pid="1211" name="Mendeley_Bookmark_dlRGoZmXyp_22">
    <vt:lpwstr>illiam A", "parse-names": false, "suffix": "", "family": "Harris", "dropping-particle": ""}, {"non-dropping-particle": "", "given": "Caren", "parse-names": false, "suffix": "", "family": "Norden", "dropping-particle": ""}], "title": "Apical migration of n</vt:lpwstr>
  </property>
  <property fmtid="{D5CDD505-2E9C-101B-9397-08002B2CF9AE}" pid="1212" name="Mendeley_Bookmark_dlRGoZmXyp_23">
    <vt:lpwstr>uclei during G2 is a prerequisite for all nuclear motion in zebrafish neuroepithelia", "DOI": "10.1242/dev.085456", "volume": "139", "type": "article-journal", "container-title": "Development"}, "id": "ITEM-3"}]}</vt:lpwstr>
  </property>
  <property fmtid="{D5CDD505-2E9C-101B-9397-08002B2CF9AE}" pid="1213" name="Mendeley_Bookmark_dlRGoZmXyp_3">
    <vt:lpwstr>ngland)", "ISSN": "0950-1991", "DOI": "10.1242/DEV.00569", "type": "article-journal", "volume": "130", "abstract": "The behaviour of neural progenitors in the intact vertebrate brain and spinal cord is poorly understood, chiefly because of the inaccessibi</vt:lpwstr>
  </property>
  <property fmtid="{D5CDD505-2E9C-101B-9397-08002B2CF9AE}" pid="1214" name="Mendeley_Bookmark_dlRGoZmXyp_4">
    <vt:lpwstr>lity and poor optical qualities inherent in many model systems. To overcome these problems we have studied the optically superior brain of the zebrafish embryo and have monitored the in vivo behaviour of fluorescently labelled neural progenitors and their</vt:lpwstr>
  </property>
  <property fmtid="{D5CDD505-2E9C-101B-9397-08002B2CF9AE}" pid="1215" name="Mendeley_Bookmark_dlRGoZmXyp_5">
    <vt:lpwstr> daughter cells throughout a substantial period of hindbrain development. We find the majority (84%) of hindbrain neurons are born from progenitor divisions that generate two neurons and 68% of reconstructed lineage trees contained no asymmetric stem cell</vt:lpwstr>
  </property>
  <property fmtid="{D5CDD505-2E9C-101B-9397-08002B2CF9AE}" pid="1216" name="Mendeley_Bookmark_dlRGoZmXyp_6">
    <vt:lpwstr>-like divisions. No progenitors divided in the manner expected of a classic stem cell; i.e. one that repeatedly self-renews and generates a differentiated cell type by asymmetric division. We also analysed the orientation of progenitor divisions relative </vt:lpwstr>
  </property>
  <property fmtid="{D5CDD505-2E9C-101B-9397-08002B2CF9AE}" pid="1217" name="Mendeley_Bookmark_dlRGoZmXyp_7">
    <vt:lpwstr>to the plane of the ventricular zone (VZ) and find that this does not correlate with the fate of the daughter cells. Our results suggest that in this vertebrate system the molecular determinants that control whether a cell will become a neuron are usually</vt:lpwstr>
  </property>
  <property fmtid="{D5CDD505-2E9C-101B-9397-08002B2CF9AE}" pid="1218" name="Mendeley_Bookmark_dlRGoZmXyp_8">
    <vt:lpwstr> not linked to a mechanism that generates asymmetric divisions.", "page": "3427-36", "id": "ITEM-1", "author": [{"non-dropping-particle": "", "given": "David A", "parse-names": false, "suffix": "", "family": "Lyons", "dropping-particle": ""}, {"non-droppi</vt:lpwstr>
  </property>
  <property fmtid="{D5CDD505-2E9C-101B-9397-08002B2CF9AE}" pid="1219" name="Mendeley_Bookmark_dlRGoZmXyp_9">
    <vt:lpwstr>ng-particle": "", "given": "Adam T", "parse-names": false, "suffix": "", "family": "Guy", "dropping-particle": ""}, {"non-dropping-particle": "", "given": "Jonathan D W", "parse-names": false, "suffix": "", "family": "Clarke", "dropping-particle": ""}], "</vt:lpwstr>
  </property>
  <property fmtid="{D5CDD505-2E9C-101B-9397-08002B2CF9AE}" pid="1220" name="Mendeley_Bookmark_e6YAIM8rPB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221" name="Mendeley_Bookmark_e6YAIM8rPB_2">
    <vt:lpwstr>ties": {"noteIndex": 0}, "citationItems": [{"uris": ["http://www.mendeley.com/documents/?uuid=68a89c3e-7ea8-394f-b1a9-a6f2011e6322"], "itemData": {"issued": {"date-parts": [["2019", "5"]]}, "page": "130-140", "id": "ITEM-1", "ISSN": "00121606", "author": </vt:lpwstr>
  </property>
  <property fmtid="{D5CDD505-2E9C-101B-9397-08002B2CF9AE}" pid="1222" name="Mendeley_Bookmark_e6YAIM8rPB_3">
    <vt:lpwstr>[{"non-dropping-particle": "", "given": "Nicole L.", "parse-names": false, "suffix": "", "family": "Brockway", "dropping-particle": ""}, {"non-dropping-particle": "", "given": "Zoe T.", "parse-names": false, "suffix": "", "family": "Cook", "dropping-parti</vt:lpwstr>
  </property>
  <property fmtid="{D5CDD505-2E9C-101B-9397-08002B2CF9AE}" pid="1223" name="Mendeley_Bookmark_e6YAIM8rPB_4">
    <vt:lpwstr>cle": ""}, {"non-dropping-particle": "", "given": "Maritte J.", "parse-names": false, "suffix": "", "family": "O'Gallagher", "dropping-particle": ""}, {"non-dropping-particle": "", "given": "Zachary J.C.", "parse-names": false, "suffix": "", "family": "To</vt:lpwstr>
  </property>
  <property fmtid="{D5CDD505-2E9C-101B-9397-08002B2CF9AE}" pid="1224" name="Mendeley_Bookmark_e6YAIM8rPB_5">
    <vt:lpwstr>bias", "dropping-particle": ""}, {"non-dropping-particle": "", "given": "Mako", "parse-names": false, "suffix": "", "family": "Gedi", "dropping-particle": ""}, {"non-dropping-particle": "", "given": "Kristine M.", "parse-names": false, "suffix": "", "fami</vt:lpwstr>
  </property>
  <property fmtid="{D5CDD505-2E9C-101B-9397-08002B2CF9AE}" pid="1225" name="Mendeley_Bookmark_e6YAIM8rPB_6">
    <vt:lpwstr>ly": "Carey", "dropping-particle": ""}, {"non-dropping-particle": "", "given": "Vivek K.", "parse-names": false, "suffix": "", "family": "Unni", "dropping-particle": ""}, {"non-dropping-particle": "", "given": "Y. Albert", "parse-names": false, "suffix": </vt:lpwstr>
  </property>
  <property fmtid="{D5CDD505-2E9C-101B-9397-08002B2CF9AE}" pid="1226" name="Mendeley_Bookmark_e6YAIM8rPB_7">
    <vt:lpwstr>"", "family": "Pan", "dropping-particle": ""}, {"non-dropping-particle": "", "given": "Margaret R.", "parse-names": false, "suffix": "", "family": "Metz", "dropping-particle": ""}, {"non-dropping-particle": "", "given": "Tamily A.", "parse-names": false, </vt:lpwstr>
  </property>
  <property fmtid="{D5CDD505-2E9C-101B-9397-08002B2CF9AE}" pid="1227" name="Mendeley_Bookmark_e6YAIM8rPB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228" name="Mendeley_Bookmark_e6YAIM8rPB_9">
    <vt:lpwstr> "10.1016/j.ydbio.2019.05.006", "volume": "453", "issue": "2", "container-title": "Developmental Biology"}, "id": "ITEM-1"}]}</vt:lpwstr>
  </property>
  <property fmtid="{D5CDD505-2E9C-101B-9397-08002B2CF9AE}" pid="1229" name="Mendeley_Bookmark_fhaIU5Kbfq_1">
    <vt:lpwstr>ADDIN CSL_CITATION {"schema": "https://github.com/citation-style-language/schema/raw/master/csl-citation.json", "mendeley": {"previouslyFormattedCitation": "&lt;sup&gt;12,13&lt;/sup&gt;", "plainTextFormattedCitation": "12,13", "formattedCitation": "&lt;sup&gt;12,13&lt;/sup&gt;"}</vt:lpwstr>
  </property>
  <property fmtid="{D5CDD505-2E9C-101B-9397-08002B2CF9AE}" pid="1230" name="Mendeley_Bookmark_fhaIU5Kbfq_10">
    <vt:lpwstr>ven": "Ju", "parse-names": false, "suffix": "", "family": "Lu", "dropping-particle": ""}, {"non-dropping-particle": "", "given": "Robyn A.", "parse-names": false, "suffix": "", "family": "Bennis", "dropping-particle": ""}, {"non-dropping-particle": "", "g</vt:lpwstr>
  </property>
  <property fmtid="{D5CDD505-2E9C-101B-9397-08002B2CF9AE}" pid="1231" name="Mendeley_Bookmark_fhaIU5Kbfq_11">
    <vt:lpwstr>iven": "Joshua R.", "parse-names": false, "suffix": "", "family": "Sanes", "dropping-particle": ""}, {"non-dropping-particle": "", "given": "Jeff W.", "parse-names": false, "suffix": "", "family": "Lichtman", "dropping-particle": ""}], "title": "Transgeni</vt:lpwstr>
  </property>
  <property fmtid="{D5CDD505-2E9C-101B-9397-08002B2CF9AE}" pid="1232" name="Mendeley_Bookmark_fhaIU5Kbfq_12">
    <vt:lpwstr>c strategies for combinatorial expression of fluorescent proteins in the nervous system", "DOI": "10.1038/nature06293", "PMID": "17972876", "issue": "7166"}, "id": "ITEM-1"}, {"uris": ["http://www.mendeley.com/documents/?uuid=df06ddf9-bdb5-4d1f-b738-1e179</vt:lpwstr>
  </property>
  <property fmtid="{D5CDD505-2E9C-101B-9397-08002B2CF9AE}" pid="1233" name="Mendeley_Bookmark_fhaIU5Kbfq_13">
    <vt:lpwstr>953ad1d"], "itemData": {"issued": {"date-parts": [["2015"]]}, "note": "talks about Brainbows use in neural connectivity and development studies", "container-title": "Genetics", "ISSN": "19432631", "type": "article-journal", "ISBN": "0016-6731", "volume": </vt:lpwstr>
  </property>
  <property fmtid="{D5CDD505-2E9C-101B-9397-08002B2CF9AE}" pid="1234" name="Mendeley_Bookmark_fhaIU5Kbfq_14">
    <vt:lpwstr>"199", "abstract": "Brainbow is a genetic cell-labeling technique where hundreds of different hues can be generated by stochastic and combinatorial expression of a few spectrally distinct fluorescent proteins. Unique color profiles can be used as cellular</vt:lpwstr>
  </property>
  <property fmtid="{D5CDD505-2E9C-101B-9397-08002B2CF9AE}" pid="1235" name="Mendeley_Bookmark_fhaIU5Kbfq_15">
    <vt:lpwstr> identification tags for multiple applications such as tracing axons through the nervous system, following individual cells during development, or analyzing cell lineage. In recent years, Brainbow and other combinatorial expression strategies have expande</vt:lpwstr>
  </property>
  <property fmtid="{D5CDD505-2E9C-101B-9397-08002B2CF9AE}" pid="1236" name="Mendeley_Bookmark_fhaIU5Kbfq_16">
    <vt:lpwstr>d from the mouse nervous system to other model organisms and a wide variety of tissues. Particularly exciting is the application of Brainbow in lineage tracing, where this technique has been instrumental in parsing out complex cellular relationships durin</vt:lpwstr>
  </property>
  <property fmtid="{D5CDD505-2E9C-101B-9397-08002B2CF9AE}" pid="1237" name="Mendeley_Bookmark_fhaIU5Kbfq_17">
    <vt:lpwstr>g organogenesis. Here we review recent findings, new technical improvements, and exciting potential genetic and genomic applications for harnessing this colorful technique in anatomical, developmental, and genetic studies.", "page": "293-306", "id": "ITEM</vt:lpwstr>
  </property>
  <property fmtid="{D5CDD505-2E9C-101B-9397-08002B2CF9AE}" pid="1238" name="Mendeley_Bookmark_fhaIU5Kbfq_18">
    <vt:lpwstr>-2", "author": [{"non-dropping-particle": "", "given": "Tamily A.", "parse-names": false, "suffix": "", "family": "Weissman", "dropping-particle": ""}, {"non-dropping-particle": "", "given": "Y. Albert", "parse-names": false, "suffix": "", "family": "Pan"</vt:lpwstr>
  </property>
  <property fmtid="{D5CDD505-2E9C-101B-9397-08002B2CF9AE}" pid="1239" name="Mendeley_Bookmark_fhaIU5Kbfq_19">
    <vt:lpwstr>, "dropping-particle": ""}], "title": "Brainbow: New resources and emerging biological applications for multicolor genetic labeling and analysis", "DOI": "10.1534/genetics.114.172510", "PMID": "25657347", "issue": "2"}, "id": "ITEM-2"}]}</vt:lpwstr>
  </property>
  <property fmtid="{D5CDD505-2E9C-101B-9397-08002B2CF9AE}" pid="1240" name="Mendeley_Bookmark_fhaIU5Kbfq_2">
    <vt:lpwstr>, "properties": {"noteIndex": 0}, "citationItems": [{"uris": ["http://www.mendeley.com/documents/?uuid=b62fcd07-34b4-4e24-87e5-02277977ecf1"], "itemData": {"issued": {"date-parts": [["2007"]]}, "note": "original Brainbow paper", "container-title": "Nature</vt:lpwstr>
  </property>
  <property fmtid="{D5CDD505-2E9C-101B-9397-08002B2CF9AE}" pid="1241" name="Mendeley_Bookmark_fhaIU5Kbfq_3">
    <vt:lpwstr>", "ISSN": "0028-0836", "type": "article-journal", "ISBN": "1476-4687 (Electronic)\\n0028-0836 (Linking)", "volume": "450", "abstract": "Detailed analysis of neuronal network architecture requires the development of new methods. Here we present strategies</vt:lpwstr>
  </property>
  <property fmtid="{D5CDD505-2E9C-101B-9397-08002B2CF9AE}" pid="1242" name="Mendeley_Bookmark_fhaIU5Kbfq_4">
    <vt:lpwstr> to visualize synaptic circuits by genetically labelling neurons with multiple, distinct colours. In Brainbow transgenes, Cre/lox recombination is used to create a stochastic choice of expression between three or more fluorescent proteins (XFPs). Integrat</vt:lpwstr>
  </property>
  <property fmtid="{D5CDD505-2E9C-101B-9397-08002B2CF9AE}" pid="1243" name="Mendeley_Bookmark_fhaIU5Kbfq_5">
    <vt:lpwstr>ion of tandem Brainbow copies in transgenic mice yielded combinatorial XFP expression, and thus many colours, thereby providing a way to distinguish adjacent neurons and visualize other cellular interactions. As a demonstration, we reconstructed hundreds </vt:lpwstr>
  </property>
  <property fmtid="{D5CDD505-2E9C-101B-9397-08002B2CF9AE}" pid="1244" name="Mendeley_Bookmark_fhaIU5Kbfq_6">
    <vt:lpwstr>of neighbouring axons and multiple synaptic contacts in one small volume of a cerebellar lobe exhibiting approximately 90 colours. The expression in some lines also allowed us to map glial territories and follow glial cells and neurons over time in vivo. </vt:lpwstr>
  </property>
  <property fmtid="{D5CDD505-2E9C-101B-9397-08002B2CF9AE}" pid="1245" name="Mendeley_Bookmark_fhaIU5Kbfq_7">
    <vt:lpwstr>The ability of the Brainbow system to label uniquely many individual cells within a population may facilitate the analysis of neuronal circuitry on a large scale.", "page": "56-62", "id": "ITEM-1", "author": [{"non-dropping-particle": "", "given": "Jean",</vt:lpwstr>
  </property>
  <property fmtid="{D5CDD505-2E9C-101B-9397-08002B2CF9AE}" pid="1246" name="Mendeley_Bookmark_fhaIU5Kbfq_8">
    <vt:lpwstr> "parse-names": false, "suffix": "", "family": "Livet", "dropping-particle": ""}, {"non-dropping-particle": "", "given": "Tamily A.", "parse-names": false, "suffix": "", "family": "Weissman", "dropping-particle": ""}, {"non-dropping-particle": "", "given"</vt:lpwstr>
  </property>
  <property fmtid="{D5CDD505-2E9C-101B-9397-08002B2CF9AE}" pid="1247" name="Mendeley_Bookmark_fhaIU5Kbfq_9">
    <vt:lpwstr>: "Hyuno", "parse-names": false, "suffix": "", "family": "Kang", "dropping-particle": ""}, {"non-dropping-particle": "", "given": "Ryan W.", "parse-names": false, "suffix": "", "family": "Draft", "dropping-particle": ""}, {"non-dropping-particle": "", "gi</vt:lpwstr>
  </property>
  <property fmtid="{D5CDD505-2E9C-101B-9397-08002B2CF9AE}" pid="1248" name="Mendeley_Bookmark_ft7V8ARNj6_1">
    <vt:lpwstr>ADDIN CSL_CITATION {"schema": "https://github.com/citation-style-language/schema/raw/master/csl-citation.json", "mendeley": {"previouslyFormattedCitation": "&lt;sup&gt;12,13&lt;/sup&gt;", "plainTextFormattedCitation": "12,13", "formattedCitation": "&lt;sup&gt;12,13&lt;/sup&gt;"}</vt:lpwstr>
  </property>
  <property fmtid="{D5CDD505-2E9C-101B-9397-08002B2CF9AE}" pid="1249" name="Mendeley_Bookmark_ft7V8ARNj6_10">
    <vt:lpwstr>ven": "Ju", "parse-names": false, "suffix": "", "family": "Lu", "dropping-particle": ""}, {"non-dropping-particle": "", "given": "Robyn A.", "parse-names": false, "suffix": "", "family": "Bennis", "dropping-particle": ""}, {"non-dropping-particle": "", "g</vt:lpwstr>
  </property>
  <property fmtid="{D5CDD505-2E9C-101B-9397-08002B2CF9AE}" pid="1250" name="Mendeley_Bookmark_ft7V8ARNj6_11">
    <vt:lpwstr>iven": "Joshua R.", "parse-names": false, "suffix": "", "family": "Sanes", "dropping-particle": ""}, {"non-dropping-particle": "", "given": "Jeff W.", "parse-names": false, "suffix": "", "family": "Lichtman", "dropping-particle": ""}], "title": "Transgeni</vt:lpwstr>
  </property>
  <property fmtid="{D5CDD505-2E9C-101B-9397-08002B2CF9AE}" pid="1251" name="Mendeley_Bookmark_ft7V8ARNj6_12">
    <vt:lpwstr>c strategies for combinatorial expression of fluorescent proteins in the nervous system", "DOI": "10.1038/nature06293", "PMID": "17972876", "issue": "7166"}, "id": "ITEM-1"}, {"uris": ["http://www.mendeley.com/documents/?uuid=df06ddf9-bdb5-4d1f-b738-1e179</vt:lpwstr>
  </property>
  <property fmtid="{D5CDD505-2E9C-101B-9397-08002B2CF9AE}" pid="1252" name="Mendeley_Bookmark_ft7V8ARNj6_13">
    <vt:lpwstr>953ad1d"], "itemData": {"issued": {"date-parts": [["2015"]]}, "note": "talks about Brainbows use in neural connectivity and development studies", "container-title": "Genetics", "ISSN": "19432631", "type": "article-journal", "ISBN": "0016-6731", "volume": </vt:lpwstr>
  </property>
  <property fmtid="{D5CDD505-2E9C-101B-9397-08002B2CF9AE}" pid="1253" name="Mendeley_Bookmark_ft7V8ARNj6_14">
    <vt:lpwstr>"199", "abstract": "Brainbow is a genetic cell-labeling technique where hundreds of different hues can be generated by stochastic and combinatorial expression of a few spectrally distinct fluorescent proteins. Unique color profiles can be used as cellular</vt:lpwstr>
  </property>
  <property fmtid="{D5CDD505-2E9C-101B-9397-08002B2CF9AE}" pid="1254" name="Mendeley_Bookmark_ft7V8ARNj6_15">
    <vt:lpwstr> identification tags for multiple applications such as tracing axons through the nervous system, following individual cells during development, or analyzing cell lineage. In recent years, Brainbow and other combinatorial expression strategies have expande</vt:lpwstr>
  </property>
  <property fmtid="{D5CDD505-2E9C-101B-9397-08002B2CF9AE}" pid="1255" name="Mendeley_Bookmark_ft7V8ARNj6_16">
    <vt:lpwstr>d from the mouse nervous system to other model organisms and a wide variety of tissues. Particularly exciting is the application of Brainbow in lineage tracing, where this technique has been instrumental in parsing out complex cellular relationships durin</vt:lpwstr>
  </property>
  <property fmtid="{D5CDD505-2E9C-101B-9397-08002B2CF9AE}" pid="1256" name="Mendeley_Bookmark_ft7V8ARNj6_17">
    <vt:lpwstr>g organogenesis. Here we review recent findings, new technical improvements, and exciting potential genetic and genomic applications for harnessing this colorful technique in anatomical, developmental, and genetic studies.", "page": "293-306", "id": "ITEM</vt:lpwstr>
  </property>
  <property fmtid="{D5CDD505-2E9C-101B-9397-08002B2CF9AE}" pid="1257" name="Mendeley_Bookmark_ft7V8ARNj6_18">
    <vt:lpwstr>-2", "author": [{"non-dropping-particle": "", "given": "Tamily A.", "parse-names": false, "suffix": "", "family": "Weissman", "dropping-particle": ""}, {"non-dropping-particle": "", "given": "Y. Albert", "parse-names": false, "suffix": "", "family": "Pan"</vt:lpwstr>
  </property>
  <property fmtid="{D5CDD505-2E9C-101B-9397-08002B2CF9AE}" pid="1258" name="Mendeley_Bookmark_ft7V8ARNj6_19">
    <vt:lpwstr>, "dropping-particle": ""}], "title": "Brainbow: New resources and emerging biological applications for multicolor genetic labeling and analysis", "DOI": "10.1534/genetics.114.172510", "PMID": "25657347", "issue": "2"}, "id": "ITEM-2"}]}</vt:lpwstr>
  </property>
  <property fmtid="{D5CDD505-2E9C-101B-9397-08002B2CF9AE}" pid="1259" name="Mendeley_Bookmark_ft7V8ARNj6_2">
    <vt:lpwstr>, "properties": {"noteIndex": 0}, "citationItems": [{"uris": ["http://www.mendeley.com/documents/?uuid=b62fcd07-34b4-4e24-87e5-02277977ecf1"], "itemData": {"issued": {"date-parts": [["2007"]]}, "note": "original Brainbow paper", "container-title": "Nature</vt:lpwstr>
  </property>
  <property fmtid="{D5CDD505-2E9C-101B-9397-08002B2CF9AE}" pid="1260" name="Mendeley_Bookmark_ft7V8ARNj6_3">
    <vt:lpwstr>", "ISSN": "0028-0836", "type": "article-journal", "ISBN": "1476-4687 (Electronic)\\n0028-0836 (Linking)", "volume": "450", "abstract": "Detailed analysis of neuronal network architecture requires the development of new methods. Here we present strategies</vt:lpwstr>
  </property>
  <property fmtid="{D5CDD505-2E9C-101B-9397-08002B2CF9AE}" pid="1261" name="Mendeley_Bookmark_ft7V8ARNj6_4">
    <vt:lpwstr> to visualize synaptic circuits by genetically labelling neurons with multiple, distinct colours. In Brainbow transgenes, Cre/lox recombination is used to create a stochastic choice of expression between three or more fluorescent proteins (XFPs). Integrat</vt:lpwstr>
  </property>
  <property fmtid="{D5CDD505-2E9C-101B-9397-08002B2CF9AE}" pid="1262" name="Mendeley_Bookmark_ft7V8ARNj6_5">
    <vt:lpwstr>ion of tandem Brainbow copies in transgenic mice yielded combinatorial XFP expression, and thus many colours, thereby providing a way to distinguish adjacent neurons and visualize other cellular interactions. As a demonstration, we reconstructed hundreds </vt:lpwstr>
  </property>
  <property fmtid="{D5CDD505-2E9C-101B-9397-08002B2CF9AE}" pid="1263" name="Mendeley_Bookmark_ft7V8ARNj6_6">
    <vt:lpwstr>of neighbouring axons and multiple synaptic contacts in one small volume of a cerebellar lobe exhibiting approximately 90 colours. The expression in some lines also allowed us to map glial territories and follow glial cells and neurons over time in vivo. </vt:lpwstr>
  </property>
  <property fmtid="{D5CDD505-2E9C-101B-9397-08002B2CF9AE}" pid="1264" name="Mendeley_Bookmark_ft7V8ARNj6_7">
    <vt:lpwstr>The ability of the Brainbow system to label uniquely many individual cells within a population may facilitate the analysis of neuronal circuitry on a large scale.", "page": "56-62", "id": "ITEM-1", "author": [{"non-dropping-particle": "", "given": "Jean",</vt:lpwstr>
  </property>
  <property fmtid="{D5CDD505-2E9C-101B-9397-08002B2CF9AE}" pid="1265" name="Mendeley_Bookmark_ft7V8ARNj6_8">
    <vt:lpwstr> "parse-names": false, "suffix": "", "family": "Livet", "dropping-particle": ""}, {"non-dropping-particle": "", "given": "Tamily A.", "parse-names": false, "suffix": "", "family": "Weissman", "dropping-particle": ""}, {"non-dropping-particle": "", "given"</vt:lpwstr>
  </property>
  <property fmtid="{D5CDD505-2E9C-101B-9397-08002B2CF9AE}" pid="1266" name="Mendeley_Bookmark_ft7V8ARNj6_9">
    <vt:lpwstr>: "Hyuno", "parse-names": false, "suffix": "", "family": "Kang", "dropping-particle": ""}, {"non-dropping-particle": "", "given": "Ryan W.", "parse-names": false, "suffix": "", "family": "Draft", "dropping-particle": ""}, {"non-dropping-particle": "", "gi</vt:lpwstr>
  </property>
  <property fmtid="{D5CDD505-2E9C-101B-9397-08002B2CF9AE}" pid="1267" name="Mendeley_Bookmark_fwyaK5K45Q_1">
    <vt:lpwstr>ADDIN CSL_CITATION {"schema": "https://github.com/citation-style-language/schema/raw/master/csl-citation.json", "mendeley": {"previouslyFormattedCitation": "&lt;sup&gt;7\u201310&lt;/sup&gt;", "plainTextFormattedCitation": "7\u201310", "formattedCitation": "&lt;sup&gt;7\u20</vt:lpwstr>
  </property>
  <property fmtid="{D5CDD505-2E9C-101B-9397-08002B2CF9AE}" pid="1268" name="Mendeley_Bookmark_fwyaK5K45Q_10">
    <vt:lpwstr>known molecular regulators of the mouse neocortex suggests how this developmental process could have emerged in evolution.", "container-title": "Cell"}, "id": "ITEM-2"}, {"uris": ["http://www.mendeley.com/documents/?uuid=f92b7ddd-4a5c-3396-b167-59fe264c19</vt:lpwstr>
  </property>
  <property fmtid="{D5CDD505-2E9C-101B-9397-08002B2CF9AE}" pid="1269" name="Mendeley_Bookmark_fwyaK5K45Q_11">
    <vt:lpwstr>12"], "itemData": {"issued": {"date-parts": [["2013"]]}, "page": "1817-1828", "id": "ITEM-3", "author": [{"non-dropping-particle": "", "given": "Miki", "parse-names": false, "suffix": "", "family": "Nonaka-Kinoshita", "dropping-particle": ""}, {"non-dropp</vt:lpwstr>
  </property>
  <property fmtid="{D5CDD505-2E9C-101B-9397-08002B2CF9AE}" pid="1270" name="Mendeley_Bookmark_fwyaK5K45Q_12">
    <vt:lpwstr>ing-particle": "", "given": "Isabel", "parse-names": false, "suffix": "", "family": "Reillo", "dropping-particle": ""}, {"non-dropping-particle": "", "given": "Benedetta", "parse-names": false, "suffix": "", "family": "Artegiani", "dropping-particle": ""}</vt:lpwstr>
  </property>
  <property fmtid="{D5CDD505-2E9C-101B-9397-08002B2CF9AE}" pid="1271" name="Mendeley_Bookmark_fwyaK5K45Q_13">
    <vt:lpwstr>, {"non-dropping-particle": "", "given": "Maria A \u00b4", "parse-names": false, "suffix": "", "family": "Ngeles Mart\u0131\u00b4nezmart\u0131\u00b4nez-Mart\u0131\u00b4nezmart\u0131\u00b4nez", "dropping-particle": ""}, {"non-dropping-particle": "", "given</vt:lpwstr>
  </property>
  <property fmtid="{D5CDD505-2E9C-101B-9397-08002B2CF9AE}" pid="1272" name="Mendeley_Bookmark_fwyaK5K45Q_14">
    <vt:lpwstr>": "Mark", "parse-names": false, "suffix": "", "family": "Nelson", "dropping-particle": ""}, {"non-dropping-particle": "", "given": "V\u0131\u00b4ctor", "parse-names": false, "suffix": "", "family": "V\u0131\u00b4ctor Borrell", "dropping-particle": ""}, {</vt:lpwstr>
  </property>
  <property fmtid="{D5CDD505-2E9C-101B-9397-08002B2CF9AE}" pid="1273" name="Mendeley_Bookmark_fwyaK5K45Q_15">
    <vt:lpwstr>"non-dropping-particle": "", "given": "Federico", "parse-names": false, "suffix": "", "family": "Calegari", "dropping-particle": ""}], "title": "Regulation of cerebral cortex size and folding by expansion of basal progenitors", "DOI": "10.1038/emboj.2013.</vt:lpwstr>
  </property>
  <property fmtid="{D5CDD505-2E9C-101B-9397-08002B2CF9AE}" pid="1274" name="Mendeley_Bookmark_fwyaK5K45Q_16">
    <vt:lpwstr>96", "volume": "32", "type": "article-journal", "container-title": "The EMBO Journal"}, "id": "ITEM-3"}, {"uris": ["http://www.mendeley.com/documents/?uuid=99218c25-63e6-3bf6-a2ce-7164516de019"], "itemData": {"issued": {"date-parts": [["2015", "11"]]}, "c</vt:lpwstr>
  </property>
  <property fmtid="{D5CDD505-2E9C-101B-9397-08002B2CF9AE}" pid="1275" name="Mendeley_Bookmark_fwyaK5K45Q_17">
    <vt:lpwstr>ontainer-title": "Nature reviews. Neuroscience", "ISSN": "1471-0048", "DOI": "10.1038/nrn4021", "type": "article-journal", "volume": "16", "abstract": "Neural circuit function can be drastically affected by variations in the number of cells that are produ</vt:lpwstr>
  </property>
  <property fmtid="{D5CDD505-2E9C-101B-9397-08002B2CF9AE}" pid="1276" name="Mendeley_Bookmark_fwyaK5K45Q_18">
    <vt:lpwstr>ced during development or by a reduction in adult cell number owing to disease. For this reason, unique cell cycle and cell growth control mechanisms operate in the developing and adult brain. In Drosophila melanogaster and in mammalian neural stem and pr</vt:lpwstr>
  </property>
  <property fmtid="{D5CDD505-2E9C-101B-9397-08002B2CF9AE}" pid="1277" name="Mendeley_Bookmark_fwyaK5K45Q_19">
    <vt:lpwstr>ogenitor cells, these mechanisms are intricately coordinated with the developmental age and the nutritional, metabolic and hormonal state of the animal. Defects in neural stem cell proliferation that result in the generation of incorrect cell numbers or d</vt:lpwstr>
  </property>
  <property fmtid="{D5CDD505-2E9C-101B-9397-08002B2CF9AE}" pid="1278" name="Mendeley_Bookmark_fwyaK5K45Q_2">
    <vt:lpwstr>1310&lt;/sup&gt;"}, "properties": {"noteIndex": 0}, "citationItems": [{"uris": ["http://www.mendeley.com/documents/?uuid=857c20c0-c9b1-3226-95a7-a3d91db57a1c"], "itemData": {"issued": {"date-parts": [["2002"]]}, "page": "365-369", "id": "ITEM-1", "author": [{"n</vt:lpwstr>
  </property>
  <property fmtid="{D5CDD505-2E9C-101B-9397-08002B2CF9AE}" pid="1279" name="Mendeley_Bookmark_fwyaK5K45Q_20">
    <vt:lpwstr>efects in neural stem cell differentiation can cause microcephaly or megalencephaly.", "page": "647-59", "id": "ITEM-4", "author": [{"non-dropping-particle": "", "given": "Catarina C F", "parse-names": false, "suffix": "", "family": "Homem", "dropping-par</vt:lpwstr>
  </property>
  <property fmtid="{D5CDD505-2E9C-101B-9397-08002B2CF9AE}" pid="1280" name="Mendeley_Bookmark_fwyaK5K45Q_21">
    <vt:lpwstr>ticle": ""}, {"non-dropping-particle": "", "given": "Marko", "parse-names": false, "suffix": "", "family": "Repic", "dropping-particle": ""}, {"non-dropping-particle": "", "given": "J\u00fcrgen A", "parse-names": false, "suffix": "", "family": "Knoblich",</vt:lpwstr>
  </property>
  <property fmtid="{D5CDD505-2E9C-101B-9397-08002B2CF9AE}" pid="1281" name="Mendeley_Bookmark_fwyaK5K45Q_22">
    <vt:lpwstr> "dropping-particle": ""}], "title": "Proliferation control in neural stem and progenitor cells.", "publisher": "Europe PMC Funders", "PMID": "26420377", "issue": "11"}, "id": "ITEM-4"}]}</vt:lpwstr>
  </property>
  <property fmtid="{D5CDD505-2E9C-101B-9397-08002B2CF9AE}" pid="1282" name="Mendeley_Bookmark_fwyaK5K45Q_3">
    <vt:lpwstr>on-dropping-particle": "", "given": "Anjen", "parse-names": false, "suffix": "", "family": "Chenn", "dropping-particle": ""}, {"non-dropping-particle": "", "given": "Christopher", "parse-names": false, "suffix": "", "family": "Walsh", "dropping-particle":</vt:lpwstr>
  </property>
  <property fmtid="{D5CDD505-2E9C-101B-9397-08002B2CF9AE}" pid="1283" name="Mendeley_Bookmark_fwyaK5K45Q_4">
    <vt:lpwstr> ""}], "title": "Regulation of Cerebral Cortical Size by Control of Cell Cycle Exit in Neural Precursors", "type": "article-journal", "volume": "297", "issue": "5580", "container-title": "Science"}, "id": "ITEM-1"}, {"uris": ["http://www.mendeley.com/docu</vt:lpwstr>
  </property>
  <property fmtid="{D5CDD505-2E9C-101B-9397-08002B2CF9AE}" pid="1284" name="Mendeley_Bookmark_fwyaK5K45Q_5">
    <vt:lpwstr>ments/?uuid=9e6414a4-8a96-3878-8e89-3ced43572727"], "itemData": {"issued": {"date-parts": [["2011"]]}, "page": "18-36", "id": "ITEM-2", "author": [{"non-dropping-particle": "", "given": "Jan H", "parse-names": false, "suffix": "", "family": "Lui", "droppi</vt:lpwstr>
  </property>
  <property fmtid="{D5CDD505-2E9C-101B-9397-08002B2CF9AE}" pid="1285" name="Mendeley_Bookmark_fwyaK5K45Q_6">
    <vt:lpwstr>ng-particle": ""}, {"non-dropping-particle": "", "given": "David", "parse-names": false, "suffix": "", "family": "Hansen", "dropping-particle": "V"}, {"non-dropping-particle": "", "given": "Arnold R", "parse-names": false, "suffix": "", "family": "Kriegst</vt:lpwstr>
  </property>
  <property fmtid="{D5CDD505-2E9C-101B-9397-08002B2CF9AE}" pid="1286" name="Mendeley_Bookmark_fwyaK5K45Q_7">
    <vt:lpwstr>ein", "dropping-particle": ""}], "issue": "1", "title": "Development and Evolution of the Human Neocortex", "type": "article-journal", "DOI": "10.1016/j.cell.2011.06.030", "volume": "146", "abstract": "The size and surface area of the mammalian brain are </vt:lpwstr>
  </property>
  <property fmtid="{D5CDD505-2E9C-101B-9397-08002B2CF9AE}" pid="1287" name="Mendeley_Bookmark_fwyaK5K45Q_8">
    <vt:lpwstr>thought to be critical determinants of intellectual ability. Recent studies show that development of the gyrated human neocortex involves a lineage of neural stem and transit-amplifying cells that forms the outer subventricular zone (OSVZ), a proliferativ</vt:lpwstr>
  </property>
  <property fmtid="{D5CDD505-2E9C-101B-9397-08002B2CF9AE}" pid="1288" name="Mendeley_Bookmark_fwyaK5K45Q_9">
    <vt:lpwstr>e region outside the ventricular epithelium. We discuss how proliferation of cells within the OSVZ expands the neocortex by increasing neuron number and modifying the trajectory of migrating neurons. Relating these features to other mammalian species and </vt:lpwstr>
  </property>
  <property fmtid="{D5CDD505-2E9C-101B-9397-08002B2CF9AE}" pid="1289" name="Mendeley_Bookmark_g8n3MBgpNq_1">
    <vt:lpwstr>ADDIN CSL_CITATION {"schema": "https://github.com/citation-style-language/schema/raw/master/csl-citation.json", "mendeley": {"previouslyFormattedCitation": "&lt;sup&gt;2,29\u201337&lt;/sup&gt;", "plainTextFormattedCitation": "2,29\u201337", "formattedCitation": "&lt;sup</vt:lpwstr>
  </property>
  <property fmtid="{D5CDD505-2E9C-101B-9397-08002B2CF9AE}" pid="1290" name="Mendeley_Bookmark_g8n3MBgpNq_10">
    <vt:lpwstr>dropping-particle": "", "given": "Tamily A.", "parse-names": false, "suffix": "", "family": "Weissman", "dropping-particle": ""}, {"non-dropping-particle": "", "given": "Ryan S.", "parse-names": false, "suffix": "", "family": "Dammerman", "dropping-partic</vt:lpwstr>
  </property>
  <property fmtid="{D5CDD505-2E9C-101B-9397-08002B2CF9AE}" pid="1291" name="Mendeley_Bookmark_g8n3MBgpNq_11">
    <vt:lpwstr>le": ""}, {"non-dropping-particle": "", "given": "Arnold R.", "parse-names": false, "suffix": "", "family": "Kriegstein", "dropping-particle": ""}], "title": "Neurons derived from radial glial cells establish radial units in neocortex", "publisher": "Natu</vt:lpwstr>
  </property>
  <property fmtid="{D5CDD505-2E9C-101B-9397-08002B2CF9AE}" pid="1292" name="Mendeley_Bookmark_g8n3MBgpNq_12">
    <vt:lpwstr>re Publishing Group", "issue": "6821"}, "id": "ITEM-1"}, {"uris": ["http://www.mendeley.com/documents/?uuid=5f3bdab1-9a33-45f2-b263-c919974943ae"], "itemData": {"issued": {"date-parts": [["1988"]]}, "container-title": "Neuron", "ISSN": "08966273", "type":</vt:lpwstr>
  </property>
  <property fmtid="{D5CDD505-2E9C-101B-9397-08002B2CF9AE}" pid="1293" name="Mendeley_Bookmark_g8n3MBgpNq_13">
    <vt:lpwstr> "article-journal", "volume": "1", "abstract": "To analyze cell lineage in the murine cerebral cortex, we infected progenitor cells with a recombinant retrovirus, then used the retroviral gene product to identify the descendants of infected cells. Cortice</vt:lpwstr>
  </property>
  <property fmtid="{D5CDD505-2E9C-101B-9397-08002B2CF9AE}" pid="1294" name="Mendeley_Bookmark_g8n3MBgpNq_14">
    <vt:lpwstr>s were infected on E12-E14 either in vivo or following dissociation and culture. In both cases, nearly all clones contained either neurons or glia, but not both. Thus, neuronal and glial lineages appear to diverge early in cortical development. To analyze</vt:lpwstr>
  </property>
  <property fmtid="{D5CDD505-2E9C-101B-9397-08002B2CF9AE}" pid="1295" name="Mendeley_Bookmark_g8n3MBgpNq_15">
    <vt:lpwstr> the distribution of clonally related cells in vivo, clonal boundaries were reconstructed from serial sections. Perinatally (E18-PN)), clonally related cells were radially arrayed as they migrated to the cortical plate. Thus, clonal cohorts traverse a sim</vt:lpwstr>
  </property>
  <property fmtid="{D5CDD505-2E9C-101B-9397-08002B2CF9AE}" pid="1296" name="Mendeley_Bookmark_g8n3MBgpNq_16">
    <vt:lpwstr>ilar radial path. Following migration (PN7-PN23), neuronal clones generally remained radially arrayed, while glial clones were variable in orientation, suggesting that these two cell types accumulate in different ways. Neuronal clones sometimes spanned th</vt:lpwstr>
  </property>
  <property fmtid="{D5CDD505-2E9C-101B-9397-08002B2CF9AE}" pid="1297" name="Mendeley_Bookmark_g8n3MBgpNq_17">
    <vt:lpwstr>e full thickness of the cortex. Thus, a single progenitor can contribute neurons to several laminae. \u00a9 1988.", "page": "635-647", "id": "ITEM-2", "author": [{"non-dropping-particle": "", "given": "Maria B.", "parse-names": false, "suffix": "", "famil</vt:lpwstr>
  </property>
  <property fmtid="{D5CDD505-2E9C-101B-9397-08002B2CF9AE}" pid="1298" name="Mendeley_Bookmark_g8n3MBgpNq_18">
    <vt:lpwstr>y": "Luskin", "dropping-particle": ""}, {"non-dropping-particle": "", "given": "Alan L.", "parse-names": false, "suffix": "", "family": "Pearlman", "dropping-particle": ""}, {"non-dropping-particle": "", "given": "Joshua R.", "parse-names": false, "suffix</vt:lpwstr>
  </property>
  <property fmtid="{D5CDD505-2E9C-101B-9397-08002B2CF9AE}" pid="1299" name="Mendeley_Bookmark_g8n3MBgpNq_19">
    <vt:lpwstr>": "", "family": "Sanes", "dropping-particle": ""}], "title": "Cell lineage in the cerebral cortex of the mouse studied in vivo and in vitro with a Recombinant Retrovirus", "DOI": "10.1016/0896-6273(88)90163-8", "issue": "8"}, "id": "ITEM-2"}, {"uris": ["</vt:lpwstr>
  </property>
  <property fmtid="{D5CDD505-2E9C-101B-9397-08002B2CF9AE}" pid="1300" name="Mendeley_Bookmark_g8n3MBgpNq_2">
    <vt:lpwstr>&gt;2,29\u201337&lt;/sup&gt;"}, "properties": {"noteIndex": 0}, "citationItems": [{"uris": ["http://www.mendeley.com/documents/?uuid=42ddb952-a38e-3725-9dd0-450f6687b5fd"], "itemData": {"issued": {"date-parts": [["2001", "2"]]}, "container-title": "Nature", "ISSN"</vt:lpwstr>
  </property>
  <property fmtid="{D5CDD505-2E9C-101B-9397-08002B2CF9AE}" pid="1301" name="Mendeley_Bookmark_g8n3MBgpNq_20">
    <vt:lpwstr>http://www.mendeley.com/documents/?uuid=9be0c801-1fcf-3f54-9239-c7031d332342"], "itemData": {"issued": {"date-parts": [["1988"]]}, "page": "473-482", "id": "ITEM-3", "author": [{"non-dropping-particle": "", "given": "Jack", "parse-names": false, "suffix":</vt:lpwstr>
  </property>
  <property fmtid="{D5CDD505-2E9C-101B-9397-08002B2CF9AE}" pid="1302" name="Mendeley_Bookmark_g8n3MBgpNq_21">
    <vt:lpwstr> "", "family": "Price", "dropping-particle": ""}, {"non-dropping-particle": "", "given": "Linda", "parse-names": false, "suffix": "", "family": "Thurlow", "dropping-particle": ""}], "title": "Cell lineage in the rat cerebral cortex: a study using retrovir</vt:lpwstr>
  </property>
  <property fmtid="{D5CDD505-2E9C-101B-9397-08002B2CF9AE}" pid="1303" name="Mendeley_Bookmark_g8n3MBgpNq_22">
    <vt:lpwstr>al-mediated gene transfer", "type": "article-journal", "volume": "104", "abstract": "We have used a retroviral vector that codes for the bacterial enzyme /J-galactosidase to study cell lineage in the rat cerebral cortex. This vector has been used to label</vt:lpwstr>
  </property>
  <property fmtid="{D5CDD505-2E9C-101B-9397-08002B2CF9AE}" pid="1304" name="Mendeley_Bookmark_g8n3MBgpNq_23">
    <vt:lpwstr> progenitor cells in the cerebral cortices of rat embryos during the period of neurogenesis. When these embryos are allowed to develop to adulthood, the clones of cells derived from the marked progenitor cells can be identified histochemically. In this wa</vt:lpwstr>
  </property>
  <property fmtid="{D5CDD505-2E9C-101B-9397-08002B2CF9AE}" pid="1305" name="Mendeley_Bookmark_g8n3MBgpNq_24">
    <vt:lpwstr>y, we can ask what are the lineage relationships between different neural cell types. From these studies, we conclude that there are two distinct types of progenitor cells in the developing cortex. One generates only grey matter astrocytes, whereas the se</vt:lpwstr>
  </property>
  <property fmtid="{D5CDD505-2E9C-101B-9397-08002B2CF9AE}" pid="1306" name="Mendeley_Bookmark_g8n3MBgpNq_25">
    <vt:lpwstr>cond gives rise to neurones-both pyramidal and nonpyramidal-and to another class of cells that we have tentatively identified as glial cells of the white matter. We have also been able to address the question of how neurones are dispersed in the cortex du</vt:lpwstr>
  </property>
  <property fmtid="{D5CDD505-2E9C-101B-9397-08002B2CF9AE}" pid="1307" name="Mendeley_Bookmark_g8n3MBgpNq_26">
    <vt:lpwstr>ring histogenesis. It had been previously hypothesized that clonally related neurones migrated radially to form columns in the mature cortex. However, we find that clones of neurones do not form radial columns; rather, they tend to occupy the same or neig</vt:lpwstr>
  </property>
  <property fmtid="{D5CDD505-2E9C-101B-9397-08002B2CF9AE}" pid="1308" name="Mendeley_Bookmark_g8n3MBgpNq_27">
    <vt:lpwstr>hbouring cortical laminae and to be spread over several hundreds of micrometers of cortex in the horizontal dimension. This spread occurs in both mediolateral and rostro-caudal directions.", "container-title": "Development"}, "id": "ITEM-3"}, {"uris": ["h</vt:lpwstr>
  </property>
  <property fmtid="{D5CDD505-2E9C-101B-9397-08002B2CF9AE}" pid="1309" name="Mendeley_Bookmark_g8n3MBgpNq_28">
    <vt:lpwstr>ttp://www.mendeley.com/documents/?uuid=6ac5ec3a-b2de-3aba-922a-aa9f397bc2c7"], "itemData": {"issued": {"date-parts": [["1992", "1", "24"]]}, "page": "434-441", "id": "ITEM-4", "ISSN": "00368075", "author": [{"non-dropping-particle": "", "given": "Christop</vt:lpwstr>
  </property>
  <property fmtid="{D5CDD505-2E9C-101B-9397-08002B2CF9AE}" pid="1310" name="Mendeley_Bookmark_g8n3MBgpNq_29">
    <vt:lpwstr>her", "parse-names": false, "suffix": "", "family": "Walsh", "dropping-particle": ""}, {"non-dropping-particle": "", "given": "Constance L.", "parse-names": false, "suffix": "", "family": "Cepko", "dropping-particle": ""}], "title": "Widespread dispersion</vt:lpwstr>
  </property>
  <property fmtid="{D5CDD505-2E9C-101B-9397-08002B2CF9AE}" pid="1311" name="Mendeley_Bookmark_g8n3MBgpNq_3">
    <vt:lpwstr>: "0028-0836", "DOI": "10.1038/35055553", "type": "article-journal", "volume": "409", "abstract": "The neocortex of the adult brain consists of neurons and glia that are generated by precursor cells of the embryonic ventricular zone. In general, glia are </vt:lpwstr>
  </property>
  <property fmtid="{D5CDD505-2E9C-101B-9397-08002B2CF9AE}" pid="1312" name="Mendeley_Bookmark_g8n3MBgpNq_30">
    <vt:lpwstr> of neuronal clones across functional regions of the cerebral cortex", "type": "article-journal", "publisher": "American Association for the Advancement of Science", "volume": "255", "issue": "5043", "container-title": "Science"}, "id": "ITEM-4"}, {"uris"</vt:lpwstr>
  </property>
  <property fmtid="{D5CDD505-2E9C-101B-9397-08002B2CF9AE}" pid="1313" name="Mendeley_Bookmark_g8n3MBgpNq_31">
    <vt:lpwstr>: ["http://www.mendeley.com/documents/?uuid=1483800b-a173-43cc-8e8e-95ab4bc3a48a"], "itemData": {"issued": {"date-parts": [["1993"]]}, "container-title": "Nature", "ISSN": "00280836", "type": "article-journal", "volume": "362", "abstract": "In the adult c</vt:lpwstr>
  </property>
  <property fmtid="{D5CDD505-2E9C-101B-9397-08002B2CF9AE}" pid="1314" name="Mendeley_Bookmark_g8n3MBgpNq_32">
    <vt:lpwstr>erebral cortex, many retrovirally labelled clones are widely dispersed 1 , though the mechanisms of this dispersion are not well understood. Here we investigate the temporal sequence of clonal dispersion after labelling progenitors of rat cortical cells w</vt:lpwstr>
  </property>
  <property fmtid="{D5CDD505-2E9C-101B-9397-08002B2CF9AE}" pid="1315" name="Mendeley_Bookmark_g8n3MBgpNq_33">
    <vt:lpwstr>ith replication-incompetent retroviruses at early stages of cortical neurogenesis, 14-15 days after conception (E14/15). The location of labelled daughter cells was determined 3, 6 or 10 days later. Labelled sibling cells were radially arrayed three days </vt:lpwstr>
  </property>
  <property fmtid="{D5CDD505-2E9C-101B-9397-08002B2CF9AE}" pid="1316" name="Mendeley_Bookmark_g8n3MBgpNq_34">
    <vt:lpwstr>after infection (E18). In contrast, by six days after infection (E20/21), 43% of cortical clones were dispersed non-radially by at least 500 \u03bcm. Four of these widespread clones were dispersed longitudinally by \u22642 mm, implying sustained rates of </vt:lpwstr>
  </property>
  <property fmtid="{D5CDD505-2E9C-101B-9397-08002B2CF9AE}" pid="1317" name="Mendeley_Bookmark_g8n3MBgpNq_35">
    <vt:lpwstr>dispersion of &gt; 15\u03bcm per hour. Dispersed sibling cells occurred within proliferative zones of the forebrain in 35% of widely dispersed clones, suggesting that some dispersion reflects movement of dividing cells. Some clones dispersed beyond the neoco</vt:lpwstr>
  </property>
  <property fmtid="{D5CDD505-2E9C-101B-9397-08002B2CF9AE}" pid="1318" name="Mendeley_Bookmark_g8n3MBgpNq_36">
    <vt:lpwstr>rtex into the olfactory bulb. Progenitor cell dispersion represents a previously unrecognized mode of migration by which sibling cells become widely dispersed in the developing forebrain. \u00a9 1993 Nature Publishing Group.", "page": "632-635", "id": "IT</vt:lpwstr>
  </property>
  <property fmtid="{D5CDD505-2E9C-101B-9397-08002B2CF9AE}" pid="1319" name="Mendeley_Bookmark_g8n3MBgpNq_37">
    <vt:lpwstr>EM-5", "author": [{"non-dropping-particle": "", "given": "Christopher", "parse-names": false, "suffix": "", "family": "Walsh", "dropping-particle": ""}, {"non-dropping-particle": "", "given": "Constance L.", "parse-names": false, "suffix": "", "family": "</vt:lpwstr>
  </property>
  <property fmtid="{D5CDD505-2E9C-101B-9397-08002B2CF9AE}" pid="1320" name="Mendeley_Bookmark_g8n3MBgpNq_38">
    <vt:lpwstr>Cepko", "dropping-particle": ""}], "title": "Clonal dispersion in proliferative layers of developing cerebral cortex", "DOI": "10.1038/362632a0", "issue": "6421"}, "id": "ITEM-5"}, {"uris": ["http://www.mendeley.com/documents/?uuid=8fdeda8f-56f4-3a73-8975</vt:lpwstr>
  </property>
  <property fmtid="{D5CDD505-2E9C-101B-9397-08002B2CF9AE}" pid="1321" name="Mendeley_Bookmark_g8n3MBgpNq_39">
    <vt:lpwstr>-20559bb19d06"], "itemData": {"issued": {"date-parts": [["1997"]]}, "page": "2088-2100", "id": "ITEM-6", "abstract": "We have analyzed clonal cell proliferation in the ventricular zone (VZ) of the early developing mouse neocortex with a replication-incomp</vt:lpwstr>
  </property>
  <property fmtid="{D5CDD505-2E9C-101B-9397-08002B2CF9AE}" pid="1322" name="Mendeley_Bookmark_g8n3MBgpNq_4">
    <vt:lpwstr>generated after neurons during development1, but radial glia are an exception to this rule. Radial glia are generated before neurogenesis and guide neuronal migration2. Radial glia are mitotically active throughout neurogenesis3, and disappear or become a</vt:lpwstr>
  </property>
  <property fmtid="{D5CDD505-2E9C-101B-9397-08002B2CF9AE}" pid="1323" name="Mendeley_Bookmark_g8n3MBgpNq_40">
    <vt:lpwstr>etent retrovirus encoding human placental alkaline phosphatase (AP). The retrovirus was injected into the lateral ventricles on embryonic day 11 (E11), i.e., at the onset of neuronogenesis. Three days postinjection, on E14, a total of 259 AP-labeled clone</vt:lpwstr>
  </property>
  <property fmtid="{D5CDD505-2E9C-101B-9397-08002B2CF9AE}" pid="1324" name="Mendeley_Bookmark_g8n3MBgpNq_41">
    <vt:lpwstr>s of various sizes were found in 7 fetal brains. There are approximately 7 cell cycles between E11 and E14 (Takahashi et al., 1995a), and there is a 1-2 cell cycle delay between retroviral injection and the production of a retrovirally labeled \"founder\"</vt:lpwstr>
  </property>
  <property fmtid="{D5CDD505-2E9C-101B-9397-08002B2CF9AE}" pid="1325" name="Mendeley_Bookmark_g8n3MBgpNq_42">
    <vt:lpwstr> cell; thus, we estimate that the \"age\" of the clones was about 5-6 cell cycles. Almost one-half of the clones (48.3%) identified were pure proliferating clones containing cells only in the VZ. Another 18.5% contained both proliferating and postprolifer</vt:lpwstr>
  </property>
  <property fmtid="{D5CDD505-2E9C-101B-9397-08002B2CF9AE}" pid="1326" name="Mendeley_Bookmark_g8n3MBgpNq_43">
    <vt:lpwstr>ative cells, and 33.2% contained only postpro-liferative cells. It was striking that over 90% of the clonally related proliferating cells occurred in clusters of two or more apparently contiguous cells, and about 73% of the proliferating cells occurred in</vt:lpwstr>
  </property>
  <property fmtid="{D5CDD505-2E9C-101B-9397-08002B2CF9AE}" pid="1327" name="Mendeley_Bookmark_g8n3MBgpNq_44">
    <vt:lpwstr> clusters of three or more cells. Regardless of the number of cells in the clone, these clusters were tightly packed and confined to a single level of the VZ. This clustering of proliferating cells indicates that clonally related cells maintain neighbor-n</vt:lpwstr>
  </property>
  <property fmtid="{D5CDD505-2E9C-101B-9397-08002B2CF9AE}" pid="1328" name="Mendeley_Bookmark_g8n3MBgpNq_45">
    <vt:lpwstr>eighbor relationships as they undergo interkinetic nuclear migration and progress through several cell cycles, and, as a result, the ventricular zone is a mosaic of small clusters of clonally related and synchronously cycling cells. In addition, cells in </vt:lpwstr>
  </property>
  <property fmtid="{D5CDD505-2E9C-101B-9397-08002B2CF9AE}" pid="1329" name="Mendeley_Bookmark_g8n3MBgpNq_46">
    <vt:lpwstr>the intermediate zone and the cortical plate were also frequently clustered, indicating that they became postproliferative at a similar time and that the output of the VZ is influenced by its mosaic structure. During the early development of the mammalian</vt:lpwstr>
  </property>
  <property fmtid="{D5CDD505-2E9C-101B-9397-08002B2CF9AE}" pid="1330" name="Mendeley_Bookmark_g8n3MBgpNq_47">
    <vt:lpwstr> cerebral cortex, virtually all cell proliferation occurs in a pseudostrati-fied ventricular epithelium (PVE) that is approximately coex-tensive with the ventricular zone (VZ) lining the lateral ven-tricles (for references see Boulder Committee, 1970; Cav</vt:lpwstr>
  </property>
  <property fmtid="{D5CDD505-2E9C-101B-9397-08002B2CF9AE}" pid="1331" name="Mendeley_Bookmark_g8n3MBgpNq_48">
    <vt:lpwstr>iness et al., 1995; Takahashi et al., 1995a). Sauer (1935) suggested that the nuclei of proliferating cells in the developing CNS move \"to-and-fro\" such that they are located adjacent to the ventricular surface during M phase and in the abventricular po</vt:lpwstr>
  </property>
  <property fmtid="{D5CDD505-2E9C-101B-9397-08002B2CF9AE}" pid="1332" name="Mendeley_Bookmark_g8n3MBgpNq_49">
    <vt:lpwstr>rtion of the proliferative zone during other phases of the cell cycle. \u2026", "title": "Synchrony of Clonal Cell Proliferation and Contiguity of Clonally Related Cells: Production of Mosaicism in the Ventricular Zone of Developing Mouse Neocortex", "typ</vt:lpwstr>
  </property>
  <property fmtid="{D5CDD505-2E9C-101B-9397-08002B2CF9AE}" pid="1333" name="Mendeley_Bookmark_g8n3MBgpNq_5">
    <vt:lpwstr>strocytes when neuronal migration is complete4,5. Although the lineage relationships of\u00a0cortical neurons and glia have been explored6,7, the clonal relationship of radial glia to other cortical cells remains unknown. It has been suggested that radial</vt:lpwstr>
  </property>
  <property fmtid="{D5CDD505-2E9C-101B-9397-08002B2CF9AE}" pid="1334" name="Mendeley_Bookmark_g8n3MBgpNq_50">
    <vt:lpwstr>e": "article-journal", "author": [{"non-dropping-particle": "", "given": "Li", "parse-names": false, "suffix": "", "family": "Cai", "dropping-particle": ""}, {"non-dropping-particle": "", "given": "Nancy L", "parse-names": false, "suffix": "", "family": "</vt:lpwstr>
  </property>
  <property fmtid="{D5CDD505-2E9C-101B-9397-08002B2CF9AE}" pid="1335" name="Mendeley_Bookmark_g8n3MBgpNq_51">
    <vt:lpwstr>Hayes", "dropping-particle": ""}, {"non-dropping-particle": "", "given": "Richard S", "parse-names": false, "suffix": "", "family": "Nowakowski", "dropping-particle": ""}], "volume": "17", "issue": "6", "container-title": "The Journal of Neuroscience"}, "</vt:lpwstr>
  </property>
  <property fmtid="{D5CDD505-2E9C-101B-9397-08002B2CF9AE}" pid="1336" name="Mendeley_Bookmark_g8n3MBgpNq_52">
    <vt:lpwstr>id": "ITEM-6"}, {"uris": ["http://www.mendeley.com/documents/?uuid=7fe44cf2-8637-3c20-a71c-711d2acd674a"], "itemData": {"issued": {"date-parts": [["1997"]]}, "page": "328-343", "id": "ITEM-7", "author": [{"non-dropping-particle": "", "given": "Kyrill", "p</vt:lpwstr>
  </property>
  <property fmtid="{D5CDD505-2E9C-101B-9397-08002B2CF9AE}" pid="1337" name="Mendeley_Bookmark_g8n3MBgpNq_53">
    <vt:lpwstr>arse-names": false, "suffix": "", "family": "Reznikov", "dropping-particle": ""}, {"non-dropping-particle": "", "given": "Susan E", "parse-names": false, "suffix": "", "family": "Acklin", "dropping-particle": ""}, {"non-dropping-particle": "Van Der", "giv</vt:lpwstr>
  </property>
  <property fmtid="{D5CDD505-2E9C-101B-9397-08002B2CF9AE}" pid="1338" name="Mendeley_Bookmark_g8n3MBgpNq_54">
    <vt:lpwstr>en": "Derek", "parse-names": false, "suffix": "", "family": "Kooy", "dropping-particle": ""}], "title": "Clonal Heterogeneity in the Early Embryonic Rodent Cortical Germinal Zone and the Separation of Subventricular From Ventricular Zone Lineages", "type"</vt:lpwstr>
  </property>
  <property fmtid="{D5CDD505-2E9C-101B-9397-08002B2CF9AE}" pid="1339" name="Mendeley_Bookmark_g8n3MBgpNq_55">
    <vt:lpwstr>: "article-journal", "publisher": "Wiley-Liss, Inc", "volume": "210", "abstract": "The cell cycle kinetics of individual clones of cells in the embryonic cortex were studied to determine the amount of hetero-geneity among cortical progenitors. This kineti</vt:lpwstr>
  </property>
  <property fmtid="{D5CDD505-2E9C-101B-9397-08002B2CF9AE}" pid="1340" name="Mendeley_Bookmark_g8n3MBgpNq_56">
    <vt:lpwstr>c heterogeneity may be the first sign of heterogeneous differentiation in the proliferating cortical germinal zone. Retroviral lineage tracing of clonal progeny in the embryonic day 16 (E16) rat cortex (48 hr after the retroviral infection and [ 3 H]thymi</vt:lpwstr>
  </property>
  <property fmtid="{D5CDD505-2E9C-101B-9397-08002B2CF9AE}" pid="1341" name="Mendeley_Bookmark_g8n3MBgpNq_57">
    <vt:lpwstr>-dine labeling of proliferating cells) permitted a description of the formation of the preplate in the medial cortex and the formation of the subven-tricular zone (SVZ) in the lateral cortex. Forty percent of the retrovirally tagged clones were double-lab</vt:lpwstr>
  </property>
  <property fmtid="{D5CDD505-2E9C-101B-9397-08002B2CF9AE}" pid="1342" name="Mendeley_Bookmark_g8n3MBgpNq_58">
    <vt:lpwstr>eled with a pulse of [ 3 H]thymidine, corresponding to the 40% of ventricular zone cells in S-phase at the time of [ 3 H]thymidine injection. Most of clones had cell numbers with powers of 2 (2, 4, and 8 cells), suggesting synchronous modes of division. N</vt:lpwstr>
  </property>
  <property fmtid="{D5CDD505-2E9C-101B-9397-08002B2CF9AE}" pid="1343" name="Mendeley_Bookmark_g8n3MBgpNq_59">
    <vt:lpwstr>evertheless, 15% of the retrovirally tagged clones that were double-labeled with [ 3 H]thymidine at the time of [ 3 H]thy-midine injection showed asynchronous mode of division. Clonally related cells in the ventricular zone showed considerable variability</vt:lpwstr>
  </property>
  <property fmtid="{D5CDD505-2E9C-101B-9397-08002B2CF9AE}" pid="1344" name="Mendeley_Bookmark_g8n3MBgpNq_6">
    <vt:lpwstr> glia may be neuronal precursors5,8,9,10, but this has not been demonstrated in vivo. We have used a retroviral vector encoding enhanced green fluorescent protein to label precursor cells in vivo and have examined clones 1\u20133\u2009days later using mor</vt:lpwstr>
  </property>
  <property fmtid="{D5CDD505-2E9C-101B-9397-08002B2CF9AE}" pid="1345" name="Mendeley_Bookmark_g8n3MBgpNq_60">
    <vt:lpwstr> in cell cycle times: 56% of the clones (8-cell clones) were composed of faster cycling cells with cell cycle times of 12 hr, and 25% of the clones (4-cell clones) represented slower cycling cells with cell cycle times of 16 hr. The clones migrating outsi</vt:lpwstr>
  </property>
  <property fmtid="{D5CDD505-2E9C-101B-9397-08002B2CF9AE}" pid="1346" name="Mendeley_Bookmark_g8n3MBgpNq_61">
    <vt:lpwstr>de the ventricular zone differed in size and spatial distribution in the lateral versus medial cortex. In the lateral cortex, half the migrating clones were large proliferating 8-cell clones with all their members contained within the forming SVZ. In the </vt:lpwstr>
  </property>
  <property fmtid="{D5CDD505-2E9C-101B-9397-08002B2CF9AE}" pid="1347" name="Mendeley_Bookmark_g8n3MBgpNq_62">
    <vt:lpwstr>medial cortex, the majority of the migrating clones were 2-cell and 4-cell clones. Given that the medial cortex matures later than the lateral neocortex and that no SVZ has formed in the rat medial cortex by E16, we suggest that the majority of cells that</vt:lpwstr>
  </property>
  <property fmtid="{D5CDD505-2E9C-101B-9397-08002B2CF9AE}" pid="1348" name="Mendeley_Bookmark_g8n3MBgpNq_63">
    <vt:lpwstr> leave the medial cortical VZ by E16 are cells destined to form the neuronal populations of the preplate. The early embryonic corti-cal ventricular zone includes a mosaic of specialized progenitor cells.", "container-title": "Devel"}, "id": "ITEM-7"}, {"u</vt:lpwstr>
  </property>
  <property fmtid="{D5CDD505-2E9C-101B-9397-08002B2CF9AE}" pid="1349" name="Mendeley_Bookmark_g8n3MBgpNq_64">
    <vt:lpwstr>ris": ["http://www.mendeley.com/documents/?uuid=0e0c7a14-c011-3c33-88ba-320ca41f6129"], "itemData": {"issued": {"date-parts": [["1998"]]}, "page": "3143-3152", "id": "ITEM-8", "author": [{"non-dropping-particle": "", "given": "Xueming", "parse-names": fal</vt:lpwstr>
  </property>
  <property fmtid="{D5CDD505-2E9C-101B-9397-08002B2CF9AE}" pid="1350" name="Mendeley_Bookmark_g8n3MBgpNq_65">
    <vt:lpwstr>se, "suffix": "", "family": "Qian", "dropping-particle": ""}, {"non-dropping-particle": "", "given": "Susan", "parse-names": false, "suffix": "", "family": "Goderie", "dropping-particle": ""}, {"non-dropping-particle": "", "given": "Qin", "parse-names": f</vt:lpwstr>
  </property>
  <property fmtid="{D5CDD505-2E9C-101B-9397-08002B2CF9AE}" pid="1351" name="Mendeley_Bookmark_g8n3MBgpNq_66">
    <vt:lpwstr>alse, "suffix": "", "family": "Shen", "dropping-particle": ""}, {"non-dropping-particle": "", "given": "Jeffrey", "parse-names": false, "suffix": "", "family": "Stern", "dropping-particle": ""}, {"non-dropping-particle": "", "given": "Sally", "parse-names</vt:lpwstr>
  </property>
  <property fmtid="{D5CDD505-2E9C-101B-9397-08002B2CF9AE}" pid="1352" name="Mendeley_Bookmark_g8n3MBgpNq_67">
    <vt:lpwstr>": false, "suffix": "", "family": "Temple", "dropping-particle": ""}], "title": "Intrinsic programs of pat- terned cell lineages in isolated vertebrate CNS ventricular zone cells.", "volume": "125", "type": "article-journal", "container-title": "Developme</vt:lpwstr>
  </property>
  <property fmtid="{D5CDD505-2E9C-101B-9397-08002B2CF9AE}" pid="1353" name="Mendeley_Bookmark_g8n3MBgpNq_68">
    <vt:lpwstr>nt"}, "id": "ITEM-8"}, {"uris": ["http://www.mendeley.com/documents/?uuid=0210ed8b-3ee7-3b34-a955-f2552cf7c775"], "itemData": {"issued": {"date-parts": [["2001"]]}, "page": "6772-6781", "id": "ITEM-9", "abstract": "The contribution of early cell lineage t</vt:lpwstr>
  </property>
  <property fmtid="{D5CDD505-2E9C-101B-9397-08002B2CF9AE}" pid="1354" name="Mendeley_Bookmark_g8n3MBgpNq_69">
    <vt:lpwstr>o regional fate in the mammalian forebrain remains poorly understood. Previous lineage-tracing studies using retroviral methods were only begun at mid-neurogenesis and have suffered from region-specific retroviral silencing. We have been able to study cel</vt:lpwstr>
  </property>
  <property fmtid="{D5CDD505-2E9C-101B-9397-08002B2CF9AE}" pid="1355" name="Mendeley_Bookmark_g8n3MBgpNq_7">
    <vt:lpwstr>phological, immunohistochemical and electrophysiological techniques. Here we show that clones consist of mitotic radial glia and postmitotic neurons, and that neurons migrate along clonally related radial glia. Time-lapse images show that proliferative ra</vt:lpwstr>
  </property>
  <property fmtid="{D5CDD505-2E9C-101B-9397-08002B2CF9AE}" pid="1356" name="Mendeley_Bookmark_g8n3MBgpNq_70">
    <vt:lpwstr>l lineage in the telencephalon from the onset of neurogenesis by using ultrasound backscatter microscopy to label the forebrain neuroepithelium and a modified retroviral lineage library to overcome regional silencing. Our studies suggest that by em-bryoni</vt:lpwstr>
  </property>
  <property fmtid="{D5CDD505-2E9C-101B-9397-08002B2CF9AE}" pid="1357" name="Mendeley_Bookmark_g8n3MBgpNq_71">
    <vt:lpwstr>c day 9.5, forebrain clones are primarily restricted to territories within anatomically demarcated regional boundaries, such as the cortex, striatum and hypothalamus. In addition, we observed a subset of clones that appeared to be composed entirely of gli</vt:lpwstr>
  </property>
  <property fmtid="{D5CDD505-2E9C-101B-9397-08002B2CF9AE}" pid="1358" name="Mendeley_Bookmark_g8n3MBgpNq_72">
    <vt:lpwstr>a. These observations suggest that both regional and cell-type restrictions exist within progenitor populations before the first forebrain cells become postmitotic.", "title": "Telencephalic Neural Progenitors Appear To Be Restricted to Regional and Glial</vt:lpwstr>
  </property>
  <property fmtid="{D5CDD505-2E9C-101B-9397-08002B2CF9AE}" pid="1359" name="Mendeley_Bookmark_g8n3MBgpNq_73">
    <vt:lpwstr> Fates before the Onset of Neurogenesis", "type": "article-journal", "author": [{"non-dropping-particle": "", "given": "Maria", "parse-names": false, "suffix": "", "family": "Mccarthy", "dropping-particle": ""}, {"non-dropping-particle": "", "given": "Dan</vt:lpwstr>
  </property>
  <property fmtid="{D5CDD505-2E9C-101B-9397-08002B2CF9AE}" pid="1360" name="Mendeley_Bookmark_g8n3MBgpNq_74">
    <vt:lpwstr>iel H", "parse-names": false, "suffix": "", "family": "Turnbull", "dropping-particle": ""}, {"non-dropping-particle": "", "given": "Christopher A", "parse-names": false, "suffix": "", "family": "Walsh", "dropping-particle": ""}, {"non-dropping-particle": </vt:lpwstr>
  </property>
  <property fmtid="{D5CDD505-2E9C-101B-9397-08002B2CF9AE}" pid="1361" name="Mendeley_Bookmark_g8n3MBgpNq_75">
    <vt:lpwstr>"", "given": "Gord", "parse-names": false, "suffix": "", "family": "Fishell", "dropping-particle": ""}], "volume": "21", "issue": "17", "container-title": "The Journal of Neuroscience"}, "id": "ITEM-9"}, {"uris": ["http://www.mendeley.com/documents/?uuid=</vt:lpwstr>
  </property>
  <property fmtid="{D5CDD505-2E9C-101B-9397-08002B2CF9AE}" pid="1362" name="Mendeley_Bookmark_g8n3MBgpNq_76">
    <vt:lpwstr>bea5ddce-4187-329f-be3a-b8e3d06401d1"], "itemData": {"issued": {"date-parts": [["2009", "3", "26"]]}, "container-title": "Nature", "ISSN": "1476-4687", "DOI": "10.1038/nature07722", "type": "article-journal", "volume": "458", "abstract": "Neurons in the m</vt:lpwstr>
  </property>
  <property fmtid="{D5CDD505-2E9C-101B-9397-08002B2CF9AE}" pid="1363" name="Mendeley_Bookmark_g8n3MBgpNq_77">
    <vt:lpwstr>ammalian neocortex are organized into functional columns. Within a column, highly specific synaptic connections are formed to ensure that similar physiological properties are shared by neuron ensembles spanning from the pia to the white matter. Recent stu</vt:lpwstr>
  </property>
  <property fmtid="{D5CDD505-2E9C-101B-9397-08002B2CF9AE}" pid="1364" name="Mendeley_Bookmark_g8n3MBgpNq_78">
    <vt:lpwstr>dies indicate that synaptic connectivity in the neocortex is sparse and highly specific to allow even adjacent neurons to convey information independently. How this fine-scale microcircuit is constructed to create a functional columnar architecture at the</vt:lpwstr>
  </property>
  <property fmtid="{D5CDD505-2E9C-101B-9397-08002B2CF9AE}" pid="1365" name="Mendeley_Bookmark_g8n3MBgpNq_79">
    <vt:lpwstr> level of individual neurons largely remains a mystery. Here we investigate whether radial clones of excitatory neurons arising from the same mother cell in the developing neocortex serve as a substrate for the formation of this highly specific microcircu</vt:lpwstr>
  </property>
  <property fmtid="{D5CDD505-2E9C-101B-9397-08002B2CF9AE}" pid="1366" name="Mendeley_Bookmark_g8n3MBgpNq_8">
    <vt:lpwstr>dial glia generate neurons. Our results support the concept that a lineage relationship between neurons and proliferative radial glia may underlie the radial organization of neocortex.", "page": "714-720", "id": "ITEM-1", "author": [{"non-dropping-particl</vt:lpwstr>
  </property>
  <property fmtid="{D5CDD505-2E9C-101B-9397-08002B2CF9AE}" pid="1367" name="Mendeley_Bookmark_g8n3MBgpNq_80">
    <vt:lpwstr>it. We labelled ontogenetic radial clones of excitatory neurons in the mouse neocortex by in utero intraventricular injection of enhanced green fluorescent protein (EGFP)-expressing retroviruses around the onset of the peak phase of neocortical neurogenes</vt:lpwstr>
  </property>
  <property fmtid="{D5CDD505-2E9C-101B-9397-08002B2CF9AE}" pid="1368" name="Mendeley_Bookmark_g8n3MBgpNq_81">
    <vt:lpwstr>is. Multiple-electrode whole-cell recordings were performed to probe synapse formation among these EGFP-labelled sister excitatory neurons in radial clones and the adjacent non-siblings during postnatal stages. We found that radially aligned sister excita</vt:lpwstr>
  </property>
  <property fmtid="{D5CDD505-2E9C-101B-9397-08002B2CF9AE}" pid="1369" name="Mendeley_Bookmark_g8n3MBgpNq_82">
    <vt:lpwstr>tory neurons have a propensity for developing unidirectional chemical synapses with each other rather than with neighbouring non-siblings. Moreover, these synaptic connections display the same interlaminar directional preference as those observed in the m</vt:lpwstr>
  </property>
  <property fmtid="{D5CDD505-2E9C-101B-9397-08002B2CF9AE}" pid="1370" name="Mendeley_Bookmark_g8n3MBgpNq_83">
    <vt:lpwstr>ature neocortex. These results indicate that specific microcircuits develop preferentially within ontogenetic radial clones of excitatory neurons in the developing neocortex and contribute to the emergence of functional columnar microarchitectures in the </vt:lpwstr>
  </property>
  <property fmtid="{D5CDD505-2E9C-101B-9397-08002B2CF9AE}" pid="1371" name="Mendeley_Bookmark_g8n3MBgpNq_84">
    <vt:lpwstr>mature neocortex.", "page": "501-4", "id": "ITEM-10", "author": [{"non-dropping-particle": "", "given": "Yong-Chun", "parse-names": false, "suffix": "", "family": "Yu", "dropping-particle": ""}, {"non-dropping-particle": "", "given": "Ronald S", "parse-na</vt:lpwstr>
  </property>
  <property fmtid="{D5CDD505-2E9C-101B-9397-08002B2CF9AE}" pid="1372" name="Mendeley_Bookmark_g8n3MBgpNq_85">
    <vt:lpwstr>mes": false, "suffix": "", "family": "Bultje", "dropping-particle": ""}, {"non-dropping-particle": "", "given": "Xiaoqun", "parse-names": false, "suffix": "", "family": "Wang", "dropping-particle": ""}, {"non-dropping-particle": "", "given": "Song-Hai", "</vt:lpwstr>
  </property>
  <property fmtid="{D5CDD505-2E9C-101B-9397-08002B2CF9AE}" pid="1373" name="Mendeley_Bookmark_g8n3MBgpNq_86">
    <vt:lpwstr>parse-names": false, "suffix": "", "family": "Shi", "dropping-particle": ""}], "title": "Specific synapses develop preferentially among sister excitatory neurons in the neocortex.", "publisher": "NIH Public Access", "PMID": "19204731", "issue": "7237"}, "</vt:lpwstr>
  </property>
  <property fmtid="{D5CDD505-2E9C-101B-9397-08002B2CF9AE}" pid="1374" name="Mendeley_Bookmark_g8n3MBgpNq_87">
    <vt:lpwstr>id": "ITEM-10"}]}</vt:lpwstr>
  </property>
  <property fmtid="{D5CDD505-2E9C-101B-9397-08002B2CF9AE}" pid="1375" name="Mendeley_Bookmark_g8n3MBgpNq_9">
    <vt:lpwstr>e": "", "given": "Stephen C.", "parse-names": false, "suffix": "", "family": "Noctor", "dropping-particle": ""}, {"non-dropping-particle": "", "given": "Alexander C.", "parse-names": false, "suffix": "", "family": "Flint", "dropping-particle": ""}, {"non-</vt:lpwstr>
  </property>
  <property fmtid="{D5CDD505-2E9C-101B-9397-08002B2CF9AE}" pid="1376" name="Mendeley_Bookmark_hHJC8HcILm_1">
    <vt:lpwstr>ADDIN CSL_CITATION {"schema": "https://github.com/citation-style-language/schema/raw/master/csl-citation.json", "mendeley": {"previouslyFormattedCitation": "&lt;sup&gt;6&lt;/sup&gt;", "plainTextFormattedCitation": "6", "formattedCitation": "&lt;sup&gt;6&lt;/sup&gt;"}, "propertie</vt:lpwstr>
  </property>
  <property fmtid="{D5CDD505-2E9C-101B-9397-08002B2CF9AE}" pid="1377" name="Mendeley_Bookmark_hHJC8HcILm_2">
    <vt:lpwstr>s": {"noteIndex": 0}, "citationItems": [{"uris": ["http://www.mendeley.com/documents/?uuid=98c5930b-6ba1-347e-b180-957d6b48b606"], "itemData": {"issued": {"date-parts": [["2013", "2", "21"]]}, "container-title": "Neural Development", "ISSN": "1749-8104", </vt:lpwstr>
  </property>
  <property fmtid="{D5CDD505-2E9C-101B-9397-08002B2CF9AE}" pid="1378" name="Mendeley_Bookmark_hHJC8HcILm_3">
    <vt:lpwstr>"DOI": "10.1186/1749-8104-8-3", "volume": "8", "abstract": "Neurogenesis in the developing central nervous system consists of the induction and proliferation of neural progenitor cells and their subsequent differentiation into mature neurons. External as </vt:lpwstr>
  </property>
  <property fmtid="{D5CDD505-2E9C-101B-9397-08002B2CF9AE}" pid="1379" name="Mendeley_Bookmark_hHJC8HcILm_4">
    <vt:lpwstr>well as internal cues orchestrate neurogenesis in a precise temporal and spatial way. In the last 20 years, the zebrafish has proven to be an excellent model organism to study neurogenesis in the embryo. Recently, this vertebrate has also become a model f</vt:lpwstr>
  </property>
  <property fmtid="{D5CDD505-2E9C-101B-9397-08002B2CF9AE}" pid="1380" name="Mendeley_Bookmark_hHJC8HcILm_5">
    <vt:lpwstr>or the investigation of adult neurogenesis and neural regeneration. Here, we summarize the contributions of zebrafish in neural development and adult neurogenesis.", "page": "3", "id": "ITEM-1", "author": [{"non-dropping-particle": "", "given": "Rebecca",</vt:lpwstr>
  </property>
  <property fmtid="{D5CDD505-2E9C-101B-9397-08002B2CF9AE}" pid="1381" name="Mendeley_Bookmark_hHJC8HcILm_6">
    <vt:lpwstr> "parse-names": false, "suffix": "", "family": "Schmidt", "dropping-particle": ""}, {"non-dropping-particle": "", "given": "Uwe", "parse-names": false, "suffix": "", "family": "Str\u00e4hle", "dropping-particle": ""}, {"non-dropping-particle": "", "given"</vt:lpwstr>
  </property>
  <property fmtid="{D5CDD505-2E9C-101B-9397-08002B2CF9AE}" pid="1382" name="Mendeley_Bookmark_hHJC8HcILm_7">
    <vt:lpwstr>: "Steffen", "parse-names": false, "suffix": "", "family": "Scholpp", "dropping-particle": ""}], "title": "Neurogenesis in zebrafish \u2013 from embryo to adult", "publisher": "BioMed Central", "type": "article-journal"}, "id": "ITEM-1"}]}</vt:lpwstr>
  </property>
  <property fmtid="{D5CDD505-2E9C-101B-9397-08002B2CF9AE}" pid="1383" name="Mendeley_Bookmark_hNLYpES4pR_1">
    <vt:lpwstr>ADDIN CSL_CITATION {"schema": "https://github.com/citation-style-language/schema/raw/master/csl-citation.json", "mendeley": {"previouslyFormattedCitation": "&lt;sup&gt;49&lt;/sup&gt;", "plainTextFormattedCitation": "49", "formattedCitation": "&lt;sup&gt;49&lt;/sup&gt;"}, "proper</vt:lpwstr>
  </property>
  <property fmtid="{D5CDD505-2E9C-101B-9397-08002B2CF9AE}" pid="1384" name="Mendeley_Bookmark_hNLYpES4pR_2">
    <vt:lpwstr>ties": {"noteIndex": 0}, "citationItems": [{"uris": ["http://www.mendeley.com/documents/?uuid=16a5f4bb-7f23-388f-8099-9f0898538809"], "itemData": {"issued": {"date-parts": [["1990", "5", "1"]]}, "container-title": "Neuron", "ISSN": "0896-6273", "DOI": "10</vt:lpwstr>
  </property>
  <property fmtid="{D5CDD505-2E9C-101B-9397-08002B2CF9AE}" pid="1385" name="Mendeley_Bookmark_hNLYpES4pR_3">
    <vt:lpwstr>.1016/0896-6273(90)90194-K", "type": "article-journal", "volume": "4", "abstract": "To learn how neural segments are structured in a simple vertebrate, we have characterized the embryonic zebrafish hindbrain with a library of monoclonal antibodies. Two re</vt:lpwstr>
  </property>
  <property fmtid="{D5CDD505-2E9C-101B-9397-08002B2CF9AE}" pid="1386" name="Mendeley_Bookmark_hNLYpES4pR_4">
    <vt:lpwstr>gions repeat in an alternating pattern along a series of seven segments. One, the neuromere centers, contains the first basal plate neurons to develop and the first neuropil. The other region, surrounding the segment boundaries, contains the first neurons</vt:lpwstr>
  </property>
  <property fmtid="{D5CDD505-2E9C-101B-9397-08002B2CF9AE}" pid="1387" name="Mendeley_Bookmark_hNLYpES4pR_5">
    <vt:lpwstr> to develop in the alar plate. The projection patterns of these neurons differ: those in the segment centers have descending axons, while those in the border regions form ventral commissures. A row of glial fiber bundles forms a curtain-like structure bet</vt:lpwstr>
  </property>
  <property fmtid="{D5CDD505-2E9C-101B-9397-08002B2CF9AE}" pid="1388" name="Mendeley_Bookmark_hNLYpES4pR_6">
    <vt:lpwstr>ween each center and border region. Specific features of the individual hindbrain segments in the series arise within this general framework. We suggest that a cryptic simplicity underlies the eventual complex structure that develops from this region of t</vt:lpwstr>
  </property>
  <property fmtid="{D5CDD505-2E9C-101B-9397-08002B2CF9AE}" pid="1389" name="Mendeley_Bookmark_hNLYpES4pR_7">
    <vt:lpwstr>he CNS.", "page": "669-679", "id": "ITEM-1", "author": [{"non-dropping-particle": "", "given": "Bill", "parse-names": false, "suffix": "", "family": "Trevarrow", "dropping-particle": ""}, {"non-dropping-particle": "", "given": "Daniel L.", "parse-names": </vt:lpwstr>
  </property>
  <property fmtid="{D5CDD505-2E9C-101B-9397-08002B2CF9AE}" pid="1390" name="Mendeley_Bookmark_hNLYpES4pR_8">
    <vt:lpwstr>false, "suffix": "", "family": "Marks", "dropping-particle": ""}, {"non-dropping-particle": "", "given": "Charles B.", "parse-names": false, "suffix": "", "family": "Kimmel", "dropping-particle": ""}], "title": "Organization of hindbrain segments in the z</vt:lpwstr>
  </property>
  <property fmtid="{D5CDD505-2E9C-101B-9397-08002B2CF9AE}" pid="1391" name="Mendeley_Bookmark_hNLYpES4pR_9">
    <vt:lpwstr>ebrafish embryo", "publisher": "Cell Press", "issue": "5"}, "id": "ITEM-1"}]}</vt:lpwstr>
  </property>
  <property fmtid="{D5CDD505-2E9C-101B-9397-08002B2CF9AE}" pid="1392" name="Mendeley_Bookmark_hTNJof7uw0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393" name="Mendeley_Bookmark_hTNJof7uw0_2">
    <vt:lpwstr>ties": {"noteIndex": 0}, "citationItems": [{"uris": ["http://www.mendeley.com/documents/?uuid=68a89c3e-7ea8-394f-b1a9-a6f2011e6322"], "itemData": {"issued": {"date-parts": [["2019", "5"]]}, "page": "130-140", "id": "ITEM-1", "ISSN": "00121606", "author": </vt:lpwstr>
  </property>
  <property fmtid="{D5CDD505-2E9C-101B-9397-08002B2CF9AE}" pid="1394" name="Mendeley_Bookmark_hTNJof7uw0_3">
    <vt:lpwstr>[{"non-dropping-particle": "", "given": "Nicole L.", "parse-names": false, "suffix": "", "family": "Brockway", "dropping-particle": ""}, {"non-dropping-particle": "", "given": "Zoe T.", "parse-names": false, "suffix": "", "family": "Cook", "dropping-parti</vt:lpwstr>
  </property>
  <property fmtid="{D5CDD505-2E9C-101B-9397-08002B2CF9AE}" pid="1395" name="Mendeley_Bookmark_hTNJof7uw0_4">
    <vt:lpwstr>cle": ""}, {"non-dropping-particle": "", "given": "Maritte J.", "parse-names": false, "suffix": "", "family": "O'Gallagher", "dropping-particle": ""}, {"non-dropping-particle": "", "given": "Zachary J.C.", "parse-names": false, "suffix": "", "family": "To</vt:lpwstr>
  </property>
  <property fmtid="{D5CDD505-2E9C-101B-9397-08002B2CF9AE}" pid="1396" name="Mendeley_Bookmark_hTNJof7uw0_5">
    <vt:lpwstr>bias", "dropping-particle": ""}, {"non-dropping-particle": "", "given": "Mako", "parse-names": false, "suffix": "", "family": "Gedi", "dropping-particle": ""}, {"non-dropping-particle": "", "given": "Kristine M.", "parse-names": false, "suffix": "", "fami</vt:lpwstr>
  </property>
  <property fmtid="{D5CDD505-2E9C-101B-9397-08002B2CF9AE}" pid="1397" name="Mendeley_Bookmark_hTNJof7uw0_6">
    <vt:lpwstr>ly": "Carey", "dropping-particle": ""}, {"non-dropping-particle": "", "given": "Vivek K.", "parse-names": false, "suffix": "", "family": "Unni", "dropping-particle": ""}, {"non-dropping-particle": "", "given": "Y. Albert", "parse-names": false, "suffix": </vt:lpwstr>
  </property>
  <property fmtid="{D5CDD505-2E9C-101B-9397-08002B2CF9AE}" pid="1398" name="Mendeley_Bookmark_hTNJof7uw0_7">
    <vt:lpwstr>"", "family": "Pan", "dropping-particle": ""}, {"non-dropping-particle": "", "given": "Margaret R.", "parse-names": false, "suffix": "", "family": "Metz", "dropping-particle": ""}, {"non-dropping-particle": "", "given": "Tamily A.", "parse-names": false, </vt:lpwstr>
  </property>
  <property fmtid="{D5CDD505-2E9C-101B-9397-08002B2CF9AE}" pid="1399" name="Mendeley_Bookmark_hTNJof7uw0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400" name="Mendeley_Bookmark_hTNJof7uw0_9">
    <vt:lpwstr> "10.1016/j.ydbio.2019.05.006", "volume": "453", "issue": "2", "container-title": "Developmental Biology"}, "id": "ITEM-1"}]}</vt:lpwstr>
  </property>
  <property fmtid="{D5CDD505-2E9C-101B-9397-08002B2CF9AE}" pid="1401" name="Mendeley_Bookmark_hkJzjepFwD_1">
    <vt:lpwstr>ADDIN CSL_CITATION {"schema": "https://github.com/citation-style-language/schema/raw/master/csl-citation.json", "mendeley": {"previouslyFormattedCitation": "&lt;sup&gt;1,43,44&lt;/sup&gt;", "plainTextFormattedCitation": "1,43,44", "formattedCitation": "&lt;sup&gt;1,43,44&lt;/</vt:lpwstr>
  </property>
  <property fmtid="{D5CDD505-2E9C-101B-9397-08002B2CF9AE}" pid="1402" name="Mendeley_Bookmark_hkJzjepFwD_10">
    <vt:lpwstr>title": "Monitoring neural progenitor fate through multiple rounds of division in an intact vertebrate brain.", "publisher": "The Company of Biologists Ltd", "PMID": "12810590", "issue": "15"}, "id": "ITEM-1"}, {"uris": ["http://www.mendeley.com/documents</vt:lpwstr>
  </property>
  <property fmtid="{D5CDD505-2E9C-101B-9397-08002B2CF9AE}" pid="1403" name="Mendeley_Bookmark_hkJzjepFwD_11">
    <vt:lpwstr>/?uuid=5143d53f-6e73-35aa-9e33-ea5eee9fdaf6"], "itemData": {"issued": {"date-parts": [["2007"]]}, "page": "10143-10152", "id": "ITEM-2", "author": [{"non-dropping-particle": "", "given": "Lisa M", "parse-names": false, "suffix": "", "family": "Baye", "dro</vt:lpwstr>
  </property>
  <property fmtid="{D5CDD505-2E9C-101B-9397-08002B2CF9AE}" pid="1404" name="Mendeley_Bookmark_hkJzjepFwD_12">
    <vt:lpwstr>pping-particle": ""}, {"non-dropping-particle": "", "given": "Brian A", "parse-names": false, "suffix": "", "family": "Link", "dropping-particle": ""}], "issue": "38", "title": "Development/Plasticity/Repair Interkinetic Nuclear Migration and the Selectio</vt:lpwstr>
  </property>
  <property fmtid="{D5CDD505-2E9C-101B-9397-08002B2CF9AE}" pid="1405" name="Mendeley_Bookmark_hkJzjepFwD_13">
    <vt:lpwstr>n of Neurogenic Cell Divisions during Vertebrate Retinogenesis", "type": "article-journal", "DOI": "10.1523/JNEUROSCI.2754-07.2007", "volume": "27", "abstract": "During retinal development, neuroepithelial progenitor cells divide in either a symmetric pro</vt:lpwstr>
  </property>
  <property fmtid="{D5CDD505-2E9C-101B-9397-08002B2CF9AE}" pid="1406" name="Mendeley_Bookmark_hkJzjepFwD_14">
    <vt:lpwstr>liferative mode, in which both daughter cells remain mitotic, or in a neurogenic mode, in which at least one daughter cell exits the cell cycle and differentiates as a neuron. Although the cellular mechanisms of neurogenesis remain unknown, heterogeneity </vt:lpwstr>
  </property>
  <property fmtid="{D5CDD505-2E9C-101B-9397-08002B2CF9AE}" pid="1407" name="Mendeley_Bookmark_hkJzjepFwD_15">
    <vt:lpwstr>in cell behaviors has been postulated to influence this cell fate. In this study, we analyze interkinetic nuclear migration, the apical-basal movement of nuclei in phase with the cell cycle, and the relationship of this cell behavior to neurogenesis. Usin</vt:lpwstr>
  </property>
  <property fmtid="{D5CDD505-2E9C-101B-9397-08002B2CF9AE}" pid="1408" name="Mendeley_Bookmark_hkJzjepFwD_16">
    <vt:lpwstr>g time-lapse imaging in zebrafish, we show that various parameters of interkinetic nuclear migration are significantly heterogeneous among retinal neuroepithelial cells. We provide direct evidence that neurogenic progenitors have greater basal nuclei migr</vt:lpwstr>
  </property>
  <property fmtid="{D5CDD505-2E9C-101B-9397-08002B2CF9AE}" pid="1409" name="Mendeley_Bookmark_hkJzjepFwD_17">
    <vt:lpwstr>ations during the last cell cycle preceding a terminal mitosis. In addition, we show that atypical protein kinase C (aPKC)-mediated cell polarity is essential for the relationship between nuclear position and neurogenesis. Loss of aPKC also resulted in in</vt:lpwstr>
  </property>
  <property fmtid="{D5CDD505-2E9C-101B-9397-08002B2CF9AE}" pid="1410" name="Mendeley_Bookmark_hkJzjepFwD_18">
    <vt:lpwstr>creased proliferative cell divisions and reduced retinal neurogenesis. Our data support a novel model for neurogenesis, in which interkinetic nuclear migration differentially positions nuclei in neuroepithelial cells and therefore influences selection of </vt:lpwstr>
  </property>
  <property fmtid="{D5CDD505-2E9C-101B-9397-08002B2CF9AE}" pid="1411" name="Mendeley_Bookmark_hkJzjepFwD_19">
    <vt:lpwstr>progenitors for cell cycle exit based on apical-basal polarized signals.", "container-title": "The Journal of Neuroscience"}, "id": "ITEM-2"}, {"uris": ["http://www.mendeley.com/documents/?uuid=dde1c44e-97ee-3f25-bf12-8722fc79b868"], "itemData": {"issued"</vt:lpwstr>
  </property>
  <property fmtid="{D5CDD505-2E9C-101B-9397-08002B2CF9AE}" pid="1412" name="Mendeley_Bookmark_hkJzjepFwD_2">
    <vt:lpwstr>sup&gt;"}, "properties": {"noteIndex": 0}, "citationItems": [{"uris": ["http://www.mendeley.com/documents/?uuid=63b64b00-d845-3aca-9cd5-1271a7c80757"], "itemData": {"issued": {"date-parts": [["2003", "8", "1"]]}, "container-title": "Development (Cambridge, E</vt:lpwstr>
  </property>
  <property fmtid="{D5CDD505-2E9C-101B-9397-08002B2CF9AE}" pid="1413" name="Mendeley_Bookmark_hkJzjepFwD_20">
    <vt:lpwstr>: {"date-parts": [["2012"]]}, "page": "2635", "id": "ITEM-3", "author": [{"non-dropping-particle": "", "given": "Louis", "parse-names": false, "suffix": "", "family": "Leung", "dropping-particle": ""}, {"non-dropping-particle": "", "given": "Abigail", "pa</vt:lpwstr>
  </property>
  <property fmtid="{D5CDD505-2E9C-101B-9397-08002B2CF9AE}" pid="1414" name="Mendeley_Bookmark_hkJzjepFwD_21">
    <vt:lpwstr>rse-names": false, "suffix": "", "family": "Klopper", "dropping-particle": "V"}, {"non-dropping-particle": "", "given": "Stephan W", "parse-names": false, "suffix": "", "family": "Grill", "dropping-particle": ""}, {"non-dropping-particle": "", "given": "W</vt:lpwstr>
  </property>
  <property fmtid="{D5CDD505-2E9C-101B-9397-08002B2CF9AE}" pid="1415" name="Mendeley_Bookmark_hkJzjepFwD_22">
    <vt:lpwstr>illiam A", "parse-names": false, "suffix": "", "family": "Harris", "dropping-particle": ""}, {"non-dropping-particle": "", "given": "Caren", "parse-names": false, "suffix": "", "family": "Norden", "dropping-particle": ""}], "title": "Apical migration of n</vt:lpwstr>
  </property>
  <property fmtid="{D5CDD505-2E9C-101B-9397-08002B2CF9AE}" pid="1416" name="Mendeley_Bookmark_hkJzjepFwD_23">
    <vt:lpwstr>uclei during G2 is a prerequisite for all nuclear motion in zebrafish neuroepithelia", "DOI": "10.1242/dev.085456", "volume": "139", "type": "article-journal", "container-title": "Development"}, "id": "ITEM-3"}]}</vt:lpwstr>
  </property>
  <property fmtid="{D5CDD505-2E9C-101B-9397-08002B2CF9AE}" pid="1417" name="Mendeley_Bookmark_hkJzjepFwD_3">
    <vt:lpwstr>ngland)", "ISSN": "0950-1991", "DOI": "10.1242/DEV.00569", "type": "article-journal", "volume": "130", "abstract": "The behaviour of neural progenitors in the intact vertebrate brain and spinal cord is poorly understood, chiefly because of the inaccessibi</vt:lpwstr>
  </property>
  <property fmtid="{D5CDD505-2E9C-101B-9397-08002B2CF9AE}" pid="1418" name="Mendeley_Bookmark_hkJzjepFwD_4">
    <vt:lpwstr>lity and poor optical qualities inherent in many model systems. To overcome these problems we have studied the optically superior brain of the zebrafish embryo and have monitored the in vivo behaviour of fluorescently labelled neural progenitors and their</vt:lpwstr>
  </property>
  <property fmtid="{D5CDD505-2E9C-101B-9397-08002B2CF9AE}" pid="1419" name="Mendeley_Bookmark_hkJzjepFwD_5">
    <vt:lpwstr> daughter cells throughout a substantial period of hindbrain development. We find the majority (84%) of hindbrain neurons are born from progenitor divisions that generate two neurons and 68% of reconstructed lineage trees contained no asymmetric stem cell</vt:lpwstr>
  </property>
  <property fmtid="{D5CDD505-2E9C-101B-9397-08002B2CF9AE}" pid="1420" name="Mendeley_Bookmark_hkJzjepFwD_6">
    <vt:lpwstr>-like divisions. No progenitors divided in the manner expected of a classic stem cell; i.e. one that repeatedly self-renews and generates a differentiated cell type by asymmetric division. We also analysed the orientation of progenitor divisions relative </vt:lpwstr>
  </property>
  <property fmtid="{D5CDD505-2E9C-101B-9397-08002B2CF9AE}" pid="1421" name="Mendeley_Bookmark_hkJzjepFwD_7">
    <vt:lpwstr>to the plane of the ventricular zone (VZ) and find that this does not correlate with the fate of the daughter cells. Our results suggest that in this vertebrate system the molecular determinants that control whether a cell will become a neuron are usually</vt:lpwstr>
  </property>
  <property fmtid="{D5CDD505-2E9C-101B-9397-08002B2CF9AE}" pid="1422" name="Mendeley_Bookmark_hkJzjepFwD_8">
    <vt:lpwstr> not linked to a mechanism that generates asymmetric divisions.", "page": "3427-36", "id": "ITEM-1", "author": [{"non-dropping-particle": "", "given": "David A", "parse-names": false, "suffix": "", "family": "Lyons", "dropping-particle": ""}, {"non-droppi</vt:lpwstr>
  </property>
  <property fmtid="{D5CDD505-2E9C-101B-9397-08002B2CF9AE}" pid="1423" name="Mendeley_Bookmark_hkJzjepFwD_9">
    <vt:lpwstr>ng-particle": "", "given": "Adam T", "parse-names": false, "suffix": "", "family": "Guy", "dropping-particle": ""}, {"non-dropping-particle": "", "given": "Jonathan D W", "parse-names": false, "suffix": "", "family": "Clarke", "dropping-particle": ""}], "</vt:lpwstr>
  </property>
  <property fmtid="{D5CDD505-2E9C-101B-9397-08002B2CF9AE}" pid="1424" name="Mendeley_Bookmark_hmOTIA4PAa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1425" name="Mendeley_Bookmark_hmOTIA4PAa_10">
    <vt:lpwstr>es in zebrafish.", "page": "2835-2846", "id": "ITEM-1", "author": [{"non-dropping-particle": "", "given": "Y Albert", "parse-names": false, "suffix": "", "family": "Pan", "dropping-particle": ""}, {"non-dropping-particle": "", "given": "Tom", "parse-names</vt:lpwstr>
  </property>
  <property fmtid="{D5CDD505-2E9C-101B-9397-08002B2CF9AE}" pid="1426" name="Mendeley_Bookmark_hmOTIA4PAa_11">
    <vt:lpwstr>": false, "suffix": "", "family": "Freundlich", "dropping-particle": ""}, {"non-dropping-particle": "", "given": "Tamily a", "parse-names": false, "suffix": "", "family": "Weissman", "dropping-particle": ""}, {"non-dropping-particle": "", "given": "David"</vt:lpwstr>
  </property>
  <property fmtid="{D5CDD505-2E9C-101B-9397-08002B2CF9AE}" pid="1427" name="Mendeley_Bookmark_hmOTIA4PAa_12">
    <vt:lpwstr>, "parse-names": false, "suffix": "", "family": "Schoppik", "dropping-particle": ""}, {"non-dropping-particle": "", "given": "X Cindy", "parse-names": false, "suffix": "", "family": "Wang", "dropping-particle": ""}, {"non-dropping-particle": "", "given": </vt:lpwstr>
  </property>
  <property fmtid="{D5CDD505-2E9C-101B-9397-08002B2CF9AE}" pid="1428" name="Mendeley_Bookmark_hmOTIA4PAa_13">
    <vt:lpwstr>"Steve", "parse-names": false, "suffix": "", "family": "Zimmerman", "dropping-particle": ""}, {"non-dropping-particle": "", "given": "Brian", "parse-names": false, "suffix": "", "family": "Ciruna", "dropping-particle": ""}, {"non-dropping-particle": "", "</vt:lpwstr>
  </property>
  <property fmtid="{D5CDD505-2E9C-101B-9397-08002B2CF9AE}" pid="1429" name="Mendeley_Bookmark_hmOTIA4PAa_14">
    <vt:lpwstr>given": "Joshua R", "parse-names": false, "suffix": "", "family": "Sanes", "dropping-particle": ""}, {"non-dropping-particle": "", "given": "Jeff W", "parse-names": false, "suffix": "", "family": "Lichtman", "dropping-particle": ""}, {"non-dropping-partic</vt:lpwstr>
  </property>
  <property fmtid="{D5CDD505-2E9C-101B-9397-08002B2CF9AE}" pid="1430" name="Mendeley_Bookmark_hmOTIA4PAa_15">
    <vt:lpwstr>le": "", "given": "Alexander F", "parse-names": false, "suffix": "", "family": "Schier", "dropping-particle": ""}], "title": "Zebrabow: multispectral cell labeling for cell tracing and lineage analysis in zebrafish", "DOI": "10.1242/dev.094631", "PMID": "</vt:lpwstr>
  </property>
  <property fmtid="{D5CDD505-2E9C-101B-9397-08002B2CF9AE}" pid="1431" name="Mendeley_Bookmark_hmOTIA4PAa_16">
    <vt:lpwstr>23757414", "issue": "13"}, "id": "ITEM-1"}]}</vt:lpwstr>
  </property>
  <property fmtid="{D5CDD505-2E9C-101B-9397-08002B2CF9AE}" pid="1432" name="Mendeley_Bookmark_hmOTIA4PAa_2">
    <vt:lpwstr>ties": {"noteIndex": 0}, "citationItems": [{"uris": ["http://www.mendeley.com/documents/?uuid=8a94c3da-6e81-4eec-aea5-02f7fdb83b99"], "itemData": {"issued": {"date-parts": [["2013"]]}, "container-title": "Development", "ISSN": "1477-9129", "type": "articl</vt:lpwstr>
  </property>
  <property fmtid="{D5CDD505-2E9C-101B-9397-08002B2CF9AE}" pid="1433" name="Mendeley_Bookmark_hmOTIA4PAa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1434" name="Mendeley_Bookmark_hmOTIA4PAa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1435" name="Mendeley_Bookmark_hmOTIA4PAa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1436" name="Mendeley_Bookmark_hmOTIA4PAa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1437" name="Mendeley_Bookmark_hmOTIA4PAa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1438" name="Mendeley_Bookmark_hmOTIA4PAa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1439" name="Mendeley_Bookmark_hmOTIA4PAa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1440" name="Mendeley_Bookmark_i85hHBTFYI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1441" name="Mendeley_Bookmark_i85hHBTFYI_10">
    <vt:lpwstr>"}, {"non-dropping-particle": "", "given": "Z.J.C.", "parse-names": false, "suffix": "", "family": "Tobias", "dropping-particle": ""}, {"non-dropping-particle": "", "given": "J.", "parse-names": false, "suffix": "", "family": "Pajarla", "dropping-particle</vt:lpwstr>
  </property>
  <property fmtid="{D5CDD505-2E9C-101B-9397-08002B2CF9AE}" pid="1442" name="Mendeley_Bookmark_i85hHBTFYI_11">
    <vt:lpwstr>": ""}, {"non-dropping-particle": "", "given": "I.S.", "parse-names": false, "suffix": "", "family": "Boardman", "dropping-particle": ""}, {"non-dropping-particle": "", "given": "H.", "parse-names": false, "suffix": "", "family": "Ippolito", "dropping-par</vt:lpwstr>
  </property>
  <property fmtid="{D5CDD505-2E9C-101B-9397-08002B2CF9AE}" pid="1443" name="Mendeley_Bookmark_i85hHBTFYI_12">
    <vt:lpwstr>ticle": ""}, {"non-dropping-particle": "", "given": "S.N.", "parse-names": false, "suffix": "", "family": "Nkoula", "dropping-particle": ""}, {"non-dropping-particle": "", "given": "T.A.", "parse-names": false, "suffix": "", "family": "Weissman", "droppin</vt:lpwstr>
  </property>
  <property fmtid="{D5CDD505-2E9C-101B-9397-08002B2CF9AE}" pid="1444" name="Mendeley_Bookmark_i85hHBTFYI_13">
    <vt:lpwstr>g-particle": ""}], "title": "Combining near-infrared fluorescence with Brainbow to visualize expression of specific genes within a multicolor context", "DOI": "10.1091/mbc.E18-06-0340", "issue": "4"}, "id": "ITEM-1"}]}</vt:lpwstr>
  </property>
  <property fmtid="{D5CDD505-2E9C-101B-9397-08002B2CF9AE}" pid="1445" name="Mendeley_Bookmark_i85hHBTFYI_2">
    <vt:lpwstr>ties": {"noteIndex": 0}, "citationItems": [{"uris": ["http://www.mendeley.com/documents/?uuid=6a88f3b3-7920-3c99-a48c-44da70e2faad"], "itemData": {"issued": {"date-parts": [["2019"]]}, "container-title": "Molecular Biology of the Cell", "ISSN": "19394586"</vt:lpwstr>
  </property>
  <property fmtid="{D5CDD505-2E9C-101B-9397-08002B2CF9AE}" pid="1446" name="Mendeley_Bookmark_i85hHBTFYI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1447" name="Mendeley_Bookmark_i85hHBTFYI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1448" name="Mendeley_Bookmark_i85hHBTFYI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1449" name="Mendeley_Bookmark_i85hHBTFYI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1450" name="Mendeley_Bookmark_i85hHBTFYI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1451" name="Mendeley_Bookmark_i85hHBTFYI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1452" name="Mendeley_Bookmark_i85hHBTFYI_9">
    <vt:lpwstr>[{"non-dropping-particle": "", "given": "Z.T.", "parse-names": false, "suffix": "", "family": "Cook", "dropping-particle": ""}, {"non-dropping-particle": "", "given": "N.L.", "parse-names": false, "suffix": "", "family": "Brockway", "dropping-particle": "</vt:lpwstr>
  </property>
  <property fmtid="{D5CDD505-2E9C-101B-9397-08002B2CF9AE}" pid="1453" name="Mendeley_Bookmark_iO5j8xDF1d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1454" name="Mendeley_Bookmark_iO5j8xDF1d_10">
    <vt:lpwstr>es in zebrafish.", "page": "2835-2846", "id": "ITEM-1", "author": [{"non-dropping-particle": "", "given": "Y Albert", "parse-names": false, "suffix": "", "family": "Pan", "dropping-particle": ""}, {"non-dropping-particle": "", "given": "Tom", "parse-names</vt:lpwstr>
  </property>
  <property fmtid="{D5CDD505-2E9C-101B-9397-08002B2CF9AE}" pid="1455" name="Mendeley_Bookmark_iO5j8xDF1d_11">
    <vt:lpwstr>": false, "suffix": "", "family": "Freundlich", "dropping-particle": ""}, {"non-dropping-particle": "", "given": "Tamily a", "parse-names": false, "suffix": "", "family": "Weissman", "dropping-particle": ""}, {"non-dropping-particle": "", "given": "David"</vt:lpwstr>
  </property>
  <property fmtid="{D5CDD505-2E9C-101B-9397-08002B2CF9AE}" pid="1456" name="Mendeley_Bookmark_iO5j8xDF1d_12">
    <vt:lpwstr>, "parse-names": false, "suffix": "", "family": "Schoppik", "dropping-particle": ""}, {"non-dropping-particle": "", "given": "X Cindy", "parse-names": false, "suffix": "", "family": "Wang", "dropping-particle": ""}, {"non-dropping-particle": "", "given": </vt:lpwstr>
  </property>
  <property fmtid="{D5CDD505-2E9C-101B-9397-08002B2CF9AE}" pid="1457" name="Mendeley_Bookmark_iO5j8xDF1d_13">
    <vt:lpwstr>"Steve", "parse-names": false, "suffix": "", "family": "Zimmerman", "dropping-particle": ""}, {"non-dropping-particle": "", "given": "Brian", "parse-names": false, "suffix": "", "family": "Ciruna", "dropping-particle": ""}, {"non-dropping-particle": "", "</vt:lpwstr>
  </property>
  <property fmtid="{D5CDD505-2E9C-101B-9397-08002B2CF9AE}" pid="1458" name="Mendeley_Bookmark_iO5j8xDF1d_14">
    <vt:lpwstr>given": "Joshua R", "parse-names": false, "suffix": "", "family": "Sanes", "dropping-particle": ""}, {"non-dropping-particle": "", "given": "Jeff W", "parse-names": false, "suffix": "", "family": "Lichtman", "dropping-particle": ""}, {"non-dropping-partic</vt:lpwstr>
  </property>
  <property fmtid="{D5CDD505-2E9C-101B-9397-08002B2CF9AE}" pid="1459" name="Mendeley_Bookmark_iO5j8xDF1d_15">
    <vt:lpwstr>le": "", "given": "Alexander F", "parse-names": false, "suffix": "", "family": "Schier", "dropping-particle": ""}], "title": "Zebrabow: multispectral cell labeling for cell tracing and lineage analysis in zebrafish", "DOI": "10.1242/dev.094631", "PMID": "</vt:lpwstr>
  </property>
  <property fmtid="{D5CDD505-2E9C-101B-9397-08002B2CF9AE}" pid="1460" name="Mendeley_Bookmark_iO5j8xDF1d_16">
    <vt:lpwstr>23757414", "issue": "13"}, "id": "ITEM-1"}]}</vt:lpwstr>
  </property>
  <property fmtid="{D5CDD505-2E9C-101B-9397-08002B2CF9AE}" pid="1461" name="Mendeley_Bookmark_iO5j8xDF1d_2">
    <vt:lpwstr>ties": {"noteIndex": 0}, "citationItems": [{"uris": ["http://www.mendeley.com/documents/?uuid=8a94c3da-6e81-4eec-aea5-02f7fdb83b99"], "itemData": {"issued": {"date-parts": [["2013"]]}, "container-title": "Development", "ISSN": "1477-9129", "type": "articl</vt:lpwstr>
  </property>
  <property fmtid="{D5CDD505-2E9C-101B-9397-08002B2CF9AE}" pid="1462" name="Mendeley_Bookmark_iO5j8xDF1d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1463" name="Mendeley_Bookmark_iO5j8xDF1d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1464" name="Mendeley_Bookmark_iO5j8xDF1d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1465" name="Mendeley_Bookmark_iO5j8xDF1d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1466" name="Mendeley_Bookmark_iO5j8xDF1d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1467" name="Mendeley_Bookmark_iO5j8xDF1d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1468" name="Mendeley_Bookmark_iO5j8xDF1d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1469" name="Mendeley_Bookmark_iPcopi9Jjc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470" name="Mendeley_Bookmark_iPcopi9Jjc_2">
    <vt:lpwstr>ties": {"noteIndex": 0}, "citationItems": [{"uris": ["http://www.mendeley.com/documents/?uuid=68a89c3e-7ea8-394f-b1a9-a6f2011e6322"], "itemData": {"issued": {"date-parts": [["2019", "5"]]}, "page": "130-140", "id": "ITEM-1", "ISSN": "00121606", "author": </vt:lpwstr>
  </property>
  <property fmtid="{D5CDD505-2E9C-101B-9397-08002B2CF9AE}" pid="1471" name="Mendeley_Bookmark_iPcopi9Jjc_3">
    <vt:lpwstr>[{"non-dropping-particle": "", "given": "Nicole L.", "parse-names": false, "suffix": "", "family": "Brockway", "dropping-particle": ""}, {"non-dropping-particle": "", "given": "Zoe T.", "parse-names": false, "suffix": "", "family": "Cook", "dropping-parti</vt:lpwstr>
  </property>
  <property fmtid="{D5CDD505-2E9C-101B-9397-08002B2CF9AE}" pid="1472" name="Mendeley_Bookmark_iPcopi9Jjc_4">
    <vt:lpwstr>cle": ""}, {"non-dropping-particle": "", "given": "Maritte J.", "parse-names": false, "suffix": "", "family": "O'Gallagher", "dropping-particle": ""}, {"non-dropping-particle": "", "given": "Zachary J.C.", "parse-names": false, "suffix": "", "family": "To</vt:lpwstr>
  </property>
  <property fmtid="{D5CDD505-2E9C-101B-9397-08002B2CF9AE}" pid="1473" name="Mendeley_Bookmark_iPcopi9Jjc_5">
    <vt:lpwstr>bias", "dropping-particle": ""}, {"non-dropping-particle": "", "given": "Mako", "parse-names": false, "suffix": "", "family": "Gedi", "dropping-particle": ""}, {"non-dropping-particle": "", "given": "Kristine M.", "parse-names": false, "suffix": "", "fami</vt:lpwstr>
  </property>
  <property fmtid="{D5CDD505-2E9C-101B-9397-08002B2CF9AE}" pid="1474" name="Mendeley_Bookmark_iPcopi9Jjc_6">
    <vt:lpwstr>ly": "Carey", "dropping-particle": ""}, {"non-dropping-particle": "", "given": "Vivek K.", "parse-names": false, "suffix": "", "family": "Unni", "dropping-particle": ""}, {"non-dropping-particle": "", "given": "Y. Albert", "parse-names": false, "suffix": </vt:lpwstr>
  </property>
  <property fmtid="{D5CDD505-2E9C-101B-9397-08002B2CF9AE}" pid="1475" name="Mendeley_Bookmark_iPcopi9Jjc_7">
    <vt:lpwstr>"", "family": "Pan", "dropping-particle": ""}, {"non-dropping-particle": "", "given": "Margaret R.", "parse-names": false, "suffix": "", "family": "Metz", "dropping-particle": ""}, {"non-dropping-particle": "", "given": "Tamily A.", "parse-names": false, </vt:lpwstr>
  </property>
  <property fmtid="{D5CDD505-2E9C-101B-9397-08002B2CF9AE}" pid="1476" name="Mendeley_Bookmark_iPcopi9Jjc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477" name="Mendeley_Bookmark_iPcopi9Jjc_9">
    <vt:lpwstr> "10.1016/j.ydbio.2019.05.006", "volume": "453", "issue": "2", "container-title": "Developmental Biology"}, "id": "ITEM-1"}]}</vt:lpwstr>
  </property>
  <property fmtid="{D5CDD505-2E9C-101B-9397-08002B2CF9AE}" pid="1478" name="Mendeley_Bookmark_ia4uH9KzYU_1">
    <vt:lpwstr>ADDIN CSL_CITATION {"schema": "https://github.com/citation-style-language/schema/raw/master/csl-citation.json", "mendeley": {"previouslyFormattedCitation": "&lt;sup&gt;11,28&lt;/sup&gt;", "plainTextFormattedCitation": "11,28", "formattedCitation": "&lt;sup&gt;11,28&lt;/sup&gt;"}</vt:lpwstr>
  </property>
  <property fmtid="{D5CDD505-2E9C-101B-9397-08002B2CF9AE}" pid="1479" name="Mendeley_Bookmark_ia4uH9KzYU_10">
    <vt:lpwstr>e": ""}, {"non-dropping-particle": "", "given": "Zachary J.C.", "parse-names": false, "suffix": "", "family": "Tobias", "dropping-particle": ""}, {"non-dropping-particle": "", "given": "Mako", "parse-names": false, "suffix": "", "family": "Gedi", "droppin</vt:lpwstr>
  </property>
  <property fmtid="{D5CDD505-2E9C-101B-9397-08002B2CF9AE}" pid="1480" name="Mendeley_Bookmark_ia4uH9KzYU_11">
    <vt:lpwstr>g-particle": ""}, {"non-dropping-particle": "", "given": "Kristine M.", "parse-names": false, "suffix": "", "family": "Carey", "dropping-particle": ""}, {"non-dropping-particle": "", "given": "Vivek K.", "parse-names": false, "suffix": "", "family": "Unni</vt:lpwstr>
  </property>
  <property fmtid="{D5CDD505-2E9C-101B-9397-08002B2CF9AE}" pid="1481" name="Mendeley_Bookmark_ia4uH9KzYU_12">
    <vt:lpwstr>", "dropping-particle": ""}, {"non-dropping-particle": "", "given": "Y. Albert", "parse-names": false, "suffix": "", "family": "Pan", "dropping-particle": ""}, {"non-dropping-particle": "", "given": "Margaret R.", "parse-names": false, "suffix": "", "fami</vt:lpwstr>
  </property>
  <property fmtid="{D5CDD505-2E9C-101B-9397-08002B2CF9AE}" pid="1482" name="Mendeley_Bookmark_ia4uH9KzYU_13">
    <vt:lpwstr>ly": "Metz", "dropping-particle": ""}, {"non-dropping-particle": "", "given": "Tamily A.", "parse-names": false, "suffix": "", "family": "Weissman", "dropping-particle": ""}], "title": "Multicolor lineage tracing using in vivo time-lapse imaging reveals c</vt:lpwstr>
  </property>
  <property fmtid="{D5CDD505-2E9C-101B-9397-08002B2CF9AE}" pid="1483" name="Mendeley_Bookmark_ia4uH9KzYU_14">
    <vt:lpwstr>oordinated death of clonally related cells in the developing vertebrate brain", "type": "article-journal", "DOI": "10.1016/j.ydbio.2019.05.006", "volume": "453", "issue": "2", "container-title": "Developmental Biology"}, "id": "ITEM-2"}]}</vt:lpwstr>
  </property>
  <property fmtid="{D5CDD505-2E9C-101B-9397-08002B2CF9AE}" pid="1484" name="Mendeley_Bookmark_ia4uH9KzYU_2">
    <vt:lpwstr>, "properties": {"noteIndex": 0}, "citationItems": [{"uris": ["http://www.mendeley.com/documents/?uuid=8664ec81-68d0-3937-b531-eff172ba3169"], "itemData": {"issued": {"date-parts": [["2000"]]}, "page": "1953-1960", "id": "ITEM-1", "author": [{"non-droppin</vt:lpwstr>
  </property>
  <property fmtid="{D5CDD505-2E9C-101B-9397-08002B2CF9AE}" pid="1485" name="Mendeley_Bookmark_ia4uH9KzYU_3">
    <vt:lpwstr>g-particle": "", "given": "Mary C.", "parse-names": false, "suffix": "", "family": "Halloran", "dropping-particle": ""}, {"non-dropping-particle": "", "given": "Mika", "parse-names": false, "suffix": "", "family": "Sato-Maeda", "dropping-particle": ""}, {</vt:lpwstr>
  </property>
  <property fmtid="{D5CDD505-2E9C-101B-9397-08002B2CF9AE}" pid="1486" name="Mendeley_Bookmark_ia4uH9KzYU_4">
    <vt:lpwstr>"non-dropping-particle": "", "given": "James T.", "parse-names": false, "suffix": "", "family": "Warren", "dropping-particle": ""}, {"non-dropping-particle": "", "given": "Fengyun", "parse-names": false, "suffix": "", "family": "Su", "dropping-particle": </vt:lpwstr>
  </property>
  <property fmtid="{D5CDD505-2E9C-101B-9397-08002B2CF9AE}" pid="1487" name="Mendeley_Bookmark_ia4uH9KzYU_5">
    <vt:lpwstr>""}, {"non-dropping-particle": "", "given": "Zsolt", "parse-names": false, "suffix": "", "family": "Lele", "dropping-particle": ""}, {"non-dropping-particle": "", "given": "Patrick H.", "parse-names": false, "suffix": "", "family": "Krone", "dropping-part</vt:lpwstr>
  </property>
  <property fmtid="{D5CDD505-2E9C-101B-9397-08002B2CF9AE}" pid="1488" name="Mendeley_Bookmark_ia4uH9KzYU_6">
    <vt:lpwstr>icle": ""}, {"non-dropping-particle": "", "given": "John", "parse-names": false, "suffix": "", "family": "Kuwada", "dropping-particle": ""}, {"non-dropping-particle": "", "given": "Wataru", "parse-names": false, "suffix": "", "family": "Shoji", "dropping-</vt:lpwstr>
  </property>
  <property fmtid="{D5CDD505-2E9C-101B-9397-08002B2CF9AE}" pid="1489" name="Mendeley_Bookmark_ia4uH9KzYU_7">
    <vt:lpwstr>particle": ""}], "title": "Laser-targeted gene expression", "volume": "127", "type": "article-journal", "container-title": "Development"}, "id": "ITEM-1"}, {"uris": ["http://www.mendeley.com/documents/?uuid=68a89c3e-7ea8-394f-b1a9-a6f2011e6322"], "itemDat</vt:lpwstr>
  </property>
  <property fmtid="{D5CDD505-2E9C-101B-9397-08002B2CF9AE}" pid="1490" name="Mendeley_Bookmark_ia4uH9KzYU_8">
    <vt:lpwstr>a": {"issued": {"date-parts": [["2019", "5"]]}, "page": "130-140", "id": "ITEM-2", "ISSN": "00121606", "author": [{"non-dropping-particle": "", "given": "Nicole L.", "parse-names": false, "suffix": "", "family": "Brockway", "dropping-particle": ""}, {"non</vt:lpwstr>
  </property>
  <property fmtid="{D5CDD505-2E9C-101B-9397-08002B2CF9AE}" pid="1491" name="Mendeley_Bookmark_ia4uH9KzYU_9">
    <vt:lpwstr>-dropping-particle": "", "given": "Zoe T.", "parse-names": false, "suffix": "", "family": "Cook", "dropping-particle": ""}, {"non-dropping-particle": "", "given": "Maritte J.", "parse-names": false, "suffix": "", "family": "O'Gallagher", "dropping-particl</vt:lpwstr>
  </property>
  <property fmtid="{D5CDD505-2E9C-101B-9397-08002B2CF9AE}" pid="1492" name="Mendeley_Bookmark_kfKvsrEDeE_1">
    <vt:lpwstr>ADDIN CSL_CITATION {"schema": "https://github.com/citation-style-language/schema/raw/master/csl-citation.json", "mendeley": {"previouslyFormattedCitation": "&lt;sup&gt;15&lt;/sup&gt;", "plainTextFormattedCitation": "15", "formattedCitation": "&lt;sup&gt;15&lt;/sup&gt;"}, "proper</vt:lpwstr>
  </property>
  <property fmtid="{D5CDD505-2E9C-101B-9397-08002B2CF9AE}" pid="1493" name="Mendeley_Bookmark_kfKvsrEDeE_10">
    <vt:lpwstr>es in zebrafish.", "page": "2835-2846", "id": "ITEM-1", "author": [{"non-dropping-particle": "", "given": "Y Albert", "parse-names": false, "suffix": "", "family": "Pan", "dropping-particle": ""}, {"non-dropping-particle": "", "given": "Tom", "parse-names</vt:lpwstr>
  </property>
  <property fmtid="{D5CDD505-2E9C-101B-9397-08002B2CF9AE}" pid="1494" name="Mendeley_Bookmark_kfKvsrEDeE_11">
    <vt:lpwstr>": false, "suffix": "", "family": "Freundlich", "dropping-particle": ""}, {"non-dropping-particle": "", "given": "Tamily a", "parse-names": false, "suffix": "", "family": "Weissman", "dropping-particle": ""}, {"non-dropping-particle": "", "given": "David"</vt:lpwstr>
  </property>
  <property fmtid="{D5CDD505-2E9C-101B-9397-08002B2CF9AE}" pid="1495" name="Mendeley_Bookmark_kfKvsrEDeE_12">
    <vt:lpwstr>, "parse-names": false, "suffix": "", "family": "Schoppik", "dropping-particle": ""}, {"non-dropping-particle": "", "given": "X Cindy", "parse-names": false, "suffix": "", "family": "Wang", "dropping-particle": ""}, {"non-dropping-particle": "", "given": </vt:lpwstr>
  </property>
  <property fmtid="{D5CDD505-2E9C-101B-9397-08002B2CF9AE}" pid="1496" name="Mendeley_Bookmark_kfKvsrEDeE_13">
    <vt:lpwstr>"Steve", "parse-names": false, "suffix": "", "family": "Zimmerman", "dropping-particle": ""}, {"non-dropping-particle": "", "given": "Brian", "parse-names": false, "suffix": "", "family": "Ciruna", "dropping-particle": ""}, {"non-dropping-particle": "", "</vt:lpwstr>
  </property>
  <property fmtid="{D5CDD505-2E9C-101B-9397-08002B2CF9AE}" pid="1497" name="Mendeley_Bookmark_kfKvsrEDeE_14">
    <vt:lpwstr>given": "Joshua R", "parse-names": false, "suffix": "", "family": "Sanes", "dropping-particle": ""}, {"non-dropping-particle": "", "given": "Jeff W", "parse-names": false, "suffix": "", "family": "Lichtman", "dropping-particle": ""}, {"non-dropping-partic</vt:lpwstr>
  </property>
  <property fmtid="{D5CDD505-2E9C-101B-9397-08002B2CF9AE}" pid="1498" name="Mendeley_Bookmark_kfKvsrEDeE_15">
    <vt:lpwstr>le": "", "given": "Alexander F", "parse-names": false, "suffix": "", "family": "Schier", "dropping-particle": ""}], "title": "Zebrabow: multispectral cell labeling for cell tracing and lineage analysis in zebrafish", "DOI": "10.1242/dev.094631", "PMID": "</vt:lpwstr>
  </property>
  <property fmtid="{D5CDD505-2E9C-101B-9397-08002B2CF9AE}" pid="1499" name="Mendeley_Bookmark_kfKvsrEDeE_16">
    <vt:lpwstr>23757414", "issue": "13"}, "id": "ITEM-1"}]}</vt:lpwstr>
  </property>
  <property fmtid="{D5CDD505-2E9C-101B-9397-08002B2CF9AE}" pid="1500" name="Mendeley_Bookmark_kfKvsrEDeE_2">
    <vt:lpwstr>ties": {"noteIndex": 0}, "citationItems": [{"uris": ["http://www.mendeley.com/documents/?uuid=8a94c3da-6e81-4eec-aea5-02f7fdb83b99"], "itemData": {"issued": {"date-parts": [["2013"]]}, "container-title": "Development", "ISSN": "1477-9129", "type": "articl</vt:lpwstr>
  </property>
  <property fmtid="{D5CDD505-2E9C-101B-9397-08002B2CF9AE}" pid="1501" name="Mendeley_Bookmark_kfKvsrEDeE_3">
    <vt:lpwstr>e-journal", "ISBN": "1477-9129 (Electronic) 0950-1991 (Linking)", "volume": "140", "abstract": "Advances in imaging and cell-labeling techniques have greatly enhanced our understanding of developmental and neurobiological processes. Among vertebrates, zeb</vt:lpwstr>
  </property>
  <property fmtid="{D5CDD505-2E9C-101B-9397-08002B2CF9AE}" pid="1502" name="Mendeley_Bookmark_kfKvsrEDeE_4">
    <vt:lpwstr>rafish is uniquely suited for in vivo imaging owing to its small size and optical translucency. However, distinguishing and following cells over extended time periods remains difficult. Previous studies have demonstrated that Cre recombinase-mediated reco</vt:lpwstr>
  </property>
  <property fmtid="{D5CDD505-2E9C-101B-9397-08002B2CF9AE}" pid="1503" name="Mendeley_Bookmark_kfKvsrEDeE_5">
    <vt:lpwstr>mbination can lead to combinatorial expression of spectrally distinct fluorescent proteins (RFP, YFP and CFP) in neighboring cells, creating a 'Brainbow' of colors. The random combination of fluorescent proteins provides a way to distinguish adjacent cell</vt:lpwstr>
  </property>
  <property fmtid="{D5CDD505-2E9C-101B-9397-08002B2CF9AE}" pid="1504" name="Mendeley_Bookmark_kfKvsrEDeE_6">
    <vt:lpwstr>s, visualize cellular interactions and perform lineage analyses. Here, we describe Zebrabow (Zebrafish Brainbow) tools for in vivo multicolor imaging in zebrafish. First, we show that the broadly expressed ubi:Zebrabow line provides diverse color profiles</vt:lpwstr>
  </property>
  <property fmtid="{D5CDD505-2E9C-101B-9397-08002B2CF9AE}" pid="1505" name="Mendeley_Bookmark_kfKvsrEDeE_7">
    <vt:lpwstr> that can be optimized by modulating Cre activity. Second, we find that colors are inherited equally among daughter cells and remain stable throughout embryonic and larval stages. Third, we show that UAS:Zebrabow lines can be used in combination with Gal4</vt:lpwstr>
  </property>
  <property fmtid="{D5CDD505-2E9C-101B-9397-08002B2CF9AE}" pid="1506" name="Mendeley_Bookmark_kfKvsrEDeE_8">
    <vt:lpwstr> to generate broad or tissue-specific expression patterns and facilitate tracing of axonal processes. Fourth, we demonstrate that Zebrabow can be used for long-term lineage analysis. Using the cornea as a model system, we provide evidence that embryonic c</vt:lpwstr>
  </property>
  <property fmtid="{D5CDD505-2E9C-101B-9397-08002B2CF9AE}" pid="1507" name="Mendeley_Bookmark_kfKvsrEDeE_9">
    <vt:lpwstr>orneal epithelial clones are replaced by large, wedge-shaped clones formed by centripetal expansion of cells from the peripheral cornea. The Zebrabow tool set presented here provides a resource for next-generation color-based anatomical and lineage analys</vt:lpwstr>
  </property>
  <property fmtid="{D5CDD505-2E9C-101B-9397-08002B2CF9AE}" pid="1508" name="Mendeley_Bookmark_lmhg717OGk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1509" name="Mendeley_Bookmark_lmhg717OGk_10">
    <vt:lpwstr>"}, {"non-dropping-particle": "", "given": "Z.J.C.", "parse-names": false, "suffix": "", "family": "Tobias", "dropping-particle": ""}, {"non-dropping-particle": "", "given": "J.", "parse-names": false, "suffix": "", "family": "Pajarla", "dropping-particle</vt:lpwstr>
  </property>
  <property fmtid="{D5CDD505-2E9C-101B-9397-08002B2CF9AE}" pid="1510" name="Mendeley_Bookmark_lmhg717OGk_11">
    <vt:lpwstr>": ""}, {"non-dropping-particle": "", "given": "I.S.", "parse-names": false, "suffix": "", "family": "Boardman", "dropping-particle": ""}, {"non-dropping-particle": "", "given": "H.", "parse-names": false, "suffix": "", "family": "Ippolito", "dropping-par</vt:lpwstr>
  </property>
  <property fmtid="{D5CDD505-2E9C-101B-9397-08002B2CF9AE}" pid="1511" name="Mendeley_Bookmark_lmhg717OGk_12">
    <vt:lpwstr>ticle": ""}, {"non-dropping-particle": "", "given": "S.N.", "parse-names": false, "suffix": "", "family": "Nkoula", "dropping-particle": ""}, {"non-dropping-particle": "", "given": "T.A.", "parse-names": false, "suffix": "", "family": "Weissman", "droppin</vt:lpwstr>
  </property>
  <property fmtid="{D5CDD505-2E9C-101B-9397-08002B2CF9AE}" pid="1512" name="Mendeley_Bookmark_lmhg717OGk_13">
    <vt:lpwstr>g-particle": ""}], "title": "Combining near-infrared fluorescence with Brainbow to visualize expression of specific genes within a multicolor context", "DOI": "10.1091/mbc.E18-06-0340", "issue": "4"}, "id": "ITEM-1"}]}</vt:lpwstr>
  </property>
  <property fmtid="{D5CDD505-2E9C-101B-9397-08002B2CF9AE}" pid="1513" name="Mendeley_Bookmark_lmhg717OGk_2">
    <vt:lpwstr>ties": {"noteIndex": 0}, "citationItems": [{"uris": ["http://www.mendeley.com/documents/?uuid=6a88f3b3-7920-3c99-a48c-44da70e2faad"], "itemData": {"issued": {"date-parts": [["2019"]]}, "container-title": "Molecular Biology of the Cell", "ISSN": "19394586"</vt:lpwstr>
  </property>
  <property fmtid="{D5CDD505-2E9C-101B-9397-08002B2CF9AE}" pid="1514" name="Mendeley_Bookmark_lmhg717OGk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1515" name="Mendeley_Bookmark_lmhg717OGk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1516" name="Mendeley_Bookmark_lmhg717OGk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1517" name="Mendeley_Bookmark_lmhg717OGk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1518" name="Mendeley_Bookmark_lmhg717OGk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1519" name="Mendeley_Bookmark_lmhg717OGk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1520" name="Mendeley_Bookmark_lmhg717OGk_9">
    <vt:lpwstr>[{"non-dropping-particle": "", "given": "Z.T.", "parse-names": false, "suffix": "", "family": "Cook", "dropping-particle": ""}, {"non-dropping-particle": "", "given": "N.L.", "parse-names": false, "suffix": "", "family": "Brockway", "dropping-particle": "</vt:lpwstr>
  </property>
  <property fmtid="{D5CDD505-2E9C-101B-9397-08002B2CF9AE}" pid="1521" name="Mendeley_Bookmark_mca8RjgnC0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522" name="Mendeley_Bookmark_mca8RjgnC0_2">
    <vt:lpwstr>ties": {"noteIndex": 0}, "citationItems": [{"uris": ["http://www.mendeley.com/documents/?uuid=68a89c3e-7ea8-394f-b1a9-a6f2011e6322"], "itemData": {"issued": {"date-parts": [["2019", "5"]]}, "page": "130-140", "id": "ITEM-1", "ISSN": "00121606", "author": </vt:lpwstr>
  </property>
  <property fmtid="{D5CDD505-2E9C-101B-9397-08002B2CF9AE}" pid="1523" name="Mendeley_Bookmark_mca8RjgnC0_3">
    <vt:lpwstr>[{"non-dropping-particle": "", "given": "Nicole L.", "parse-names": false, "suffix": "", "family": "Brockway", "dropping-particle": ""}, {"non-dropping-particle": "", "given": "Zoe T.", "parse-names": false, "suffix": "", "family": "Cook", "dropping-parti</vt:lpwstr>
  </property>
  <property fmtid="{D5CDD505-2E9C-101B-9397-08002B2CF9AE}" pid="1524" name="Mendeley_Bookmark_mca8RjgnC0_4">
    <vt:lpwstr>cle": ""}, {"non-dropping-particle": "", "given": "Maritte J.", "parse-names": false, "suffix": "", "family": "O'Gallagher", "dropping-particle": ""}, {"non-dropping-particle": "", "given": "Zachary J.C.", "parse-names": false, "suffix": "", "family": "To</vt:lpwstr>
  </property>
  <property fmtid="{D5CDD505-2E9C-101B-9397-08002B2CF9AE}" pid="1525" name="Mendeley_Bookmark_mca8RjgnC0_5">
    <vt:lpwstr>bias", "dropping-particle": ""}, {"non-dropping-particle": "", "given": "Mako", "parse-names": false, "suffix": "", "family": "Gedi", "dropping-particle": ""}, {"non-dropping-particle": "", "given": "Kristine M.", "parse-names": false, "suffix": "", "fami</vt:lpwstr>
  </property>
  <property fmtid="{D5CDD505-2E9C-101B-9397-08002B2CF9AE}" pid="1526" name="Mendeley_Bookmark_mca8RjgnC0_6">
    <vt:lpwstr>ly": "Carey", "dropping-particle": ""}, {"non-dropping-particle": "", "given": "Vivek K.", "parse-names": false, "suffix": "", "family": "Unni", "dropping-particle": ""}, {"non-dropping-particle": "", "given": "Y. Albert", "parse-names": false, "suffix": </vt:lpwstr>
  </property>
  <property fmtid="{D5CDD505-2E9C-101B-9397-08002B2CF9AE}" pid="1527" name="Mendeley_Bookmark_mca8RjgnC0_7">
    <vt:lpwstr>"", "family": "Pan", "dropping-particle": ""}, {"non-dropping-particle": "", "given": "Margaret R.", "parse-names": false, "suffix": "", "family": "Metz", "dropping-particle": ""}, {"non-dropping-particle": "", "given": "Tamily A.", "parse-names": false, </vt:lpwstr>
  </property>
  <property fmtid="{D5CDD505-2E9C-101B-9397-08002B2CF9AE}" pid="1528" name="Mendeley_Bookmark_mca8RjgnC0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529" name="Mendeley_Bookmark_mca8RjgnC0_9">
    <vt:lpwstr> "10.1016/j.ydbio.2019.05.006", "volume": "453", "issue": "2", "container-title": "Developmental Biology"}, "id": "ITEM-1"}]}</vt:lpwstr>
  </property>
  <property fmtid="{D5CDD505-2E9C-101B-9397-08002B2CF9AE}" pid="1530" name="Mendeley_Bookmark_mjOYiST8fw_1">
    <vt:lpwstr>ADDIN CSL_CITATION {"schema": "https://github.com/citation-style-language/schema/raw/master/csl-citation.json", "mendeley": {"previouslyFormattedCitation": "&lt;sup&gt;41&lt;/sup&gt;", "plainTextFormattedCitation": "41", "formattedCitation": "&lt;sup&gt;41&lt;/sup&gt;"}, "proper</vt:lpwstr>
  </property>
  <property fmtid="{D5CDD505-2E9C-101B-9397-08002B2CF9AE}" pid="1531" name="Mendeley_Bookmark_mjOYiST8fw_2">
    <vt:lpwstr>ties": {"noteIndex": 0}, "citationItems": [{"uris": ["http://www.mendeley.com/documents/?uuid=41f90f17-740c-4bde-b175-6188e1b0b7b0"], "itemData": {"issued": {"date-parts": [["2017"]]}, "publisher-place": "Vienna, Austria", "type": "article", "id": "ITEM-1</vt:lpwstr>
  </property>
  <property fmtid="{D5CDD505-2E9C-101B-9397-08002B2CF9AE}" pid="1532" name="Mendeley_Bookmark_mjOYiST8fw_3">
    <vt:lpwstr>", "author": [{"non-dropping-particle": "", "given": "R Core", "parse-names": false, "suffix": "", "family": "Team", "dropping-particle": ""}], "title": "R: A language and environment for statistical computing.", "publisher": "R Foundation for Statistical</vt:lpwstr>
  </property>
  <property fmtid="{D5CDD505-2E9C-101B-9397-08002B2CF9AE}" pid="1533" name="Mendeley_Bookmark_mjOYiST8fw_4">
    <vt:lpwstr> Computing"}, "id": "ITEM-1"}]}</vt:lpwstr>
  </property>
  <property fmtid="{D5CDD505-2E9C-101B-9397-08002B2CF9AE}" pid="1534" name="Mendeley_Bookmark_nKypv9UDXF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535" name="Mendeley_Bookmark_nKypv9UDXF_2">
    <vt:lpwstr>ties": {"noteIndex": 0}, "citationItems": [{"uris": ["http://www.mendeley.com/documents/?uuid=68a89c3e-7ea8-394f-b1a9-a6f2011e6322"], "itemData": {"issued": {"date-parts": [["2019", "5"]]}, "page": "130-140", "id": "ITEM-1", "ISSN": "00121606", "author": </vt:lpwstr>
  </property>
  <property fmtid="{D5CDD505-2E9C-101B-9397-08002B2CF9AE}" pid="1536" name="Mendeley_Bookmark_nKypv9UDXF_3">
    <vt:lpwstr>[{"non-dropping-particle": "", "given": "Nicole L.", "parse-names": false, "suffix": "", "family": "Brockway", "dropping-particle": ""}, {"non-dropping-particle": "", "given": "Zoe T.", "parse-names": false, "suffix": "", "family": "Cook", "dropping-parti</vt:lpwstr>
  </property>
  <property fmtid="{D5CDD505-2E9C-101B-9397-08002B2CF9AE}" pid="1537" name="Mendeley_Bookmark_nKypv9UDXF_4">
    <vt:lpwstr>cle": ""}, {"non-dropping-particle": "", "given": "Maritte J.", "parse-names": false, "suffix": "", "family": "O'Gallagher", "dropping-particle": ""}, {"non-dropping-particle": "", "given": "Zachary J.C.", "parse-names": false, "suffix": "", "family": "To</vt:lpwstr>
  </property>
  <property fmtid="{D5CDD505-2E9C-101B-9397-08002B2CF9AE}" pid="1538" name="Mendeley_Bookmark_nKypv9UDXF_5">
    <vt:lpwstr>bias", "dropping-particle": ""}, {"non-dropping-particle": "", "given": "Mako", "parse-names": false, "suffix": "", "family": "Gedi", "dropping-particle": ""}, {"non-dropping-particle": "", "given": "Kristine M.", "parse-names": false, "suffix": "", "fami</vt:lpwstr>
  </property>
  <property fmtid="{D5CDD505-2E9C-101B-9397-08002B2CF9AE}" pid="1539" name="Mendeley_Bookmark_nKypv9UDXF_6">
    <vt:lpwstr>ly": "Carey", "dropping-particle": ""}, {"non-dropping-particle": "", "given": "Vivek K.", "parse-names": false, "suffix": "", "family": "Unni", "dropping-particle": ""}, {"non-dropping-particle": "", "given": "Y. Albert", "parse-names": false, "suffix": </vt:lpwstr>
  </property>
  <property fmtid="{D5CDD505-2E9C-101B-9397-08002B2CF9AE}" pid="1540" name="Mendeley_Bookmark_nKypv9UDXF_7">
    <vt:lpwstr>"", "family": "Pan", "dropping-particle": ""}, {"non-dropping-particle": "", "given": "Margaret R.", "parse-names": false, "suffix": "", "family": "Metz", "dropping-particle": ""}, {"non-dropping-particle": "", "given": "Tamily A.", "parse-names": false, </vt:lpwstr>
  </property>
  <property fmtid="{D5CDD505-2E9C-101B-9397-08002B2CF9AE}" pid="1541" name="Mendeley_Bookmark_nKypv9UDXF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542" name="Mendeley_Bookmark_nKypv9UDXF_9">
    <vt:lpwstr> "10.1016/j.ydbio.2019.05.006", "volume": "453", "issue": "2", "container-title": "Developmental Biology"}, "id": "ITEM-1"}]}</vt:lpwstr>
  </property>
  <property fmtid="{D5CDD505-2E9C-101B-9397-08002B2CF9AE}" pid="1543" name="Mendeley_Bookmark_nKysXACr0r_1">
    <vt:lpwstr>ADDIN CSL_CITATION {"schema": "https://github.com/citation-style-language/schema/raw/master/csl-citation.json", "mendeley": {"previouslyFormattedCitation": "&lt;sup&gt;18,48&lt;/sup&gt;", "plainTextFormattedCitation": "18,48", "formattedCitation": "&lt;sup&gt;18,48&lt;/sup&gt;"}</vt:lpwstr>
  </property>
  <property fmtid="{D5CDD505-2E9C-101B-9397-08002B2CF9AE}" pid="1544" name="Mendeley_Bookmark_nKysXACr0r_10">
    <vt:lpwstr>ticle": ""}, {"non-dropping-particle": "", "given": "Z.J.C.", "parse-names": false, "suffix": "", "family": "Tobias", "dropping-particle": ""}, {"non-dropping-particle": "", "given": "J.", "parse-names": false, "suffix": "", "family": "Pajarla", "dropping</vt:lpwstr>
  </property>
  <property fmtid="{D5CDD505-2E9C-101B-9397-08002B2CF9AE}" pid="1545" name="Mendeley_Bookmark_nKysXACr0r_11">
    <vt:lpwstr>-particle": ""}, {"non-dropping-particle": "", "given": "I.S.", "parse-names": false, "suffix": "", "family": "Boardman", "dropping-particle": ""}, {"non-dropping-particle": "", "given": "H.", "parse-names": false, "suffix": "", "family": "Ippolito", "dro</vt:lpwstr>
  </property>
  <property fmtid="{D5CDD505-2E9C-101B-9397-08002B2CF9AE}" pid="1546" name="Mendeley_Bookmark_nKysXACr0r_12">
    <vt:lpwstr>pping-particle": ""}, {"non-dropping-particle": "", "given": "S.N.", "parse-names": false, "suffix": "", "family": "Nkoula", "dropping-particle": ""}, {"non-dropping-particle": "", "given": "T.A.", "parse-names": false, "suffix": "", "family": "Weissman",</vt:lpwstr>
  </property>
  <property fmtid="{D5CDD505-2E9C-101B-9397-08002B2CF9AE}" pid="1547" name="Mendeley_Bookmark_nKysXACr0r_13">
    <vt:lpwstr> "dropping-particle": ""}], "title": "Combining near-infrared fluorescence with Brainbow to visualize expression of specific genes within a multicolor context", "DOI": "10.1091/mbc.E18-06-0340", "issue": "4"}, "id": "ITEM-1"}, {"uris": ["http://www.mendel</vt:lpwstr>
  </property>
  <property fmtid="{D5CDD505-2E9C-101B-9397-08002B2CF9AE}" pid="1548" name="Mendeley_Bookmark_nKysXACr0r_14">
    <vt:lpwstr>ey.com/documents/?uuid=037afaf8-f8c4-357e-a0dd-2c766d342a9c"], "itemData": {"issued": {"date-parts": [["1999", "4", "5"]]}, "container-title": "DNA and Cell Biology", "ISSN": "1044-5498", "DOI": "10.1089/104454999315394", "type": "article-journal", "volum</vt:lpwstr>
  </property>
  <property fmtid="{D5CDD505-2E9C-101B-9397-08002B2CF9AE}" pid="1549" name="Mendeley_Bookmark_nKysXACr0r_15">
    <vt:lpwstr>e": "18", "abstract": "Neuronal basic helix-loop-helix (bHLH) transcription factors such as neuroD and neurogenin have been shown to play important roles in neuronal development. In the present study, several distinct bHLH DNA fragments were isolated from</vt:lpwstr>
  </property>
  <property fmtid="{D5CDD505-2E9C-101B-9397-08002B2CF9AE}" pid="1550" name="Mendeley_Bookmark_nKysXACr0r_16">
    <vt:lpwstr> the zebrafish genomic DNA by a pair of degenerate polymerase chain reaction (PCR) primers deduced from the conserved bHLH domains of neuroD and neurogenins. Based on the bHLH fragments, three complete neuroD-related cDNA clones, including complete coding</vt:lpwstr>
  </property>
  <property fmtid="{D5CDD505-2E9C-101B-9397-08002B2CF9AE}" pid="1551" name="Mendeley_Bookmark_nKysXACr0r_17">
    <vt:lpwstr> regions, ndr1a, ndr1b, and ndr2 (ndr for neuroD related), were isolated and assembled by 5' and 3' rapid amplification of cDNA ends (RACE). A phylogenetic analysis indicated the presence of four groups of neuroD-related genes in the neuroD subfamily in v</vt:lpwstr>
  </property>
  <property fmtid="{D5CDD505-2E9C-101B-9397-08002B2CF9AE}" pid="1552" name="Mendeley_Bookmark_nKysXACr0r_18">
    <vt:lpwstr>ertebrates: neuroD, ndr1a/ndr1b/MATH-2, ndr2/NDRF, and neuroM/MATH3. Expression of the newly isolated neuroD-related genes was examined by reverse transcriptase (RT)-PCR and whole-mount in situ hybridization. Unlike neuroD, which was expressed broadly in </vt:lpwstr>
  </property>
  <property fmtid="{D5CDD505-2E9C-101B-9397-08002B2CF9AE}" pid="1553" name="Mendeley_Bookmark_nKysXACr0r_19">
    <vt:lpwstr>primary neurons during ...", "page": "333-344", "id": "ITEM-2", "author": [{"non-dropping-particle": "", "given": "Ji", "parse-names": false, "suffix": "", "family": "Liao", "dropping-particle": ""}, {"non-dropping-particle": "", "given": "Jiangyan", "par</vt:lpwstr>
  </property>
  <property fmtid="{D5CDD505-2E9C-101B-9397-08002B2CF9AE}" pid="1554" name="Mendeley_Bookmark_nKysXACr0r_2">
    <vt:lpwstr>, "properties": {"noteIndex": 0}, "citationItems": [{"uris": ["http://www.mendeley.com/documents/?uuid=6a88f3b3-7920-3c99-a48c-44da70e2faad"], "itemData": {"issued": {"date-parts": [["2019"]]}, "container-title": "Molecular Biology of the Cell", "ISSN": "</vt:lpwstr>
  </property>
  <property fmtid="{D5CDD505-2E9C-101B-9397-08002B2CF9AE}" pid="1555" name="Mendeley_Bookmark_nKysXACr0r_20">
    <vt:lpwstr>se-names": false, "suffix": "", "family": "He", "dropping-particle": ""}, {"non-dropping-particle": "", "given": "Tie", "parse-names": false, "suffix": "", "family": "Yan", "dropping-particle": ""}, {"non-dropping-particle": "", "given": "Vladimir", "pars</vt:lpwstr>
  </property>
  <property fmtid="{D5CDD505-2E9C-101B-9397-08002B2CF9AE}" pid="1556" name="Mendeley_Bookmark_nKysXACr0r_21">
    <vt:lpwstr>e-names": false, "suffix": "", "family": "Korzh", "dropping-particle": ""}, {"non-dropping-particle": "", "given": "Zhiyuan", "parse-names": false, "suffix": "", "family": "Gong", "dropping-particle": ""}], "title": "A Class of NeuroD-Related Basic Helix-</vt:lpwstr>
  </property>
  <property fmtid="{D5CDD505-2E9C-101B-9397-08002B2CF9AE}" pid="1557" name="Mendeley_Bookmark_nKysXACr0r_22">
    <vt:lpwstr>Loop-Helix Transcription Factors Expressed in Developing Central Nervous System in Zebrafish", "publisher": " Mary Ann Liebert, Inc. ", "issue": "4"}, "id": "ITEM-2"}]}</vt:lpwstr>
  </property>
  <property fmtid="{D5CDD505-2E9C-101B-9397-08002B2CF9AE}" pid="1558" name="Mendeley_Bookmark_nKysXACr0r_3">
    <vt:lpwstr>19394586", "type": "article-journal", "volume": "30", "abstract": "\u00a9 2019 Cook et al. Fluorescent proteins are a powerful experimental tool, allowing the visualization of gene expression and cellular behaviors in a variety of systems. Multicolor comb</vt:lpwstr>
  </property>
  <property fmtid="{D5CDD505-2E9C-101B-9397-08002B2CF9AE}" pid="1559" name="Mendeley_Bookmark_nKysXACr0r_4">
    <vt:lpwstr>inations of fluorescent proteins, such as Brainbow, have expanded the range of possible research questions and are useful for distinguishing and tracking cells. The addition of a separately driven color, however, would allow researchers to report expressi</vt:lpwstr>
  </property>
  <property fmtid="{D5CDD505-2E9C-101B-9397-08002B2CF9AE}" pid="1560" name="Mendeley_Bookmark_nKysXACr0r_5">
    <vt:lpwstr>on of a manipulated gene within the multicolor context to investigate mechanistic effects. A far-red or near-infrared protein could be particularly suitable in this context, as these can be distinguished spectrally from Brainbow. We investigated five far-</vt:lpwstr>
  </property>
  <property fmtid="{D5CDD505-2E9C-101B-9397-08002B2CF9AE}" pid="1561" name="Mendeley_Bookmark_nKysXACr0r_6">
    <vt:lpwstr>red/near-infrared proteins in zebrafish: TagRFP657, mCardinal, miRFP670, iRFP670, and mIFP. Our results show that both mCardinal and iRFP670 are useful fluorescent proteins for zebrafish expression. We also introduce a new transgenic zebrafish line that e</vt:lpwstr>
  </property>
  <property fmtid="{D5CDD505-2E9C-101B-9397-08002B2CF9AE}" pid="1562" name="Mendeley_Bookmark_nKysXACr0r_7">
    <vt:lpwstr>xpresses Brainbow under the control of the neuroD promoter. We demonstrate that mCardinal can be used to track the expression of a manipulated bone morphogenetic protein receptor within the Brainbow context. The overlay of near-infrared fluorescence onto </vt:lpwstr>
  </property>
  <property fmtid="{D5CDD505-2E9C-101B-9397-08002B2CF9AE}" pid="1563" name="Mendeley_Bookmark_nKysXACr0r_8">
    <vt:lpwstr>a Brainbow background defines a clear strategy for future research questions that aim to manipulate or track the effects of specific genes within a population of cells that are delineated using multicolor approaches.", "page": "491-505", "id": "ITEM-1", "</vt:lpwstr>
  </property>
  <property fmtid="{D5CDD505-2E9C-101B-9397-08002B2CF9AE}" pid="1564" name="Mendeley_Bookmark_nKysXACr0r_9">
    <vt:lpwstr>author": [{"non-dropping-particle": "", "given": "Z.T.", "parse-names": false, "suffix": "", "family": "Cook", "dropping-particle": ""}, {"non-dropping-particle": "", "given": "N.L.", "parse-names": false, "suffix": "", "family": "Brockway", "dropping-par</vt:lpwstr>
  </property>
  <property fmtid="{D5CDD505-2E9C-101B-9397-08002B2CF9AE}" pid="1565" name="Mendeley_Bookmark_nWXXW7D1pY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1566" name="Mendeley_Bookmark_nWXXW7D1pY_10">
    <vt:lpwstr>"}, {"non-dropping-particle": "", "given": "Z.J.C.", "parse-names": false, "suffix": "", "family": "Tobias", "dropping-particle": ""}, {"non-dropping-particle": "", "given": "J.", "parse-names": false, "suffix": "", "family": "Pajarla", "dropping-particle</vt:lpwstr>
  </property>
  <property fmtid="{D5CDD505-2E9C-101B-9397-08002B2CF9AE}" pid="1567" name="Mendeley_Bookmark_nWXXW7D1pY_11">
    <vt:lpwstr>": ""}, {"non-dropping-particle": "", "given": "I.S.", "parse-names": false, "suffix": "", "family": "Boardman", "dropping-particle": ""}, {"non-dropping-particle": "", "given": "H.", "parse-names": false, "suffix": "", "family": "Ippolito", "dropping-par</vt:lpwstr>
  </property>
  <property fmtid="{D5CDD505-2E9C-101B-9397-08002B2CF9AE}" pid="1568" name="Mendeley_Bookmark_nWXXW7D1pY_12">
    <vt:lpwstr>ticle": ""}, {"non-dropping-particle": "", "given": "S.N.", "parse-names": false, "suffix": "", "family": "Nkoula", "dropping-particle": ""}, {"non-dropping-particle": "", "given": "T.A.", "parse-names": false, "suffix": "", "family": "Weissman", "droppin</vt:lpwstr>
  </property>
  <property fmtid="{D5CDD505-2E9C-101B-9397-08002B2CF9AE}" pid="1569" name="Mendeley_Bookmark_nWXXW7D1pY_13">
    <vt:lpwstr>g-particle": ""}], "title": "Combining near-infrared fluorescence with Brainbow to visualize expression of specific genes within a multicolor context", "DOI": "10.1091/mbc.E18-06-0340", "issue": "4"}, "id": "ITEM-1"}]}</vt:lpwstr>
  </property>
  <property fmtid="{D5CDD505-2E9C-101B-9397-08002B2CF9AE}" pid="1570" name="Mendeley_Bookmark_nWXXW7D1pY_2">
    <vt:lpwstr>ties": {"noteIndex": 0}, "citationItems": [{"uris": ["http://www.mendeley.com/documents/?uuid=6a88f3b3-7920-3c99-a48c-44da70e2faad"], "itemData": {"issued": {"date-parts": [["2019"]]}, "container-title": "Molecular Biology of the Cell", "ISSN": "19394586"</vt:lpwstr>
  </property>
  <property fmtid="{D5CDD505-2E9C-101B-9397-08002B2CF9AE}" pid="1571" name="Mendeley_Bookmark_nWXXW7D1pY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1572" name="Mendeley_Bookmark_nWXXW7D1pY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1573" name="Mendeley_Bookmark_nWXXW7D1pY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1574" name="Mendeley_Bookmark_nWXXW7D1pY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1575" name="Mendeley_Bookmark_nWXXW7D1pY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1576" name="Mendeley_Bookmark_nWXXW7D1pY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1577" name="Mendeley_Bookmark_nWXXW7D1pY_9">
    <vt:lpwstr>[{"non-dropping-particle": "", "given": "Z.T.", "parse-names": false, "suffix": "", "family": "Cook", "dropping-particle": ""}, {"non-dropping-particle": "", "given": "N.L.", "parse-names": false, "suffix": "", "family": "Brockway", "dropping-particle": "</vt:lpwstr>
  </property>
  <property fmtid="{D5CDD505-2E9C-101B-9397-08002B2CF9AE}" pid="1578" name="Mendeley_Bookmark_nbfVaEeAFF_1">
    <vt:lpwstr>ADDIN CSL_CITATION {"schema": "https://github.com/citation-style-language/schema/raw/master/csl-citation.json", "mendeley": {"previouslyFormattedCitation": "&lt;sup&gt;14,15&lt;/sup&gt;", "plainTextFormattedCitation": "14,15", "formattedCitation": "&lt;sup&gt;14,15&lt;/sup&gt;"}</vt:lpwstr>
  </property>
  <property fmtid="{D5CDD505-2E9C-101B-9397-08002B2CF9AE}" pid="1579" name="Mendeley_Bookmark_nbfVaEeAFF_10">
    <vt:lpwstr>ge analyses in zebrafish.", "page": "2835-2846", "id": "ITEM-1", "author": [{"non-dropping-particle": "", "given": "Y Albert", "parse-names": false, "suffix": "", "family": "Pan", "dropping-particle": ""}, {"non-dropping-particle": "", "given": "Tom", "pa</vt:lpwstr>
  </property>
  <property fmtid="{D5CDD505-2E9C-101B-9397-08002B2CF9AE}" pid="1580" name="Mendeley_Bookmark_nbfVaEeAFF_11">
    <vt:lpwstr>rse-names": false, "suffix": "", "family": "Freundlich", "dropping-particle": ""}, {"non-dropping-particle": "", "given": "Tamily a", "parse-names": false, "suffix": "", "family": "Weissman", "dropping-particle": ""}, {"non-dropping-particle": "", "given"</vt:lpwstr>
  </property>
  <property fmtid="{D5CDD505-2E9C-101B-9397-08002B2CF9AE}" pid="1581" name="Mendeley_Bookmark_nbfVaEeAFF_12">
    <vt:lpwstr>: "David", "parse-names": false, "suffix": "", "family": "Schoppik", "dropping-particle": ""}, {"non-dropping-particle": "", "given": "X Cindy", "parse-names": false, "suffix": "", "family": "Wang", "dropping-particle": ""}, {"non-dropping-particle": "", </vt:lpwstr>
  </property>
  <property fmtid="{D5CDD505-2E9C-101B-9397-08002B2CF9AE}" pid="1582" name="Mendeley_Bookmark_nbfVaEeAFF_13">
    <vt:lpwstr>"given": "Steve", "parse-names": false, "suffix": "", "family": "Zimmerman", "dropping-particle": ""}, {"non-dropping-particle": "", "given": "Brian", "parse-names": false, "suffix": "", "family": "Ciruna", "dropping-particle": ""}, {"non-dropping-particl</vt:lpwstr>
  </property>
  <property fmtid="{D5CDD505-2E9C-101B-9397-08002B2CF9AE}" pid="1583" name="Mendeley_Bookmark_nbfVaEeAFF_14">
    <vt:lpwstr>e": "", "given": "Joshua R", "parse-names": false, "suffix": "", "family": "Sanes", "dropping-particle": ""}, {"non-dropping-particle": "", "given": "Jeff W", "parse-names": false, "suffix": "", "family": "Lichtman", "dropping-particle": ""}, {"non-droppi</vt:lpwstr>
  </property>
  <property fmtid="{D5CDD505-2E9C-101B-9397-08002B2CF9AE}" pid="1584" name="Mendeley_Bookmark_nbfVaEeAFF_15">
    <vt:lpwstr>ng-particle": "", "given": "Alexander F", "parse-names": false, "suffix": "", "family": "Schier", "dropping-particle": ""}], "title": "Zebrabow: multispectral cell labeling for cell tracing and lineage analysis in zebrafish", "DOI": "10.1242/dev.094631", </vt:lpwstr>
  </property>
  <property fmtid="{D5CDD505-2E9C-101B-9397-08002B2CF9AE}" pid="1585" name="Mendeley_Bookmark_nbfVaEeAFF_16">
    <vt:lpwstr>"PMID": "23757414", "issue": "13"}, "id": "ITEM-1"}, {"uris": ["http://www.mendeley.com/documents/?uuid=3ff920b1-64c2-46dc-b976-be3923cfe77e"], "itemData": {"issued": {"date-parts": [["2014"]]}, "container-title": "Neuron", "ISSN": "08966273", "type": "ar</vt:lpwstr>
  </property>
  <property fmtid="{D5CDD505-2E9C-101B-9397-08002B2CF9AE}" pid="1586" name="Mendeley_Bookmark_nbfVaEeAFF_17">
    <vt:lpwstr>ticle-journal", "ISBN": "08966273", "volume": "81", "abstract": "We present a method to label and trace the lineage of multiple neural progenitors simultaneously in vertebrate animals via multiaddressable genome-integrative color (MAGIC) markers. We achie</vt:lpwstr>
  </property>
  <property fmtid="{D5CDD505-2E9C-101B-9397-08002B2CF9AE}" pid="1587" name="Mendeley_Bookmark_nbfVaEeAFF_18">
    <vt:lpwstr>ve permanent expression of combinatorial labels from new Brainbow transgenes introduced in embryonic neural progenitors with electroporation of transposon vectors. In the mouse forebrain and chicken spinal cord, this approach allows us to track neural pro</vt:lpwstr>
  </property>
  <property fmtid="{D5CDD505-2E9C-101B-9397-08002B2CF9AE}" pid="1588" name="Mendeley_Bookmark_nbfVaEeAFF_19">
    <vt:lpwstr>genitor's descent during pre- and postnatal neurogenesis orperinatal gliogenesis in long-term experiments. Color labels delineate cytoarchitecture, resolve spatially intermixed clones, and specify the lineage of astroglial subtypes and adult neural stem c</vt:lpwstr>
  </property>
  <property fmtid="{D5CDD505-2E9C-101B-9397-08002B2CF9AE}" pid="1589" name="Mendeley_Bookmark_nbfVaEeAFF_2">
    <vt:lpwstr>, "properties": {"noteIndex": 0}, "citationItems": [{"uris": ["http://www.mendeley.com/documents/?uuid=8a94c3da-6e81-4eec-aea5-02f7fdb83b99"], "itemData": {"issued": {"date-parts": [["2013"]]}, "container-title": "Development", "ISSN": "1477-9129", "type"</vt:lpwstr>
  </property>
  <property fmtid="{D5CDD505-2E9C-101B-9397-08002B2CF9AE}" pid="1590" name="Mendeley_Bookmark_nbfVaEeAFF_20">
    <vt:lpwstr>ells. Combining colors and subcellular locations provides an expanded marker palette to individualize clones. We show that this approach is also applicable to modulate specific signaling pathways in a mosaic manner while color-coding the status of individ</vt:lpwstr>
  </property>
  <property fmtid="{D5CDD505-2E9C-101B-9397-08002B2CF9AE}" pid="1591" name="Mendeley_Bookmark_nbfVaEeAFF_21">
    <vt:lpwstr>ual cells regarding induced molecular perturbations. This method opens new avenues for clonal and functional analysis in varied experimental models and contexts. \u00a9 2014 Elsevier Inc.", "page": "505-520", "id": "ITEM-2", "author": [{"non-dropping-part</vt:lpwstr>
  </property>
  <property fmtid="{D5CDD505-2E9C-101B-9397-08002B2CF9AE}" pid="1592" name="Mendeley_Bookmark_nbfVaEeAFF_22">
    <vt:lpwstr>icle": "", "given": "Karine", "parse-names": false, "suffix": "", "family": "Loulier", "dropping-particle": ""}, {"non-dropping-particle": "", "given": "Rapha\u00eblle", "parse-names": false, "suffix": "", "family": "Barry", "dropping-particle": ""}, {"no</vt:lpwstr>
  </property>
  <property fmtid="{D5CDD505-2E9C-101B-9397-08002B2CF9AE}" pid="1593" name="Mendeley_Bookmark_nbfVaEeAFF_23">
    <vt:lpwstr>n-dropping-particle": "", "given": "Pierre", "parse-names": false, "suffix": "", "family": "Mahou", "dropping-particle": ""}, {"non-dropping-particle": "", "given": "Yann", "parse-names": false, "suffix": "", "family": "Franc", "dropping-particle": "Le"},</vt:lpwstr>
  </property>
  <property fmtid="{D5CDD505-2E9C-101B-9397-08002B2CF9AE}" pid="1594" name="Mendeley_Bookmark_nbfVaEeAFF_24">
    <vt:lpwstr> {"non-dropping-particle": "", "given": "Willy", "parse-names": false, "suffix": "", "family": "Supatto", "dropping-particle": ""}, {"non-dropping-particle": "", "given": "Katherine S.", "parse-names": false, "suffix": "", "family": "Matho", "dropping-par</vt:lpwstr>
  </property>
  <property fmtid="{D5CDD505-2E9C-101B-9397-08002B2CF9AE}" pid="1595" name="Mendeley_Bookmark_nbfVaEeAFF_25">
    <vt:lpwstr>ticle": ""}, {"non-dropping-particle": "", "given": "Siohoi", "parse-names": false, "suffix": "", "family": "Ieng", "dropping-particle": ""}, {"non-dropping-particle": "", "given": "St\u00e9phane", "parse-names": false, "suffix": "", "family": "Fouquet", </vt:lpwstr>
  </property>
  <property fmtid="{D5CDD505-2E9C-101B-9397-08002B2CF9AE}" pid="1596" name="Mendeley_Bookmark_nbfVaEeAFF_26">
    <vt:lpwstr>"dropping-particle": ""}, {"non-dropping-particle": "", "given": "Elisabeth", "parse-names": false, "suffix": "", "family": "Dupin", "dropping-particle": ""}, {"non-dropping-particle": "", "given": "Ryad", "parse-names": false, "suffix": "", "family": "Be</vt:lpwstr>
  </property>
  <property fmtid="{D5CDD505-2E9C-101B-9397-08002B2CF9AE}" pid="1597" name="Mendeley_Bookmark_nbfVaEeAFF_27">
    <vt:lpwstr>nosman", "dropping-particle": ""}, {"non-dropping-particle": "", "given": "Alain", "parse-names": false, "suffix": "", "family": "Ch\u00e9dotal", "dropping-particle": ""}, {"non-dropping-particle": "", "given": "Emmanuel", "parse-names": false, "suffix": </vt:lpwstr>
  </property>
  <property fmtid="{D5CDD505-2E9C-101B-9397-08002B2CF9AE}" pid="1598" name="Mendeley_Bookmark_nbfVaEeAFF_28">
    <vt:lpwstr>"", "family": "Beaurepaire", "dropping-particle": ""}, {"non-dropping-particle": "", "given": "Xavier", "parse-names": false, "suffix": "", "family": "Morin", "dropping-particle": ""}, {"non-dropping-particle": "", "given": "Jean", "parse-names": false, "</vt:lpwstr>
  </property>
  <property fmtid="{D5CDD505-2E9C-101B-9397-08002B2CF9AE}" pid="1599" name="Mendeley_Bookmark_nbfVaEeAFF_29">
    <vt:lpwstr>suffix": "", "family": "Livet", "dropping-particle": ""}], "title": "Multiplex Cell and Lineage Tracking with Combinatorial Labels", "DOI": "10.1016/j.neuron.2013.12.016", "PMID": "24507188", "issue": "3"}, "id": "ITEM-2"}]}</vt:lpwstr>
  </property>
  <property fmtid="{D5CDD505-2E9C-101B-9397-08002B2CF9AE}" pid="1600" name="Mendeley_Bookmark_nbfVaEeAFF_3">
    <vt:lpwstr>: "article-journal", "ISBN": "1477-9129 (Electronic) 0950-1991 (Linking)", "volume": "140", "abstract": "Advances in imaging and cell-labeling techniques have greatly enhanced our understanding of developmental and neurobiological processes. Among vertebr</vt:lpwstr>
  </property>
  <property fmtid="{D5CDD505-2E9C-101B-9397-08002B2CF9AE}" pid="1601" name="Mendeley_Bookmark_nbfVaEeAFF_4">
    <vt:lpwstr>ates, zebrafish is uniquely suited for in vivo imaging owing to its small size and optical translucency. However, distinguishing and following cells over extended time periods remains difficult. Previous studies have demonstrated that Cre recombinase-medi</vt:lpwstr>
  </property>
  <property fmtid="{D5CDD505-2E9C-101B-9397-08002B2CF9AE}" pid="1602" name="Mendeley_Bookmark_nbfVaEeAFF_5">
    <vt:lpwstr>ated recombination can lead to combinatorial expression of spectrally distinct fluorescent proteins (RFP, YFP and CFP) in neighboring cells, creating a 'Brainbow' of colors. The random combination of fluorescent proteins provides a way to distinguish adja</vt:lpwstr>
  </property>
  <property fmtid="{D5CDD505-2E9C-101B-9397-08002B2CF9AE}" pid="1603" name="Mendeley_Bookmark_nbfVaEeAFF_6">
    <vt:lpwstr>cent cells, visualize cellular interactions and perform lineage analyses. Here, we describe Zebrabow (Zebrafish Brainbow) tools for in vivo multicolor imaging in zebrafish. First, we show that the broadly expressed ubi:Zebrabow line provides diverse color</vt:lpwstr>
  </property>
  <property fmtid="{D5CDD505-2E9C-101B-9397-08002B2CF9AE}" pid="1604" name="Mendeley_Bookmark_nbfVaEeAFF_7">
    <vt:lpwstr> profiles that can be optimized by modulating Cre activity. Second, we find that colors are inherited equally among daughter cells and remain stable throughout embryonic and larval stages. Third, we show that UAS:Zebrabow lines can be used in combination </vt:lpwstr>
  </property>
  <property fmtid="{D5CDD505-2E9C-101B-9397-08002B2CF9AE}" pid="1605" name="Mendeley_Bookmark_nbfVaEeAFF_8">
    <vt:lpwstr>with Gal4 to generate broad or tissue-specific expression patterns and facilitate tracing of axonal processes. Fourth, we demonstrate that Zebrabow can be used for long-term lineage analysis. Using the cornea as a model system, we provide evidence that em</vt:lpwstr>
  </property>
  <property fmtid="{D5CDD505-2E9C-101B-9397-08002B2CF9AE}" pid="1606" name="Mendeley_Bookmark_nbfVaEeAFF_9">
    <vt:lpwstr>bryonic corneal epithelial clones are replaced by large, wedge-shaped clones formed by centripetal expansion of cells from the peripheral cornea. The Zebrabow tool set presented here provides a resource for next-generation color-based anatomical and linea</vt:lpwstr>
  </property>
  <property fmtid="{D5CDD505-2E9C-101B-9397-08002B2CF9AE}" pid="1607" name="Mendeley_Bookmark_npsihiAOqJ_1">
    <vt:lpwstr>ADDIN CSL_CITATION {"schema": "https://github.com/citation-style-language/schema/raw/master/csl-citation.json", "mendeley": {"previouslyFormattedCitation": "&lt;sup&gt;2,29\u201337&lt;/sup&gt;", "plainTextFormattedCitation": "2,29\u201337", "formattedCitation": "&lt;sup</vt:lpwstr>
  </property>
  <property fmtid="{D5CDD505-2E9C-101B-9397-08002B2CF9AE}" pid="1608" name="Mendeley_Bookmark_npsihiAOqJ_10">
    <vt:lpwstr>dropping-particle": "", "given": "Tamily A.", "parse-names": false, "suffix": "", "family": "Weissman", "dropping-particle": ""}, {"non-dropping-particle": "", "given": "Ryan S.", "parse-names": false, "suffix": "", "family": "Dammerman", "dropping-partic</vt:lpwstr>
  </property>
  <property fmtid="{D5CDD505-2E9C-101B-9397-08002B2CF9AE}" pid="1609" name="Mendeley_Bookmark_npsihiAOqJ_11">
    <vt:lpwstr>le": ""}, {"non-dropping-particle": "", "given": "Arnold R.", "parse-names": false, "suffix": "", "family": "Kriegstein", "dropping-particle": ""}], "title": "Neurons derived from radial glial cells establish radial units in neocortex", "publisher": "Natu</vt:lpwstr>
  </property>
  <property fmtid="{D5CDD505-2E9C-101B-9397-08002B2CF9AE}" pid="1610" name="Mendeley_Bookmark_npsihiAOqJ_12">
    <vt:lpwstr>re Publishing Group", "issue": "6821"}, "id": "ITEM-1"}, {"uris": ["http://www.mendeley.com/documents/?uuid=5f3bdab1-9a33-45f2-b263-c919974943ae"], "itemData": {"issued": {"date-parts": [["1988"]]}, "container-title": "Neuron", "ISSN": "08966273", "type":</vt:lpwstr>
  </property>
  <property fmtid="{D5CDD505-2E9C-101B-9397-08002B2CF9AE}" pid="1611" name="Mendeley_Bookmark_npsihiAOqJ_13">
    <vt:lpwstr> "article-journal", "volume": "1", "abstract": "To analyze cell lineage in the murine cerebral cortex, we infected progenitor cells with a recombinant retrovirus, then used the retroviral gene product to identify the descendants of infected cells. Cortice</vt:lpwstr>
  </property>
  <property fmtid="{D5CDD505-2E9C-101B-9397-08002B2CF9AE}" pid="1612" name="Mendeley_Bookmark_npsihiAOqJ_14">
    <vt:lpwstr>s were infected on E12-E14 either in vivo or following dissociation and culture. In both cases, nearly all clones contained either neurons or glia, but not both. Thus, neuronal and glial lineages appear to diverge early in cortical development. To analyze</vt:lpwstr>
  </property>
  <property fmtid="{D5CDD505-2E9C-101B-9397-08002B2CF9AE}" pid="1613" name="Mendeley_Bookmark_npsihiAOqJ_15">
    <vt:lpwstr> the distribution of clonally related cells in vivo, clonal boundaries were reconstructed from serial sections. Perinatally (E18-PN)), clonally related cells were radially arrayed as they migrated to the cortical plate. Thus, clonal cohorts traverse a sim</vt:lpwstr>
  </property>
  <property fmtid="{D5CDD505-2E9C-101B-9397-08002B2CF9AE}" pid="1614" name="Mendeley_Bookmark_npsihiAOqJ_16">
    <vt:lpwstr>ilar radial path. Following migration (PN7-PN23), neuronal clones generally remained radially arrayed, while glial clones were variable in orientation, suggesting that these two cell types accumulate in different ways. Neuronal clones sometimes spanned th</vt:lpwstr>
  </property>
  <property fmtid="{D5CDD505-2E9C-101B-9397-08002B2CF9AE}" pid="1615" name="Mendeley_Bookmark_npsihiAOqJ_17">
    <vt:lpwstr>e full thickness of the cortex. Thus, a single progenitor can contribute neurons to several laminae. \u00a9 1988.", "page": "635-647", "id": "ITEM-2", "author": [{"non-dropping-particle": "", "given": "Maria B.", "parse-names": false, "suffix": "", "famil</vt:lpwstr>
  </property>
  <property fmtid="{D5CDD505-2E9C-101B-9397-08002B2CF9AE}" pid="1616" name="Mendeley_Bookmark_npsihiAOqJ_18">
    <vt:lpwstr>y": "Luskin", "dropping-particle": ""}, {"non-dropping-particle": "", "given": "Alan L.", "parse-names": false, "suffix": "", "family": "Pearlman", "dropping-particle": ""}, {"non-dropping-particle": "", "given": "Joshua R.", "parse-names": false, "suffix</vt:lpwstr>
  </property>
  <property fmtid="{D5CDD505-2E9C-101B-9397-08002B2CF9AE}" pid="1617" name="Mendeley_Bookmark_npsihiAOqJ_19">
    <vt:lpwstr>": "", "family": "Sanes", "dropping-particle": ""}], "title": "Cell lineage in the cerebral cortex of the mouse studied in vivo and in vitro with a Recombinant Retrovirus", "DOI": "10.1016/0896-6273(88)90163-8", "issue": "8"}, "id": "ITEM-2"}, {"uris": ["</vt:lpwstr>
  </property>
  <property fmtid="{D5CDD505-2E9C-101B-9397-08002B2CF9AE}" pid="1618" name="Mendeley_Bookmark_npsihiAOqJ_2">
    <vt:lpwstr>&gt;2,29\u201337&lt;/sup&gt;"}, "properties": {"noteIndex": 0}, "citationItems": [{"uris": ["http://www.mendeley.com/documents/?uuid=42ddb952-a38e-3725-9dd0-450f6687b5fd"], "itemData": {"issued": {"date-parts": [["2001", "2"]]}, "container-title": "Nature", "ISSN"</vt:lpwstr>
  </property>
  <property fmtid="{D5CDD505-2E9C-101B-9397-08002B2CF9AE}" pid="1619" name="Mendeley_Bookmark_npsihiAOqJ_20">
    <vt:lpwstr>http://www.mendeley.com/documents/?uuid=9be0c801-1fcf-3f54-9239-c7031d332342"], "itemData": {"issued": {"date-parts": [["1988"]]}, "page": "473-482", "id": "ITEM-3", "author": [{"non-dropping-particle": "", "given": "Jack", "parse-names": false, "suffix":</vt:lpwstr>
  </property>
  <property fmtid="{D5CDD505-2E9C-101B-9397-08002B2CF9AE}" pid="1620" name="Mendeley_Bookmark_npsihiAOqJ_21">
    <vt:lpwstr> "", "family": "Price", "dropping-particle": ""}, {"non-dropping-particle": "", "given": "Linda", "parse-names": false, "suffix": "", "family": "Thurlow", "dropping-particle": ""}], "title": "Cell lineage in the rat cerebral cortex: a study using retrovir</vt:lpwstr>
  </property>
  <property fmtid="{D5CDD505-2E9C-101B-9397-08002B2CF9AE}" pid="1621" name="Mendeley_Bookmark_npsihiAOqJ_22">
    <vt:lpwstr>al-mediated gene transfer", "type": "article-journal", "volume": "104", "abstract": "We have used a retroviral vector that codes for the bacterial enzyme /J-galactosidase to study cell lineage in the rat cerebral cortex. This vector has been used to label</vt:lpwstr>
  </property>
  <property fmtid="{D5CDD505-2E9C-101B-9397-08002B2CF9AE}" pid="1622" name="Mendeley_Bookmark_npsihiAOqJ_23">
    <vt:lpwstr> progenitor cells in the cerebral cortices of rat embryos during the period of neurogenesis. When these embryos are allowed to develop to adulthood, the clones of cells derived from the marked progenitor cells can be identified histochemically. In this wa</vt:lpwstr>
  </property>
  <property fmtid="{D5CDD505-2E9C-101B-9397-08002B2CF9AE}" pid="1623" name="Mendeley_Bookmark_npsihiAOqJ_24">
    <vt:lpwstr>y, we can ask what are the lineage relationships between different neural cell types. From these studies, we conclude that there are two distinct types of progenitor cells in the developing cortex. One generates only grey matter astrocytes, whereas the se</vt:lpwstr>
  </property>
  <property fmtid="{D5CDD505-2E9C-101B-9397-08002B2CF9AE}" pid="1624" name="Mendeley_Bookmark_npsihiAOqJ_25">
    <vt:lpwstr>cond gives rise to neurones-both pyramidal and nonpyramidal-and to another class of cells that we have tentatively identified as glial cells of the white matter. We have also been able to address the question of how neurones are dispersed in the cortex du</vt:lpwstr>
  </property>
  <property fmtid="{D5CDD505-2E9C-101B-9397-08002B2CF9AE}" pid="1625" name="Mendeley_Bookmark_npsihiAOqJ_26">
    <vt:lpwstr>ring histogenesis. It had been previously hypothesized that clonally related neurones migrated radially to form columns in the mature cortex. However, we find that clones of neurones do not form radial columns; rather, they tend to occupy the same or neig</vt:lpwstr>
  </property>
  <property fmtid="{D5CDD505-2E9C-101B-9397-08002B2CF9AE}" pid="1626" name="Mendeley_Bookmark_npsihiAOqJ_27">
    <vt:lpwstr>hbouring cortical laminae and to be spread over several hundreds of micrometers of cortex in the horizontal dimension. This spread occurs in both mediolateral and rostro-caudal directions.", "container-title": "Development"}, "id": "ITEM-3"}, {"uris": ["h</vt:lpwstr>
  </property>
  <property fmtid="{D5CDD505-2E9C-101B-9397-08002B2CF9AE}" pid="1627" name="Mendeley_Bookmark_npsihiAOqJ_28">
    <vt:lpwstr>ttp://www.mendeley.com/documents/?uuid=6ac5ec3a-b2de-3aba-922a-aa9f397bc2c7"], "itemData": {"issued": {"date-parts": [["1992", "1", "24"]]}, "page": "434-441", "id": "ITEM-4", "ISSN": "00368075", "author": [{"non-dropping-particle": "", "given": "Christop</vt:lpwstr>
  </property>
  <property fmtid="{D5CDD505-2E9C-101B-9397-08002B2CF9AE}" pid="1628" name="Mendeley_Bookmark_npsihiAOqJ_29">
    <vt:lpwstr>her", "parse-names": false, "suffix": "", "family": "Walsh", "dropping-particle": ""}, {"non-dropping-particle": "", "given": "Constance L.", "parse-names": false, "suffix": "", "family": "Cepko", "dropping-particle": ""}], "title": "Widespread dispersion</vt:lpwstr>
  </property>
  <property fmtid="{D5CDD505-2E9C-101B-9397-08002B2CF9AE}" pid="1629" name="Mendeley_Bookmark_npsihiAOqJ_3">
    <vt:lpwstr>: "0028-0836", "DOI": "10.1038/35055553", "type": "article-journal", "volume": "409", "abstract": "The neocortex of the adult brain consists of neurons and glia that are generated by precursor cells of the embryonic ventricular zone. In general, glia are </vt:lpwstr>
  </property>
  <property fmtid="{D5CDD505-2E9C-101B-9397-08002B2CF9AE}" pid="1630" name="Mendeley_Bookmark_npsihiAOqJ_30">
    <vt:lpwstr> of neuronal clones across functional regions of the cerebral cortex", "type": "article-journal", "publisher": "American Association for the Advancement of Science", "volume": "255", "issue": "5043", "container-title": "Science"}, "id": "ITEM-4"}, {"uris"</vt:lpwstr>
  </property>
  <property fmtid="{D5CDD505-2E9C-101B-9397-08002B2CF9AE}" pid="1631" name="Mendeley_Bookmark_npsihiAOqJ_31">
    <vt:lpwstr>: ["http://www.mendeley.com/documents/?uuid=1483800b-a173-43cc-8e8e-95ab4bc3a48a"], "itemData": {"issued": {"date-parts": [["1993"]]}, "container-title": "Nature", "ISSN": "00280836", "type": "article-journal", "volume": "362", "abstract": "In the adult c</vt:lpwstr>
  </property>
  <property fmtid="{D5CDD505-2E9C-101B-9397-08002B2CF9AE}" pid="1632" name="Mendeley_Bookmark_npsihiAOqJ_32">
    <vt:lpwstr>erebral cortex, many retrovirally labelled clones are widely dispersed 1 , though the mechanisms of this dispersion are not well understood. Here we investigate the temporal sequence of clonal dispersion after labelling progenitors of rat cortical cells w</vt:lpwstr>
  </property>
  <property fmtid="{D5CDD505-2E9C-101B-9397-08002B2CF9AE}" pid="1633" name="Mendeley_Bookmark_npsihiAOqJ_33">
    <vt:lpwstr>ith replication-incompetent retroviruses at early stages of cortical neurogenesis, 14-15 days after conception (E14/15). The location of labelled daughter cells was determined 3, 6 or 10 days later. Labelled sibling cells were radially arrayed three days </vt:lpwstr>
  </property>
  <property fmtid="{D5CDD505-2E9C-101B-9397-08002B2CF9AE}" pid="1634" name="Mendeley_Bookmark_npsihiAOqJ_34">
    <vt:lpwstr>after infection (E18). In contrast, by six days after infection (E20/21), 43% of cortical clones were dispersed non-radially by at least 500 \u03bcm. Four of these widespread clones were dispersed longitudinally by \u22642 mm, implying sustained rates of </vt:lpwstr>
  </property>
  <property fmtid="{D5CDD505-2E9C-101B-9397-08002B2CF9AE}" pid="1635" name="Mendeley_Bookmark_npsihiAOqJ_35">
    <vt:lpwstr>dispersion of &gt; 15\u03bcm per hour. Dispersed sibling cells occurred within proliferative zones of the forebrain in 35% of widely dispersed clones, suggesting that some dispersion reflects movement of dividing cells. Some clones dispersed beyond the neoco</vt:lpwstr>
  </property>
  <property fmtid="{D5CDD505-2E9C-101B-9397-08002B2CF9AE}" pid="1636" name="Mendeley_Bookmark_npsihiAOqJ_36">
    <vt:lpwstr>rtex into the olfactory bulb. Progenitor cell dispersion represents a previously unrecognized mode of migration by which sibling cells become widely dispersed in the developing forebrain. \u00a9 1993 Nature Publishing Group.", "page": "632-635", "id": "IT</vt:lpwstr>
  </property>
  <property fmtid="{D5CDD505-2E9C-101B-9397-08002B2CF9AE}" pid="1637" name="Mendeley_Bookmark_npsihiAOqJ_37">
    <vt:lpwstr>EM-5", "author": [{"non-dropping-particle": "", "given": "Christopher", "parse-names": false, "suffix": "", "family": "Walsh", "dropping-particle": ""}, {"non-dropping-particle": "", "given": "Constance L.", "parse-names": false, "suffix": "", "family": "</vt:lpwstr>
  </property>
  <property fmtid="{D5CDD505-2E9C-101B-9397-08002B2CF9AE}" pid="1638" name="Mendeley_Bookmark_npsihiAOqJ_38">
    <vt:lpwstr>Cepko", "dropping-particle": ""}], "title": "Clonal dispersion in proliferative layers of developing cerebral cortex", "DOI": "10.1038/362632a0", "issue": "6421"}, "id": "ITEM-5"}, {"uris": ["http://www.mendeley.com/documents/?uuid=8fdeda8f-56f4-3a73-8975</vt:lpwstr>
  </property>
  <property fmtid="{D5CDD505-2E9C-101B-9397-08002B2CF9AE}" pid="1639" name="Mendeley_Bookmark_npsihiAOqJ_39">
    <vt:lpwstr>-20559bb19d06"], "itemData": {"issued": {"date-parts": [["1997"]]}, "page": "2088-2100", "id": "ITEM-6", "abstract": "We have analyzed clonal cell proliferation in the ventricular zone (VZ) of the early developing mouse neocortex with a replication-incomp</vt:lpwstr>
  </property>
  <property fmtid="{D5CDD505-2E9C-101B-9397-08002B2CF9AE}" pid="1640" name="Mendeley_Bookmark_npsihiAOqJ_4">
    <vt:lpwstr>generated after neurons during development1, but radial glia are an exception to this rule. Radial glia are generated before neurogenesis and guide neuronal migration2. Radial glia are mitotically active throughout neurogenesis3, and disappear or become a</vt:lpwstr>
  </property>
  <property fmtid="{D5CDD505-2E9C-101B-9397-08002B2CF9AE}" pid="1641" name="Mendeley_Bookmark_npsihiAOqJ_40">
    <vt:lpwstr>etent retrovirus encoding human placental alkaline phosphatase (AP). The retrovirus was injected into the lateral ventricles on embryonic day 11 (E11), i.e., at the onset of neuronogenesis. Three days postinjection, on E14, a total of 259 AP-labeled clone</vt:lpwstr>
  </property>
  <property fmtid="{D5CDD505-2E9C-101B-9397-08002B2CF9AE}" pid="1642" name="Mendeley_Bookmark_npsihiAOqJ_41">
    <vt:lpwstr>s of various sizes were found in 7 fetal brains. There are approximately 7 cell cycles between E11 and E14 (Takahashi et al., 1995a), and there is a 1-2 cell cycle delay between retroviral injection and the production of a retrovirally labeled \"founder\"</vt:lpwstr>
  </property>
  <property fmtid="{D5CDD505-2E9C-101B-9397-08002B2CF9AE}" pid="1643" name="Mendeley_Bookmark_npsihiAOqJ_42">
    <vt:lpwstr> cell; thus, we estimate that the \"age\" of the clones was about 5-6 cell cycles. Almost one-half of the clones (48.3%) identified were pure proliferating clones containing cells only in the VZ. Another 18.5% contained both proliferating and postprolifer</vt:lpwstr>
  </property>
  <property fmtid="{D5CDD505-2E9C-101B-9397-08002B2CF9AE}" pid="1644" name="Mendeley_Bookmark_npsihiAOqJ_43">
    <vt:lpwstr>ative cells, and 33.2% contained only postpro-liferative cells. It was striking that over 90% of the clonally related proliferating cells occurred in clusters of two or more apparently contiguous cells, and about 73% of the proliferating cells occurred in</vt:lpwstr>
  </property>
  <property fmtid="{D5CDD505-2E9C-101B-9397-08002B2CF9AE}" pid="1645" name="Mendeley_Bookmark_npsihiAOqJ_44">
    <vt:lpwstr> clusters of three or more cells. Regardless of the number of cells in the clone, these clusters were tightly packed and confined to a single level of the VZ. This clustering of proliferating cells indicates that clonally related cells maintain neighbor-n</vt:lpwstr>
  </property>
  <property fmtid="{D5CDD505-2E9C-101B-9397-08002B2CF9AE}" pid="1646" name="Mendeley_Bookmark_npsihiAOqJ_45">
    <vt:lpwstr>eighbor relationships as they undergo interkinetic nuclear migration and progress through several cell cycles, and, as a result, the ventricular zone is a mosaic of small clusters of clonally related and synchronously cycling cells. In addition, cells in </vt:lpwstr>
  </property>
  <property fmtid="{D5CDD505-2E9C-101B-9397-08002B2CF9AE}" pid="1647" name="Mendeley_Bookmark_npsihiAOqJ_46">
    <vt:lpwstr>the intermediate zone and the cortical plate were also frequently clustered, indicating that they became postproliferative at a similar time and that the output of the VZ is influenced by its mosaic structure. During the early development of the mammalian</vt:lpwstr>
  </property>
  <property fmtid="{D5CDD505-2E9C-101B-9397-08002B2CF9AE}" pid="1648" name="Mendeley_Bookmark_npsihiAOqJ_47">
    <vt:lpwstr> cerebral cortex, virtually all cell proliferation occurs in a pseudostrati-fied ventricular epithelium (PVE) that is approximately coex-tensive with the ventricular zone (VZ) lining the lateral ven-tricles (for references see Boulder Committee, 1970; Cav</vt:lpwstr>
  </property>
  <property fmtid="{D5CDD505-2E9C-101B-9397-08002B2CF9AE}" pid="1649" name="Mendeley_Bookmark_npsihiAOqJ_48">
    <vt:lpwstr>iness et al., 1995; Takahashi et al., 1995a). Sauer (1935) suggested that the nuclei of proliferating cells in the developing CNS move \"to-and-fro\" such that they are located adjacent to the ventricular surface during M phase and in the abventricular po</vt:lpwstr>
  </property>
  <property fmtid="{D5CDD505-2E9C-101B-9397-08002B2CF9AE}" pid="1650" name="Mendeley_Bookmark_npsihiAOqJ_49">
    <vt:lpwstr>rtion of the proliferative zone during other phases of the cell cycle. \u2026", "title": "Synchrony of Clonal Cell Proliferation and Contiguity of Clonally Related Cells: Production of Mosaicism in the Ventricular Zone of Developing Mouse Neocortex", "typ</vt:lpwstr>
  </property>
  <property fmtid="{D5CDD505-2E9C-101B-9397-08002B2CF9AE}" pid="1651" name="Mendeley_Bookmark_npsihiAOqJ_5">
    <vt:lpwstr>strocytes when neuronal migration is complete4,5. Although the lineage relationships of\u00a0cortical neurons and glia have been explored6,7, the clonal relationship of radial glia to other cortical cells remains unknown. It has been suggested that radial</vt:lpwstr>
  </property>
  <property fmtid="{D5CDD505-2E9C-101B-9397-08002B2CF9AE}" pid="1652" name="Mendeley_Bookmark_npsihiAOqJ_50">
    <vt:lpwstr>e": "article-journal", "author": [{"non-dropping-particle": "", "given": "Li", "parse-names": false, "suffix": "", "family": "Cai", "dropping-particle": ""}, {"non-dropping-particle": "", "given": "Nancy L", "parse-names": false, "suffix": "", "family": "</vt:lpwstr>
  </property>
  <property fmtid="{D5CDD505-2E9C-101B-9397-08002B2CF9AE}" pid="1653" name="Mendeley_Bookmark_npsihiAOqJ_51">
    <vt:lpwstr>Hayes", "dropping-particle": ""}, {"non-dropping-particle": "", "given": "Richard S", "parse-names": false, "suffix": "", "family": "Nowakowski", "dropping-particle": ""}], "volume": "17", "issue": "6", "container-title": "The Journal of Neuroscience"}, "</vt:lpwstr>
  </property>
  <property fmtid="{D5CDD505-2E9C-101B-9397-08002B2CF9AE}" pid="1654" name="Mendeley_Bookmark_npsihiAOqJ_52">
    <vt:lpwstr>id": "ITEM-6"}, {"uris": ["http://www.mendeley.com/documents/?uuid=7fe44cf2-8637-3c20-a71c-711d2acd674a"], "itemData": {"issued": {"date-parts": [["1997"]]}, "page": "328-343", "id": "ITEM-7", "author": [{"non-dropping-particle": "", "given": "Kyrill", "p</vt:lpwstr>
  </property>
  <property fmtid="{D5CDD505-2E9C-101B-9397-08002B2CF9AE}" pid="1655" name="Mendeley_Bookmark_npsihiAOqJ_53">
    <vt:lpwstr>arse-names": false, "suffix": "", "family": "Reznikov", "dropping-particle": ""}, {"non-dropping-particle": "", "given": "Susan E", "parse-names": false, "suffix": "", "family": "Acklin", "dropping-particle": ""}, {"non-dropping-particle": "Van Der", "giv</vt:lpwstr>
  </property>
  <property fmtid="{D5CDD505-2E9C-101B-9397-08002B2CF9AE}" pid="1656" name="Mendeley_Bookmark_npsihiAOqJ_54">
    <vt:lpwstr>en": "Derek", "parse-names": false, "suffix": "", "family": "Kooy", "dropping-particle": ""}], "title": "Clonal Heterogeneity in the Early Embryonic Rodent Cortical Germinal Zone and the Separation of Subventricular From Ventricular Zone Lineages", "type"</vt:lpwstr>
  </property>
  <property fmtid="{D5CDD505-2E9C-101B-9397-08002B2CF9AE}" pid="1657" name="Mendeley_Bookmark_npsihiAOqJ_55">
    <vt:lpwstr>: "article-journal", "publisher": "Wiley-Liss, Inc", "volume": "210", "abstract": "The cell cycle kinetics of individual clones of cells in the embryonic cortex were studied to determine the amount of hetero-geneity among cortical progenitors. This kineti</vt:lpwstr>
  </property>
  <property fmtid="{D5CDD505-2E9C-101B-9397-08002B2CF9AE}" pid="1658" name="Mendeley_Bookmark_npsihiAOqJ_56">
    <vt:lpwstr>c heterogeneity may be the first sign of heterogeneous differentiation in the proliferating cortical germinal zone. Retroviral lineage tracing of clonal progeny in the embryonic day 16 (E16) rat cortex (48 hr after the retroviral infection and [ 3 H]thymi</vt:lpwstr>
  </property>
  <property fmtid="{D5CDD505-2E9C-101B-9397-08002B2CF9AE}" pid="1659" name="Mendeley_Bookmark_npsihiAOqJ_57">
    <vt:lpwstr>-dine labeling of proliferating cells) permitted a description of the formation of the preplate in the medial cortex and the formation of the subven-tricular zone (SVZ) in the lateral cortex. Forty percent of the retrovirally tagged clones were double-lab</vt:lpwstr>
  </property>
  <property fmtid="{D5CDD505-2E9C-101B-9397-08002B2CF9AE}" pid="1660" name="Mendeley_Bookmark_npsihiAOqJ_58">
    <vt:lpwstr>eled with a pulse of [ 3 H]thymidine, corresponding to the 40% of ventricular zone cells in S-phase at the time of [ 3 H]thymidine injection. Most of clones had cell numbers with powers of 2 (2, 4, and 8 cells), suggesting synchronous modes of division. N</vt:lpwstr>
  </property>
  <property fmtid="{D5CDD505-2E9C-101B-9397-08002B2CF9AE}" pid="1661" name="Mendeley_Bookmark_npsihiAOqJ_59">
    <vt:lpwstr>evertheless, 15% of the retrovirally tagged clones that were double-labeled with [ 3 H]thymidine at the time of [ 3 H]thy-midine injection showed asynchronous mode of division. Clonally related cells in the ventricular zone showed considerable variability</vt:lpwstr>
  </property>
  <property fmtid="{D5CDD505-2E9C-101B-9397-08002B2CF9AE}" pid="1662" name="Mendeley_Bookmark_npsihiAOqJ_6">
    <vt:lpwstr> glia may be neuronal precursors5,8,9,10, but this has not been demonstrated in vivo. We have used a retroviral vector encoding enhanced green fluorescent protein to label precursor cells in vivo and have examined clones 1\u20133\u2009days later using mor</vt:lpwstr>
  </property>
  <property fmtid="{D5CDD505-2E9C-101B-9397-08002B2CF9AE}" pid="1663" name="Mendeley_Bookmark_npsihiAOqJ_60">
    <vt:lpwstr> in cell cycle times: 56% of the clones (8-cell clones) were composed of faster cycling cells with cell cycle times of 12 hr, and 25% of the clones (4-cell clones) represented slower cycling cells with cell cycle times of 16 hr. The clones migrating outsi</vt:lpwstr>
  </property>
  <property fmtid="{D5CDD505-2E9C-101B-9397-08002B2CF9AE}" pid="1664" name="Mendeley_Bookmark_npsihiAOqJ_61">
    <vt:lpwstr>de the ventricular zone differed in size and spatial distribution in the lateral versus medial cortex. In the lateral cortex, half the migrating clones were large proliferating 8-cell clones with all their members contained within the forming SVZ. In the </vt:lpwstr>
  </property>
  <property fmtid="{D5CDD505-2E9C-101B-9397-08002B2CF9AE}" pid="1665" name="Mendeley_Bookmark_npsihiAOqJ_62">
    <vt:lpwstr>medial cortex, the majority of the migrating clones were 2-cell and 4-cell clones. Given that the medial cortex matures later than the lateral neocortex and that no SVZ has formed in the rat medial cortex by E16, we suggest that the majority of cells that</vt:lpwstr>
  </property>
  <property fmtid="{D5CDD505-2E9C-101B-9397-08002B2CF9AE}" pid="1666" name="Mendeley_Bookmark_npsihiAOqJ_63">
    <vt:lpwstr> leave the medial cortical VZ by E16 are cells destined to form the neuronal populations of the preplate. The early embryonic corti-cal ventricular zone includes a mosaic of specialized progenitor cells.", "container-title": "Devel"}, "id": "ITEM-7"}, {"u</vt:lpwstr>
  </property>
  <property fmtid="{D5CDD505-2E9C-101B-9397-08002B2CF9AE}" pid="1667" name="Mendeley_Bookmark_npsihiAOqJ_64">
    <vt:lpwstr>ris": ["http://www.mendeley.com/documents/?uuid=0e0c7a14-c011-3c33-88ba-320ca41f6129"], "itemData": {"issued": {"date-parts": [["1998"]]}, "page": "3143-3152", "id": "ITEM-8", "author": [{"non-dropping-particle": "", "given": "Xueming", "parse-names": fal</vt:lpwstr>
  </property>
  <property fmtid="{D5CDD505-2E9C-101B-9397-08002B2CF9AE}" pid="1668" name="Mendeley_Bookmark_npsihiAOqJ_65">
    <vt:lpwstr>se, "suffix": "", "family": "Qian", "dropping-particle": ""}, {"non-dropping-particle": "", "given": "Susan", "parse-names": false, "suffix": "", "family": "Goderie", "dropping-particle": ""}, {"non-dropping-particle": "", "given": "Qin", "parse-names": f</vt:lpwstr>
  </property>
  <property fmtid="{D5CDD505-2E9C-101B-9397-08002B2CF9AE}" pid="1669" name="Mendeley_Bookmark_npsihiAOqJ_66">
    <vt:lpwstr>alse, "suffix": "", "family": "Shen", "dropping-particle": ""}, {"non-dropping-particle": "", "given": "Jeffrey", "parse-names": false, "suffix": "", "family": "Stern", "dropping-particle": ""}, {"non-dropping-particle": "", "given": "Sally", "parse-names</vt:lpwstr>
  </property>
  <property fmtid="{D5CDD505-2E9C-101B-9397-08002B2CF9AE}" pid="1670" name="Mendeley_Bookmark_npsihiAOqJ_67">
    <vt:lpwstr>": false, "suffix": "", "family": "Temple", "dropping-particle": ""}], "title": "Intrinsic programs of pat- terned cell lineages in isolated vertebrate CNS ventricular zone cells.", "volume": "125", "type": "article-journal", "container-title": "Developme</vt:lpwstr>
  </property>
  <property fmtid="{D5CDD505-2E9C-101B-9397-08002B2CF9AE}" pid="1671" name="Mendeley_Bookmark_npsihiAOqJ_68">
    <vt:lpwstr>nt"}, "id": "ITEM-8"}, {"uris": ["http://www.mendeley.com/documents/?uuid=0210ed8b-3ee7-3b34-a955-f2552cf7c775"], "itemData": {"issued": {"date-parts": [["2001"]]}, "page": "6772-6781", "id": "ITEM-9", "abstract": "The contribution of early cell lineage t</vt:lpwstr>
  </property>
  <property fmtid="{D5CDD505-2E9C-101B-9397-08002B2CF9AE}" pid="1672" name="Mendeley_Bookmark_npsihiAOqJ_69">
    <vt:lpwstr>o regional fate in the mammalian forebrain remains poorly understood. Previous lineage-tracing studies using retroviral methods were only begun at mid-neurogenesis and have suffered from region-specific retroviral silencing. We have been able to study cel</vt:lpwstr>
  </property>
  <property fmtid="{D5CDD505-2E9C-101B-9397-08002B2CF9AE}" pid="1673" name="Mendeley_Bookmark_npsihiAOqJ_7">
    <vt:lpwstr>phological, immunohistochemical and electrophysiological techniques. Here we show that clones consist of mitotic radial glia and postmitotic neurons, and that neurons migrate along clonally related radial glia. Time-lapse images show that proliferative ra</vt:lpwstr>
  </property>
  <property fmtid="{D5CDD505-2E9C-101B-9397-08002B2CF9AE}" pid="1674" name="Mendeley_Bookmark_npsihiAOqJ_70">
    <vt:lpwstr>l lineage in the telencephalon from the onset of neurogenesis by using ultrasound backscatter microscopy to label the forebrain neuroepithelium and a modified retroviral lineage library to overcome regional silencing. Our studies suggest that by em-bryoni</vt:lpwstr>
  </property>
  <property fmtid="{D5CDD505-2E9C-101B-9397-08002B2CF9AE}" pid="1675" name="Mendeley_Bookmark_npsihiAOqJ_71">
    <vt:lpwstr>c day 9.5, forebrain clones are primarily restricted to territories within anatomically demarcated regional boundaries, such as the cortex, striatum and hypothalamus. In addition, we observed a subset of clones that appeared to be composed entirely of gli</vt:lpwstr>
  </property>
  <property fmtid="{D5CDD505-2E9C-101B-9397-08002B2CF9AE}" pid="1676" name="Mendeley_Bookmark_npsihiAOqJ_72">
    <vt:lpwstr>a. These observations suggest that both regional and cell-type restrictions exist within progenitor populations before the first forebrain cells become postmitotic.", "title": "Telencephalic Neural Progenitors Appear To Be Restricted to Regional and Glial</vt:lpwstr>
  </property>
  <property fmtid="{D5CDD505-2E9C-101B-9397-08002B2CF9AE}" pid="1677" name="Mendeley_Bookmark_npsihiAOqJ_73">
    <vt:lpwstr> Fates before the Onset of Neurogenesis", "type": "article-journal", "author": [{"non-dropping-particle": "", "given": "Maria", "parse-names": false, "suffix": "", "family": "Mccarthy", "dropping-particle": ""}, {"non-dropping-particle": "", "given": "Dan</vt:lpwstr>
  </property>
  <property fmtid="{D5CDD505-2E9C-101B-9397-08002B2CF9AE}" pid="1678" name="Mendeley_Bookmark_npsihiAOqJ_74">
    <vt:lpwstr>iel H", "parse-names": false, "suffix": "", "family": "Turnbull", "dropping-particle": ""}, {"non-dropping-particle": "", "given": "Christopher A", "parse-names": false, "suffix": "", "family": "Walsh", "dropping-particle": ""}, {"non-dropping-particle": </vt:lpwstr>
  </property>
  <property fmtid="{D5CDD505-2E9C-101B-9397-08002B2CF9AE}" pid="1679" name="Mendeley_Bookmark_npsihiAOqJ_75">
    <vt:lpwstr>"", "given": "Gord", "parse-names": false, "suffix": "", "family": "Fishell", "dropping-particle": ""}], "volume": "21", "issue": "17", "container-title": "The Journal of Neuroscience"}, "id": "ITEM-9"}, {"uris": ["http://www.mendeley.com/documents/?uuid=</vt:lpwstr>
  </property>
  <property fmtid="{D5CDD505-2E9C-101B-9397-08002B2CF9AE}" pid="1680" name="Mendeley_Bookmark_npsihiAOqJ_76">
    <vt:lpwstr>bea5ddce-4187-329f-be3a-b8e3d06401d1"], "itemData": {"issued": {"date-parts": [["2009", "3", "26"]]}, "container-title": "Nature", "ISSN": "1476-4687", "DOI": "10.1038/nature07722", "type": "article-journal", "volume": "458", "abstract": "Neurons in the m</vt:lpwstr>
  </property>
  <property fmtid="{D5CDD505-2E9C-101B-9397-08002B2CF9AE}" pid="1681" name="Mendeley_Bookmark_npsihiAOqJ_77">
    <vt:lpwstr>ammalian neocortex are organized into functional columns. Within a column, highly specific synaptic connections are formed to ensure that similar physiological properties are shared by neuron ensembles spanning from the pia to the white matter. Recent stu</vt:lpwstr>
  </property>
  <property fmtid="{D5CDD505-2E9C-101B-9397-08002B2CF9AE}" pid="1682" name="Mendeley_Bookmark_npsihiAOqJ_78">
    <vt:lpwstr>dies indicate that synaptic connectivity in the neocortex is sparse and highly specific to allow even adjacent neurons to convey information independently. How this fine-scale microcircuit is constructed to create a functional columnar architecture at the</vt:lpwstr>
  </property>
  <property fmtid="{D5CDD505-2E9C-101B-9397-08002B2CF9AE}" pid="1683" name="Mendeley_Bookmark_npsihiAOqJ_79">
    <vt:lpwstr> level of individual neurons largely remains a mystery. Here we investigate whether radial clones of excitatory neurons arising from the same mother cell in the developing neocortex serve as a substrate for the formation of this highly specific microcircu</vt:lpwstr>
  </property>
  <property fmtid="{D5CDD505-2E9C-101B-9397-08002B2CF9AE}" pid="1684" name="Mendeley_Bookmark_npsihiAOqJ_8">
    <vt:lpwstr>dial glia generate neurons. Our results support the concept that a lineage relationship between neurons and proliferative radial glia may underlie the radial organization of neocortex.", "page": "714-720", "id": "ITEM-1", "author": [{"non-dropping-particl</vt:lpwstr>
  </property>
  <property fmtid="{D5CDD505-2E9C-101B-9397-08002B2CF9AE}" pid="1685" name="Mendeley_Bookmark_npsihiAOqJ_80">
    <vt:lpwstr>it. We labelled ontogenetic radial clones of excitatory neurons in the mouse neocortex by in utero intraventricular injection of enhanced green fluorescent protein (EGFP)-expressing retroviruses around the onset of the peak phase of neocortical neurogenes</vt:lpwstr>
  </property>
  <property fmtid="{D5CDD505-2E9C-101B-9397-08002B2CF9AE}" pid="1686" name="Mendeley_Bookmark_npsihiAOqJ_81">
    <vt:lpwstr>is. Multiple-electrode whole-cell recordings were performed to probe synapse formation among these EGFP-labelled sister excitatory neurons in radial clones and the adjacent non-siblings during postnatal stages. We found that radially aligned sister excita</vt:lpwstr>
  </property>
  <property fmtid="{D5CDD505-2E9C-101B-9397-08002B2CF9AE}" pid="1687" name="Mendeley_Bookmark_npsihiAOqJ_82">
    <vt:lpwstr>tory neurons have a propensity for developing unidirectional chemical synapses with each other rather than with neighbouring non-siblings. Moreover, these synaptic connections display the same interlaminar directional preference as those observed in the m</vt:lpwstr>
  </property>
  <property fmtid="{D5CDD505-2E9C-101B-9397-08002B2CF9AE}" pid="1688" name="Mendeley_Bookmark_npsihiAOqJ_83">
    <vt:lpwstr>ature neocortex. These results indicate that specific microcircuits develop preferentially within ontogenetic radial clones of excitatory neurons in the developing neocortex and contribute to the emergence of functional columnar microarchitectures in the </vt:lpwstr>
  </property>
  <property fmtid="{D5CDD505-2E9C-101B-9397-08002B2CF9AE}" pid="1689" name="Mendeley_Bookmark_npsihiAOqJ_84">
    <vt:lpwstr>mature neocortex.", "page": "501-4", "id": "ITEM-10", "author": [{"non-dropping-particle": "", "given": "Yong-Chun", "parse-names": false, "suffix": "", "family": "Yu", "dropping-particle": ""}, {"non-dropping-particle": "", "given": "Ronald S", "parse-na</vt:lpwstr>
  </property>
  <property fmtid="{D5CDD505-2E9C-101B-9397-08002B2CF9AE}" pid="1690" name="Mendeley_Bookmark_npsihiAOqJ_85">
    <vt:lpwstr>mes": false, "suffix": "", "family": "Bultje", "dropping-particle": ""}, {"non-dropping-particle": "", "given": "Xiaoqun", "parse-names": false, "suffix": "", "family": "Wang", "dropping-particle": ""}, {"non-dropping-particle": "", "given": "Song-Hai", "</vt:lpwstr>
  </property>
  <property fmtid="{D5CDD505-2E9C-101B-9397-08002B2CF9AE}" pid="1691" name="Mendeley_Bookmark_npsihiAOqJ_86">
    <vt:lpwstr>parse-names": false, "suffix": "", "family": "Shi", "dropping-particle": ""}], "title": "Specific synapses develop preferentially among sister excitatory neurons in the neocortex.", "publisher": "NIH Public Access", "PMID": "19204731", "issue": "7237"}, "</vt:lpwstr>
  </property>
  <property fmtid="{D5CDD505-2E9C-101B-9397-08002B2CF9AE}" pid="1692" name="Mendeley_Bookmark_npsihiAOqJ_87">
    <vt:lpwstr>id": "ITEM-10"}]}</vt:lpwstr>
  </property>
  <property fmtid="{D5CDD505-2E9C-101B-9397-08002B2CF9AE}" pid="1693" name="Mendeley_Bookmark_npsihiAOqJ_9">
    <vt:lpwstr>e": "", "given": "Stephen C.", "parse-names": false, "suffix": "", "family": "Noctor", "dropping-particle": ""}, {"non-dropping-particle": "", "given": "Alexander C.", "parse-names": false, "suffix": "", "family": "Flint", "dropping-particle": ""}, {"non-</vt:lpwstr>
  </property>
  <property fmtid="{D5CDD505-2E9C-101B-9397-08002B2CF9AE}" pid="1694" name="Mendeley_Bookmark_ow5dkYe0NE_1">
    <vt:lpwstr>ADDIN Mendeley Bibliography CSL_BIBLIOGRAPHY </vt:lpwstr>
  </property>
  <property fmtid="{D5CDD505-2E9C-101B-9397-08002B2CF9AE}" pid="1695" name="Mendeley_Bookmark_p8VPj3BIJK_1">
    <vt:lpwstr>ADDIN CSL_CITATION {"schema": "https://github.com/citation-style-language/schema/raw/master/csl-citation.json", "mendeley": {"previouslyFormattedCitation": "&lt;sup&gt;45,46&lt;/sup&gt;", "plainTextFormattedCitation": "45,46", "formattedCitation": "&lt;sup&gt;45,46&lt;/sup&gt;"}</vt:lpwstr>
  </property>
  <property fmtid="{D5CDD505-2E9C-101B-9397-08002B2CF9AE}" pid="1696" name="Mendeley_Bookmark_p8VPj3BIJK_10">
    <vt:lpwstr>tion. By counting labeled apoptotic cells, we have demonstrated transient high rates of cell death in various structures during development, and we have correlated these peaks with previously described developmental changes in these structures. Our analys</vt:lpwstr>
  </property>
  <property fmtid="{D5CDD505-2E9C-101B-9397-08002B2CF9AE}" pid="1697" name="Mendeley_Bookmark_p8VPj3BIJK_11">
    <vt:lpwstr>is has focused on the nervous system and associated sensory organs including the olfactory organ, retina, lens, cornea, otic vesicle, lateral line organs, and Rohon-Beard neurons. Apoptosis is also described in other non-neural structures such as the noto</vt:lpwstr>
  </property>
  <property fmtid="{D5CDD505-2E9C-101B-9397-08002B2CF9AE}" pid="1698" name="Mendeley_Bookmark_p8VPj3BIJK_12">
    <vt:lpwstr>chord, somites, muscle, tailbud, and fins.", "id": "ITEM-2"}, "id": "ITEM-2"}]}</vt:lpwstr>
  </property>
  <property fmtid="{D5CDD505-2E9C-101B-9397-08002B2CF9AE}" pid="1699" name="Mendeley_Bookmark_p8VPj3BIJK_2">
    <vt:lpwstr>, "properties": {"noteIndex": 0}, "citationItems": [{"uris": ["http://www.mendeley.com/documents/?uuid=e9c20a57-f351-396c-9980-57474efe412e"], "itemData": {"issued": {"date-parts": [["1972"]]}, "page": "239", "id": "ITEM-1", "author": [{"non-dropping-part</vt:lpwstr>
  </property>
  <property fmtid="{D5CDD505-2E9C-101B-9397-08002B2CF9AE}" pid="1700" name="Mendeley_Bookmark_p8VPj3BIJK_3">
    <vt:lpwstr>icle": "", "given": "J F R", "parse-names": false, "suffix": "", "family": "Kerr", "dropping-particle": ""}, {"non-dropping-particle": "", "given": "A H", "parse-names": false, "suffix": "", "family": "Wyllie", "dropping-particle": ""}, {"non-dropping-par</vt:lpwstr>
  </property>
  <property fmtid="{D5CDD505-2E9C-101B-9397-08002B2CF9AE}" pid="1701" name="Mendeley_Bookmark_p8VPj3BIJK_4">
    <vt:lpwstr>ticle": "", "given": "A R", "parse-names": false, "suffix": "", "family": "Curriet", "dropping-particle": ""}], "title": "Apoptosis: A Basic Biological Phenomenon with Wide-ranging Implications in Tissue Kinetics", "volume": "26", "type": "article-journal</vt:lpwstr>
  </property>
  <property fmtid="{D5CDD505-2E9C-101B-9397-08002B2CF9AE}" pid="1702" name="Mendeley_Bookmark_p8VPj3BIJK_5">
    <vt:lpwstr>", "container-title": "British Journal of Cancer"}, "id": "ITEM-1"}, {"uris": ["http://www.mendeley.com/documents/?uuid=a5927440-cd20-3114-974b-e43ec8296893"], "itemData": {"issued": {"date-parts": [["2001"]]}, "page": "123-142", "container-title": "Devel</vt:lpwstr>
  </property>
  <property fmtid="{D5CDD505-2E9C-101B-9397-08002B2CF9AE}" pid="1703" name="Mendeley_Bookmark_p8VPj3BIJK_6">
    <vt:lpwstr>opmental Biology", "title": "Apoptosis in the Developing Zebrafish Embryo", "author": [{"non-dropping-particle": "", "given": "L K", "parse-names": false, "suffix": "", "family": "Cole", "dropping-particle": ""}, {"non-dropping-particle": "", "given": "L </vt:lpwstr>
  </property>
  <property fmtid="{D5CDD505-2E9C-101B-9397-08002B2CF9AE}" pid="1704" name="Mendeley_Bookmark_p8VPj3BIJK_7">
    <vt:lpwstr>S", "parse-names": false, "suffix": "", "family": "Ross", "dropping-particle": ""}], "DOI": "10.1006/dbio.2001.0432", "type": "article-journal", "ISBN": "00121606/01", "volume": "240", "abstract": "Apoptosis is a major part of the normal development of ma</vt:lpwstr>
  </property>
  <property fmtid="{D5CDD505-2E9C-101B-9397-08002B2CF9AE}" pid="1705" name="Mendeley_Bookmark_p8VPj3BIJK_8">
    <vt:lpwstr>ny organ systems and tissues. The zebrafish (Danio rerio) has become a useful model for studying early development, and recent advances in techniques used to label apoptotic cells have made it possible to visualize apoptotic cells in this model system. We</vt:lpwstr>
  </property>
  <property fmtid="{D5CDD505-2E9C-101B-9397-08002B2CF9AE}" pid="1706" name="Mendeley_Bookmark_p8VPj3BIJK_9">
    <vt:lpwstr> have used the in situ terminal deoxynucleotidyl transferase (TdT)-mediated dUTP nick-end labeling (TUNEL) to describe the temporal and spatial distribution of apoptotic cells during normal development of the zebrafish embryo from 12 to 96 h postfertiliza</vt:lpwstr>
  </property>
  <property fmtid="{D5CDD505-2E9C-101B-9397-08002B2CF9AE}" pid="1707" name="Mendeley_Bookmark_psT037xegJ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708" name="Mendeley_Bookmark_psT037xegJ_2">
    <vt:lpwstr>ties": {"noteIndex": 0}, "citationItems": [{"uris": ["http://www.mendeley.com/documents/?uuid=68a89c3e-7ea8-394f-b1a9-a6f2011e6322"], "itemData": {"issued": {"date-parts": [["2019", "5"]]}, "page": "130-140", "id": "ITEM-1", "ISSN": "00121606", "author": </vt:lpwstr>
  </property>
  <property fmtid="{D5CDD505-2E9C-101B-9397-08002B2CF9AE}" pid="1709" name="Mendeley_Bookmark_psT037xegJ_3">
    <vt:lpwstr>[{"non-dropping-particle": "", "given": "Nicole L.", "parse-names": false, "suffix": "", "family": "Brockway", "dropping-particle": ""}, {"non-dropping-particle": "", "given": "Zoe T.", "parse-names": false, "suffix": "", "family": "Cook", "dropping-parti</vt:lpwstr>
  </property>
  <property fmtid="{D5CDD505-2E9C-101B-9397-08002B2CF9AE}" pid="1710" name="Mendeley_Bookmark_psT037xegJ_4">
    <vt:lpwstr>cle": ""}, {"non-dropping-particle": "", "given": "Maritte J.", "parse-names": false, "suffix": "", "family": "O'Gallagher", "dropping-particle": ""}, {"non-dropping-particle": "", "given": "Zachary J.C.", "parse-names": false, "suffix": "", "family": "To</vt:lpwstr>
  </property>
  <property fmtid="{D5CDD505-2E9C-101B-9397-08002B2CF9AE}" pid="1711" name="Mendeley_Bookmark_psT037xegJ_5">
    <vt:lpwstr>bias", "dropping-particle": ""}, {"non-dropping-particle": "", "given": "Mako", "parse-names": false, "suffix": "", "family": "Gedi", "dropping-particle": ""}, {"non-dropping-particle": "", "given": "Kristine M.", "parse-names": false, "suffix": "", "fami</vt:lpwstr>
  </property>
  <property fmtid="{D5CDD505-2E9C-101B-9397-08002B2CF9AE}" pid="1712" name="Mendeley_Bookmark_psT037xegJ_6">
    <vt:lpwstr>ly": "Carey", "dropping-particle": ""}, {"non-dropping-particle": "", "given": "Vivek K.", "parse-names": false, "suffix": "", "family": "Unni", "dropping-particle": ""}, {"non-dropping-particle": "", "given": "Y. Albert", "parse-names": false, "suffix": </vt:lpwstr>
  </property>
  <property fmtid="{D5CDD505-2E9C-101B-9397-08002B2CF9AE}" pid="1713" name="Mendeley_Bookmark_psT037xegJ_7">
    <vt:lpwstr>"", "family": "Pan", "dropping-particle": ""}, {"non-dropping-particle": "", "given": "Margaret R.", "parse-names": false, "suffix": "", "family": "Metz", "dropping-particle": ""}, {"non-dropping-particle": "", "given": "Tamily A.", "parse-names": false, </vt:lpwstr>
  </property>
  <property fmtid="{D5CDD505-2E9C-101B-9397-08002B2CF9AE}" pid="1714" name="Mendeley_Bookmark_psT037xegJ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715" name="Mendeley_Bookmark_psT037xegJ_9">
    <vt:lpwstr> "10.1016/j.ydbio.2019.05.006", "volume": "453", "issue": "2", "container-title": "Developmental Biology"}, "id": "ITEM-1"}]}</vt:lpwstr>
  </property>
  <property fmtid="{D5CDD505-2E9C-101B-9397-08002B2CF9AE}" pid="1716" name="Mendeley_Bookmark_ptK9D8xUd3_1">
    <vt:lpwstr>ADDIN CSL_CITATION {"schema": "https://github.com/citation-style-language/schema/raw/master/csl-citation.json", "mendeley": {"previouslyFormattedCitation": "&lt;sup&gt;7\u201310&lt;/sup&gt;", "plainTextFormattedCitation": "7\u201310", "formattedCitation": "&lt;sup&gt;7\u20</vt:lpwstr>
  </property>
  <property fmtid="{D5CDD505-2E9C-101B-9397-08002B2CF9AE}" pid="1717" name="Mendeley_Bookmark_ptK9D8xUd3_10">
    <vt:lpwstr>known molecular regulators of the mouse neocortex suggests how this developmental process could have emerged in evolution.", "container-title": "Cell"}, "id": "ITEM-2"}, {"uris": ["http://www.mendeley.com/documents/?uuid=f92b7ddd-4a5c-3396-b167-59fe264c19</vt:lpwstr>
  </property>
  <property fmtid="{D5CDD505-2E9C-101B-9397-08002B2CF9AE}" pid="1718" name="Mendeley_Bookmark_ptK9D8xUd3_11">
    <vt:lpwstr>12"], "itemData": {"issued": {"date-parts": [["2013"]]}, "page": "1817-1828", "id": "ITEM-3", "author": [{"non-dropping-particle": "", "given": "Miki", "parse-names": false, "suffix": "", "family": "Nonaka-Kinoshita", "dropping-particle": ""}, {"non-dropp</vt:lpwstr>
  </property>
  <property fmtid="{D5CDD505-2E9C-101B-9397-08002B2CF9AE}" pid="1719" name="Mendeley_Bookmark_ptK9D8xUd3_12">
    <vt:lpwstr>ing-particle": "", "given": "Isabel", "parse-names": false, "suffix": "", "family": "Reillo", "dropping-particle": ""}, {"non-dropping-particle": "", "given": "Benedetta", "parse-names": false, "suffix": "", "family": "Artegiani", "dropping-particle": ""}</vt:lpwstr>
  </property>
  <property fmtid="{D5CDD505-2E9C-101B-9397-08002B2CF9AE}" pid="1720" name="Mendeley_Bookmark_ptK9D8xUd3_13">
    <vt:lpwstr>, {"non-dropping-particle": "", "given": "Maria A \u00b4", "parse-names": false, "suffix": "", "family": "Ngeles Mart\u0131\u00b4nezmart\u0131\u00b4nez-Mart\u0131\u00b4nezmart\u0131\u00b4nez", "dropping-particle": ""}, {"non-dropping-particle": "", "given</vt:lpwstr>
  </property>
  <property fmtid="{D5CDD505-2E9C-101B-9397-08002B2CF9AE}" pid="1721" name="Mendeley_Bookmark_ptK9D8xUd3_14">
    <vt:lpwstr>": "Mark", "parse-names": false, "suffix": "", "family": "Nelson", "dropping-particle": ""}, {"non-dropping-particle": "", "given": "V\u0131\u00b4ctor", "parse-names": false, "suffix": "", "family": "V\u0131\u00b4ctor Borrell", "dropping-particle": ""}, {</vt:lpwstr>
  </property>
  <property fmtid="{D5CDD505-2E9C-101B-9397-08002B2CF9AE}" pid="1722" name="Mendeley_Bookmark_ptK9D8xUd3_15">
    <vt:lpwstr>"non-dropping-particle": "", "given": "Federico", "parse-names": false, "suffix": "", "family": "Calegari", "dropping-particle": ""}], "title": "Regulation of cerebral cortex size and folding by expansion of basal progenitors", "DOI": "10.1038/emboj.2013.</vt:lpwstr>
  </property>
  <property fmtid="{D5CDD505-2E9C-101B-9397-08002B2CF9AE}" pid="1723" name="Mendeley_Bookmark_ptK9D8xUd3_16">
    <vt:lpwstr>96", "volume": "32", "type": "article-journal", "container-title": "The EMBO Journal"}, "id": "ITEM-3"}, {"uris": ["http://www.mendeley.com/documents/?uuid=99218c25-63e6-3bf6-a2ce-7164516de019"], "itemData": {"issued": {"date-parts": [["2015", "11"]]}, "c</vt:lpwstr>
  </property>
  <property fmtid="{D5CDD505-2E9C-101B-9397-08002B2CF9AE}" pid="1724" name="Mendeley_Bookmark_ptK9D8xUd3_17">
    <vt:lpwstr>ontainer-title": "Nature reviews. Neuroscience", "ISSN": "1471-0048", "DOI": "10.1038/nrn4021", "type": "article-journal", "volume": "16", "abstract": "Neural circuit function can be drastically affected by variations in the number of cells that are produ</vt:lpwstr>
  </property>
  <property fmtid="{D5CDD505-2E9C-101B-9397-08002B2CF9AE}" pid="1725" name="Mendeley_Bookmark_ptK9D8xUd3_18">
    <vt:lpwstr>ced during development or by a reduction in adult cell number owing to disease. For this reason, unique cell cycle and cell growth control mechanisms operate in the developing and adult brain. In Drosophila melanogaster and in mammalian neural stem and pr</vt:lpwstr>
  </property>
  <property fmtid="{D5CDD505-2E9C-101B-9397-08002B2CF9AE}" pid="1726" name="Mendeley_Bookmark_ptK9D8xUd3_19">
    <vt:lpwstr>ogenitor cells, these mechanisms are intricately coordinated with the developmental age and the nutritional, metabolic and hormonal state of the animal. Defects in neural stem cell proliferation that result in the generation of incorrect cell numbers or d</vt:lpwstr>
  </property>
  <property fmtid="{D5CDD505-2E9C-101B-9397-08002B2CF9AE}" pid="1727" name="Mendeley_Bookmark_ptK9D8xUd3_2">
    <vt:lpwstr>1310&lt;/sup&gt;"}, "properties": {"noteIndex": 0}, "citationItems": [{"uris": ["http://www.mendeley.com/documents/?uuid=857c20c0-c9b1-3226-95a7-a3d91db57a1c"], "itemData": {"issued": {"date-parts": [["2002"]]}, "page": "365-369", "id": "ITEM-1", "author": [{"n</vt:lpwstr>
  </property>
  <property fmtid="{D5CDD505-2E9C-101B-9397-08002B2CF9AE}" pid="1728" name="Mendeley_Bookmark_ptK9D8xUd3_20">
    <vt:lpwstr>efects in neural stem cell differentiation can cause microcephaly or megalencephaly.", "page": "647-59", "id": "ITEM-4", "author": [{"non-dropping-particle": "", "given": "Catarina C F", "parse-names": false, "suffix": "", "family": "Homem", "dropping-par</vt:lpwstr>
  </property>
  <property fmtid="{D5CDD505-2E9C-101B-9397-08002B2CF9AE}" pid="1729" name="Mendeley_Bookmark_ptK9D8xUd3_21">
    <vt:lpwstr>ticle": ""}, {"non-dropping-particle": "", "given": "Marko", "parse-names": false, "suffix": "", "family": "Repic", "dropping-particle": ""}, {"non-dropping-particle": "", "given": "J\u00fcrgen A", "parse-names": false, "suffix": "", "family": "Knoblich",</vt:lpwstr>
  </property>
  <property fmtid="{D5CDD505-2E9C-101B-9397-08002B2CF9AE}" pid="1730" name="Mendeley_Bookmark_ptK9D8xUd3_22">
    <vt:lpwstr> "dropping-particle": ""}], "title": "Proliferation control in neural stem and progenitor cells.", "publisher": "Europe PMC Funders", "PMID": "26420377", "issue": "11"}, "id": "ITEM-4"}]}</vt:lpwstr>
  </property>
  <property fmtid="{D5CDD505-2E9C-101B-9397-08002B2CF9AE}" pid="1731" name="Mendeley_Bookmark_ptK9D8xUd3_3">
    <vt:lpwstr>on-dropping-particle": "", "given": "Anjen", "parse-names": false, "suffix": "", "family": "Chenn", "dropping-particle": ""}, {"non-dropping-particle": "", "given": "Christopher", "parse-names": false, "suffix": "", "family": "Walsh", "dropping-particle":</vt:lpwstr>
  </property>
  <property fmtid="{D5CDD505-2E9C-101B-9397-08002B2CF9AE}" pid="1732" name="Mendeley_Bookmark_ptK9D8xUd3_4">
    <vt:lpwstr> ""}], "title": "Regulation of Cerebral Cortical Size by Control of Cell Cycle Exit in Neural Precursors", "type": "article-journal", "volume": "297", "issue": "5580", "container-title": "Science"}, "id": "ITEM-1"}, {"uris": ["http://www.mendeley.com/docu</vt:lpwstr>
  </property>
  <property fmtid="{D5CDD505-2E9C-101B-9397-08002B2CF9AE}" pid="1733" name="Mendeley_Bookmark_ptK9D8xUd3_5">
    <vt:lpwstr>ments/?uuid=9e6414a4-8a96-3878-8e89-3ced43572727"], "itemData": {"issued": {"date-parts": [["2011"]]}, "page": "18-36", "id": "ITEM-2", "author": [{"non-dropping-particle": "", "given": "Jan H", "parse-names": false, "suffix": "", "family": "Lui", "droppi</vt:lpwstr>
  </property>
  <property fmtid="{D5CDD505-2E9C-101B-9397-08002B2CF9AE}" pid="1734" name="Mendeley_Bookmark_ptK9D8xUd3_6">
    <vt:lpwstr>ng-particle": ""}, {"non-dropping-particle": "", "given": "David", "parse-names": false, "suffix": "", "family": "Hansen", "dropping-particle": "V"}, {"non-dropping-particle": "", "given": "Arnold R", "parse-names": false, "suffix": "", "family": "Kriegst</vt:lpwstr>
  </property>
  <property fmtid="{D5CDD505-2E9C-101B-9397-08002B2CF9AE}" pid="1735" name="Mendeley_Bookmark_ptK9D8xUd3_7">
    <vt:lpwstr>ein", "dropping-particle": ""}], "issue": "1", "title": "Development and Evolution of the Human Neocortex", "type": "article-journal", "DOI": "10.1016/j.cell.2011.06.030", "volume": "146", "abstract": "The size and surface area of the mammalian brain are </vt:lpwstr>
  </property>
  <property fmtid="{D5CDD505-2E9C-101B-9397-08002B2CF9AE}" pid="1736" name="Mendeley_Bookmark_ptK9D8xUd3_8">
    <vt:lpwstr>thought to be critical determinants of intellectual ability. Recent studies show that development of the gyrated human neocortex involves a lineage of neural stem and transit-amplifying cells that forms the outer subventricular zone (OSVZ), a proliferativ</vt:lpwstr>
  </property>
  <property fmtid="{D5CDD505-2E9C-101B-9397-08002B2CF9AE}" pid="1737" name="Mendeley_Bookmark_ptK9D8xUd3_9">
    <vt:lpwstr>e region outside the ventricular epithelium. We discuss how proliferation of cells within the OSVZ expands the neocortex by increasing neuron number and modifying the trajectory of migrating neurons. Relating these features to other mammalian species and </vt:lpwstr>
  </property>
  <property fmtid="{D5CDD505-2E9C-101B-9397-08002B2CF9AE}" pid="1738" name="Mendeley_Bookmark_q1WBDS2ZCy_1">
    <vt:lpwstr>ADDIN CSL_CITATION {"schema": "https://github.com/citation-style-language/schema/raw/master/csl-citation.json", "mendeley": {"previouslyFormattedCitation": "&lt;sup&gt;11,14&lt;/sup&gt;", "plainTextFormattedCitation": "11,14", "formattedCitation": "&lt;sup&gt;11,14&lt;/sup&gt;"}</vt:lpwstr>
  </property>
  <property fmtid="{D5CDD505-2E9C-101B-9397-08002B2CF9AE}" pid="1739" name="Mendeley_Bookmark_q1WBDS2ZCy_10">
    <vt:lpwstr>{"non-dropping-particle": "", "given": "Willy", "parse-names": false, "suffix": "", "family": "Supatto", "dropping-particle": ""}, {"non-dropping-particle": "", "given": "Katherine S.", "parse-names": false, "suffix": "", "family": "Matho", "dropping-part</vt:lpwstr>
  </property>
  <property fmtid="{D5CDD505-2E9C-101B-9397-08002B2CF9AE}" pid="1740" name="Mendeley_Bookmark_q1WBDS2ZCy_11">
    <vt:lpwstr>icle": ""}, {"non-dropping-particle": "", "given": "Siohoi", "parse-names": false, "suffix": "", "family": "Ieng", "dropping-particle": ""}, {"non-dropping-particle": "", "given": "St\u00e9phane", "parse-names": false, "suffix": "", "family": "Fouquet", "</vt:lpwstr>
  </property>
  <property fmtid="{D5CDD505-2E9C-101B-9397-08002B2CF9AE}" pid="1741" name="Mendeley_Bookmark_q1WBDS2ZCy_12">
    <vt:lpwstr>dropping-particle": ""}, {"non-dropping-particle": "", "given": "Elisabeth", "parse-names": false, "suffix": "", "family": "Dupin", "dropping-particle": ""}, {"non-dropping-particle": "", "given": "Ryad", "parse-names": false, "suffix": "", "family": "Ben</vt:lpwstr>
  </property>
  <property fmtid="{D5CDD505-2E9C-101B-9397-08002B2CF9AE}" pid="1742" name="Mendeley_Bookmark_q1WBDS2ZCy_13">
    <vt:lpwstr>osman", "dropping-particle": ""}, {"non-dropping-particle": "", "given": "Alain", "parse-names": false, "suffix": "", "family": "Ch\u00e9dotal", "dropping-particle": ""}, {"non-dropping-particle": "", "given": "Emmanuel", "parse-names": false, "suffix": "</vt:lpwstr>
  </property>
  <property fmtid="{D5CDD505-2E9C-101B-9397-08002B2CF9AE}" pid="1743" name="Mendeley_Bookmark_q1WBDS2ZCy_14">
    <vt:lpwstr>", "family": "Beaurepaire", "dropping-particle": ""}, {"non-dropping-particle": "", "given": "Xavier", "parse-names": false, "suffix": "", "family": "Morin", "dropping-particle": ""}, {"non-dropping-particle": "", "given": "Jean", "parse-names": false, "s</vt:lpwstr>
  </property>
  <property fmtid="{D5CDD505-2E9C-101B-9397-08002B2CF9AE}" pid="1744" name="Mendeley_Bookmark_q1WBDS2ZCy_15">
    <vt:lpwstr>uffix": "", "family": "Livet", "dropping-particle": ""}], "title": "Multiplex Cell and Lineage Tracking with Combinatorial Labels", "DOI": "10.1016/j.neuron.2013.12.016", "PMID": "24507188", "issue": "3"}, "id": "ITEM-1"}, {"uris": ["http://www.mendeley.c</vt:lpwstr>
  </property>
  <property fmtid="{D5CDD505-2E9C-101B-9397-08002B2CF9AE}" pid="1745" name="Mendeley_Bookmark_q1WBDS2ZCy_16">
    <vt:lpwstr>om/documents/?uuid=68a89c3e-7ea8-394f-b1a9-a6f2011e6322"], "itemData": {"issued": {"date-parts": [["2019", "5"]]}, "page": "130-140", "id": "ITEM-2", "ISSN": "00121606", "author": [{"non-dropping-particle": "", "given": "Nicole L.", "parse-names": false, </vt:lpwstr>
  </property>
  <property fmtid="{D5CDD505-2E9C-101B-9397-08002B2CF9AE}" pid="1746" name="Mendeley_Bookmark_q1WBDS2ZCy_17">
    <vt:lpwstr>"suffix": "", "family": "Brockway", "dropping-particle": ""}, {"non-dropping-particle": "", "given": "Zoe T.", "parse-names": false, "suffix": "", "family": "Cook", "dropping-particle": ""}, {"non-dropping-particle": "", "given": "Maritte J.", "parse-name</vt:lpwstr>
  </property>
  <property fmtid="{D5CDD505-2E9C-101B-9397-08002B2CF9AE}" pid="1747" name="Mendeley_Bookmark_q1WBDS2ZCy_18">
    <vt:lpwstr>s": false, "suffix": "", "family": "O'Gallagher", "dropping-particle": ""}, {"non-dropping-particle": "", "given": "Zachary J.C.", "parse-names": false, "suffix": "", "family": "Tobias", "dropping-particle": ""}, {"non-dropping-particle": "", "given": "Ma</vt:lpwstr>
  </property>
  <property fmtid="{D5CDD505-2E9C-101B-9397-08002B2CF9AE}" pid="1748" name="Mendeley_Bookmark_q1WBDS2ZCy_19">
    <vt:lpwstr>ko", "parse-names": false, "suffix": "", "family": "Gedi", "dropping-particle": ""}, {"non-dropping-particle": "", "given": "Kristine M.", "parse-names": false, "suffix": "", "family": "Carey", "dropping-particle": ""}, {"non-dropping-particle": "", "give</vt:lpwstr>
  </property>
  <property fmtid="{D5CDD505-2E9C-101B-9397-08002B2CF9AE}" pid="1749" name="Mendeley_Bookmark_q1WBDS2ZCy_2">
    <vt:lpwstr>, "properties": {"noteIndex": 0}, "citationItems": [{"uris": ["http://www.mendeley.com/documents/?uuid=3ff920b1-64c2-46dc-b976-be3923cfe77e"], "itemData": {"issued": {"date-parts": [["2014"]]}, "container-title": "Neuron", "ISSN": "08966273", "type": "art</vt:lpwstr>
  </property>
  <property fmtid="{D5CDD505-2E9C-101B-9397-08002B2CF9AE}" pid="1750" name="Mendeley_Bookmark_q1WBDS2ZCy_20">
    <vt:lpwstr>n": "Vivek K.", "parse-names": false, "suffix": "", "family": "Unni", "dropping-particle": ""}, {"non-dropping-particle": "", "given": "Y. Albert", "parse-names": false, "suffix": "", "family": "Pan", "dropping-particle": ""}, {"non-dropping-particle": ""</vt:lpwstr>
  </property>
  <property fmtid="{D5CDD505-2E9C-101B-9397-08002B2CF9AE}" pid="1751" name="Mendeley_Bookmark_q1WBDS2ZCy_21">
    <vt:lpwstr>, "given": "Margaret R.", "parse-names": false, "suffix": "", "family": "Metz", "dropping-particle": ""}, {"non-dropping-particle": "", "given": "Tamily A.", "parse-names": false, "suffix": "", "family": "Weissman", "dropping-particle": ""}], "title": "Mu</vt:lpwstr>
  </property>
  <property fmtid="{D5CDD505-2E9C-101B-9397-08002B2CF9AE}" pid="1752" name="Mendeley_Bookmark_q1WBDS2ZCy_22">
    <vt:lpwstr>lticolor lineage tracing using in vivo time-lapse imaging reveals coordinated death of clonally related cells in the developing vertebrate brain", "type": "article-journal", "DOI": "10.1016/j.ydbio.2019.05.006", "volume": "453", "issue": "2", "container-t</vt:lpwstr>
  </property>
  <property fmtid="{D5CDD505-2E9C-101B-9397-08002B2CF9AE}" pid="1753" name="Mendeley_Bookmark_q1WBDS2ZCy_23">
    <vt:lpwstr>itle": "Developmental Biology"}, "id": "ITEM-2"}]}</vt:lpwstr>
  </property>
  <property fmtid="{D5CDD505-2E9C-101B-9397-08002B2CF9AE}" pid="1754" name="Mendeley_Bookmark_q1WBDS2ZCy_3">
    <vt:lpwstr>icle-journal", "ISBN": "08966273", "volume": "81", "abstract": "We present a method to label and trace the lineage of multiple neural progenitors simultaneously in vertebrate animals via multiaddressable genome-integrative color (MAGIC) markers. We achiev</vt:lpwstr>
  </property>
  <property fmtid="{D5CDD505-2E9C-101B-9397-08002B2CF9AE}" pid="1755" name="Mendeley_Bookmark_q1WBDS2ZCy_4">
    <vt:lpwstr>e permanent expression of combinatorial labels from new Brainbow transgenes introduced in embryonic neural progenitors with electroporation of transposon vectors. In the mouse forebrain and chicken spinal cord, this approach allows us to track neural prog</vt:lpwstr>
  </property>
  <property fmtid="{D5CDD505-2E9C-101B-9397-08002B2CF9AE}" pid="1756" name="Mendeley_Bookmark_q1WBDS2ZCy_5">
    <vt:lpwstr>enitor's descent during pre- and postnatal neurogenesis orperinatal gliogenesis in long-term experiments. Color labels delineate cytoarchitecture, resolve spatially intermixed clones, and specify the lineage of astroglial subtypes and adult neural stem ce</vt:lpwstr>
  </property>
  <property fmtid="{D5CDD505-2E9C-101B-9397-08002B2CF9AE}" pid="1757" name="Mendeley_Bookmark_q1WBDS2ZCy_6">
    <vt:lpwstr>lls. Combining colors and subcellular locations provides an expanded marker palette to individualize clones. We show that this approach is also applicable to modulate specific signaling pathways in a mosaic manner while color-coding the status of individu</vt:lpwstr>
  </property>
  <property fmtid="{D5CDD505-2E9C-101B-9397-08002B2CF9AE}" pid="1758" name="Mendeley_Bookmark_q1WBDS2ZCy_7">
    <vt:lpwstr>al cells regarding induced molecular perturbations. This method opens new avenues for clonal and functional analysis in varied experimental models and contexts. \u00a9 2014 Elsevier Inc.", "page": "505-520", "id": "ITEM-1", "author": [{"non-dropping-parti</vt:lpwstr>
  </property>
  <property fmtid="{D5CDD505-2E9C-101B-9397-08002B2CF9AE}" pid="1759" name="Mendeley_Bookmark_q1WBDS2ZCy_8">
    <vt:lpwstr>cle": "", "given": "Karine", "parse-names": false, "suffix": "", "family": "Loulier", "dropping-particle": ""}, {"non-dropping-particle": "", "given": "Rapha\u00eblle", "parse-names": false, "suffix": "", "family": "Barry", "dropping-particle": ""}, {"non</vt:lpwstr>
  </property>
  <property fmtid="{D5CDD505-2E9C-101B-9397-08002B2CF9AE}" pid="1760" name="Mendeley_Bookmark_q1WBDS2ZCy_9">
    <vt:lpwstr>-dropping-particle": "", "given": "Pierre", "parse-names": false, "suffix": "", "family": "Mahou", "dropping-particle": ""}, {"non-dropping-particle": "", "given": "Yann", "parse-names": false, "suffix": "", "family": "Franc", "dropping-particle": "Le"}, </vt:lpwstr>
  </property>
  <property fmtid="{D5CDD505-2E9C-101B-9397-08002B2CF9AE}" pid="1761" name="Mendeley_Bookmark_q8bD70WtTC_1">
    <vt:lpwstr>ADDIN CSL_CITATION {"schema": "https://github.com/citation-style-language/schema/raw/master/csl-citation.json", "mendeley": {"previouslyFormattedCitation": "&lt;sup&gt;1\u20136&lt;/sup&gt;", "plainTextFormattedCitation": "1\u20136", "formattedCitation": "&lt;sup&gt;1\u2013</vt:lpwstr>
  </property>
  <property fmtid="{D5CDD505-2E9C-101B-9397-08002B2CF9AE}" pid="1762" name="Mendeley_Bookmark_q8bD70WtTC_10">
    <vt:lpwstr>, "title": "Monitoring neural progenitor fate through multiple rounds of division in an intact vertebrate brain.", "publisher": "The Company of Biologists Ltd", "PMID": "12810590", "issue": "15"}, "id": "ITEM-1"}, {"uris": ["http://www.mendeley.com/docume</vt:lpwstr>
  </property>
  <property fmtid="{D5CDD505-2E9C-101B-9397-08002B2CF9AE}" pid="1763" name="Mendeley_Bookmark_q8bD70WtTC_11">
    <vt:lpwstr>nts/?uuid=42ddb952-a38e-3725-9dd0-450f6687b5fd"], "itemData": {"issued": {"date-parts": [["2001", "2"]]}, "container-title": "Nature", "ISSN": "0028-0836", "DOI": "10.1038/35055553", "type": "article-journal", "volume": "409", "abstract": "The neocortex o</vt:lpwstr>
  </property>
  <property fmtid="{D5CDD505-2E9C-101B-9397-08002B2CF9AE}" pid="1764" name="Mendeley_Bookmark_q8bD70WtTC_12">
    <vt:lpwstr>f the adult brain consists of neurons and glia that are generated by precursor cells of the embryonic ventricular zone. In general, glia are generated after neurons during development1, but radial glia are an exception to this rule. Radial glia are genera</vt:lpwstr>
  </property>
  <property fmtid="{D5CDD505-2E9C-101B-9397-08002B2CF9AE}" pid="1765" name="Mendeley_Bookmark_q8bD70WtTC_13">
    <vt:lpwstr>ted before neurogenesis and guide neuronal migration2. Radial glia are mitotically active throughout neurogenesis3, and disappear or become astrocytes when neuronal migration is complete4,5. Although the lineage relationships of\u00a0cortical neurons and </vt:lpwstr>
  </property>
  <property fmtid="{D5CDD505-2E9C-101B-9397-08002B2CF9AE}" pid="1766" name="Mendeley_Bookmark_q8bD70WtTC_14">
    <vt:lpwstr>glia have been explored6,7, the clonal relationship of radial glia to other cortical cells remains unknown. It has been suggested that radial glia may be neuronal precursors5,8,9,10, but this has not been demonstrated in vivo. We have used a retroviral ve</vt:lpwstr>
  </property>
  <property fmtid="{D5CDD505-2E9C-101B-9397-08002B2CF9AE}" pid="1767" name="Mendeley_Bookmark_q8bD70WtTC_15">
    <vt:lpwstr>ctor encoding enhanced green fluorescent protein to label precursor cells in vivo and have examined clones 1\u20133\u2009days later using morphological, immunohistochemical and electrophysiological techniques. Here we show that clones consist of mitotic r</vt:lpwstr>
  </property>
  <property fmtid="{D5CDD505-2E9C-101B-9397-08002B2CF9AE}" pid="1768" name="Mendeley_Bookmark_q8bD70WtTC_16">
    <vt:lpwstr>adial glia and postmitotic neurons, and that neurons migrate along clonally related radial glia. Time-lapse images show that proliferative radial glia generate neurons. Our results support the concept that a lineage relationship between neurons and prolif</vt:lpwstr>
  </property>
  <property fmtid="{D5CDD505-2E9C-101B-9397-08002B2CF9AE}" pid="1769" name="Mendeley_Bookmark_q8bD70WtTC_17">
    <vt:lpwstr>erative radial glia may underlie the radial organization of neocortex.", "page": "714-720", "id": "ITEM-2", "author": [{"non-dropping-particle": "", "given": "Stephen C.", "parse-names": false, "suffix": "", "family": "Noctor", "dropping-particle": ""}, {</vt:lpwstr>
  </property>
  <property fmtid="{D5CDD505-2E9C-101B-9397-08002B2CF9AE}" pid="1770" name="Mendeley_Bookmark_q8bD70WtTC_18">
    <vt:lpwstr>"non-dropping-particle": "", "given": "Alexander C.", "parse-names": false, "suffix": "", "family": "Flint", "dropping-particle": ""}, {"non-dropping-particle": "", "given": "Tamily A.", "parse-names": false, "suffix": "", "family": "Weissman", "dropping-</vt:lpwstr>
  </property>
  <property fmtid="{D5CDD505-2E9C-101B-9397-08002B2CF9AE}" pid="1771" name="Mendeley_Bookmark_q8bD70WtTC_19">
    <vt:lpwstr>particle": ""}, {"non-dropping-particle": "", "given": "Ryan S.", "parse-names": false, "suffix": "", "family": "Dammerman", "dropping-particle": ""}, {"non-dropping-particle": "", "given": "Arnold R.", "parse-names": false, "suffix": "", "family": "Krieg</vt:lpwstr>
  </property>
  <property fmtid="{D5CDD505-2E9C-101B-9397-08002B2CF9AE}" pid="1772" name="Mendeley_Bookmark_q8bD70WtTC_2">
    <vt:lpwstr>6&lt;/sup&gt;"}, "properties": {"noteIndex": 0}, "citationItems": [{"uris": ["http://www.mendeley.com/documents/?uuid=63b64b00-d845-3aca-9cd5-1271a7c80757"], "itemData": {"issued": {"date-parts": [["2003", "8", "1"]]}, "container-title": "Development (Cambridge</vt:lpwstr>
  </property>
  <property fmtid="{D5CDD505-2E9C-101B-9397-08002B2CF9AE}" pid="1773" name="Mendeley_Bookmark_q8bD70WtTC_20">
    <vt:lpwstr>stein", "dropping-particle": ""}], "title": "Neurons derived from radial glial cells establish radial units in neocortex", "publisher": "Nature Publishing Group", "issue": "6821"}, "id": "ITEM-2"}, {"uris": ["http://www.mendeley.com/documents/?uuid=263ac1</vt:lpwstr>
  </property>
  <property fmtid="{D5CDD505-2E9C-101B-9397-08002B2CF9AE}" pid="1774" name="Mendeley_Bookmark_q8bD70WtTC_21">
    <vt:lpwstr>db-eff5-394c-963b-4972a548e39b"], "itemData": {"issued": {"date-parts": [["2009"]]}, "container-title": "Annual review of neuroscience", "ISSN": "1545-4126", "DOI": "10.1146/annurev.neuro.051508.135600", "volume": "32", "abstract": "Glial cells were long </vt:lpwstr>
  </property>
  <property fmtid="{D5CDD505-2E9C-101B-9397-08002B2CF9AE}" pid="1775" name="Mendeley_Bookmark_q8bD70WtTC_22">
    <vt:lpwstr>considered end products of neural differentiation, specialized supportive cells with an origin very different from that of neurons. New studies have shown that some glial cells--radial glia (RG) in development and specific subpopulations of astrocytes in </vt:lpwstr>
  </property>
  <property fmtid="{D5CDD505-2E9C-101B-9397-08002B2CF9AE}" pid="1776" name="Mendeley_Bookmark_q8bD70WtTC_23">
    <vt:lpwstr>adult mammals--function as primary progenitors or neural stem cells (NSCs). This is a fundamental departure from classical views separating neuronal and glial lineages early in development. Direct visualization of the behavior of NSCs and lineage-tracing </vt:lpwstr>
  </property>
  <property fmtid="{D5CDD505-2E9C-101B-9397-08002B2CF9AE}" pid="1777" name="Mendeley_Bookmark_q8bD70WtTC_24">
    <vt:lpwstr>studies reveal how neuronal lineages emerge. In development and in the adult brain, many neurons and glial cells are not the direct progeny of NSCs, but instead originate from transit amplifying, or intermediate, progenitor cells (IPCs). Within NSCs and I</vt:lpwstr>
  </property>
  <property fmtid="{D5CDD505-2E9C-101B-9397-08002B2CF9AE}" pid="1778" name="Mendeley_Bookmark_q8bD70WtTC_25">
    <vt:lpwstr>PCs, genetic programs unfold for generating the extraordinary diversity of cell types in the central nervous system. The timing in development and location of NSCs, a property tightly linked to their neuroepithelial origin, appear to be the key determinan</vt:lpwstr>
  </property>
  <property fmtid="{D5CDD505-2E9C-101B-9397-08002B2CF9AE}" pid="1779" name="Mendeley_Bookmark_q8bD70WtTC_26">
    <vt:lpwstr>ts of the types of neurons generated. Identification of NSCs and IPCs is critical to understand brain development and adult neurogenesis and to develop new strategies for brain repair.", "page": "149-84", "id": "ITEM-3", "author": [{"non-dropping-particle</vt:lpwstr>
  </property>
  <property fmtid="{D5CDD505-2E9C-101B-9397-08002B2CF9AE}" pid="1780" name="Mendeley_Bookmark_q8bD70WtTC_27">
    <vt:lpwstr>": "", "given": "Arnold", "parse-names": false, "suffix": "", "family": "Kriegstein", "dropping-particle": ""}, {"non-dropping-particle": "", "given": "Arturo", "parse-names": false, "suffix": "", "family": "Alvarez-Buylla", "dropping-particle": ""}], "ti</vt:lpwstr>
  </property>
  <property fmtid="{D5CDD505-2E9C-101B-9397-08002B2CF9AE}" pid="1781" name="Mendeley_Bookmark_q8bD70WtTC_28">
    <vt:lpwstr>tle": "The glial nature of embryonic and adult neural stem cells.", "publisher": "NIH Public Access", "PMID": "19555289", "type": "article-journal"}, "id": "ITEM-3"}, {"uris": ["http://www.mendeley.com/documents/?uuid=24cd6eef-24c6-3ff4-8f55-8f278f6c4530"</vt:lpwstr>
  </property>
  <property fmtid="{D5CDD505-2E9C-101B-9397-08002B2CF9AE}" pid="1782" name="Mendeley_Bookmark_q8bD70WtTC_29">
    <vt:lpwstr>], "itemData": {"issued": {"date-parts": [["2014"]]}, "page": "2182-2194", "id": "ITEM-4", "author": [{"non-dropping-particle": "", "given": "Marta", "parse-names": false, "suffix": "", "family": "Florio", "dropping-particle": ""}, {"non-dropping-particle</vt:lpwstr>
  </property>
  <property fmtid="{D5CDD505-2E9C-101B-9397-08002B2CF9AE}" pid="1783" name="Mendeley_Bookmark_q8bD70WtTC_3">
    <vt:lpwstr>, England)", "ISSN": "0950-1991", "DOI": "10.1242/DEV.00569", "type": "article-journal", "volume": "130", "abstract": "The behaviour of neural progenitors in the intact vertebrate brain and spinal cord is poorly understood, chiefly because of the inaccess</vt:lpwstr>
  </property>
  <property fmtid="{D5CDD505-2E9C-101B-9397-08002B2CF9AE}" pid="1784" name="Mendeley_Bookmark_q8bD70WtTC_30">
    <vt:lpwstr>": "", "given": "Wieland B", "parse-names": false, "suffix": "", "family": "Huttner", "dropping-particle": ""}], "title": "Neural progenitors, neurogenesis and the evolution of the neocortex", "type": "article-journal", "DOI": "10.1242/dev.090571", "volum</vt:lpwstr>
  </property>
  <property fmtid="{D5CDD505-2E9C-101B-9397-08002B2CF9AE}" pid="1785" name="Mendeley_Bookmark_q8bD70WtTC_31">
    <vt:lpwstr>e": "141", "abstract": "The neocortex is the seat of higher cognitive functions and, in evolutionary terms, is the youngest part of the mammalian brain. Since its origin, the neocortex has expanded in several mammalian lineages, and this is particularly n</vt:lpwstr>
  </property>
  <property fmtid="{D5CDD505-2E9C-101B-9397-08002B2CF9AE}" pid="1786" name="Mendeley_Bookmark_q8bD70WtTC_32">
    <vt:lpwstr>otable in humans. This expansion reflects an increase in the number of neocortical neurons, which is determined during development and primarily reflects the number of neurogenic divisions of distinct classes of neural progenitor cells. Consequently, the </vt:lpwstr>
  </property>
  <property fmtid="{D5CDD505-2E9C-101B-9397-08002B2CF9AE}" pid="1787" name="Mendeley_Bookmark_q8bD70WtTC_33">
    <vt:lpwstr>evolutionary expansion of the neocortex and the concomitant increase in the numbers of neurons produced during development entail interspecies differences in neural progenitor biology. Here, we review the diversity of neocortical neural progenitors, their</vt:lpwstr>
  </property>
  <property fmtid="{D5CDD505-2E9C-101B-9397-08002B2CF9AE}" pid="1788" name="Mendeley_Bookmark_q8bD70WtTC_34">
    <vt:lpwstr> interspecies variations and their roles in determining the evolutionary increase in neuron numbers and neocortex size.", "container-title": "Development"}, "id": "ITEM-4"}, {"uris": ["http://www.mendeley.com/documents/?uuid=2c8bd748-6a46-32b2-b2e9-4af6f4</vt:lpwstr>
  </property>
  <property fmtid="{D5CDD505-2E9C-101B-9397-08002B2CF9AE}" pid="1789" name="Mendeley_Bookmark_q8bD70WtTC_35">
    <vt:lpwstr>64d593"], "itemData": {"issued": {"date-parts": [["1995"]]}, "page": "761-768", "id": "ITEM-5", "author": [{"non-dropping-particle": "", "given": "Susan K", "parse-names": false, "suffix": "", "family": "Mcconnell", "dropping-particle": ""}], "title": "Co</vt:lpwstr>
  </property>
  <property fmtid="{D5CDD505-2E9C-101B-9397-08002B2CF9AE}" pid="1790" name="Mendeley_Bookmark_q8bD70WtTC_36">
    <vt:lpwstr>nstructing the Cerebral Cortex: Neurogenesis and Fate Determination Review", "type": "article-journal", "volume": "15", "abstract": "Sitting at the apex of neural processing in the mammalian brain is the cerebral cortex, the convoluted sheet of neu-rons c</vt:lpwstr>
  </property>
  <property fmtid="{D5CDD505-2E9C-101B-9397-08002B2CF9AE}" pid="1791" name="Mendeley_Bookmark_q8bD70WtTC_37">
    <vt:lpwstr>overing the two cerebral hemispheres. Neurons within the neocortex underlie our most sophisticated cog-nitive and perceptual abilities and are thus highly specialized for the analysis of sensory inputs or the generation of motor outputs. The position, con</vt:lpwstr>
  </property>
  <property fmtid="{D5CDD505-2E9C-101B-9397-08002B2CF9AE}" pid="1792" name="Mendeley_Bookmark_q8bD70WtTC_38">
    <vt:lpwstr>nectivity, and morphology of each neuron reflect its particular function. Although neurons in the adult brain are organized in highly ordered and differentiated arrays, these cells arise from dividing progenitor cells of a simple neuroepithelium in which </vt:lpwstr>
  </property>
  <property fmtid="{D5CDD505-2E9C-101B-9397-08002B2CF9AE}" pid="1793" name="Mendeley_Bookmark_q8bD70WtTC_39">
    <vt:lpwstr>cells appear morphologically indistinguishable. This review addresses the question of how diverse neuronal phenotypes are generated from apparently homogeneous progenitors in appropriate numbers, times, and positions during the development of the cerebral</vt:lpwstr>
  </property>
  <property fmtid="{D5CDD505-2E9C-101B-9397-08002B2CF9AE}" pid="1794" name="Mendeley_Bookmark_q8bD70WtTC_4">
    <vt:lpwstr>ibility and poor optical qualities inherent in many model systems. To overcome these problems we have studied the optically superior brain of the zebrafish embryo and have monitored the in vivo behaviour of fluorescently labelled neural progenitors and th</vt:lpwstr>
  </property>
  <property fmtid="{D5CDD505-2E9C-101B-9397-08002B2CF9AE}" pid="1795" name="Mendeley_Bookmark_q8bD70WtTC_40">
    <vt:lpwstr> cortex, focusing on key steps in neurogenesis including the molecular control of cell number, the decision to generate a neuron, and cell type specification. Overview of Cortical Organization and Development The neurons of the neocortex are organized in </vt:lpwstr>
  </property>
  <property fmtid="{D5CDD505-2E9C-101B-9397-08002B2CF9AE}" pid="1796" name="Mendeley_Bookmark_q8bD70WtTC_41">
    <vt:lpwstr>two dimensions relative to the cortical surface. Tangential to this surface, different areas subserve a variety of functional modalities. Each area is characterized by a set of distinctive cytoarchitectonic features (Brodmann, 1909) and, most importantly,</vt:lpwstr>
  </property>
  <property fmtid="{D5CDD505-2E9C-101B-9397-08002B2CF9AE}" pid="1797" name="Mendeley_Bookmark_q8bD70WtTC_42">
    <vt:lpwstr> by the pattern of both afferent and effer-ent axonal connections. These connections underlie the functional specificity of neurons in each area: for example, whereas normal auditory cortex receives input from and feeds back information to the auditory th</vt:lpwstr>
  </property>
  <property fmtid="{D5CDD505-2E9C-101B-9397-08002B2CF9AE}" pid="1798" name="Mendeley_Bookmark_q8bD70WtTC_43">
    <vt:lpwstr>alamus (Kreig, 1946), visual information diverted into auditory cortex will generate surprisingly normal visual responses (Roe et al., 1992). In the perpendicular dimension, the cortex is composed of six sheets or layers, each of which is defined by the d</vt:lpwstr>
  </property>
  <property fmtid="{D5CDD505-2E9C-101B-9397-08002B2CF9AE}" pid="1799" name="Mendeley_Bookmark_q8bD70WtTC_44">
    <vt:lpwstr>ensity and morphology of its constituent neurons. Thus, along a radial line through the cortex, one encounters a variety of neurons with differing physiological properties and axonal connections, each typical of that layer (Gilbert and Kelly, 1975; Gilber</vt:lpwstr>
  </property>
  <property fmtid="{D5CDD505-2E9C-101B-9397-08002B2CF9AE}" pid="1800" name="Mendeley_Bookmark_q8bD70WtTC_45">
    <vt:lpwstr>t, 1977; Gilbert and Wiesel, 1985). A general rule of thumb for projection neurons in sensory areas of cortex is that neurons in the upper layers 2 and 3 send long-distance axons to other cortical areas, whereas neurons in the deep layers 5 and 6 extend a</vt:lpwstr>
  </property>
  <property fmtid="{D5CDD505-2E9C-101B-9397-08002B2CF9AE}" pid="1801" name="Mendeley_Bookmark_q8bD70WtTC_46">
    <vt:lpwstr>xons to subcortical targets (Gilbert and Kelly, 1975; Lund et al., 1975; Symonds\u2026", "container-title": "Neuron"}, "id": "ITEM-5"}, {"uris": ["http://www.mendeley.com/documents/?uuid=98c5930b-6ba1-347e-b180-957d6b48b606"], "itemData": {"issued": {"dat</vt:lpwstr>
  </property>
  <property fmtid="{D5CDD505-2E9C-101B-9397-08002B2CF9AE}" pid="1802" name="Mendeley_Bookmark_q8bD70WtTC_47">
    <vt:lpwstr>e-parts": [["2013", "2", "21"]]}, "container-title": "Neural Development", "ISSN": "1749-8104", "DOI": "10.1186/1749-8104-8-3", "volume": "8", "abstract": "Neurogenesis in the developing central nervous system consists of the induction and proliferation o</vt:lpwstr>
  </property>
  <property fmtid="{D5CDD505-2E9C-101B-9397-08002B2CF9AE}" pid="1803" name="Mendeley_Bookmark_q8bD70WtTC_48">
    <vt:lpwstr>f neural progenitor cells and their subsequent differentiation into mature neurons. External as well as internal cues orchestrate neurogenesis in a precise temporal and spatial way. In the last 20 years, the zebrafish has proven to be an excellent model o</vt:lpwstr>
  </property>
  <property fmtid="{D5CDD505-2E9C-101B-9397-08002B2CF9AE}" pid="1804" name="Mendeley_Bookmark_q8bD70WtTC_49">
    <vt:lpwstr>rganism to study neurogenesis in the embryo. Recently, this vertebrate has also become a model for the investigation of adult neurogenesis and neural regeneration. Here, we summarize the contributions of zebrafish in neural development and adult neurogene</vt:lpwstr>
  </property>
  <property fmtid="{D5CDD505-2E9C-101B-9397-08002B2CF9AE}" pid="1805" name="Mendeley_Bookmark_q8bD70WtTC_5">
    <vt:lpwstr>eir daughter cells throughout a substantial period of hindbrain development. We find the majority (84%) of hindbrain neurons are born from progenitor divisions that generate two neurons and 68% of reconstructed lineage trees contained no asymmetric stem c</vt:lpwstr>
  </property>
  <property fmtid="{D5CDD505-2E9C-101B-9397-08002B2CF9AE}" pid="1806" name="Mendeley_Bookmark_q8bD70WtTC_50">
    <vt:lpwstr>sis.", "page": "3", "id": "ITEM-6", "author": [{"non-dropping-particle": "", "given": "Rebecca", "parse-names": false, "suffix": "", "family": "Schmidt", "dropping-particle": ""}, {"non-dropping-particle": "", "given": "Uwe", "parse-names": false, "suffix</vt:lpwstr>
  </property>
  <property fmtid="{D5CDD505-2E9C-101B-9397-08002B2CF9AE}" pid="1807" name="Mendeley_Bookmark_q8bD70WtTC_51">
    <vt:lpwstr>": "", "family": "Str\u00e4hle", "dropping-particle": ""}, {"non-dropping-particle": "", "given": "Steffen", "parse-names": false, "suffix": "", "family": "Scholpp", "dropping-particle": ""}], "title": "Neurogenesis in zebrafish \u2013 from embryo to adul</vt:lpwstr>
  </property>
  <property fmtid="{D5CDD505-2E9C-101B-9397-08002B2CF9AE}" pid="1808" name="Mendeley_Bookmark_q8bD70WtTC_52">
    <vt:lpwstr>t", "publisher": "BioMed Central", "type": "article-journal"}, "id": "ITEM-6"}]}</vt:lpwstr>
  </property>
  <property fmtid="{D5CDD505-2E9C-101B-9397-08002B2CF9AE}" pid="1809" name="Mendeley_Bookmark_q8bD70WtTC_6">
    <vt:lpwstr>ell-like divisions. No progenitors divided in the manner expected of a classic stem cell; i.e. one that repeatedly self-renews and generates a differentiated cell type by asymmetric division. We also analysed the orientation of progenitor divisions relati</vt:lpwstr>
  </property>
  <property fmtid="{D5CDD505-2E9C-101B-9397-08002B2CF9AE}" pid="1810" name="Mendeley_Bookmark_q8bD70WtTC_7">
    <vt:lpwstr>ve to the plane of the ventricular zone (VZ) and find that this does not correlate with the fate of the daughter cells. Our results suggest that in this vertebrate system the molecular determinants that control whether a cell will become a neuron are usua</vt:lpwstr>
  </property>
  <property fmtid="{D5CDD505-2E9C-101B-9397-08002B2CF9AE}" pid="1811" name="Mendeley_Bookmark_q8bD70WtTC_8">
    <vt:lpwstr>lly not linked to a mechanism that generates asymmetric divisions.", "page": "3427-36", "id": "ITEM-1", "author": [{"non-dropping-particle": "", "given": "David A", "parse-names": false, "suffix": "", "family": "Lyons", "dropping-particle": ""}, {"non-dro</vt:lpwstr>
  </property>
  <property fmtid="{D5CDD505-2E9C-101B-9397-08002B2CF9AE}" pid="1812" name="Mendeley_Bookmark_q8bD70WtTC_9">
    <vt:lpwstr>pping-particle": "", "given": "Adam T", "parse-names": false, "suffix": "", "family": "Guy", "dropping-particle": ""}, {"non-dropping-particle": "", "given": "Jonathan D W", "parse-names": false, "suffix": "", "family": "Clarke", "dropping-particle": ""}]</vt:lpwstr>
  </property>
  <property fmtid="{D5CDD505-2E9C-101B-9397-08002B2CF9AE}" pid="1813" name="Mendeley_Bookmark_r2fNnX1aVM_1">
    <vt:lpwstr>ADDIN CSL_CITATION {"schema": "https://github.com/citation-style-language/schema/raw/master/csl-citation.json", "mendeley": {"previouslyFormattedCitation": "&lt;sup&gt;11,14&lt;/sup&gt;", "plainTextFormattedCitation": "11,14", "formattedCitation": "&lt;sup&gt;11,14&lt;/sup&gt;"}</vt:lpwstr>
  </property>
  <property fmtid="{D5CDD505-2E9C-101B-9397-08002B2CF9AE}" pid="1814" name="Mendeley_Bookmark_r2fNnX1aVM_10">
    <vt:lpwstr>{"non-dropping-particle": "", "given": "Willy", "parse-names": false, "suffix": "", "family": "Supatto", "dropping-particle": ""}, {"non-dropping-particle": "", "given": "Katherine S.", "parse-names": false, "suffix": "", "family": "Matho", "dropping-part</vt:lpwstr>
  </property>
  <property fmtid="{D5CDD505-2E9C-101B-9397-08002B2CF9AE}" pid="1815" name="Mendeley_Bookmark_r2fNnX1aVM_11">
    <vt:lpwstr>icle": ""}, {"non-dropping-particle": "", "given": "Siohoi", "parse-names": false, "suffix": "", "family": "Ieng", "dropping-particle": ""}, {"non-dropping-particle": "", "given": "St\u00e9phane", "parse-names": false, "suffix": "", "family": "Fouquet", "</vt:lpwstr>
  </property>
  <property fmtid="{D5CDD505-2E9C-101B-9397-08002B2CF9AE}" pid="1816" name="Mendeley_Bookmark_r2fNnX1aVM_12">
    <vt:lpwstr>dropping-particle": ""}, {"non-dropping-particle": "", "given": "Elisabeth", "parse-names": false, "suffix": "", "family": "Dupin", "dropping-particle": ""}, {"non-dropping-particle": "", "given": "Ryad", "parse-names": false, "suffix": "", "family": "Ben</vt:lpwstr>
  </property>
  <property fmtid="{D5CDD505-2E9C-101B-9397-08002B2CF9AE}" pid="1817" name="Mendeley_Bookmark_r2fNnX1aVM_13">
    <vt:lpwstr>osman", "dropping-particle": ""}, {"non-dropping-particle": "", "given": "Alain", "parse-names": false, "suffix": "", "family": "Ch\u00e9dotal", "dropping-particle": ""}, {"non-dropping-particle": "", "given": "Emmanuel", "parse-names": false, "suffix": "</vt:lpwstr>
  </property>
  <property fmtid="{D5CDD505-2E9C-101B-9397-08002B2CF9AE}" pid="1818" name="Mendeley_Bookmark_r2fNnX1aVM_14">
    <vt:lpwstr>", "family": "Beaurepaire", "dropping-particle": ""}, {"non-dropping-particle": "", "given": "Xavier", "parse-names": false, "suffix": "", "family": "Morin", "dropping-particle": ""}, {"non-dropping-particle": "", "given": "Jean", "parse-names": false, "s</vt:lpwstr>
  </property>
  <property fmtid="{D5CDD505-2E9C-101B-9397-08002B2CF9AE}" pid="1819" name="Mendeley_Bookmark_r2fNnX1aVM_15">
    <vt:lpwstr>uffix": "", "family": "Livet", "dropping-particle": ""}], "title": "Multiplex Cell and Lineage Tracking with Combinatorial Labels", "DOI": "10.1016/j.neuron.2013.12.016", "PMID": "24507188", "issue": "3"}, "id": "ITEM-1"}, {"uris": ["http://www.mendeley.c</vt:lpwstr>
  </property>
  <property fmtid="{D5CDD505-2E9C-101B-9397-08002B2CF9AE}" pid="1820" name="Mendeley_Bookmark_r2fNnX1aVM_16">
    <vt:lpwstr>om/documents/?uuid=68a89c3e-7ea8-394f-b1a9-a6f2011e6322"], "itemData": {"issued": {"date-parts": [["2019", "5"]]}, "page": "130-140", "id": "ITEM-2", "ISSN": "00121606", "author": [{"non-dropping-particle": "", "given": "Nicole L.", "parse-names": false, </vt:lpwstr>
  </property>
  <property fmtid="{D5CDD505-2E9C-101B-9397-08002B2CF9AE}" pid="1821" name="Mendeley_Bookmark_r2fNnX1aVM_17">
    <vt:lpwstr>"suffix": "", "family": "Brockway", "dropping-particle": ""}, {"non-dropping-particle": "", "given": "Zoe T.", "parse-names": false, "suffix": "", "family": "Cook", "dropping-particle": ""}, {"non-dropping-particle": "", "given": "Maritte J.", "parse-name</vt:lpwstr>
  </property>
  <property fmtid="{D5CDD505-2E9C-101B-9397-08002B2CF9AE}" pid="1822" name="Mendeley_Bookmark_r2fNnX1aVM_18">
    <vt:lpwstr>s": false, "suffix": "", "family": "O'Gallagher", "dropping-particle": ""}, {"non-dropping-particle": "", "given": "Zachary J.C.", "parse-names": false, "suffix": "", "family": "Tobias", "dropping-particle": ""}, {"non-dropping-particle": "", "given": "Ma</vt:lpwstr>
  </property>
  <property fmtid="{D5CDD505-2E9C-101B-9397-08002B2CF9AE}" pid="1823" name="Mendeley_Bookmark_r2fNnX1aVM_19">
    <vt:lpwstr>ko", "parse-names": false, "suffix": "", "family": "Gedi", "dropping-particle": ""}, {"non-dropping-particle": "", "given": "Kristine M.", "parse-names": false, "suffix": "", "family": "Carey", "dropping-particle": ""}, {"non-dropping-particle": "", "give</vt:lpwstr>
  </property>
  <property fmtid="{D5CDD505-2E9C-101B-9397-08002B2CF9AE}" pid="1824" name="Mendeley_Bookmark_r2fNnX1aVM_2">
    <vt:lpwstr>, "properties": {"noteIndex": 0}, "citationItems": [{"uris": ["http://www.mendeley.com/documents/?uuid=3ff920b1-64c2-46dc-b976-be3923cfe77e"], "itemData": {"issued": {"date-parts": [["2014"]]}, "container-title": "Neuron", "ISSN": "08966273", "type": "art</vt:lpwstr>
  </property>
  <property fmtid="{D5CDD505-2E9C-101B-9397-08002B2CF9AE}" pid="1825" name="Mendeley_Bookmark_r2fNnX1aVM_20">
    <vt:lpwstr>n": "Vivek K.", "parse-names": false, "suffix": "", "family": "Unni", "dropping-particle": ""}, {"non-dropping-particle": "", "given": "Y. Albert", "parse-names": false, "suffix": "", "family": "Pan", "dropping-particle": ""}, {"non-dropping-particle": ""</vt:lpwstr>
  </property>
  <property fmtid="{D5CDD505-2E9C-101B-9397-08002B2CF9AE}" pid="1826" name="Mendeley_Bookmark_r2fNnX1aVM_21">
    <vt:lpwstr>, "given": "Margaret R.", "parse-names": false, "suffix": "", "family": "Metz", "dropping-particle": ""}, {"non-dropping-particle": "", "given": "Tamily A.", "parse-names": false, "suffix": "", "family": "Weissman", "dropping-particle": ""}], "title": "Mu</vt:lpwstr>
  </property>
  <property fmtid="{D5CDD505-2E9C-101B-9397-08002B2CF9AE}" pid="1827" name="Mendeley_Bookmark_r2fNnX1aVM_22">
    <vt:lpwstr>lticolor lineage tracing using in vivo time-lapse imaging reveals coordinated death of clonally related cells in the developing vertebrate brain", "type": "article-journal", "DOI": "10.1016/j.ydbio.2019.05.006", "volume": "453", "issue": "2", "container-t</vt:lpwstr>
  </property>
  <property fmtid="{D5CDD505-2E9C-101B-9397-08002B2CF9AE}" pid="1828" name="Mendeley_Bookmark_r2fNnX1aVM_23">
    <vt:lpwstr>itle": "Developmental Biology"}, "id": "ITEM-2"}]}</vt:lpwstr>
  </property>
  <property fmtid="{D5CDD505-2E9C-101B-9397-08002B2CF9AE}" pid="1829" name="Mendeley_Bookmark_r2fNnX1aVM_3">
    <vt:lpwstr>icle-journal", "ISBN": "08966273", "volume": "81", "abstract": "We present a method to label and trace the lineage of multiple neural progenitors simultaneously in vertebrate animals via multiaddressable genome-integrative color (MAGIC) markers. We achiev</vt:lpwstr>
  </property>
  <property fmtid="{D5CDD505-2E9C-101B-9397-08002B2CF9AE}" pid="1830" name="Mendeley_Bookmark_r2fNnX1aVM_4">
    <vt:lpwstr>e permanent expression of combinatorial labels from new Brainbow transgenes introduced in embryonic neural progenitors with electroporation of transposon vectors. In the mouse forebrain and chicken spinal cord, this approach allows us to track neural prog</vt:lpwstr>
  </property>
  <property fmtid="{D5CDD505-2E9C-101B-9397-08002B2CF9AE}" pid="1831" name="Mendeley_Bookmark_r2fNnX1aVM_5">
    <vt:lpwstr>enitor's descent during pre- and postnatal neurogenesis orperinatal gliogenesis in long-term experiments. Color labels delineate cytoarchitecture, resolve spatially intermixed clones, and specify the lineage of astroglial subtypes and adult neural stem ce</vt:lpwstr>
  </property>
  <property fmtid="{D5CDD505-2E9C-101B-9397-08002B2CF9AE}" pid="1832" name="Mendeley_Bookmark_r2fNnX1aVM_6">
    <vt:lpwstr>lls. Combining colors and subcellular locations provides an expanded marker palette to individualize clones. We show that this approach is also applicable to modulate specific signaling pathways in a mosaic manner while color-coding the status of individu</vt:lpwstr>
  </property>
  <property fmtid="{D5CDD505-2E9C-101B-9397-08002B2CF9AE}" pid="1833" name="Mendeley_Bookmark_r2fNnX1aVM_7">
    <vt:lpwstr>al cells regarding induced molecular perturbations. This method opens new avenues for clonal and functional analysis in varied experimental models and contexts. \u00a9 2014 Elsevier Inc.", "page": "505-520", "id": "ITEM-1", "author": [{"non-dropping-parti</vt:lpwstr>
  </property>
  <property fmtid="{D5CDD505-2E9C-101B-9397-08002B2CF9AE}" pid="1834" name="Mendeley_Bookmark_r2fNnX1aVM_8">
    <vt:lpwstr>cle": "", "given": "Karine", "parse-names": false, "suffix": "", "family": "Loulier", "dropping-particle": ""}, {"non-dropping-particle": "", "given": "Rapha\u00eblle", "parse-names": false, "suffix": "", "family": "Barry", "dropping-particle": ""}, {"non</vt:lpwstr>
  </property>
  <property fmtid="{D5CDD505-2E9C-101B-9397-08002B2CF9AE}" pid="1835" name="Mendeley_Bookmark_r2fNnX1aVM_9">
    <vt:lpwstr>-dropping-particle": "", "given": "Pierre", "parse-names": false, "suffix": "", "family": "Mahou", "dropping-particle": ""}, {"non-dropping-particle": "", "given": "Yann", "parse-names": false, "suffix": "", "family": "Franc", "dropping-particle": "Le"}, </vt:lpwstr>
  </property>
  <property fmtid="{D5CDD505-2E9C-101B-9397-08002B2CF9AE}" pid="1836" name="Mendeley_Bookmark_rmNmYw3xE2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837" name="Mendeley_Bookmark_rmNmYw3xE2_2">
    <vt:lpwstr>ties": {"noteIndex": 0}, "citationItems": [{"uris": ["http://www.mendeley.com/documents/?uuid=68a89c3e-7ea8-394f-b1a9-a6f2011e6322"], "itemData": {"issued": {"date-parts": [["2019", "5"]]}, "page": "130-140", "id": "ITEM-1", "ISSN": "00121606", "author": </vt:lpwstr>
  </property>
  <property fmtid="{D5CDD505-2E9C-101B-9397-08002B2CF9AE}" pid="1838" name="Mendeley_Bookmark_rmNmYw3xE2_3">
    <vt:lpwstr>[{"non-dropping-particle": "", "given": "Nicole L.", "parse-names": false, "suffix": "", "family": "Brockway", "dropping-particle": ""}, {"non-dropping-particle": "", "given": "Zoe T.", "parse-names": false, "suffix": "", "family": "Cook", "dropping-parti</vt:lpwstr>
  </property>
  <property fmtid="{D5CDD505-2E9C-101B-9397-08002B2CF9AE}" pid="1839" name="Mendeley_Bookmark_rmNmYw3xE2_4">
    <vt:lpwstr>cle": ""}, {"non-dropping-particle": "", "given": "Maritte J.", "parse-names": false, "suffix": "", "family": "O'Gallagher", "dropping-particle": ""}, {"non-dropping-particle": "", "given": "Zachary J.C.", "parse-names": false, "suffix": "", "family": "To</vt:lpwstr>
  </property>
  <property fmtid="{D5CDD505-2E9C-101B-9397-08002B2CF9AE}" pid="1840" name="Mendeley_Bookmark_rmNmYw3xE2_5">
    <vt:lpwstr>bias", "dropping-particle": ""}, {"non-dropping-particle": "", "given": "Mako", "parse-names": false, "suffix": "", "family": "Gedi", "dropping-particle": ""}, {"non-dropping-particle": "", "given": "Kristine M.", "parse-names": false, "suffix": "", "fami</vt:lpwstr>
  </property>
  <property fmtid="{D5CDD505-2E9C-101B-9397-08002B2CF9AE}" pid="1841" name="Mendeley_Bookmark_rmNmYw3xE2_6">
    <vt:lpwstr>ly": "Carey", "dropping-particle": ""}, {"non-dropping-particle": "", "given": "Vivek K.", "parse-names": false, "suffix": "", "family": "Unni", "dropping-particle": ""}, {"non-dropping-particle": "", "given": "Y. Albert", "parse-names": false, "suffix": </vt:lpwstr>
  </property>
  <property fmtid="{D5CDD505-2E9C-101B-9397-08002B2CF9AE}" pid="1842" name="Mendeley_Bookmark_rmNmYw3xE2_7">
    <vt:lpwstr>"", "family": "Pan", "dropping-particle": ""}, {"non-dropping-particle": "", "given": "Margaret R.", "parse-names": false, "suffix": "", "family": "Metz", "dropping-particle": ""}, {"non-dropping-particle": "", "given": "Tamily A.", "parse-names": false, </vt:lpwstr>
  </property>
  <property fmtid="{D5CDD505-2E9C-101B-9397-08002B2CF9AE}" pid="1843" name="Mendeley_Bookmark_rmNmYw3xE2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844" name="Mendeley_Bookmark_rmNmYw3xE2_9">
    <vt:lpwstr> "10.1016/j.ydbio.2019.05.006", "volume": "453", "issue": "2", "container-title": "Developmental Biology"}, "id": "ITEM-1"}]}</vt:lpwstr>
  </property>
  <property fmtid="{D5CDD505-2E9C-101B-9397-08002B2CF9AE}" pid="1845" name="Mendeley_Bookmark_s11rABi89i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846" name="Mendeley_Bookmark_s11rABi89i_2">
    <vt:lpwstr>ties": {"noteIndex": 0}, "citationItems": [{"uris": ["http://www.mendeley.com/documents/?uuid=68a89c3e-7ea8-394f-b1a9-a6f2011e6322"], "itemData": {"issued": {"date-parts": [["2019", "5"]]}, "page": "130-140", "id": "ITEM-1", "ISSN": "00121606", "author": </vt:lpwstr>
  </property>
  <property fmtid="{D5CDD505-2E9C-101B-9397-08002B2CF9AE}" pid="1847" name="Mendeley_Bookmark_s11rABi89i_3">
    <vt:lpwstr>[{"non-dropping-particle": "", "given": "Nicole L.", "parse-names": false, "suffix": "", "family": "Brockway", "dropping-particle": ""}, {"non-dropping-particle": "", "given": "Zoe T.", "parse-names": false, "suffix": "", "family": "Cook", "dropping-parti</vt:lpwstr>
  </property>
  <property fmtid="{D5CDD505-2E9C-101B-9397-08002B2CF9AE}" pid="1848" name="Mendeley_Bookmark_s11rABi89i_4">
    <vt:lpwstr>cle": ""}, {"non-dropping-particle": "", "given": "Maritte J.", "parse-names": false, "suffix": "", "family": "O'Gallagher", "dropping-particle": ""}, {"non-dropping-particle": "", "given": "Zachary J.C.", "parse-names": false, "suffix": "", "family": "To</vt:lpwstr>
  </property>
  <property fmtid="{D5CDD505-2E9C-101B-9397-08002B2CF9AE}" pid="1849" name="Mendeley_Bookmark_s11rABi89i_5">
    <vt:lpwstr>bias", "dropping-particle": ""}, {"non-dropping-particle": "", "given": "Mako", "parse-names": false, "suffix": "", "family": "Gedi", "dropping-particle": ""}, {"non-dropping-particle": "", "given": "Kristine M.", "parse-names": false, "suffix": "", "fami</vt:lpwstr>
  </property>
  <property fmtid="{D5CDD505-2E9C-101B-9397-08002B2CF9AE}" pid="1850" name="Mendeley_Bookmark_s11rABi89i_6">
    <vt:lpwstr>ly": "Carey", "dropping-particle": ""}, {"non-dropping-particle": "", "given": "Vivek K.", "parse-names": false, "suffix": "", "family": "Unni", "dropping-particle": ""}, {"non-dropping-particle": "", "given": "Y. Albert", "parse-names": false, "suffix": </vt:lpwstr>
  </property>
  <property fmtid="{D5CDD505-2E9C-101B-9397-08002B2CF9AE}" pid="1851" name="Mendeley_Bookmark_s11rABi89i_7">
    <vt:lpwstr>"", "family": "Pan", "dropping-particle": ""}, {"non-dropping-particle": "", "given": "Margaret R.", "parse-names": false, "suffix": "", "family": "Metz", "dropping-particle": ""}, {"non-dropping-particle": "", "given": "Tamily A.", "parse-names": false, </vt:lpwstr>
  </property>
  <property fmtid="{D5CDD505-2E9C-101B-9397-08002B2CF9AE}" pid="1852" name="Mendeley_Bookmark_s11rABi89i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853" name="Mendeley_Bookmark_s11rABi89i_9">
    <vt:lpwstr> "10.1016/j.ydbio.2019.05.006", "volume": "453", "issue": "2", "container-title": "Developmental Biology"}, "id": "ITEM-1"}]}</vt:lpwstr>
  </property>
  <property fmtid="{D5CDD505-2E9C-101B-9397-08002B2CF9AE}" pid="1854" name="Mendeley_Bookmark_s3pM1UjRtv_1">
    <vt:lpwstr>ADDIN Mendeley Bibliography CSL_BIBLIOGRAPHY </vt:lpwstr>
  </property>
  <property fmtid="{D5CDD505-2E9C-101B-9397-08002B2CF9AE}" pid="1855" name="Mendeley_Bookmark_s70l0BmpV2_1">
    <vt:lpwstr>ADDIN CSL_CITATION {"schema": "https://github.com/citation-style-language/schema/raw/master/csl-citation.json", "mendeley": {"previouslyFormattedCitation": "&lt;sup&gt;45,46&lt;/sup&gt;", "plainTextFormattedCitation": "45,46", "formattedCitation": "&lt;sup&gt;45,46&lt;/sup&gt;"}</vt:lpwstr>
  </property>
  <property fmtid="{D5CDD505-2E9C-101B-9397-08002B2CF9AE}" pid="1856" name="Mendeley_Bookmark_s70l0BmpV2_10">
    <vt:lpwstr>tion. By counting labeled apoptotic cells, we have demonstrated transient high rates of cell death in various structures during development, and we have correlated these peaks with previously described developmental changes in these structures. Our analys</vt:lpwstr>
  </property>
  <property fmtid="{D5CDD505-2E9C-101B-9397-08002B2CF9AE}" pid="1857" name="Mendeley_Bookmark_s70l0BmpV2_11">
    <vt:lpwstr>is has focused on the nervous system and associated sensory organs including the olfactory organ, retina, lens, cornea, otic vesicle, lateral line organs, and Rohon-Beard neurons. Apoptosis is also described in other non-neural structures such as the noto</vt:lpwstr>
  </property>
  <property fmtid="{D5CDD505-2E9C-101B-9397-08002B2CF9AE}" pid="1858" name="Mendeley_Bookmark_s70l0BmpV2_12">
    <vt:lpwstr>chord, somites, muscle, tailbud, and fins.", "id": "ITEM-2"}, "id": "ITEM-2"}]}</vt:lpwstr>
  </property>
  <property fmtid="{D5CDD505-2E9C-101B-9397-08002B2CF9AE}" pid="1859" name="Mendeley_Bookmark_s70l0BmpV2_2">
    <vt:lpwstr>, "properties": {"noteIndex": 0}, "citationItems": [{"uris": ["http://www.mendeley.com/documents/?uuid=e9c20a57-f351-396c-9980-57474efe412e"], "itemData": {"issued": {"date-parts": [["1972"]]}, "page": "239", "id": "ITEM-1", "author": [{"non-dropping-part</vt:lpwstr>
  </property>
  <property fmtid="{D5CDD505-2E9C-101B-9397-08002B2CF9AE}" pid="1860" name="Mendeley_Bookmark_s70l0BmpV2_3">
    <vt:lpwstr>icle": "", "given": "J F R", "parse-names": false, "suffix": "", "family": "Kerr", "dropping-particle": ""}, {"non-dropping-particle": "", "given": "A H", "parse-names": false, "suffix": "", "family": "Wyllie", "dropping-particle": ""}, {"non-dropping-par</vt:lpwstr>
  </property>
  <property fmtid="{D5CDD505-2E9C-101B-9397-08002B2CF9AE}" pid="1861" name="Mendeley_Bookmark_s70l0BmpV2_4">
    <vt:lpwstr>ticle": "", "given": "A R", "parse-names": false, "suffix": "", "family": "Curriet", "dropping-particle": ""}], "title": "Apoptosis: A Basic Biological Phenomenon with Wide-ranging Implications in Tissue Kinetics", "volume": "26", "type": "article-journal</vt:lpwstr>
  </property>
  <property fmtid="{D5CDD505-2E9C-101B-9397-08002B2CF9AE}" pid="1862" name="Mendeley_Bookmark_s70l0BmpV2_5">
    <vt:lpwstr>", "container-title": "British Journal of Cancer"}, "id": "ITEM-1"}, {"uris": ["http://www.mendeley.com/documents/?uuid=a5927440-cd20-3114-974b-e43ec8296893"], "itemData": {"issued": {"date-parts": [["2001"]]}, "page": "123-142", "container-title": "Devel</vt:lpwstr>
  </property>
  <property fmtid="{D5CDD505-2E9C-101B-9397-08002B2CF9AE}" pid="1863" name="Mendeley_Bookmark_s70l0BmpV2_6">
    <vt:lpwstr>opmental Biology", "title": "Apoptosis in the Developing Zebrafish Embryo", "author": [{"non-dropping-particle": "", "given": "L K", "parse-names": false, "suffix": "", "family": "Cole", "dropping-particle": ""}, {"non-dropping-particle": "", "given": "L </vt:lpwstr>
  </property>
  <property fmtid="{D5CDD505-2E9C-101B-9397-08002B2CF9AE}" pid="1864" name="Mendeley_Bookmark_s70l0BmpV2_7">
    <vt:lpwstr>S", "parse-names": false, "suffix": "", "family": "Ross", "dropping-particle": ""}], "DOI": "10.1006/dbio.2001.0432", "type": "article-journal", "ISBN": "00121606/01", "volume": "240", "abstract": "Apoptosis is a major part of the normal development of ma</vt:lpwstr>
  </property>
  <property fmtid="{D5CDD505-2E9C-101B-9397-08002B2CF9AE}" pid="1865" name="Mendeley_Bookmark_s70l0BmpV2_8">
    <vt:lpwstr>ny organ systems and tissues. The zebrafish (Danio rerio) has become a useful model for studying early development, and recent advances in techniques used to label apoptotic cells have made it possible to visualize apoptotic cells in this model system. We</vt:lpwstr>
  </property>
  <property fmtid="{D5CDD505-2E9C-101B-9397-08002B2CF9AE}" pid="1866" name="Mendeley_Bookmark_s70l0BmpV2_9">
    <vt:lpwstr> have used the in situ terminal deoxynucleotidyl transferase (TdT)-mediated dUTP nick-end labeling (TUNEL) to describe the temporal and spatial distribution of apoptotic cells during normal development of the zebrafish embryo from 12 to 96 h postfertiliza</vt:lpwstr>
  </property>
  <property fmtid="{D5CDD505-2E9C-101B-9397-08002B2CF9AE}" pid="1867" name="Mendeley_Bookmark_s9aAQARMfW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868" name="Mendeley_Bookmark_s9aAQARMfW_2">
    <vt:lpwstr>ties": {"noteIndex": 0}, "citationItems": [{"uris": ["http://www.mendeley.com/documents/?uuid=68a89c3e-7ea8-394f-b1a9-a6f2011e6322"], "itemData": {"issued": {"date-parts": [["2019", "5"]]}, "page": "130-140", "id": "ITEM-1", "ISSN": "00121606", "author": </vt:lpwstr>
  </property>
  <property fmtid="{D5CDD505-2E9C-101B-9397-08002B2CF9AE}" pid="1869" name="Mendeley_Bookmark_s9aAQARMfW_3">
    <vt:lpwstr>[{"non-dropping-particle": "", "given": "Nicole L.", "parse-names": false, "suffix": "", "family": "Brockway", "dropping-particle": ""}, {"non-dropping-particle": "", "given": "Zoe T.", "parse-names": false, "suffix": "", "family": "Cook", "dropping-parti</vt:lpwstr>
  </property>
  <property fmtid="{D5CDD505-2E9C-101B-9397-08002B2CF9AE}" pid="1870" name="Mendeley_Bookmark_s9aAQARMfW_4">
    <vt:lpwstr>cle": ""}, {"non-dropping-particle": "", "given": "Maritte J.", "parse-names": false, "suffix": "", "family": "O'Gallagher", "dropping-particle": ""}, {"non-dropping-particle": "", "given": "Zachary J.C.", "parse-names": false, "suffix": "", "family": "To</vt:lpwstr>
  </property>
  <property fmtid="{D5CDD505-2E9C-101B-9397-08002B2CF9AE}" pid="1871" name="Mendeley_Bookmark_s9aAQARMfW_5">
    <vt:lpwstr>bias", "dropping-particle": ""}, {"non-dropping-particle": "", "given": "Mako", "parse-names": false, "suffix": "", "family": "Gedi", "dropping-particle": ""}, {"non-dropping-particle": "", "given": "Kristine M.", "parse-names": false, "suffix": "", "fami</vt:lpwstr>
  </property>
  <property fmtid="{D5CDD505-2E9C-101B-9397-08002B2CF9AE}" pid="1872" name="Mendeley_Bookmark_s9aAQARMfW_6">
    <vt:lpwstr>ly": "Carey", "dropping-particle": ""}, {"non-dropping-particle": "", "given": "Vivek K.", "parse-names": false, "suffix": "", "family": "Unni", "dropping-particle": ""}, {"non-dropping-particle": "", "given": "Y. Albert", "parse-names": false, "suffix": </vt:lpwstr>
  </property>
  <property fmtid="{D5CDD505-2E9C-101B-9397-08002B2CF9AE}" pid="1873" name="Mendeley_Bookmark_s9aAQARMfW_7">
    <vt:lpwstr>"", "family": "Pan", "dropping-particle": ""}, {"non-dropping-particle": "", "given": "Margaret R.", "parse-names": false, "suffix": "", "family": "Metz", "dropping-particle": ""}, {"non-dropping-particle": "", "given": "Tamily A.", "parse-names": false, </vt:lpwstr>
  </property>
  <property fmtid="{D5CDD505-2E9C-101B-9397-08002B2CF9AE}" pid="1874" name="Mendeley_Bookmark_s9aAQARMfW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875" name="Mendeley_Bookmark_s9aAQARMfW_9">
    <vt:lpwstr> "10.1016/j.ydbio.2019.05.006", "volume": "453", "issue": "2", "container-title": "Developmental Biology"}, "id": "ITEM-1"}]}</vt:lpwstr>
  </property>
  <property fmtid="{D5CDD505-2E9C-101B-9397-08002B2CF9AE}" pid="1876" name="Mendeley_Bookmark_sJk1TCe8Pa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1877" name="Mendeley_Bookmark_sJk1TCe8Pa_2">
    <vt:lpwstr>ties": {"noteIndex": 0}, "citationItems": [{"uris": ["http://www.mendeley.com/documents/?uuid=68a89c3e-7ea8-394f-b1a9-a6f2011e6322"], "itemData": {"issued": {"date-parts": [["2019", "5"]]}, "page": "130-140", "id": "ITEM-1", "ISSN": "00121606", "author": </vt:lpwstr>
  </property>
  <property fmtid="{D5CDD505-2E9C-101B-9397-08002B2CF9AE}" pid="1878" name="Mendeley_Bookmark_sJk1TCe8Pa_3">
    <vt:lpwstr>[{"non-dropping-particle": "", "given": "Nicole L.", "parse-names": false, "suffix": "", "family": "Brockway", "dropping-particle": ""}, {"non-dropping-particle": "", "given": "Zoe T.", "parse-names": false, "suffix": "", "family": "Cook", "dropping-parti</vt:lpwstr>
  </property>
  <property fmtid="{D5CDD505-2E9C-101B-9397-08002B2CF9AE}" pid="1879" name="Mendeley_Bookmark_sJk1TCe8Pa_4">
    <vt:lpwstr>cle": ""}, {"non-dropping-particle": "", "given": "Maritte J.", "parse-names": false, "suffix": "", "family": "O'Gallagher", "dropping-particle": ""}, {"non-dropping-particle": "", "given": "Zachary J.C.", "parse-names": false, "suffix": "", "family": "To</vt:lpwstr>
  </property>
  <property fmtid="{D5CDD505-2E9C-101B-9397-08002B2CF9AE}" pid="1880" name="Mendeley_Bookmark_sJk1TCe8Pa_5">
    <vt:lpwstr>bias", "dropping-particle": ""}, {"non-dropping-particle": "", "given": "Mako", "parse-names": false, "suffix": "", "family": "Gedi", "dropping-particle": ""}, {"non-dropping-particle": "", "given": "Kristine M.", "parse-names": false, "suffix": "", "fami</vt:lpwstr>
  </property>
  <property fmtid="{D5CDD505-2E9C-101B-9397-08002B2CF9AE}" pid="1881" name="Mendeley_Bookmark_sJk1TCe8Pa_6">
    <vt:lpwstr>ly": "Carey", "dropping-particle": ""}, {"non-dropping-particle": "", "given": "Vivek K.", "parse-names": false, "suffix": "", "family": "Unni", "dropping-particle": ""}, {"non-dropping-particle": "", "given": "Y. Albert", "parse-names": false, "suffix": </vt:lpwstr>
  </property>
  <property fmtid="{D5CDD505-2E9C-101B-9397-08002B2CF9AE}" pid="1882" name="Mendeley_Bookmark_sJk1TCe8Pa_7">
    <vt:lpwstr>"", "family": "Pan", "dropping-particle": ""}, {"non-dropping-particle": "", "given": "Margaret R.", "parse-names": false, "suffix": "", "family": "Metz", "dropping-particle": ""}, {"non-dropping-particle": "", "given": "Tamily A.", "parse-names": false, </vt:lpwstr>
  </property>
  <property fmtid="{D5CDD505-2E9C-101B-9397-08002B2CF9AE}" pid="1883" name="Mendeley_Bookmark_sJk1TCe8Pa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1884" name="Mendeley_Bookmark_sJk1TCe8Pa_9">
    <vt:lpwstr> "10.1016/j.ydbio.2019.05.006", "volume": "453", "issue": "2", "container-title": "Developmental Biology"}, "id": "ITEM-1"}]}</vt:lpwstr>
  </property>
  <property fmtid="{D5CDD505-2E9C-101B-9397-08002B2CF9AE}" pid="1885" name="Mendeley_Bookmark_sdud9GYH9y_1">
    <vt:lpwstr>ADDIN CSL_CITATION {"schema": "https://github.com/citation-style-language/schema/raw/master/csl-citation.json", "mendeley": {"previouslyFormattedCitation": "&lt;sup&gt;50&lt;/sup&gt;", "plainTextFormattedCitation": "50", "formattedCitation": "&lt;sup&gt;50&lt;/sup&gt;"}, "proper</vt:lpwstr>
  </property>
  <property fmtid="{D5CDD505-2E9C-101B-9397-08002B2CF9AE}" pid="1886" name="Mendeley_Bookmark_sdud9GYH9y_2">
    <vt:lpwstr>ties": {"noteIndex": 0}, "citationItems": [{"uris": ["http://www.mendeley.com/documents/?uuid=c2dec203-ca01-3a0e-bc26-59b8e1b4b6de"], "itemData": {"issued": {"date-parts": [["2001", "4"]]}, "container-title": "Fisheries Science", "ISSN": "0919-9268", "iss</vt:lpwstr>
  </property>
  <property fmtid="{D5CDD505-2E9C-101B-9397-08002B2CF9AE}" pid="1887" name="Mendeley_Bookmark_sdud9GYH9y_3">
    <vt:lpwstr>ue": "2", "DOI": "10.1046/j.1444-2906.2001.00233.x", "volume": "67", "page": "333-340", "id": "ITEM-1", "author": [{"non-dropping-particle": "", "given": "Takeshi", "parse-names": false, "suffix": "", "family": "Yabu", "dropping-particle": ""}, {"non-drop</vt:lpwstr>
  </property>
  <property fmtid="{D5CDD505-2E9C-101B-9397-08002B2CF9AE}" pid="1888" name="Mendeley_Bookmark_sdud9GYH9y_4">
    <vt:lpwstr>ping-particle": "", "given": "Setsuko", "parse-names": false, "suffix": "", "family": "Todoriki", "dropping-particle": ""}, {"non-dropping-particle": "", "given": "Michiaki", "parse-names": false, "suffix": "", "family": "Yamashita", "dropping-particle": </vt:lpwstr>
  </property>
  <property fmtid="{D5CDD505-2E9C-101B-9397-08002B2CF9AE}" pid="1889" name="Mendeley_Bookmark_sdud9GYH9y_5">
    <vt:lpwstr>""}], "title": "Stress-induced apoptosis by heat shock, UV and gamma-ray irradiation in zebrafish embryos detected by increased caspase activity and whole-mount TUNEL staining", "publisher": "The Japanese Society of Fisheries Science", "type": "article-jo</vt:lpwstr>
  </property>
  <property fmtid="{D5CDD505-2E9C-101B-9397-08002B2CF9AE}" pid="1890" name="Mendeley_Bookmark_sdud9GYH9y_6">
    <vt:lpwstr>urnal"}, "id": "ITEM-1"}]}</vt:lpwstr>
  </property>
  <property fmtid="{D5CDD505-2E9C-101B-9397-08002B2CF9AE}" pid="1891" name="Mendeley_Bookmark_tTRba99ea8_1">
    <vt:lpwstr>ADDIN CSL_CITATION {"schema": "https://github.com/citation-style-language/schema/raw/master/csl-citation.json", "mendeley": {"previouslyFormattedCitation": "&lt;sup&gt;12&lt;/sup&gt;", "plainTextFormattedCitation": "12", "formattedCitation": "&lt;sup&gt;12&lt;/sup&gt;"}, "proper</vt:lpwstr>
  </property>
  <property fmtid="{D5CDD505-2E9C-101B-9397-08002B2CF9AE}" pid="1892" name="Mendeley_Bookmark_tTRba99ea8_10">
    <vt:lpwstr>", "parse-names": false, "suffix": "", "family": "Lu", "dropping-particle": ""}, {"non-dropping-particle": "", "given": "Robyn A.", "parse-names": false, "suffix": "", "family": "Bennis", "dropping-particle": ""}, {"non-dropping-particle": "", "given": "J</vt:lpwstr>
  </property>
  <property fmtid="{D5CDD505-2E9C-101B-9397-08002B2CF9AE}" pid="1893" name="Mendeley_Bookmark_tTRba99ea8_11">
    <vt:lpwstr>oshua R.", "parse-names": false, "suffix": "", "family": "Sanes", "dropping-particle": ""}, {"non-dropping-particle": "", "given": "Jeff W.", "parse-names": false, "suffix": "", "family": "Lichtman", "dropping-particle": ""}], "title": "Transgenic strateg</vt:lpwstr>
  </property>
  <property fmtid="{D5CDD505-2E9C-101B-9397-08002B2CF9AE}" pid="1894" name="Mendeley_Bookmark_tTRba99ea8_12">
    <vt:lpwstr>ies for combinatorial expression of fluorescent proteins in the nervous system", "DOI": "10.1038/nature06293", "PMID": "17972876", "issue": "7166"}, "id": "ITEM-1"}]}</vt:lpwstr>
  </property>
  <property fmtid="{D5CDD505-2E9C-101B-9397-08002B2CF9AE}" pid="1895" name="Mendeley_Bookmark_tTRba99ea8_2">
    <vt:lpwstr>ties": {"noteIndex": 0}, "citationItems": [{"uris": ["http://www.mendeley.com/documents/?uuid=b62fcd07-34b4-4e24-87e5-02277977ecf1"], "itemData": {"issued": {"date-parts": [["2007"]]}, "note": "original Brainbow paper", "container-title": "Nature", "ISSN"</vt:lpwstr>
  </property>
  <property fmtid="{D5CDD505-2E9C-101B-9397-08002B2CF9AE}" pid="1896" name="Mendeley_Bookmark_tTRba99ea8_3">
    <vt:lpwstr>: "0028-0836", "type": "article-journal", "ISBN": "1476-4687 (Electronic)\\n0028-0836 (Linking)", "volume": "450", "abstract": "Detailed analysis of neuronal network architecture requires the development of new methods. Here we present strategies to visua</vt:lpwstr>
  </property>
  <property fmtid="{D5CDD505-2E9C-101B-9397-08002B2CF9AE}" pid="1897" name="Mendeley_Bookmark_tTRba99ea8_4">
    <vt:lpwstr>lize synaptic circuits by genetically labelling neurons with multiple, distinct colours. In Brainbow transgenes, Cre/lox recombination is used to create a stochastic choice of expression between three or more fluorescent proteins (XFPs). Integration of ta</vt:lpwstr>
  </property>
  <property fmtid="{D5CDD505-2E9C-101B-9397-08002B2CF9AE}" pid="1898" name="Mendeley_Bookmark_tTRba99ea8_5">
    <vt:lpwstr>ndem Brainbow copies in transgenic mice yielded combinatorial XFP expression, and thus many colours, thereby providing a way to distinguish adjacent neurons and visualize other cellular interactions. As a demonstration, we reconstructed hundreds of neighb</vt:lpwstr>
  </property>
  <property fmtid="{D5CDD505-2E9C-101B-9397-08002B2CF9AE}" pid="1899" name="Mendeley_Bookmark_tTRba99ea8_6">
    <vt:lpwstr>ouring axons and multiple synaptic contacts in one small volume of a cerebellar lobe exhibiting approximately 90 colours. The expression in some lines also allowed us to map glial territories and follow glial cells and neurons over time in vivo. The abili</vt:lpwstr>
  </property>
  <property fmtid="{D5CDD505-2E9C-101B-9397-08002B2CF9AE}" pid="1900" name="Mendeley_Bookmark_tTRba99ea8_7">
    <vt:lpwstr>ty of the Brainbow system to label uniquely many individual cells within a population may facilitate the analysis of neuronal circuitry on a large scale.", "page": "56-62", "id": "ITEM-1", "author": [{"non-dropping-particle": "", "given": "Jean", "parse-n</vt:lpwstr>
  </property>
  <property fmtid="{D5CDD505-2E9C-101B-9397-08002B2CF9AE}" pid="1901" name="Mendeley_Bookmark_tTRba99ea8_8">
    <vt:lpwstr>ames": false, "suffix": "", "family": "Livet", "dropping-particle": ""}, {"non-dropping-particle": "", "given": "Tamily A.", "parse-names": false, "suffix": "", "family": "Weissman", "dropping-particle": ""}, {"non-dropping-particle": "", "given": "Hyuno"</vt:lpwstr>
  </property>
  <property fmtid="{D5CDD505-2E9C-101B-9397-08002B2CF9AE}" pid="1902" name="Mendeley_Bookmark_tTRba99ea8_9">
    <vt:lpwstr>, "parse-names": false, "suffix": "", "family": "Kang", "dropping-particle": ""}, {"non-dropping-particle": "", "given": "Ryan W.", "parse-names": false, "suffix": "", "family": "Draft", "dropping-particle": ""}, {"non-dropping-particle": "", "given": "Ju</vt:lpwstr>
  </property>
  <property fmtid="{D5CDD505-2E9C-101B-9397-08002B2CF9AE}" pid="1903" name="Mendeley_Bookmark_tVZmlbvDdS_1">
    <vt:lpwstr>ADDIN CSL_CITATION {"schema": "https://github.com/citation-style-language/schema/raw/master/csl-citation.json", "mendeley": {"previouslyFormattedCitation": "&lt;sup&gt;6&lt;/sup&gt;", "plainTextFormattedCitation": "6", "formattedCitation": "&lt;sup&gt;6&lt;/sup&gt;"}, "propertie</vt:lpwstr>
  </property>
  <property fmtid="{D5CDD505-2E9C-101B-9397-08002B2CF9AE}" pid="1904" name="Mendeley_Bookmark_tVZmlbvDdS_2">
    <vt:lpwstr>s": {"noteIndex": 0}, "citationItems": [{"uris": ["http://www.mendeley.com/documents/?uuid=98c5930b-6ba1-347e-b180-957d6b48b606"], "itemData": {"issued": {"date-parts": [["2013", "2", "21"]]}, "container-title": "Neural Development", "ISSN": "1749-8104", </vt:lpwstr>
  </property>
  <property fmtid="{D5CDD505-2E9C-101B-9397-08002B2CF9AE}" pid="1905" name="Mendeley_Bookmark_tVZmlbvDdS_3">
    <vt:lpwstr>"DOI": "10.1186/1749-8104-8-3", "volume": "8", "abstract": "Neurogenesis in the developing central nervous system consists of the induction and proliferation of neural progenitor cells and their subsequent differentiation into mature neurons. External as </vt:lpwstr>
  </property>
  <property fmtid="{D5CDD505-2E9C-101B-9397-08002B2CF9AE}" pid="1906" name="Mendeley_Bookmark_tVZmlbvDdS_4">
    <vt:lpwstr>well as internal cues orchestrate neurogenesis in a precise temporal and spatial way. In the last 20 years, the zebrafish has proven to be an excellent model organism to study neurogenesis in the embryo. Recently, this vertebrate has also become a model f</vt:lpwstr>
  </property>
  <property fmtid="{D5CDD505-2E9C-101B-9397-08002B2CF9AE}" pid="1907" name="Mendeley_Bookmark_tVZmlbvDdS_5">
    <vt:lpwstr>or the investigation of adult neurogenesis and neural regeneration. Here, we summarize the contributions of zebrafish in neural development and adult neurogenesis.", "page": "3", "id": "ITEM-1", "author": [{"non-dropping-particle": "", "given": "Rebecca",</vt:lpwstr>
  </property>
  <property fmtid="{D5CDD505-2E9C-101B-9397-08002B2CF9AE}" pid="1908" name="Mendeley_Bookmark_tVZmlbvDdS_6">
    <vt:lpwstr> "parse-names": false, "suffix": "", "family": "Schmidt", "dropping-particle": ""}, {"non-dropping-particle": "", "given": "Uwe", "parse-names": false, "suffix": "", "family": "Str\u00e4hle", "dropping-particle": ""}, {"non-dropping-particle": "", "given"</vt:lpwstr>
  </property>
  <property fmtid="{D5CDD505-2E9C-101B-9397-08002B2CF9AE}" pid="1909" name="Mendeley_Bookmark_tVZmlbvDdS_7">
    <vt:lpwstr>: "Steffen", "parse-names": false, "suffix": "", "family": "Scholpp", "dropping-particle": ""}], "title": "Neurogenesis in zebrafish \u2013 from embryo to adult", "publisher": "BioMed Central", "type": "article-journal"}, "id": "ITEM-1"}]}</vt:lpwstr>
  </property>
  <property fmtid="{D5CDD505-2E9C-101B-9397-08002B2CF9AE}" pid="1910" name="Mendeley_Bookmark_tc6KqT0Gvs_1">
    <vt:lpwstr>ADDIN CSL_CITATION {"schema": "https://github.com/citation-style-language/schema/raw/master/csl-citation.json", "mendeley": {"previouslyFormattedCitation": "&lt;sup&gt;41,42&lt;/sup&gt;", "plainTextFormattedCitation": "41,42", "formattedCitation": "&lt;sup&gt;41,42&lt;/sup&gt;"}</vt:lpwstr>
  </property>
  <property fmtid="{D5CDD505-2E9C-101B-9397-08002B2CF9AE}" pid="1911" name="Mendeley_Bookmark_tc6KqT0Gvs_2">
    <vt:lpwstr>, "properties": {"noteIndex": 0}, "citationItems": [{"uris": ["http://www.mendeley.com/documents/?uuid=41f90f17-740c-4bde-b175-6188e1b0b7b0"], "itemData": {"issued": {"date-parts": [["2017"]]}, "publisher-place": "Vienna, Austria", "type": "article", "id"</vt:lpwstr>
  </property>
  <property fmtid="{D5CDD505-2E9C-101B-9397-08002B2CF9AE}" pid="1912" name="Mendeley_Bookmark_tc6KqT0Gvs_3">
    <vt:lpwstr>: "ITEM-1", "author": [{"non-dropping-particle": "", "given": "R Core", "parse-names": false, "suffix": "", "family": "Team", "dropping-particle": ""}], "title": "R: A language and environment for statistical computing.", "publisher": "R Foundation for St</vt:lpwstr>
  </property>
  <property fmtid="{D5CDD505-2E9C-101B-9397-08002B2CF9AE}" pid="1913" name="Mendeley_Bookmark_tc6KqT0Gvs_4">
    <vt:lpwstr>atistical Computing"}, "id": "ITEM-1"}, {"uris": ["http://www.mendeley.com/documents/?uuid=b2c265db-c259-4743-9ac9-b316dcfae873"], "itemData": {"issued": {"date-parts": [["2017"]]}, "type": "article", "id": "ITEM-2", "author": [{"non-dropping-particle": "</vt:lpwstr>
  </property>
  <property fmtid="{D5CDD505-2E9C-101B-9397-08002B2CF9AE}" pid="1914" name="Mendeley_Bookmark_tc6KqT0Gvs_5">
    <vt:lpwstr>", "given": "Martin R.", "parse-names": false, "suffix": "", "family": "Smith", "dropping-particle": ""}], "title": "Ternary: an R package to generate ternary plots", "publisher": "Zenodo"}, "id": "ITEM-2"}]}</vt:lpwstr>
  </property>
  <property fmtid="{D5CDD505-2E9C-101B-9397-08002B2CF9AE}" pid="1915" name="Mendeley_Bookmark_tdWHjv3hap_1">
    <vt:lpwstr>ADDIN CSL_CITATION {"schema": "https://github.com/citation-style-language/schema/raw/master/csl-citation.json", "mendeley": {"previouslyFormattedCitation": "&lt;sup&gt;12&lt;/sup&gt;", "plainTextFormattedCitation": "12", "formattedCitation": "&lt;sup&gt;12&lt;/sup&gt;"}, "proper</vt:lpwstr>
  </property>
  <property fmtid="{D5CDD505-2E9C-101B-9397-08002B2CF9AE}" pid="1916" name="Mendeley_Bookmark_tdWHjv3hap_10">
    <vt:lpwstr>", "parse-names": false, "suffix": "", "family": "Lu", "dropping-particle": ""}, {"non-dropping-particle": "", "given": "Robyn A.", "parse-names": false, "suffix": "", "family": "Bennis", "dropping-particle": ""}, {"non-dropping-particle": "", "given": "J</vt:lpwstr>
  </property>
  <property fmtid="{D5CDD505-2E9C-101B-9397-08002B2CF9AE}" pid="1917" name="Mendeley_Bookmark_tdWHjv3hap_11">
    <vt:lpwstr>oshua R.", "parse-names": false, "suffix": "", "family": "Sanes", "dropping-particle": ""}, {"non-dropping-particle": "", "given": "Jeff W.", "parse-names": false, "suffix": "", "family": "Lichtman", "dropping-particle": ""}], "title": "Transgenic strateg</vt:lpwstr>
  </property>
  <property fmtid="{D5CDD505-2E9C-101B-9397-08002B2CF9AE}" pid="1918" name="Mendeley_Bookmark_tdWHjv3hap_12">
    <vt:lpwstr>ies for combinatorial expression of fluorescent proteins in the nervous system", "DOI": "10.1038/nature06293", "PMID": "17972876", "issue": "7166"}, "id": "ITEM-1"}]}</vt:lpwstr>
  </property>
  <property fmtid="{D5CDD505-2E9C-101B-9397-08002B2CF9AE}" pid="1919" name="Mendeley_Bookmark_tdWHjv3hap_2">
    <vt:lpwstr>ties": {"noteIndex": 0}, "citationItems": [{"uris": ["http://www.mendeley.com/documents/?uuid=b62fcd07-34b4-4e24-87e5-02277977ecf1"], "itemData": {"issued": {"date-parts": [["2007"]]}, "note": "original Brainbow paper", "container-title": "Nature", "ISSN"</vt:lpwstr>
  </property>
  <property fmtid="{D5CDD505-2E9C-101B-9397-08002B2CF9AE}" pid="1920" name="Mendeley_Bookmark_tdWHjv3hap_3">
    <vt:lpwstr>: "0028-0836", "type": "article-journal", "ISBN": "1476-4687 (Electronic)\\n0028-0836 (Linking)", "volume": "450", "abstract": "Detailed analysis of neuronal network architecture requires the development of new methods. Here we present strategies to visua</vt:lpwstr>
  </property>
  <property fmtid="{D5CDD505-2E9C-101B-9397-08002B2CF9AE}" pid="1921" name="Mendeley_Bookmark_tdWHjv3hap_4">
    <vt:lpwstr>lize synaptic circuits by genetically labelling neurons with multiple, distinct colours. In Brainbow transgenes, Cre/lox recombination is used to create a stochastic choice of expression between three or more fluorescent proteins (XFPs). Integration of ta</vt:lpwstr>
  </property>
  <property fmtid="{D5CDD505-2E9C-101B-9397-08002B2CF9AE}" pid="1922" name="Mendeley_Bookmark_tdWHjv3hap_5">
    <vt:lpwstr>ndem Brainbow copies in transgenic mice yielded combinatorial XFP expression, and thus many colours, thereby providing a way to distinguish adjacent neurons and visualize other cellular interactions. As a demonstration, we reconstructed hundreds of neighb</vt:lpwstr>
  </property>
  <property fmtid="{D5CDD505-2E9C-101B-9397-08002B2CF9AE}" pid="1923" name="Mendeley_Bookmark_tdWHjv3hap_6">
    <vt:lpwstr>ouring axons and multiple synaptic contacts in one small volume of a cerebellar lobe exhibiting approximately 90 colours. The expression in some lines also allowed us to map glial territories and follow glial cells and neurons over time in vivo. The abili</vt:lpwstr>
  </property>
  <property fmtid="{D5CDD505-2E9C-101B-9397-08002B2CF9AE}" pid="1924" name="Mendeley_Bookmark_tdWHjv3hap_7">
    <vt:lpwstr>ty of the Brainbow system to label uniquely many individual cells within a population may facilitate the analysis of neuronal circuitry on a large scale.", "page": "56-62", "id": "ITEM-1", "author": [{"non-dropping-particle": "", "given": "Jean", "parse-n</vt:lpwstr>
  </property>
  <property fmtid="{D5CDD505-2E9C-101B-9397-08002B2CF9AE}" pid="1925" name="Mendeley_Bookmark_tdWHjv3hap_8">
    <vt:lpwstr>ames": false, "suffix": "", "family": "Livet", "dropping-particle": ""}, {"non-dropping-particle": "", "given": "Tamily A.", "parse-names": false, "suffix": "", "family": "Weissman", "dropping-particle": ""}, {"non-dropping-particle": "", "given": "Hyuno"</vt:lpwstr>
  </property>
  <property fmtid="{D5CDD505-2E9C-101B-9397-08002B2CF9AE}" pid="1926" name="Mendeley_Bookmark_tdWHjv3hap_9">
    <vt:lpwstr>, "parse-names": false, "suffix": "", "family": "Kang", "dropping-particle": ""}, {"non-dropping-particle": "", "given": "Ryan W.", "parse-names": false, "suffix": "", "family": "Draft", "dropping-particle": ""}, {"non-dropping-particle": "", "given": "Ju</vt:lpwstr>
  </property>
  <property fmtid="{D5CDD505-2E9C-101B-9397-08002B2CF9AE}" pid="1927" name="Mendeley_Bookmark_u2vvozoWLq_1">
    <vt:lpwstr>ADDIN CSL_CITATION {"schema": "https://github.com/citation-style-language/schema/raw/master/csl-citation.json", "mendeley": {"previouslyFormattedCitation": "&lt;sup&gt;47&lt;/sup&gt;", "plainTextFormattedCitation": "47", "formattedCitation": "&lt;sup&gt;47&lt;/sup&gt;"}, "proper</vt:lpwstr>
  </property>
  <property fmtid="{D5CDD505-2E9C-101B-9397-08002B2CF9AE}" pid="1928" name="Mendeley_Bookmark_u2vvozoWLq_2">
    <vt:lpwstr>ties": {"noteIndex": 0}, "citationItems": [{"uris": ["http://www.mendeley.com/documents/?uuid=ae6a2754-6860-35d5-9cd4-1a7c2f110c60"], "itemData": {"issued": {"date-parts": [["2008", "8", "1"]]}, "container-title": "Development, Growth &amp; Differentiation", </vt:lpwstr>
  </property>
  <property fmtid="{D5CDD505-2E9C-101B-9397-08002B2CF9AE}" pid="1929" name="Mendeley_Bookmark_u2vvozoWLq_3">
    <vt:lpwstr>"ISSN": "00121592", "issue": "6", "DOI": "10.1111/j.1440-169X.2008.01038.x", "volume": "50", "page": "401-406", "id": "ITEM-1", "author": [{"non-dropping-particle": "", "given": "Wataru", "parse-names": false, "suffix": "", "family": "Shoji", "dropping-pa</vt:lpwstr>
  </property>
  <property fmtid="{D5CDD505-2E9C-101B-9397-08002B2CF9AE}" pid="1930" name="Mendeley_Bookmark_u2vvozoWLq_4">
    <vt:lpwstr>rticle": ""}, {"non-dropping-particle": "", "given": "Mika", "parse-names": false, "suffix": "", "family": "Sato-Maeda", "dropping-particle": ""}], "title": "Application of heat shock promoter in transgenic zebrafish", "publisher": "Blackwell Publishing A</vt:lpwstr>
  </property>
  <property fmtid="{D5CDD505-2E9C-101B-9397-08002B2CF9AE}" pid="1931" name="Mendeley_Bookmark_u2vvozoWLq_5">
    <vt:lpwstr>sia", "type": "article-journal"}, "id": "ITEM-1"}]}</vt:lpwstr>
  </property>
  <property fmtid="{D5CDD505-2E9C-101B-9397-08002B2CF9AE}" pid="1932" name="Mendeley_Bookmark_uQtPUFsHyN_1">
    <vt:lpwstr>ADDIN CSL_CITATION {"schema": "https://github.com/citation-style-language/schema/raw/master/csl-citation.json", "mendeley": {"previouslyFormattedCitation": "&lt;sup&gt;11,15,17\u201327&lt;/sup&gt;", "plainTextFormattedCitation": "11,15,17\u201327", "formattedCitation</vt:lpwstr>
  </property>
  <property fmtid="{D5CDD505-2E9C-101B-9397-08002B2CF9AE}" pid="1933" name="Mendeley_Bookmark_uQtPUFsHyN_10">
    <vt:lpwstr> color-based anatomical and lineage analyses in zebrafish.", "page": "2835-2846", "id": "ITEM-1", "author": [{"non-dropping-particle": "", "given": "Y Albert", "parse-names": false, "suffix": "", "family": "Pan", "dropping-particle": ""}, {"non-dropping-p</vt:lpwstr>
  </property>
  <property fmtid="{D5CDD505-2E9C-101B-9397-08002B2CF9AE}" pid="1934" name="Mendeley_Bookmark_uQtPUFsHyN_100">
    <vt:lpwstr>, {"non-dropping-particle": "", "given": "Boris", "parse-names": false, "suffix": "", "family": "Knerr", "dropping-particle": ""}, {"non-dropping-particle": "", "given": "Soojin", "parse-names": false, "suffix": "", "family": "Ryu", "dropping-particle": "</vt:lpwstr>
  </property>
  <property fmtid="{D5CDD505-2E9C-101B-9397-08002B2CF9AE}" pid="1935" name="Mendeley_Bookmark_uQtPUFsHyN_101">
    <vt:lpwstr>"}], "title": "Single-cell reconstruction of oxytocinergic neurons reveals separate hypophysiotropic and encephalotropic subtypes in larval zebrafish Brainbow-guided morphology of oxytocinergic cells", "DOI": "10.1523/ENEURO.0278-16.2016", "volume": "4", </vt:lpwstr>
  </property>
  <property fmtid="{D5CDD505-2E9C-101B-9397-08002B2CF9AE}" pid="1936" name="Mendeley_Bookmark_uQtPUFsHyN_102">
    <vt:lpwstr>"issue": "1", "container-title": "eNeuro"}, "id": "ITEM-10"}, {"uris": ["http://www.mendeley.com/documents/?uuid=2c73825c-49d2-3d52-b3aa-79a47c65bbd4"], "itemData": {"issued": {"date-parts": [["2018", "4", "12"]]}, "container-title": "Cell and Tissue Rese</vt:lpwstr>
  </property>
  <property fmtid="{D5CDD505-2E9C-101B-9397-08002B2CF9AE}" pid="1937" name="Mendeley_Bookmark_uQtPUFsHyN_103">
    <vt:lpwstr>arch", "ISSN": "0302-766X", "issue": "1", "DOI": "10.1007/s00441-018-2798-x", "volume": "372", "page": "41-50", "id": "ITEM-11", "author": [{"non-dropping-particle": "", "given": "Gokul", "parse-names": false, "suffix": "", "family": "Kesavan", "dropping-</vt:lpwstr>
  </property>
  <property fmtid="{D5CDD505-2E9C-101B-9397-08002B2CF9AE}" pid="1938" name="Mendeley_Bookmark_uQtPUFsHyN_104">
    <vt:lpwstr>particle": ""}, {"non-dropping-particle": "", "given": "Juliane", "parse-names": false, "suffix": "", "family": "Hammer", "dropping-particle": ""}, {"non-dropping-particle": "", "given": "Stefan", "parse-names": false, "suffix": "", "family": "Hans", "dro</vt:lpwstr>
  </property>
  <property fmtid="{D5CDD505-2E9C-101B-9397-08002B2CF9AE}" pid="1939" name="Mendeley_Bookmark_uQtPUFsHyN_105">
    <vt:lpwstr>pping-particle": ""}, {"non-dropping-particle": "", "given": "Michael", "parse-names": false, "suffix": "", "family": "Brand", "dropping-particle": ""}], "title": "Targeted knock-in of CreERT2 in zebrafish using CRISPR/Cas9", "publisher": "Springer Berlin</vt:lpwstr>
  </property>
  <property fmtid="{D5CDD505-2E9C-101B-9397-08002B2CF9AE}" pid="1940" name="Mendeley_Bookmark_uQtPUFsHyN_106">
    <vt:lpwstr> Heidelberg", "type": "article-journal"}, "id": "ITEM-11"}, {"uris": ["http://www.mendeley.com/documents/?uuid=6a88f3b3-7920-3c99-a48c-44da70e2faad"], "itemData": {"issued": {"date-parts": [["2019"]]}, "container-title": "Molecular Biology of the Cell", "</vt:lpwstr>
  </property>
  <property fmtid="{D5CDD505-2E9C-101B-9397-08002B2CF9AE}" pid="1941" name="Mendeley_Bookmark_uQtPUFsHyN_107">
    <vt:lpwstr>ISSN": "19394586", "type": "article-journal", "volume": "30", "abstract": "\u00a9 2019 Cook et al. Fluorescent proteins are a powerful experimental tool, allowing the visualization of gene expression and cellular behaviors in a variety of systems. Multico</vt:lpwstr>
  </property>
  <property fmtid="{D5CDD505-2E9C-101B-9397-08002B2CF9AE}" pid="1942" name="Mendeley_Bookmark_uQtPUFsHyN_108">
    <vt:lpwstr>lor combinations of fluorescent proteins, such as Brainbow, have expanded the range of possible research questions and are useful for distinguishing and tracking cells. The addition of a separately driven color, however, would allow researchers to report </vt:lpwstr>
  </property>
  <property fmtid="{D5CDD505-2E9C-101B-9397-08002B2CF9AE}" pid="1943" name="Mendeley_Bookmark_uQtPUFsHyN_109">
    <vt:lpwstr>expression of a manipulated gene within the multicolor context to investigate mechanistic effects. A far-red or near-infrared protein could be particularly suitable in this context, as these can be distinguished spectrally from Brainbow. We investigated f</vt:lpwstr>
  </property>
  <property fmtid="{D5CDD505-2E9C-101B-9397-08002B2CF9AE}" pid="1944" name="Mendeley_Bookmark_uQtPUFsHyN_11">
    <vt:lpwstr>article": "", "given": "Tom", "parse-names": false, "suffix": "", "family": "Freundlich", "dropping-particle": ""}, {"non-dropping-particle": "", "given": "Tamily a", "parse-names": false, "suffix": "", "family": "Weissman", "dropping-particle": ""}, {"no</vt:lpwstr>
  </property>
  <property fmtid="{D5CDD505-2E9C-101B-9397-08002B2CF9AE}" pid="1945" name="Mendeley_Bookmark_uQtPUFsHyN_110">
    <vt:lpwstr>ive far-red/near-infrared proteins in zebrafish: TagRFP657, mCardinal, miRFP670, iRFP670, and mIFP. Our results show that both mCardinal and iRFP670 are useful fluorescent proteins for zebrafish expression. We also introduce a new transgenic zebrafish lin</vt:lpwstr>
  </property>
  <property fmtid="{D5CDD505-2E9C-101B-9397-08002B2CF9AE}" pid="1946" name="Mendeley_Bookmark_uQtPUFsHyN_111">
    <vt:lpwstr>e that expresses Brainbow under the control of the neuroD promoter. We demonstrate that mCardinal can be used to track the expression of a manipulated bone morphogenetic protein receptor within the Brainbow context. The overlay of near-infrared fluorescen</vt:lpwstr>
  </property>
  <property fmtid="{D5CDD505-2E9C-101B-9397-08002B2CF9AE}" pid="1947" name="Mendeley_Bookmark_uQtPUFsHyN_112">
    <vt:lpwstr>ce onto a Brainbow background defines a clear strategy for future research questions that aim to manipulate or track the effects of specific genes within a population of cells that are delineated using multicolor approaches.", "page": "491-505", "id": "IT</vt:lpwstr>
  </property>
  <property fmtid="{D5CDD505-2E9C-101B-9397-08002B2CF9AE}" pid="1948" name="Mendeley_Bookmark_uQtPUFsHyN_113">
    <vt:lpwstr>EM-12", "author": [{"non-dropping-particle": "", "given": "Z.T.", "parse-names": false, "suffix": "", "family": "Cook", "dropping-particle": ""}, {"non-dropping-particle": "", "given": "N.L.", "parse-names": false, "suffix": "", "family": "Brockway", "dro</vt:lpwstr>
  </property>
  <property fmtid="{D5CDD505-2E9C-101B-9397-08002B2CF9AE}" pid="1949" name="Mendeley_Bookmark_uQtPUFsHyN_114">
    <vt:lpwstr>pping-particle": ""}, {"non-dropping-particle": "", "given": "Z.J.C.", "parse-names": false, "suffix": "", "family": "Tobias", "dropping-particle": ""}, {"non-dropping-particle": "", "given": "J.", "parse-names": false, "suffix": "", "family": "Pajarla", </vt:lpwstr>
  </property>
  <property fmtid="{D5CDD505-2E9C-101B-9397-08002B2CF9AE}" pid="1950" name="Mendeley_Bookmark_uQtPUFsHyN_115">
    <vt:lpwstr>"dropping-particle": ""}, {"non-dropping-particle": "", "given": "I.S.", "parse-names": false, "suffix": "", "family": "Boardman", "dropping-particle": ""}, {"non-dropping-particle": "", "given": "H.", "parse-names": false, "suffix": "", "family": "Ippoli</vt:lpwstr>
  </property>
  <property fmtid="{D5CDD505-2E9C-101B-9397-08002B2CF9AE}" pid="1951" name="Mendeley_Bookmark_uQtPUFsHyN_116">
    <vt:lpwstr>to", "dropping-particle": ""}, {"non-dropping-particle": "", "given": "S.N.", "parse-names": false, "suffix": "", "family": "Nkoula", "dropping-particle": ""}, {"non-dropping-particle": "", "given": "T.A.", "parse-names": false, "suffix": "", "family": "W</vt:lpwstr>
  </property>
  <property fmtid="{D5CDD505-2E9C-101B-9397-08002B2CF9AE}" pid="1952" name="Mendeley_Bookmark_uQtPUFsHyN_117">
    <vt:lpwstr>eissman", "dropping-particle": ""}], "title": "Combining near-infrared fluorescence with Brainbow to visualize expression of specific genes within a multicolor context", "DOI": "10.1091/mbc.E18-06-0340", "issue": "4"}, "id": "ITEM-12"}, {"uris": ["http://</vt:lpwstr>
  </property>
  <property fmtid="{D5CDD505-2E9C-101B-9397-08002B2CF9AE}" pid="1953" name="Mendeley_Bookmark_uQtPUFsHyN_118">
    <vt:lpwstr>www.mendeley.com/documents/?uuid=63910a8c-70b6-3227-8a7a-bf1d6086c854"], "itemData": {"issued": {"date-parts": [["2019"]]}, "page": "437-448", "id": "ITEM-13", "author": [{"non-dropping-particle": "", "given": "Mai", "parse-names": false, "suffix": "", "f</vt:lpwstr>
  </property>
  <property fmtid="{D5CDD505-2E9C-101B-9397-08002B2CF9AE}" pid="1954" name="Mendeley_Bookmark_uQtPUFsHyN_119">
    <vt:lpwstr>amily": "Kuwata", "dropping-particle": ""}, {"non-dropping-particle": "", "given": "Masataka", "parse-names": false, "suffix": "", "family": "Nikaido", "dropping-particle": ""}, {"non-dropping-particle": "", "given": "Kohei", "parse-names": false, "suffix</vt:lpwstr>
  </property>
  <property fmtid="{D5CDD505-2E9C-101B-9397-08002B2CF9AE}" pid="1955" name="Mendeley_Bookmark_uQtPUFsHyN_12">
    <vt:lpwstr>n-dropping-particle": "", "given": "David", "parse-names": false, "suffix": "", "family": "Schoppik", "dropping-particle": ""}, {"non-dropping-particle": "", "given": "X Cindy", "parse-names": false, "suffix": "", "family": "Wang", "dropping-particle": ""</vt:lpwstr>
  </property>
  <property fmtid="{D5CDD505-2E9C-101B-9397-08002B2CF9AE}" pid="1956" name="Mendeley_Bookmark_uQtPUFsHyN_120">
    <vt:lpwstr>": "", "family": "Hatta", "dropping-particle": ""}], "title": "Local heat-shock mediated multi-color labeling visualizing behaviors of enteric neural crest cells associated with division and neurogenesis in zebrafish gut", "type": "article-journal", "DOI"</vt:lpwstr>
  </property>
  <property fmtid="{D5CDD505-2E9C-101B-9397-08002B2CF9AE}" pid="1957" name="Mendeley_Bookmark_uQtPUFsHyN_121">
    <vt:lpwstr>: "10.1002/dvdy.36", "volume": "248", "abstract": "Background: The enteric nervous system (ENS) is derived from enteric neural crest cells (ENCCs) that migrate into the gut. The zebrafish larva is a good model to study ENCC development due to its simplici</vt:lpwstr>
  </property>
  <property fmtid="{D5CDD505-2E9C-101B-9397-08002B2CF9AE}" pid="1958" name="Mendeley_Bookmark_uQtPUFsHyN_122">
    <vt:lpwstr>ty and transparency. However, little is known how individual ENCCs divide and become neurons. Results: Here, by applying our new method of local heat-shock mediated Cre-recombination around the dorsal vagal area of zebrafish embryos we produced mul-ticolo</vt:lpwstr>
  </property>
  <property fmtid="{D5CDD505-2E9C-101B-9397-08002B2CF9AE}" pid="1959" name="Mendeley_Bookmark_uQtPUFsHyN_123">
    <vt:lpwstr>red clones of ENCCs, and performed in vivo time-lapse imaging from ca. 3.5 to 4 days post-fertilization after arrival of ENCCs in the gut. Individual ENCCs migrated in various directions and were highly intermingled. The cell divisions were not restricted</vt:lpwstr>
  </property>
  <property fmtid="{D5CDD505-2E9C-101B-9397-08002B2CF9AE}" pid="1960" name="Mendeley_Bookmark_uQtPUFsHyN_124">
    <vt:lpwstr> to a specific position in the gut. Antibody staining after imaging with anti-HuC/D and anti-Sox10 showed that an ENCC produced two neurons, or formed a neuron and an additional ENCC that further divided. At division, the daughter cells immediately separa</vt:lpwstr>
  </property>
  <property fmtid="{D5CDD505-2E9C-101B-9397-08002B2CF9AE}" pid="1961" name="Mendeley_Bookmark_uQtPUFsHyN_125">
    <vt:lpwstr>ted. Afterward, some made soma-soma contact with other ENCCs. Conclusions: We introduced a new method of visualizing individual ENCCs in the zebrafish gut, describing their behaviors associated with cell division, providing a foundation to study the mecha</vt:lpwstr>
  </property>
  <property fmtid="{D5CDD505-2E9C-101B-9397-08002B2CF9AE}" pid="1962" name="Mendeley_Bookmark_uQtPUFsHyN_126">
    <vt:lpwstr>nism of proliferation and neurogenesis in the ENS in vertebrates. K E Y W O R D S cre recombination, enteric nervous system, live imaging, neural differentiation, Zebrabow", "container-title": "Developmental Dynamics"}, "id": "ITEM-13"}]}</vt:lpwstr>
  </property>
  <property fmtid="{D5CDD505-2E9C-101B-9397-08002B2CF9AE}" pid="1963" name="Mendeley_Bookmark_uQtPUFsHyN_13">
    <vt:lpwstr>}, {"non-dropping-particle": "", "given": "Steve", "parse-names": false, "suffix": "", "family": "Zimmerman", "dropping-particle": ""}, {"non-dropping-particle": "", "given": "Brian", "parse-names": false, "suffix": "", "family": "Ciruna", "dropping-parti</vt:lpwstr>
  </property>
  <property fmtid="{D5CDD505-2E9C-101B-9397-08002B2CF9AE}" pid="1964" name="Mendeley_Bookmark_uQtPUFsHyN_14">
    <vt:lpwstr>cle": ""}, {"non-dropping-particle": "", "given": "Joshua R", "parse-names": false, "suffix": "", "family": "Sanes", "dropping-particle": ""}, {"non-dropping-particle": "", "given": "Jeff W", "parse-names": false, "suffix": "", "family": "Lichtman", "drop</vt:lpwstr>
  </property>
  <property fmtid="{D5CDD505-2E9C-101B-9397-08002B2CF9AE}" pid="1965" name="Mendeley_Bookmark_uQtPUFsHyN_15">
    <vt:lpwstr>ping-particle": ""}, {"non-dropping-particle": "", "given": "Alexander F", "parse-names": false, "suffix": "", "family": "Schier", "dropping-particle": ""}], "title": "Zebrabow: multispectral cell labeling for cell tracing and lineage analysis in zebrafis</vt:lpwstr>
  </property>
  <property fmtid="{D5CDD505-2E9C-101B-9397-08002B2CF9AE}" pid="1966" name="Mendeley_Bookmark_uQtPUFsHyN_16">
    <vt:lpwstr>h", "DOI": "10.1242/dev.094631", "PMID": "23757414", "issue": "13"}, "id": "ITEM-1"}, {"uris": ["http://www.mendeley.com/documents/?uuid=68a89c3e-7ea8-394f-b1a9-a6f2011e6322"], "itemData": {"issued": {"date-parts": [["2019", "5"]]}, "page": "130-140", "id</vt:lpwstr>
  </property>
  <property fmtid="{D5CDD505-2E9C-101B-9397-08002B2CF9AE}" pid="1967" name="Mendeley_Bookmark_uQtPUFsHyN_17">
    <vt:lpwstr>": "ITEM-2", "ISSN": "00121606", "author": [{"non-dropping-particle": "", "given": "Nicole L.", "parse-names": false, "suffix": "", "family": "Brockway", "dropping-particle": ""}, {"non-dropping-particle": "", "given": "Zoe T.", "parse-names": false, "suf</vt:lpwstr>
  </property>
  <property fmtid="{D5CDD505-2E9C-101B-9397-08002B2CF9AE}" pid="1968" name="Mendeley_Bookmark_uQtPUFsHyN_18">
    <vt:lpwstr>fix": "", "family": "Cook", "dropping-particle": ""}, {"non-dropping-particle": "", "given": "Maritte J.", "parse-names": false, "suffix": "", "family": "O'Gallagher", "dropping-particle": ""}, {"non-dropping-particle": "", "given": "Zachary J.C.", "parse</vt:lpwstr>
  </property>
  <property fmtid="{D5CDD505-2E9C-101B-9397-08002B2CF9AE}" pid="1969" name="Mendeley_Bookmark_uQtPUFsHyN_19">
    <vt:lpwstr>-names": false, "suffix": "", "family": "Tobias", "dropping-particle": ""}, {"non-dropping-particle": "", "given": "Mako", "parse-names": false, "suffix": "", "family": "Gedi", "dropping-particle": ""}, {"non-dropping-particle": "", "given": "Kristine M."</vt:lpwstr>
  </property>
  <property fmtid="{D5CDD505-2E9C-101B-9397-08002B2CF9AE}" pid="1970" name="Mendeley_Bookmark_uQtPUFsHyN_2">
    <vt:lpwstr>": "&lt;sup&gt;11,15,17\u201327&lt;/sup&gt;"}, "properties": {"noteIndex": 0}, "citationItems": [{"uris": ["http://www.mendeley.com/documents/?uuid=8a94c3da-6e81-4eec-aea5-02f7fdb83b99"], "itemData": {"issued": {"date-parts": [["2013"]]}, "container-title": "Developm</vt:lpwstr>
  </property>
  <property fmtid="{D5CDD505-2E9C-101B-9397-08002B2CF9AE}" pid="1971" name="Mendeley_Bookmark_uQtPUFsHyN_20">
    <vt:lpwstr>, "parse-names": false, "suffix": "", "family": "Carey", "dropping-particle": ""}, {"non-dropping-particle": "", "given": "Vivek K.", "parse-names": false, "suffix": "", "family": "Unni", "dropping-particle": ""}, {"non-dropping-particle": "", "given": "Y</vt:lpwstr>
  </property>
  <property fmtid="{D5CDD505-2E9C-101B-9397-08002B2CF9AE}" pid="1972" name="Mendeley_Bookmark_uQtPUFsHyN_21">
    <vt:lpwstr>. Albert", "parse-names": false, "suffix": "", "family": "Pan", "dropping-particle": ""}, {"non-dropping-particle": "", "given": "Margaret R.", "parse-names": false, "suffix": "", "family": "Metz", "dropping-particle": ""}, {"non-dropping-particle": "", "</vt:lpwstr>
  </property>
  <property fmtid="{D5CDD505-2E9C-101B-9397-08002B2CF9AE}" pid="1973" name="Mendeley_Bookmark_uQtPUFsHyN_22">
    <vt:lpwstr>given": "Tamily A.", "parse-names": false, "suffix": "", "family": "Weissman", "dropping-particle": ""}], "title": "Multicolor lineage tracing using in vivo time-lapse imaging reveals coordinated death of clonally related cells in the developing vertebrat</vt:lpwstr>
  </property>
  <property fmtid="{D5CDD505-2E9C-101B-9397-08002B2CF9AE}" pid="1974" name="Mendeley_Bookmark_uQtPUFsHyN_23">
    <vt:lpwstr>e brain", "type": "article-journal", "DOI": "10.1016/j.ydbio.2019.05.006", "volume": "453", "issue": "2", "container-title": "Developmental Biology"}, "id": "ITEM-2"}, {"uris": ["http://www.mendeley.com/documents/?uuid=38e42ab1-f43a-32b1-a394-1a5f4a2a79b9</vt:lpwstr>
  </property>
  <property fmtid="{D5CDD505-2E9C-101B-9397-08002B2CF9AE}" pid="1975" name="Mendeley_Bookmark_uQtPUFsHyN_24">
    <vt:lpwstr>"], "itemData": {"issued": {"date-parts": [["2011"]]}, "page": "1164-1169", "id": "ITEM-3", "author": [{"non-dropping-particle": "", "given": "Amina", "parse-names": false, "suffix": "", "family": "Kinkhabwala", "dropping-particle": ""}, {"non-dropping-pa</vt:lpwstr>
  </property>
  <property fmtid="{D5CDD505-2E9C-101B-9397-08002B2CF9AE}" pid="1976" name="Mendeley_Bookmark_uQtPUFsHyN_25">
    <vt:lpwstr>rticle": "", "given": "Michael", "parse-names": false, "suffix": "", "family": "Riley", "dropping-particle": ""}, {"non-dropping-particle": "", "given": "Minoru", "parse-names": false, "suffix": "", "family": "Koyama", "dropping-particle": ""}, {"non-drop</vt:lpwstr>
  </property>
  <property fmtid="{D5CDD505-2E9C-101B-9397-08002B2CF9AE}" pid="1977" name="Mendeley_Bookmark_uQtPUFsHyN_26">
    <vt:lpwstr>ping-particle": "", "given": "Joost", "parse-names": false, "suffix": "", "family": "Monen", "dropping-particle": ""}, {"non-dropping-particle": "", "given": "Chie", "parse-names": false, "suffix": "", "family": "Satou", "dropping-particle": ""}, {"non-dr</vt:lpwstr>
  </property>
  <property fmtid="{D5CDD505-2E9C-101B-9397-08002B2CF9AE}" pid="1978" name="Mendeley_Bookmark_uQtPUFsHyN_27">
    <vt:lpwstr>opping-particle": "", "given": "Yukiko", "parse-names": false, "suffix": "", "family": "Kimura", "dropping-particle": ""}, {"non-dropping-particle": "", "given": "Shin-ichi", "parse-names": false, "suffix": "", "family": "Higashijima", "dropping-particle"</vt:lpwstr>
  </property>
  <property fmtid="{D5CDD505-2E9C-101B-9397-08002B2CF9AE}" pid="1979" name="Mendeley_Bookmark_uQtPUFsHyN_28">
    <vt:lpwstr>: ""}, {"non-dropping-particle": "", "given": "Joseph", "parse-names": false, "suffix": "", "family": "Fetchoa", "dropping-particle": ""}], "issue": "3", "title": "A structural and functional ground plan for neurons in the hindbrain of zebrafish", "type":</vt:lpwstr>
  </property>
  <property fmtid="{D5CDD505-2E9C-101B-9397-08002B2CF9AE}" pid="1980" name="Mendeley_Bookmark_uQtPUFsHyN_29">
    <vt:lpwstr> "article-journal", "DOI": "10.1073/pnas.1012185108", "volume": "108", "abstract": "The vertebrate hindbrain contains various sensory-motor networks controlling movements of the eyes, jaw, head, and body. Here we show that stripes of neurons with shared n</vt:lpwstr>
  </property>
  <property fmtid="{D5CDD505-2E9C-101B-9397-08002B2CF9AE}" pid="1981" name="Mendeley_Bookmark_uQtPUFsHyN_3">
    <vt:lpwstr>ent", "ISSN": "1477-9129", "type": "article-journal", "ISBN": "1477-9129 (Electronic) 0950-1991 (Linking)", "volume": "140", "abstract": "Advances in imaging and cell-labeling techniques have greatly enhanced our understanding of developmental and neurobi</vt:lpwstr>
  </property>
  <property fmtid="{D5CDD505-2E9C-101B-9397-08002B2CF9AE}" pid="1982" name="Mendeley_Bookmark_uQtPUFsHyN_30">
    <vt:lpwstr>eurotransmit-ter phenotype that extend throughout the hindbrain of young zebrafish reflect a broad underlying structural and functional patterning. The neurotransmitter stripes contain cell types with shared gross morphologies and transcription factor mar</vt:lpwstr>
  </property>
  <property fmtid="{D5CDD505-2E9C-101B-9397-08002B2CF9AE}" pid="1983" name="Mendeley_Bookmark_uQtPUFsHyN_31">
    <vt:lpwstr>kers. Neurons within a stripe are stacked systematically by extent and location of axonal projections, input resistance, and age, and are recruited along the axis of the stripe during behavior. The implication of this pattern is that the many networks in </vt:lpwstr>
  </property>
  <property fmtid="{D5CDD505-2E9C-101B-9397-08002B2CF9AE}" pid="1984" name="Mendeley_Bookmark_uQtPUFsHyN_32">
    <vt:lpwstr>hindbrain are constructed from a series of neuronal components organized into stripes that are ordered from top to bottom according to a neuron's age, structural and functional properties, and behav-ioral roles. This simple organization probably forms a f</vt:lpwstr>
  </property>
  <property fmtid="{D5CDD505-2E9C-101B-9397-08002B2CF9AE}" pid="1985" name="Mendeley_Bookmark_uQtPUFsHyN_33">
    <vt:lpwstr>oundation for the construction of the networks underlying the many behaviors produced by the hindbrain. interneuron | locomotion | recruitment | topography T he hindbrain contains a diverse set of sensory-motor networks that control movements required for</vt:lpwstr>
  </property>
  <property fmtid="{D5CDD505-2E9C-101B-9397-08002B2CF9AE}" pid="1986" name="Mendeley_Bookmark_uQtPUFsHyN_34">
    <vt:lpwstr> vision, respiration, mas-tication, and locomotion in all vertebrates (1, 2). Most often these different networks are studied separately from one another, perhaps because the behaviors are distinct, and the regional differentiation of hindbrain suggests t</vt:lpwstr>
  </property>
  <property fmtid="{D5CDD505-2E9C-101B-9397-08002B2CF9AE}" pid="1987" name="Mendeley_Bookmark_uQtPUFsHyN_35">
    <vt:lpwstr>hat its several networks might have little in common. Thus, we have strong data for the hindbrain control of eye movements, respiration, and locomotion (3-10), but fewer unifying principles of structural and functional organization that apply across the d</vt:lpwstr>
  </property>
  <property fmtid="{D5CDD505-2E9C-101B-9397-08002B2CF9AE}" pid="1988" name="Mendeley_Bookmark_uQtPUFsHyN_36">
    <vt:lpwstr>ifferent networks. Structurally, the hindbrain is divided into segments, called rhombomeres, which differ in the expression of homeotic genes, in the morphological differentiation of neurons, and in their sensory inputs and motor outputs (2, 11). Though t</vt:lpwstr>
  </property>
  <property fmtid="{D5CDD505-2E9C-101B-9397-08002B2CF9AE}" pid="1989" name="Mendeley_Bookmark_uQtPUFsHyN_37">
    <vt:lpwstr>here are clear distinctions among rhombomeres, there are indications from previous developmental work using in situ staining for transcription factors and backfilling of hindbrain neurons that there may be structural patterns that cross rhombomere boundar</vt:lpwstr>
  </property>
  <property fmtid="{D5CDD505-2E9C-101B-9397-08002B2CF9AE}" pid="1990" name="Mendeley_Bookmark_uQtPUFsHyN_38">
    <vt:lpwstr>ies (12-16). Prior work has also revealed parallels in the development of hindbrain and spinal cord, with the hindbrain sharing features of the now-classic transcription factor code that directs development in spinal cord (17-22). Though these studies did</vt:lpwstr>
  </property>
  <property fmtid="{D5CDD505-2E9C-101B-9397-08002B2CF9AE}" pid="1991" name="Mendeley_Bookmark_uQtPUFsHyN_39">
    <vt:lpwstr> not explore function because t\u2026", "container-title": "PNAS"}, "id": "ITEM-3"}, {"uris": ["http://www.mendeley.com/documents/?uuid=b68bbb69-14c9-32b9-a321-4229ccf7f38d"], "itemData": {"issued": {"date-parts": [["2013", "4", "1"]]}, "container-title":</vt:lpwstr>
  </property>
  <property fmtid="{D5CDD505-2E9C-101B-9397-08002B2CF9AE}" pid="1992" name="Mendeley_Bookmark_uQtPUFsHyN_4">
    <vt:lpwstr>ological processes. Among vertebrates, zebrafish is uniquely suited for in vivo imaging owing to its small size and optical translucency. However, distinguishing and following cells over extended time periods remains difficult. Previous studies have demon</vt:lpwstr>
  </property>
  <property fmtid="{D5CDD505-2E9C-101B-9397-08002B2CF9AE}" pid="1993" name="Mendeley_Bookmark_uQtPUFsHyN_40">
    <vt:lpwstr> "Frontiers in Neural Circuits", "ISSN": "1662-5110", "DOI": "10.3389/fncir.2013.00053", "volume": "7", "abstract": "The cerebellum is a brain region responsible for motor coordination and for refining motor programs. While a great deal is known about the</vt:lpwstr>
  </property>
  <property fmtid="{D5CDD505-2E9C-101B-9397-08002B2CF9AE}" pid="1994" name="Mendeley_Bookmark_uQtPUFsHyN_41">
    <vt:lpwstr> structure and connectivity of the mammalian cerebellum, fundamental questions regarding its function in behaviour remain unanswered. Recently, the zebrafish has emerged as a useful model organism for cerebellar studies, owing in part to the similarity in</vt:lpwstr>
  </property>
  <property fmtid="{D5CDD505-2E9C-101B-9397-08002B2CF9AE}" pid="1995" name="Mendeley_Bookmark_uQtPUFsHyN_42">
    <vt:lpwstr> cerebellar circuits between zebrafish and mammals. While the cell types composing cerebellar cortical circuits are generally conserved, zebrafish lack deep cerebellar nuclei, and instead a bulk of cerebellar output comes from a single type of neuron: the</vt:lpwstr>
  </property>
  <property fmtid="{D5CDD505-2E9C-101B-9397-08002B2CF9AE}" pid="1996" name="Mendeley_Bookmark_uQtPUFsHyN_43">
    <vt:lpwstr> eurydendroid cell. To describe spatial patterns of cerebellar output in zebrafish, we have used genetic techniques to label and trace eurydendroid cells individually and en masse. We have found that cerebellar output targets the thalamus and optic tectum</vt:lpwstr>
  </property>
  <property fmtid="{D5CDD505-2E9C-101B-9397-08002B2CF9AE}" pid="1997" name="Mendeley_Bookmark_uQtPUFsHyN_44">
    <vt:lpwstr>, and have confirmed the presence of presynaptic terminals from eurydendroid cells in these structures using a synaptically targeted GFP. By observing individual eurydendroid cells, we have shown that different medial-lateral regions of the cerebellum hav</vt:lpwstr>
  </property>
  <property fmtid="{D5CDD505-2E9C-101B-9397-08002B2CF9AE}" pid="1998" name="Mendeley_Bookmark_uQtPUFsHyN_45">
    <vt:lpwstr>e eurydendroid cells projecting to different targets. Finally, we found topographic organisation in the connectivity between the cerebellum and the optic tectum, where more medial eurydendroid cells project to the rostral tectum while lateral cells projec</vt:lpwstr>
  </property>
  <property fmtid="{D5CDD505-2E9C-101B-9397-08002B2CF9AE}" pid="1999" name="Mendeley_Bookmark_uQtPUFsHyN_46">
    <vt:lpwstr>t to the caudal tectum. These findings indicate that there is spatial logic underpinning cerebellar output in zebrafish with likely implications for cerebellar function.", "page": "53", "id": "ITEM-4", "author": [{"non-dropping-particle": "", "given": "Lu</vt:lpwstr>
  </property>
  <property fmtid="{D5CDD505-2E9C-101B-9397-08002B2CF9AE}" pid="2000" name="Mendeley_Bookmark_uQtPUFsHyN_47">
    <vt:lpwstr>cy A.", "parse-names": false, "suffix": "", "family": "Heap", "dropping-particle": ""}, {"non-dropping-particle": "", "given": "Chi Ching", "parse-names": false, "suffix": "", "family": "Goh", "dropping-particle": ""}, {"non-dropping-particle": "", "given</vt:lpwstr>
  </property>
  <property fmtid="{D5CDD505-2E9C-101B-9397-08002B2CF9AE}" pid="2001" name="Mendeley_Bookmark_uQtPUFsHyN_48">
    <vt:lpwstr>": "Karin S.", "parse-names": false, "suffix": "", "family": "Kassahn", "dropping-particle": ""}, {"non-dropping-particle": "", "given": "Ethan K.", "parse-names": false, "suffix": "", "family": "Scott", "dropping-particle": ""}], "title": "Cerebellar Out</vt:lpwstr>
  </property>
  <property fmtid="{D5CDD505-2E9C-101B-9397-08002B2CF9AE}" pid="2002" name="Mendeley_Bookmark_uQtPUFsHyN_49">
    <vt:lpwstr>put in Zebrafish: An Analysis of Spatial Patterns and Topography in Eurydendroid Cell Projections", "publisher": "Frontiers", "type": "article-journal"}, "id": "ITEM-4"}, {"uris": ["http://www.mendeley.com/documents/?uuid=57c02b3c-76d7-306d-b49b-b5ed5ded0</vt:lpwstr>
  </property>
  <property fmtid="{D5CDD505-2E9C-101B-9397-08002B2CF9AE}" pid="2003" name="Mendeley_Bookmark_uQtPUFsHyN_5">
    <vt:lpwstr>strated that Cre recombinase-mediated recombination can lead to combinatorial expression of spectrally distinct fluorescent proteins (RFP, YFP and CFP) in neighboring cells, creating a 'Brainbow' of colors. The random combination of fluorescent proteins p</vt:lpwstr>
  </property>
  <property fmtid="{D5CDD505-2E9C-101B-9397-08002B2CF9AE}" pid="2004" name="Mendeley_Bookmark_uQtPUFsHyN_50">
    <vt:lpwstr>481"], "itemData": {"issued": {"date-parts": [["2013"]]}, "page": "5027-5039", "id": "ITEM-5", "author": [{"non-dropping-particle": "", "given": "Estuardo", "parse-names": false, "suffix": "", "family": "Robles", "dropping-particle": ""}, {"non-dropping-p</vt:lpwstr>
  </property>
  <property fmtid="{D5CDD505-2E9C-101B-9397-08002B2CF9AE}" pid="2005" name="Mendeley_Bookmark_uQtPUFsHyN_51">
    <vt:lpwstr>article": "", "given": "Alessandro", "parse-names": false, "suffix": "", "family": "Filosa", "dropping-particle": ""}, {"non-dropping-particle": "", "given": "Herwig", "parse-names": false, "suffix": "", "family": "Baier", "dropping-particle": ""}], "issu</vt:lpwstr>
  </property>
  <property fmtid="{D5CDD505-2E9C-101B-9397-08002B2CF9AE}" pid="2006" name="Mendeley_Bookmark_uQtPUFsHyN_52">
    <vt:lpwstr>e": "11", "title": "Precise Lamination of Retinal Axons Generates Multiple Parallel Input Pathways in the Tectum", "type": "article-journal", "DOI": "10.1523/JNEUROSCI.4990-12.2013", "volume": "33", "abstract": "The axons of retinal ganglion cells (RGCs) </vt:lpwstr>
  </property>
  <property fmtid="{D5CDD505-2E9C-101B-9397-08002B2CF9AE}" pid="2007" name="Mendeley_Bookmark_uQtPUFsHyN_53">
    <vt:lpwstr>form topographic connections in the optic tectum, recreating a two-dimensional map of the visual field in the midbrain. RGC axons are also targeted to specific positions along the laminar axis of the tectum. Understanding the sensory transformations perfo</vt:lpwstr>
  </property>
  <property fmtid="{D5CDD505-2E9C-101B-9397-08002B2CF9AE}" pid="2008" name="Mendeley_Bookmark_uQtPUFsHyN_54">
    <vt:lpwstr>rmed by the tectum requires identification of the rules that control the formation of synaptic laminae by RGC axons. However, there is little information regarding the spatial relationships between multiple axons as they establish laminar and retinotopic </vt:lpwstr>
  </property>
  <property fmtid="{D5CDD505-2E9C-101B-9397-08002B2CF9AE}" pid="2009" name="Mendeley_Bookmark_uQtPUFsHyN_55">
    <vt:lpwstr>arborization fields within the same region of neuropil. Moreover, the contribution of RGC axon lamination to the processing of visual information is unknown. We used Brainbow genetic labeling to visualize groups of individually identifiable axons during t</vt:lpwstr>
  </property>
  <property fmtid="{D5CDD505-2E9C-101B-9397-08002B2CF9AE}" pid="2010" name="Mendeley_Bookmark_uQtPUFsHyN_56">
    <vt:lpwstr>he assembly of a precise laminar map in the larval zebrafish tectum. Live imaging of multiple RGCs revealed that axons target specific sublaminar positions during initial innervation and maintain their relative laminar positions throughout early larval de</vt:lpwstr>
  </property>
  <property fmtid="{D5CDD505-2E9C-101B-9397-08002B2CF9AE}" pid="2011" name="Mendeley_Bookmark_uQtPUFsHyN_57">
    <vt:lpwstr>velopment, ruling out a model for lamina selection based on iterative refinements. During this period of laminar stability, RGC arbors undergo structural rearrangements that shift their relative retinotopic positions. Analysis of cell-type-specific lamina</vt:lpwstr>
  </property>
  <property fmtid="{D5CDD505-2E9C-101B-9397-08002B2CF9AE}" pid="2012" name="Mendeley_Bookmark_uQtPUFsHyN_58">
    <vt:lpwstr>tion patterns revealed that distinct combinations of RGCs converge to form each sublamina, and this input heterogeneity correlates with different functional responses to visual stimuli. These findings suggest that lamina-specific sorting of retinal inputs</vt:lpwstr>
  </property>
  <property fmtid="{D5CDD505-2E9C-101B-9397-08002B2CF9AE}" pid="2013" name="Mendeley_Bookmark_uQtPUFsHyN_59">
    <vt:lpwstr> provides an anatomical blueprint for the integration of visual features in the tectum.", "container-title": "The Journal of Neuroscience"}, "id": "ITEM-5"}, {"uris": ["http://www.mendeley.com/documents/?uuid=6ab5c0aa-fba0-4bc0-a7f5-476c6d9c6124"], "itemD</vt:lpwstr>
  </property>
  <property fmtid="{D5CDD505-2E9C-101B-9397-08002B2CF9AE}" pid="2014" name="Mendeley_Bookmark_uQtPUFsHyN_6">
    <vt:lpwstr>rovides a way to distinguish adjacent cells, visualize cellular interactions and perform lineage analyses. Here, we describe Zebrabow (Zebrafish Brainbow) tools for in vivo multicolor imaging in zebrafish. First, we show that the broadly expressed ubi:Zeb</vt:lpwstr>
  </property>
  <property fmtid="{D5CDD505-2E9C-101B-9397-08002B2CF9AE}" pid="2015" name="Mendeley_Bookmark_uQtPUFsHyN_60">
    <vt:lpwstr>ata": {"issued": {"date-parts": [["2014"]]}, "container-title": "Developmental Cell", "ISSN": "18781551", "type": "article-journal", "ISBN": "1878-1551 (Electronic)\r1534-5807 (Linking)", "volume": "30", "abstract": "Little is known on the embryonic origi</vt:lpwstr>
  </property>
  <property fmtid="{D5CDD505-2E9C-101B-9397-08002B2CF9AE}" pid="2016" name="Mendeley_Bookmark_uQtPUFsHyN_61">
    <vt:lpwstr>n and related heterogeneity of adult neural stem cells (aNSCs). We use conditional genetic tracing, activated in a global or mosaic fashion by cell type-specific promoters or focal laser uncaging, coupled with gene expression analyses and Notch invalidati</vt:lpwstr>
  </property>
  <property fmtid="{D5CDD505-2E9C-101B-9397-08002B2CF9AE}" pid="2017" name="Mendeley_Bookmark_uQtPUFsHyN_62">
    <vt:lpwstr>ons, to address this issue in the zebrafish adult telencephalon. We report that the germinal zone of the adult pallium originates from two distinct subtypes of embryonic progenitors and integrates two modes of aNSC formation. Dorsomedial aNSCs derive from</vt:lpwstr>
  </property>
  <property fmtid="{D5CDD505-2E9C-101B-9397-08002B2CF9AE}" pid="2018" name="Mendeley_Bookmark_uQtPUFsHyN_63">
    <vt:lpwstr> the amplification of actively neurogenic radial glia of the embryonic telencephalon. On the contrary, the lateral aNSC population is formed by stepwise addition at the pallial edge from a discrete neuroepithelial progenitor pool of the posterior telencep</vt:lpwstr>
  </property>
  <property fmtid="{D5CDD505-2E9C-101B-9397-08002B2CF9AE}" pid="2019" name="Mendeley_Bookmark_uQtPUFsHyN_64">
    <vt:lpwstr>halic roof, activated at postembryonic stages and persisting lifelong. This dual origin of the pallial germinal zone allows the temporally organized building of pallial territories as a patchwork of juxtaposed compartments. \u00a9 2014 Elsevier Inc.", "pa</vt:lpwstr>
  </property>
  <property fmtid="{D5CDD505-2E9C-101B-9397-08002B2CF9AE}" pid="2020" name="Mendeley_Bookmark_uQtPUFsHyN_65">
    <vt:lpwstr>ge": "123-136", "id": "ITEM-6", "author": [{"non-dropping-particle": "", "given": "Lara", "parse-names": false, "suffix": "", "family": "Dirian", "dropping-particle": ""}, {"non-dropping-particle": "", "given": "Sonya", "parse-names": false, "suffix": "",</vt:lpwstr>
  </property>
  <property fmtid="{D5CDD505-2E9C-101B-9397-08002B2CF9AE}" pid="2021" name="Mendeley_Bookmark_uQtPUFsHyN_66">
    <vt:lpwstr> "family": "Galant", "dropping-particle": ""}, {"non-dropping-particle": "", "given": "Marion", "parse-names": false, "suffix": "", "family": "Coolen", "dropping-particle": ""}, {"non-dropping-particle": "", "given": "Wenbiao", "parse-names": false, "suff</vt:lpwstr>
  </property>
  <property fmtid="{D5CDD505-2E9C-101B-9397-08002B2CF9AE}" pid="2022" name="Mendeley_Bookmark_uQtPUFsHyN_67">
    <vt:lpwstr>ix": "", "family": "Chen", "dropping-particle": ""}, {"non-dropping-particle": "", "given": "S\u00e9bastien", "parse-names": false, "suffix": "", "family": "Bedu", "dropping-particle": ""}, {"non-dropping-particle": "", "given": "Corinne", "parse-names": </vt:lpwstr>
  </property>
  <property fmtid="{D5CDD505-2E9C-101B-9397-08002B2CF9AE}" pid="2023" name="Mendeley_Bookmark_uQtPUFsHyN_68">
    <vt:lpwstr>false, "suffix": "", "family": "Houart", "dropping-particle": ""}, {"non-dropping-particle": "", "given": "Laure", "parse-names": false, "suffix": "", "family": "Bally-Cuif", "dropping-particle": ""}, {"non-dropping-particle": "", "given": "Isabelle", "pa</vt:lpwstr>
  </property>
  <property fmtid="{D5CDD505-2E9C-101B-9397-08002B2CF9AE}" pid="2024" name="Mendeley_Bookmark_uQtPUFsHyN_69">
    <vt:lpwstr>rse-names": false, "suffix": "", "family": "Foucher", "dropping-particle": ""}], "title": "Spatial Regionalization and Heterochrony in the Formation of Adult Pallial Neural Stem Cells", "DOI": "10.1016/j.devcel.2014.05.012", "PMID": "25017692", "issue": "</vt:lpwstr>
  </property>
  <property fmtid="{D5CDD505-2E9C-101B-9397-08002B2CF9AE}" pid="2025" name="Mendeley_Bookmark_uQtPUFsHyN_7">
    <vt:lpwstr>rabow line provides diverse color profiles that can be optimized by modulating Cre activity. Second, we find that colors are inherited equally among daughter cells and remain stable throughout embryonic and larval stages. Third, we show that UAS:Zebrabow </vt:lpwstr>
  </property>
  <property fmtid="{D5CDD505-2E9C-101B-9397-08002B2CF9AE}" pid="2026" name="Mendeley_Bookmark_uQtPUFsHyN_70">
    <vt:lpwstr>2"}, "id": "ITEM-6"}, {"uris": ["http://www.mendeley.com/documents/?uuid=652e1867-7f08-39dd-ad1f-d598f81c783b"], "itemData": {"issued": {"date-parts": [["2016"]]}, "container-title": "The Journal of Neuroscience", "type": "article-journal", "ISBN": "25791</vt:lpwstr>
  </property>
  <property fmtid="{D5CDD505-2E9C-101B-9397-08002B2CF9AE}" pid="2027" name="Mendeley_Bookmark_uQtPUFsHyN_71">
    <vt:lpwstr>5.2016", "volume": "36", "abstract": "The hypothalamus plays an important role in regulating sleep, but few hypothalamic sleep-promoting signaling pathways have been identified. Here we demonstrate a role for the neuropeptide QRFP (also known as P518 and </vt:lpwstr>
  </property>
  <property fmtid="{D5CDD505-2E9C-101B-9397-08002B2CF9AE}" pid="2028" name="Mendeley_Bookmark_uQtPUFsHyN_72">
    <vt:lpwstr>26RFa) and its receptors in regulating sleep in zebrafish, a diurnal vertebrate. We show that QRFP is expressed in 10 hypothalamic neurons in zebrafish larvae, which project to the hypothalamus, hindbrain, and spinal cord, including regions that express t</vt:lpwstr>
  </property>
  <property fmtid="{D5CDD505-2E9C-101B-9397-08002B2CF9AE}" pid="2029" name="Mendeley_Bookmark_uQtPUFsHyN_73">
    <vt:lpwstr>he two zebrafish QRFP receptor paralogs. We find that the overexpression of QRFP inhibits locomotor activity during the day, whereas mutation of qrfp or its receptors results in increased locomotor activity and decreased sleep during the day. Despite the </vt:lpwstr>
  </property>
  <property fmtid="{D5CDD505-2E9C-101B-9397-08002B2CF9AE}" pid="2030" name="Mendeley_Bookmark_uQtPUFsHyN_74">
    <vt:lpwstr>restriction of these phenotypes to the day, the circadian clock does not regulate qrfp expression, and entrained circadian rhythms are not required for QRFP-induced rest. Instead, we find that QRFP overex-pression decreases locomotor activity largely in a</vt:lpwstr>
  </property>
  <property fmtid="{D5CDD505-2E9C-101B-9397-08002B2CF9AE}" pid="2031" name="Mendeley_Bookmark_uQtPUFsHyN_75">
    <vt:lpwstr> light-specific manner. Our results suggest that QRFP signaling plays an important role in promoting sleep and may underlie some aspects of hypothalamic sleep control.", "page": "1823-1840", "id": "ITEM-7", "author": [{"non-dropping-particle": "", "given"</vt:lpwstr>
  </property>
  <property fmtid="{D5CDD505-2E9C-101B-9397-08002B2CF9AE}" pid="2032" name="Mendeley_Bookmark_uQtPUFsHyN_76">
    <vt:lpwstr>: "X Audrey", "parse-names": false, "suffix": "", "family": "Chen", "dropping-particle": ""}, {"non-dropping-particle": "", "given": "Cindy N", "parse-names": false, "suffix": "", "family": "Chiu", "dropping-particle": ""}, {"non-dropping-particle": "", "</vt:lpwstr>
  </property>
  <property fmtid="{D5CDD505-2E9C-101B-9397-08002B2CF9AE}" pid="2033" name="Mendeley_Bookmark_uQtPUFsHyN_77">
    <vt:lpwstr>given": "Eric A", "parse-names": false, "suffix": "", "family": "Mosser", "dropping-particle": ""}, {"non-dropping-particle": "", "given": "Sohini", "parse-names": false, "suffix": "", "family": "Kahn", "dropping-particle": ""}, {"non-dropping-particle": </vt:lpwstr>
  </property>
  <property fmtid="{D5CDD505-2E9C-101B-9397-08002B2CF9AE}" pid="2034" name="Mendeley_Bookmark_uQtPUFsHyN_78">
    <vt:lpwstr>"", "given": "Rory", "parse-names": false, "suffix": "", "family": "Spence", "dropping-particle": ""}, {"non-dropping-particle": "", "given": "David A", "parse-names": false, "suffix": "", "family": "Prober", "dropping-particle": ""}], "title": "Behaviora</vt:lpwstr>
  </property>
  <property fmtid="{D5CDD505-2E9C-101B-9397-08002B2CF9AE}" pid="2035" name="Mendeley_Bookmark_uQtPUFsHyN_79">
    <vt:lpwstr>l/Cognitive QRFP and Its Receptors Regulate Locomotor Activity and Sleep in Zebrafish", "DOI": "10.1523/JNEUROSCI.2579-15.2016", "issue": "6"}, "id": "ITEM-7"}, {"uris": ["http://www.mendeley.com/documents/?uuid=02afef29-8f65-3e2d-8155-e1c623cfc959"], "it</vt:lpwstr>
  </property>
  <property fmtid="{D5CDD505-2E9C-101B-9397-08002B2CF9AE}" pid="2036" name="Mendeley_Bookmark_uQtPUFsHyN_8">
    <vt:lpwstr>lines can be used in combination with Gal4 to generate broad or tissue-specific expression patterns and facilitate tracing of axonal processes. Fourth, we demonstrate that Zebrabow can be used for long-term lineage analysis. Using the cornea as a model sy</vt:lpwstr>
  </property>
  <property fmtid="{D5CDD505-2E9C-101B-9397-08002B2CF9AE}" pid="2037" name="Mendeley_Bookmark_uQtPUFsHyN_80">
    <vt:lpwstr>emData": {"issued": {"date-parts": [["2017"]]}, "page": "41-49", "id": "ITEM-8", "title": "CRISPR/Cas9-Mediated Knockin and Knockout in Zebrafish", "author": [{"non-dropping-particle": "", "given": "Shahad", "parse-names": false, "suffix": "", "family": "</vt:lpwstr>
  </property>
  <property fmtid="{D5CDD505-2E9C-101B-9397-08002B2CF9AE}" pid="2038" name="Mendeley_Bookmark_uQtPUFsHyN_81">
    <vt:lpwstr>Albadri", "dropping-particle": ""}, {"non-dropping-particle": "De", "given": "Flavia", "parse-names": false, "suffix": "", "family": "Santis", "dropping-particle": ""}, {"non-dropping-particle": "Di", "given": "Vincenzo", "parse-names": false, "suffix": "</vt:lpwstr>
  </property>
  <property fmtid="{D5CDD505-2E9C-101B-9397-08002B2CF9AE}" pid="2039" name="Mendeley_Bookmark_uQtPUFsHyN_82">
    <vt:lpwstr>", "family": "Donato", "dropping-particle": ""}, {"non-dropping-particle": "Del", "given": "Filippo", "parse-names": false, "suffix": "", "family": "Bene", "dropping-particle": ""}], "publisher": "Springer, Cham", "DOI": "10.1007/978-3-319-60192-2_4", "ty</vt:lpwstr>
  </property>
  <property fmtid="{D5CDD505-2E9C-101B-9397-08002B2CF9AE}" pid="2040" name="Mendeley_Bookmark_uQtPUFsHyN_83">
    <vt:lpwstr>pe": "chapter", "container-title": "Genome Editing in Neurosciences"}, "id": "ITEM-8"}, {"uris": ["http://www.mendeley.com/documents/?uuid=77e5c4a7-bc4d-3000-a2df-1c1c6d165940"], "itemData": {"issued": {"date-parts": [["2017", "11", "6"]]}, "container-tit</vt:lpwstr>
  </property>
  <property fmtid="{D5CDD505-2E9C-101B-9397-08002B2CF9AE}" pid="2041" name="Mendeley_Bookmark_uQtPUFsHyN_84">
    <vt:lpwstr>le": "Current Biology", "ISSN": "0960-9822", "DOI": "10.1016/J.CUB.2017.09.052", "volume": "27", "abstract": "Spatiotemporal variations of neurogenesis are thought to account for the evolution of brain shape. In the dorsal telencephalon (pallium) of verte</vt:lpwstr>
  </property>
  <property fmtid="{D5CDD505-2E9C-101B-9397-08002B2CF9AE}" pid="2042" name="Mendeley_Bookmark_uQtPUFsHyN_85">
    <vt:lpwstr>brates, it remains unresolved which ancestral neurogenesis mode prefigures the highly divergent cytoarchitectures that are seen in extant species. To gain insight into this question, we developed genetic tools to generate here the first 4-dimensional (3D </vt:lpwstr>
  </property>
  <property fmtid="{D5CDD505-2E9C-101B-9397-08002B2CF9AE}" pid="2043" name="Mendeley_Bookmark_uQtPUFsHyN_86">
    <vt:lpwstr>+ birthdating time) map of pallium construction in the adult teleost zebrafish. Using a Tet-On-based genetic birthdating strategy, we identify a \u201csequential stacking\u201d construction mode where neurons derived from the zebrafish pallial germinal zo</vt:lpwstr>
  </property>
  <property fmtid="{D5CDD505-2E9C-101B-9397-08002B2CF9AE}" pid="2044" name="Mendeley_Bookmark_uQtPUFsHyN_87">
    <vt:lpwstr>ne arrange in outside-in, age-related layers from a central core generated during embryogenesis. We obtained no evidence for overt radial or tangential neuronal migrations. Cre-lox-mediated tracing, which included following Brainbow clones, further demons</vt:lpwstr>
  </property>
  <property fmtid="{D5CDD505-2E9C-101B-9397-08002B2CF9AE}" pid="2045" name="Mendeley_Bookmark_uQtPUFsHyN_88">
    <vt:lpwstr>trates that this process is sustained by the persistent neurogenic activity of individual pallial neural stem cells (NSCs) from embryo to adult. Together, these data demonstrate that the spatiotemporal control of NSC activity is an important driver of the</vt:lpwstr>
  </property>
  <property fmtid="{D5CDD505-2E9C-101B-9397-08002B2CF9AE}" pid="2046" name="Mendeley_Bookmark_uQtPUFsHyN_89">
    <vt:lpwstr> macroarchitecture of the zebrafish adult pallium. This simple mode of pallium construction shares distinct traits with pallial genesis in mammals and non-mammalian amniotes such as birds or reptiles, suggesting that it may exemplify the basal layout from</vt:lpwstr>
  </property>
  <property fmtid="{D5CDD505-2E9C-101B-9397-08002B2CF9AE}" pid="2047" name="Mendeley_Bookmark_uQtPUFsHyN_9">
    <vt:lpwstr>stem, we provide evidence that embryonic corneal epithelial clones are replaced by large, wedge-shaped clones formed by centripetal expansion of cells from the peripheral cornea. The Zebrabow tool set presented here provides a resource for next-generation</vt:lpwstr>
  </property>
  <property fmtid="{D5CDD505-2E9C-101B-9397-08002B2CF9AE}" pid="2048" name="Mendeley_Bookmark_uQtPUFsHyN_90">
    <vt:lpwstr> which vertebrate pallial architectures were elaborated.", "page": "3288-3301", "id": "ITEM-9", "author": [{"non-dropping-particle": "", "given": "Giacomo", "parse-names": false, "suffix": "", "family": "Furlan", "dropping-particle": ""}, {"non-dropping-p</vt:lpwstr>
  </property>
  <property fmtid="{D5CDD505-2E9C-101B-9397-08002B2CF9AE}" pid="2049" name="Mendeley_Bookmark_uQtPUFsHyN_91">
    <vt:lpwstr>article": "", "given": "Valentina", "parse-names": false, "suffix": "", "family": "Cuccioli", "dropping-particle": ""}, {"non-dropping-particle": "", "given": "Nelly", "parse-names": false, "suffix": "", "family": "Vuillemin", "dropping-particle": ""}, {"</vt:lpwstr>
  </property>
  <property fmtid="{D5CDD505-2E9C-101B-9397-08002B2CF9AE}" pid="2050" name="Mendeley_Bookmark_uQtPUFsHyN_92">
    <vt:lpwstr>non-dropping-particle": "", "given": "Lara", "parse-names": false, "suffix": "", "family": "Dirian", "dropping-particle": ""}, {"non-dropping-particle": "", "given": "Anna Janue", "parse-names": false, "suffix": "", "family": "Muntasell", "dropping-partic</vt:lpwstr>
  </property>
  <property fmtid="{D5CDD505-2E9C-101B-9397-08002B2CF9AE}" pid="2051" name="Mendeley_Bookmark_uQtPUFsHyN_93">
    <vt:lpwstr>le": ""}, {"non-dropping-particle": "", "given": "Marion", "parse-names": false, "suffix": "", "family": "Coolen", "dropping-particle": ""}, {"non-dropping-particle": "", "given": "Nicolas", "parse-names": false, "suffix": "", "family": "Dray", "dropping-</vt:lpwstr>
  </property>
  <property fmtid="{D5CDD505-2E9C-101B-9397-08002B2CF9AE}" pid="2052" name="Mendeley_Bookmark_uQtPUFsHyN_94">
    <vt:lpwstr>particle": ""}, {"non-dropping-particle": "", "given": "S\u00e9bastien", "parse-names": false, "suffix": "", "family": "Bedu", "dropping-particle": ""}, {"non-dropping-particle": "", "given": "Corinne", "parse-names": false, "suffix": "", "family": "Houar</vt:lpwstr>
  </property>
  <property fmtid="{D5CDD505-2E9C-101B-9397-08002B2CF9AE}" pid="2053" name="Mendeley_Bookmark_uQtPUFsHyN_95">
    <vt:lpwstr>t", "dropping-particle": ""}, {"non-dropping-particle": "", "given": "Emmanuel", "parse-names": false, "suffix": "", "family": "Beaurepaire", "dropping-particle": ""}, {"non-dropping-particle": "", "given": "Isabelle", "parse-names": false, "suffix": "", </vt:lpwstr>
  </property>
  <property fmtid="{D5CDD505-2E9C-101B-9397-08002B2CF9AE}" pid="2054" name="Mendeley_Bookmark_uQtPUFsHyN_96">
    <vt:lpwstr>"family": "Foucher", "dropping-particle": ""}, {"non-dropping-particle": "", "given": "Laure", "parse-names": false, "suffix": "", "family": "Bally-Cuif", "dropping-particle": ""}], "title": "Life-Long Neurogenic Activity of Individual Neural Stem Cells a</vt:lpwstr>
  </property>
  <property fmtid="{D5CDD505-2E9C-101B-9397-08002B2CF9AE}" pid="2055" name="Mendeley_Bookmark_uQtPUFsHyN_97">
    <vt:lpwstr>nd Continuous Growth Establish an Outside-In Architecture in the Teleost Pallium", "publisher": "Cell Press", "type": "article-journal"}, "id": "ITEM-9"}, {"uris": ["http://www.mendeley.com/documents/?uuid=a762041b-a998-30aa-b100-bd7e8d047eb8"], "itemData</vt:lpwstr>
  </property>
  <property fmtid="{D5CDD505-2E9C-101B-9397-08002B2CF9AE}" pid="2056" name="Mendeley_Bookmark_uQtPUFsHyN_98">
    <vt:lpwstr>": {"issued": {"date-parts": [["2017"]]}, "type": "article-journal", "id": "ITEM-10", "author": [{"non-dropping-particle": "", "given": "Ulrich", "parse-names": false, "suffix": "", "family": "Herget", "dropping-particle": ""}, {"non-dropping-particle": "</vt:lpwstr>
  </property>
  <property fmtid="{D5CDD505-2E9C-101B-9397-08002B2CF9AE}" pid="2057" name="Mendeley_Bookmark_uQtPUFsHyN_99">
    <vt:lpwstr>", "given": "Jose", "parse-names": false, "suffix": "", "family": "Arturo Gutierrez-Triana", "dropping-particle": ""}, {"non-dropping-particle": "", "given": "Oriana", "parse-names": false, "suffix": "", "family": "Salazar Thula", "dropping-particle": ""}</vt:lpwstr>
  </property>
  <property fmtid="{D5CDD505-2E9C-101B-9397-08002B2CF9AE}" pid="2058" name="Mendeley_Bookmark_vDW2h1OZNm_1">
    <vt:lpwstr>ADDIN CSL_CITATION {"schema": "https://github.com/citation-style-language/schema/raw/master/csl-citation.json", "mendeley": {"previouslyFormattedCitation": "&lt;sup&gt;18&lt;/sup&gt;", "plainTextFormattedCitation": "18", "formattedCitation": "&lt;sup&gt;18&lt;/sup&gt;"}, "proper</vt:lpwstr>
  </property>
  <property fmtid="{D5CDD505-2E9C-101B-9397-08002B2CF9AE}" pid="2059" name="Mendeley_Bookmark_vDW2h1OZNm_10">
    <vt:lpwstr>"}, {"non-dropping-particle": "", "given": "Z.J.C.", "parse-names": false, "suffix": "", "family": "Tobias", "dropping-particle": ""}, {"non-dropping-particle": "", "given": "J.", "parse-names": false, "suffix": "", "family": "Pajarla", "dropping-particle</vt:lpwstr>
  </property>
  <property fmtid="{D5CDD505-2E9C-101B-9397-08002B2CF9AE}" pid="2060" name="Mendeley_Bookmark_vDW2h1OZNm_11">
    <vt:lpwstr>": ""}, {"non-dropping-particle": "", "given": "I.S.", "parse-names": false, "suffix": "", "family": "Boardman", "dropping-particle": ""}, {"non-dropping-particle": "", "given": "H.", "parse-names": false, "suffix": "", "family": "Ippolito", "dropping-par</vt:lpwstr>
  </property>
  <property fmtid="{D5CDD505-2E9C-101B-9397-08002B2CF9AE}" pid="2061" name="Mendeley_Bookmark_vDW2h1OZNm_12">
    <vt:lpwstr>ticle": ""}, {"non-dropping-particle": "", "given": "S.N.", "parse-names": false, "suffix": "", "family": "Nkoula", "dropping-particle": ""}, {"non-dropping-particle": "", "given": "T.A.", "parse-names": false, "suffix": "", "family": "Weissman", "droppin</vt:lpwstr>
  </property>
  <property fmtid="{D5CDD505-2E9C-101B-9397-08002B2CF9AE}" pid="2062" name="Mendeley_Bookmark_vDW2h1OZNm_13">
    <vt:lpwstr>g-particle": ""}], "title": "Combining near-infrared fluorescence with Brainbow to visualize expression of specific genes within a multicolor context", "DOI": "10.1091/mbc.E18-06-0340", "issue": "4"}, "id": "ITEM-1"}]}</vt:lpwstr>
  </property>
  <property fmtid="{D5CDD505-2E9C-101B-9397-08002B2CF9AE}" pid="2063" name="Mendeley_Bookmark_vDW2h1OZNm_2">
    <vt:lpwstr>ties": {"noteIndex": 0}, "citationItems": [{"uris": ["http://www.mendeley.com/documents/?uuid=6a88f3b3-7920-3c99-a48c-44da70e2faad"], "itemData": {"issued": {"date-parts": [["2019"]]}, "container-title": "Molecular Biology of the Cell", "ISSN": "19394586"</vt:lpwstr>
  </property>
  <property fmtid="{D5CDD505-2E9C-101B-9397-08002B2CF9AE}" pid="2064" name="Mendeley_Bookmark_vDW2h1OZNm_3">
    <vt:lpwstr>, "type": "article-journal", "volume": "30", "abstract": "\u00a9 2019 Cook et al. Fluorescent proteins are a powerful experimental tool, allowing the visualization of gene expression and cellular behaviors in a variety of systems. Multicolor combinations </vt:lpwstr>
  </property>
  <property fmtid="{D5CDD505-2E9C-101B-9397-08002B2CF9AE}" pid="2065" name="Mendeley_Bookmark_vDW2h1OZNm_4">
    <vt:lpwstr>of fluorescent proteins, such as Brainbow, have expanded the range of possible research questions and are useful for distinguishing and tracking cells. The addition of a separately driven color, however, would allow researchers to report expression of a m</vt:lpwstr>
  </property>
  <property fmtid="{D5CDD505-2E9C-101B-9397-08002B2CF9AE}" pid="2066" name="Mendeley_Bookmark_vDW2h1OZNm_5">
    <vt:lpwstr>anipulated gene within the multicolor context to investigate mechanistic effects. A far-red or near-infrared protein could be particularly suitable in this context, as these can be distinguished spectrally from Brainbow. We investigated five far-red/near-</vt:lpwstr>
  </property>
  <property fmtid="{D5CDD505-2E9C-101B-9397-08002B2CF9AE}" pid="2067" name="Mendeley_Bookmark_vDW2h1OZNm_6">
    <vt:lpwstr>infrared proteins in zebrafish: TagRFP657, mCardinal, miRFP670, iRFP670, and mIFP. Our results show that both mCardinal and iRFP670 are useful fluorescent proteins for zebrafish expression. We also introduce a new transgenic zebrafish line that expresses </vt:lpwstr>
  </property>
  <property fmtid="{D5CDD505-2E9C-101B-9397-08002B2CF9AE}" pid="2068" name="Mendeley_Bookmark_vDW2h1OZNm_7">
    <vt:lpwstr>Brainbow under the control of the neuroD promoter. We demonstrate that mCardinal can be used to track the expression of a manipulated bone morphogenetic protein receptor within the Brainbow context. The overlay of near-infrared fluorescence onto a Brainbo</vt:lpwstr>
  </property>
  <property fmtid="{D5CDD505-2E9C-101B-9397-08002B2CF9AE}" pid="2069" name="Mendeley_Bookmark_vDW2h1OZNm_8">
    <vt:lpwstr>w background defines a clear strategy for future research questions that aim to manipulate or track the effects of specific genes within a population of cells that are delineated using multicolor approaches.", "page": "491-505", "id": "ITEM-1", "author": </vt:lpwstr>
  </property>
  <property fmtid="{D5CDD505-2E9C-101B-9397-08002B2CF9AE}" pid="2070" name="Mendeley_Bookmark_vDW2h1OZNm_9">
    <vt:lpwstr>[{"non-dropping-particle": "", "given": "Z.T.", "parse-names": false, "suffix": "", "family": "Cook", "dropping-particle": ""}, {"non-dropping-particle": "", "given": "N.L.", "parse-names": false, "suffix": "", "family": "Brockway", "dropping-particle": "</vt:lpwstr>
  </property>
  <property fmtid="{D5CDD505-2E9C-101B-9397-08002B2CF9AE}" pid="2071" name="Mendeley_Bookmark_vkvngpHodV_1">
    <vt:lpwstr>ADDIN Mendeley Bibliography CSL_BIBLIOGRAPHY </vt:lpwstr>
  </property>
  <property fmtid="{D5CDD505-2E9C-101B-9397-08002B2CF9AE}" pid="2072" name="Mendeley_Bookmark_wUpLiEuo0I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2073" name="Mendeley_Bookmark_wUpLiEuo0I_2">
    <vt:lpwstr>ties": {"noteIndex": 0}, "citationItems": [{"uris": ["http://www.mendeley.com/documents/?uuid=68a89c3e-7ea8-394f-b1a9-a6f2011e6322"], "itemData": {"issued": {"date-parts": [["2019", "5"]]}, "page": "130-140", "id": "ITEM-1", "ISSN": "00121606", "author": </vt:lpwstr>
  </property>
  <property fmtid="{D5CDD505-2E9C-101B-9397-08002B2CF9AE}" pid="2074" name="Mendeley_Bookmark_wUpLiEuo0I_3">
    <vt:lpwstr>[{"non-dropping-particle": "", "given": "Nicole L.", "parse-names": false, "suffix": "", "family": "Brockway", "dropping-particle": ""}, {"non-dropping-particle": "", "given": "Zoe T.", "parse-names": false, "suffix": "", "family": "Cook", "dropping-parti</vt:lpwstr>
  </property>
  <property fmtid="{D5CDD505-2E9C-101B-9397-08002B2CF9AE}" pid="2075" name="Mendeley_Bookmark_wUpLiEuo0I_4">
    <vt:lpwstr>cle": ""}, {"non-dropping-particle": "", "given": "Maritte J.", "parse-names": false, "suffix": "", "family": "O'Gallagher", "dropping-particle": ""}, {"non-dropping-particle": "", "given": "Zachary J.C.", "parse-names": false, "suffix": "", "family": "To</vt:lpwstr>
  </property>
  <property fmtid="{D5CDD505-2E9C-101B-9397-08002B2CF9AE}" pid="2076" name="Mendeley_Bookmark_wUpLiEuo0I_5">
    <vt:lpwstr>bias", "dropping-particle": ""}, {"non-dropping-particle": "", "given": "Mako", "parse-names": false, "suffix": "", "family": "Gedi", "dropping-particle": ""}, {"non-dropping-particle": "", "given": "Kristine M.", "parse-names": false, "suffix": "", "fami</vt:lpwstr>
  </property>
  <property fmtid="{D5CDD505-2E9C-101B-9397-08002B2CF9AE}" pid="2077" name="Mendeley_Bookmark_wUpLiEuo0I_6">
    <vt:lpwstr>ly": "Carey", "dropping-particle": ""}, {"non-dropping-particle": "", "given": "Vivek K.", "parse-names": false, "suffix": "", "family": "Unni", "dropping-particle": ""}, {"non-dropping-particle": "", "given": "Y. Albert", "parse-names": false, "suffix": </vt:lpwstr>
  </property>
  <property fmtid="{D5CDD505-2E9C-101B-9397-08002B2CF9AE}" pid="2078" name="Mendeley_Bookmark_wUpLiEuo0I_7">
    <vt:lpwstr>"", "family": "Pan", "dropping-particle": ""}, {"non-dropping-particle": "", "given": "Margaret R.", "parse-names": false, "suffix": "", "family": "Metz", "dropping-particle": ""}, {"non-dropping-particle": "", "given": "Tamily A.", "parse-names": false, </vt:lpwstr>
  </property>
  <property fmtid="{D5CDD505-2E9C-101B-9397-08002B2CF9AE}" pid="2079" name="Mendeley_Bookmark_wUpLiEuo0I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2080" name="Mendeley_Bookmark_wUpLiEuo0I_9">
    <vt:lpwstr> "10.1016/j.ydbio.2019.05.006", "volume": "453", "issue": "2", "container-title": "Developmental Biology"}, "id": "ITEM-1"}]}</vt:lpwstr>
  </property>
  <property fmtid="{D5CDD505-2E9C-101B-9397-08002B2CF9AE}" pid="2081" name="Mendeley_Bookmark_xVbtTBTRNH_1">
    <vt:lpwstr>ADDIN CSL_CITATION {"schema": "https://github.com/citation-style-language/schema/raw/master/csl-citation.json", "mendeley": {"previouslyFormattedCitation": "&lt;sup&gt;2,29\u201337&lt;/sup&gt;", "plainTextFormattedCitation": "2,29\u201337", "formattedCitation": "&lt;sup</vt:lpwstr>
  </property>
  <property fmtid="{D5CDD505-2E9C-101B-9397-08002B2CF9AE}" pid="2082" name="Mendeley_Bookmark_xVbtTBTRNH_10">
    <vt:lpwstr>dropping-particle": "", "given": "Tamily A.", "parse-names": false, "suffix": "", "family": "Weissman", "dropping-particle": ""}, {"non-dropping-particle": "", "given": "Ryan S.", "parse-names": false, "suffix": "", "family": "Dammerman", "dropping-partic</vt:lpwstr>
  </property>
  <property fmtid="{D5CDD505-2E9C-101B-9397-08002B2CF9AE}" pid="2083" name="Mendeley_Bookmark_xVbtTBTRNH_11">
    <vt:lpwstr>le": ""}, {"non-dropping-particle": "", "given": "Arnold R.", "parse-names": false, "suffix": "", "family": "Kriegstein", "dropping-particle": ""}], "title": "Neurons derived from radial glial cells establish radial units in neocortex", "publisher": "Natu</vt:lpwstr>
  </property>
  <property fmtid="{D5CDD505-2E9C-101B-9397-08002B2CF9AE}" pid="2084" name="Mendeley_Bookmark_xVbtTBTRNH_12">
    <vt:lpwstr>re Publishing Group", "issue": "6821"}, "id": "ITEM-1"}, {"uris": ["http://www.mendeley.com/documents/?uuid=5f3bdab1-9a33-45f2-b263-c919974943ae"], "itemData": {"issued": {"date-parts": [["1988"]]}, "container-title": "Neuron", "ISSN": "08966273", "type":</vt:lpwstr>
  </property>
  <property fmtid="{D5CDD505-2E9C-101B-9397-08002B2CF9AE}" pid="2085" name="Mendeley_Bookmark_xVbtTBTRNH_13">
    <vt:lpwstr> "article-journal", "volume": "1", "abstract": "To analyze cell lineage in the murine cerebral cortex, we infected progenitor cells with a recombinant retrovirus, then used the retroviral gene product to identify the descendants of infected cells. Cortice</vt:lpwstr>
  </property>
  <property fmtid="{D5CDD505-2E9C-101B-9397-08002B2CF9AE}" pid="2086" name="Mendeley_Bookmark_xVbtTBTRNH_14">
    <vt:lpwstr>s were infected on E12-E14 either in vivo or following dissociation and culture. In both cases, nearly all clones contained either neurons or glia, but not both. Thus, neuronal and glial lineages appear to diverge early in cortical development. To analyze</vt:lpwstr>
  </property>
  <property fmtid="{D5CDD505-2E9C-101B-9397-08002B2CF9AE}" pid="2087" name="Mendeley_Bookmark_xVbtTBTRNH_15">
    <vt:lpwstr> the distribution of clonally related cells in vivo, clonal boundaries were reconstructed from serial sections. Perinatally (E18-PN)), clonally related cells were radially arrayed as they migrated to the cortical plate. Thus, clonal cohorts traverse a sim</vt:lpwstr>
  </property>
  <property fmtid="{D5CDD505-2E9C-101B-9397-08002B2CF9AE}" pid="2088" name="Mendeley_Bookmark_xVbtTBTRNH_16">
    <vt:lpwstr>ilar radial path. Following migration (PN7-PN23), neuronal clones generally remained radially arrayed, while glial clones were variable in orientation, suggesting that these two cell types accumulate in different ways. Neuronal clones sometimes spanned th</vt:lpwstr>
  </property>
  <property fmtid="{D5CDD505-2E9C-101B-9397-08002B2CF9AE}" pid="2089" name="Mendeley_Bookmark_xVbtTBTRNH_17">
    <vt:lpwstr>e full thickness of the cortex. Thus, a single progenitor can contribute neurons to several laminae. \u00a9 1988.", "page": "635-647", "id": "ITEM-2", "author": [{"non-dropping-particle": "", "given": "Maria B.", "parse-names": false, "suffix": "", "famil</vt:lpwstr>
  </property>
  <property fmtid="{D5CDD505-2E9C-101B-9397-08002B2CF9AE}" pid="2090" name="Mendeley_Bookmark_xVbtTBTRNH_18">
    <vt:lpwstr>y": "Luskin", "dropping-particle": ""}, {"non-dropping-particle": "", "given": "Alan L.", "parse-names": false, "suffix": "", "family": "Pearlman", "dropping-particle": ""}, {"non-dropping-particle": "", "given": "Joshua R.", "parse-names": false, "suffix</vt:lpwstr>
  </property>
  <property fmtid="{D5CDD505-2E9C-101B-9397-08002B2CF9AE}" pid="2091" name="Mendeley_Bookmark_xVbtTBTRNH_19">
    <vt:lpwstr>": "", "family": "Sanes", "dropping-particle": ""}], "title": "Cell lineage in the cerebral cortex of the mouse studied in vivo and in vitro with a Recombinant Retrovirus", "DOI": "10.1016/0896-6273(88)90163-8", "issue": "8"}, "id": "ITEM-2"}, {"uris": ["</vt:lpwstr>
  </property>
  <property fmtid="{D5CDD505-2E9C-101B-9397-08002B2CF9AE}" pid="2092" name="Mendeley_Bookmark_xVbtTBTRNH_2">
    <vt:lpwstr>&gt;2,29\u201337&lt;/sup&gt;"}, "properties": {"noteIndex": 0}, "citationItems": [{"uris": ["http://www.mendeley.com/documents/?uuid=42ddb952-a38e-3725-9dd0-450f6687b5fd"], "itemData": {"issued": {"date-parts": [["2001", "2"]]}, "container-title": "Nature", "ISSN"</vt:lpwstr>
  </property>
  <property fmtid="{D5CDD505-2E9C-101B-9397-08002B2CF9AE}" pid="2093" name="Mendeley_Bookmark_xVbtTBTRNH_20">
    <vt:lpwstr>http://www.mendeley.com/documents/?uuid=9be0c801-1fcf-3f54-9239-c7031d332342"], "itemData": {"issued": {"date-parts": [["1988"]]}, "page": "473-482", "id": "ITEM-3", "author": [{"non-dropping-particle": "", "given": "Jack", "parse-names": false, "suffix":</vt:lpwstr>
  </property>
  <property fmtid="{D5CDD505-2E9C-101B-9397-08002B2CF9AE}" pid="2094" name="Mendeley_Bookmark_xVbtTBTRNH_21">
    <vt:lpwstr> "", "family": "Price", "dropping-particle": ""}, {"non-dropping-particle": "", "given": "Linda", "parse-names": false, "suffix": "", "family": "Thurlow", "dropping-particle": ""}], "title": "Cell lineage in the rat cerebral cortex: a study using retrovir</vt:lpwstr>
  </property>
  <property fmtid="{D5CDD505-2E9C-101B-9397-08002B2CF9AE}" pid="2095" name="Mendeley_Bookmark_xVbtTBTRNH_22">
    <vt:lpwstr>al-mediated gene transfer", "type": "article-journal", "volume": "104", "abstract": "We have used a retroviral vector that codes for the bacterial enzyme /J-galactosidase to study cell lineage in the rat cerebral cortex. This vector has been used to label</vt:lpwstr>
  </property>
  <property fmtid="{D5CDD505-2E9C-101B-9397-08002B2CF9AE}" pid="2096" name="Mendeley_Bookmark_xVbtTBTRNH_23">
    <vt:lpwstr> progenitor cells in the cerebral cortices of rat embryos during the period of neurogenesis. When these embryos are allowed to develop to adulthood, the clones of cells derived from the marked progenitor cells can be identified histochemically. In this wa</vt:lpwstr>
  </property>
  <property fmtid="{D5CDD505-2E9C-101B-9397-08002B2CF9AE}" pid="2097" name="Mendeley_Bookmark_xVbtTBTRNH_24">
    <vt:lpwstr>y, we can ask what are the lineage relationships between different neural cell types. From these studies, we conclude that there are two distinct types of progenitor cells in the developing cortex. One generates only grey matter astrocytes, whereas the se</vt:lpwstr>
  </property>
  <property fmtid="{D5CDD505-2E9C-101B-9397-08002B2CF9AE}" pid="2098" name="Mendeley_Bookmark_xVbtTBTRNH_25">
    <vt:lpwstr>cond gives rise to neurones-both pyramidal and nonpyramidal-and to another class of cells that we have tentatively identified as glial cells of the white matter. We have also been able to address the question of how neurones are dispersed in the cortex du</vt:lpwstr>
  </property>
  <property fmtid="{D5CDD505-2E9C-101B-9397-08002B2CF9AE}" pid="2099" name="Mendeley_Bookmark_xVbtTBTRNH_26">
    <vt:lpwstr>ring histogenesis. It had been previously hypothesized that clonally related neurones migrated radially to form columns in the mature cortex. However, we find that clones of neurones do not form radial columns; rather, they tend to occupy the same or neig</vt:lpwstr>
  </property>
  <property fmtid="{D5CDD505-2E9C-101B-9397-08002B2CF9AE}" pid="2100" name="Mendeley_Bookmark_xVbtTBTRNH_27">
    <vt:lpwstr>hbouring cortical laminae and to be spread over several hundreds of micrometers of cortex in the horizontal dimension. This spread occurs in both mediolateral and rostro-caudal directions.", "container-title": "Development"}, "id": "ITEM-3"}, {"uris": ["h</vt:lpwstr>
  </property>
  <property fmtid="{D5CDD505-2E9C-101B-9397-08002B2CF9AE}" pid="2101" name="Mendeley_Bookmark_xVbtTBTRNH_28">
    <vt:lpwstr>ttp://www.mendeley.com/documents/?uuid=6ac5ec3a-b2de-3aba-922a-aa9f397bc2c7"], "itemData": {"issued": {"date-parts": [["1992", "1", "24"]]}, "page": "434-441", "id": "ITEM-4", "ISSN": "00368075", "author": [{"non-dropping-particle": "", "given": "Christop</vt:lpwstr>
  </property>
  <property fmtid="{D5CDD505-2E9C-101B-9397-08002B2CF9AE}" pid="2102" name="Mendeley_Bookmark_xVbtTBTRNH_29">
    <vt:lpwstr>her", "parse-names": false, "suffix": "", "family": "Walsh", "dropping-particle": ""}, {"non-dropping-particle": "", "given": "Constance L.", "parse-names": false, "suffix": "", "family": "Cepko", "dropping-particle": ""}], "title": "Widespread dispersion</vt:lpwstr>
  </property>
  <property fmtid="{D5CDD505-2E9C-101B-9397-08002B2CF9AE}" pid="2103" name="Mendeley_Bookmark_xVbtTBTRNH_3">
    <vt:lpwstr>: "0028-0836", "DOI": "10.1038/35055553", "type": "article-journal", "volume": "409", "abstract": "The neocortex of the adult brain consists of neurons and glia that are generated by precursor cells of the embryonic ventricular zone. In general, glia are </vt:lpwstr>
  </property>
  <property fmtid="{D5CDD505-2E9C-101B-9397-08002B2CF9AE}" pid="2104" name="Mendeley_Bookmark_xVbtTBTRNH_30">
    <vt:lpwstr> of neuronal clones across functional regions of the cerebral cortex", "type": "article-journal", "publisher": "American Association for the Advancement of Science", "volume": "255", "issue": "5043", "container-title": "Science"}, "id": "ITEM-4"}, {"uris"</vt:lpwstr>
  </property>
  <property fmtid="{D5CDD505-2E9C-101B-9397-08002B2CF9AE}" pid="2105" name="Mendeley_Bookmark_xVbtTBTRNH_31">
    <vt:lpwstr>: ["http://www.mendeley.com/documents/?uuid=1483800b-a173-43cc-8e8e-95ab4bc3a48a"], "itemData": {"issued": {"date-parts": [["1993"]]}, "container-title": "Nature", "ISSN": "00280836", "type": "article-journal", "volume": "362", "abstract": "In the adult c</vt:lpwstr>
  </property>
  <property fmtid="{D5CDD505-2E9C-101B-9397-08002B2CF9AE}" pid="2106" name="Mendeley_Bookmark_xVbtTBTRNH_32">
    <vt:lpwstr>erebral cortex, many retrovirally labelled clones are widely dispersed 1 , though the mechanisms of this dispersion are not well understood. Here we investigate the temporal sequence of clonal dispersion after labelling progenitors of rat cortical cells w</vt:lpwstr>
  </property>
  <property fmtid="{D5CDD505-2E9C-101B-9397-08002B2CF9AE}" pid="2107" name="Mendeley_Bookmark_xVbtTBTRNH_33">
    <vt:lpwstr>ith replication-incompetent retroviruses at early stages of cortical neurogenesis, 14-15 days after conception (E14/15). The location of labelled daughter cells was determined 3, 6 or 10 days later. Labelled sibling cells were radially arrayed three days </vt:lpwstr>
  </property>
  <property fmtid="{D5CDD505-2E9C-101B-9397-08002B2CF9AE}" pid="2108" name="Mendeley_Bookmark_xVbtTBTRNH_34">
    <vt:lpwstr>after infection (E18). In contrast, by six days after infection (E20/21), 43% of cortical clones were dispersed non-radially by at least 500 \u03bcm. Four of these widespread clones were dispersed longitudinally by \u22642 mm, implying sustained rates of </vt:lpwstr>
  </property>
  <property fmtid="{D5CDD505-2E9C-101B-9397-08002B2CF9AE}" pid="2109" name="Mendeley_Bookmark_xVbtTBTRNH_35">
    <vt:lpwstr>dispersion of &gt; 15\u03bcm per hour. Dispersed sibling cells occurred within proliferative zones of the forebrain in 35% of widely dispersed clones, suggesting that some dispersion reflects movement of dividing cells. Some clones dispersed beyond the neoco</vt:lpwstr>
  </property>
  <property fmtid="{D5CDD505-2E9C-101B-9397-08002B2CF9AE}" pid="2110" name="Mendeley_Bookmark_xVbtTBTRNH_36">
    <vt:lpwstr>rtex into the olfactory bulb. Progenitor cell dispersion represents a previously unrecognized mode of migration by which sibling cells become widely dispersed in the developing forebrain. \u00a9 1993 Nature Publishing Group.", "page": "632-635", "id": "IT</vt:lpwstr>
  </property>
  <property fmtid="{D5CDD505-2E9C-101B-9397-08002B2CF9AE}" pid="2111" name="Mendeley_Bookmark_xVbtTBTRNH_37">
    <vt:lpwstr>EM-5", "author": [{"non-dropping-particle": "", "given": "Christopher", "parse-names": false, "suffix": "", "family": "Walsh", "dropping-particle": ""}, {"non-dropping-particle": "", "given": "Constance L.", "parse-names": false, "suffix": "", "family": "</vt:lpwstr>
  </property>
  <property fmtid="{D5CDD505-2E9C-101B-9397-08002B2CF9AE}" pid="2112" name="Mendeley_Bookmark_xVbtTBTRNH_38">
    <vt:lpwstr>Cepko", "dropping-particle": ""}], "title": "Clonal dispersion in proliferative layers of developing cerebral cortex", "DOI": "10.1038/362632a0", "issue": "6421"}, "id": "ITEM-5"}, {"uris": ["http://www.mendeley.com/documents/?uuid=8fdeda8f-56f4-3a73-8975</vt:lpwstr>
  </property>
  <property fmtid="{D5CDD505-2E9C-101B-9397-08002B2CF9AE}" pid="2113" name="Mendeley_Bookmark_xVbtTBTRNH_39">
    <vt:lpwstr>-20559bb19d06"], "itemData": {"issued": {"date-parts": [["1997"]]}, "page": "2088-2100", "id": "ITEM-6", "abstract": "We have analyzed clonal cell proliferation in the ventricular zone (VZ) of the early developing mouse neocortex with a replication-incomp</vt:lpwstr>
  </property>
  <property fmtid="{D5CDD505-2E9C-101B-9397-08002B2CF9AE}" pid="2114" name="Mendeley_Bookmark_xVbtTBTRNH_4">
    <vt:lpwstr>generated after neurons during development1, but radial glia are an exception to this rule. Radial glia are generated before neurogenesis and guide neuronal migration2. Radial glia are mitotically active throughout neurogenesis3, and disappear or become a</vt:lpwstr>
  </property>
  <property fmtid="{D5CDD505-2E9C-101B-9397-08002B2CF9AE}" pid="2115" name="Mendeley_Bookmark_xVbtTBTRNH_40">
    <vt:lpwstr>etent retrovirus encoding human placental alkaline phosphatase (AP). The retrovirus was injected into the lateral ventricles on embryonic day 11 (E11), i.e., at the onset of neuronogenesis. Three days postinjection, on E14, a total of 259 AP-labeled clone</vt:lpwstr>
  </property>
  <property fmtid="{D5CDD505-2E9C-101B-9397-08002B2CF9AE}" pid="2116" name="Mendeley_Bookmark_xVbtTBTRNH_41">
    <vt:lpwstr>s of various sizes were found in 7 fetal brains. There are approximately 7 cell cycles between E11 and E14 (Takahashi et al., 1995a), and there is a 1-2 cell cycle delay between retroviral injection and the production of a retrovirally labeled \"founder\"</vt:lpwstr>
  </property>
  <property fmtid="{D5CDD505-2E9C-101B-9397-08002B2CF9AE}" pid="2117" name="Mendeley_Bookmark_xVbtTBTRNH_42">
    <vt:lpwstr> cell; thus, we estimate that the \"age\" of the clones was about 5-6 cell cycles. Almost one-half of the clones (48.3%) identified were pure proliferating clones containing cells only in the VZ. Another 18.5% contained both proliferating and postprolifer</vt:lpwstr>
  </property>
  <property fmtid="{D5CDD505-2E9C-101B-9397-08002B2CF9AE}" pid="2118" name="Mendeley_Bookmark_xVbtTBTRNH_43">
    <vt:lpwstr>ative cells, and 33.2% contained only postpro-liferative cells. It was striking that over 90% of the clonally related proliferating cells occurred in clusters of two or more apparently contiguous cells, and about 73% of the proliferating cells occurred in</vt:lpwstr>
  </property>
  <property fmtid="{D5CDD505-2E9C-101B-9397-08002B2CF9AE}" pid="2119" name="Mendeley_Bookmark_xVbtTBTRNH_44">
    <vt:lpwstr> clusters of three or more cells. Regardless of the number of cells in the clone, these clusters were tightly packed and confined to a single level of the VZ. This clustering of proliferating cells indicates that clonally related cells maintain neighbor-n</vt:lpwstr>
  </property>
  <property fmtid="{D5CDD505-2E9C-101B-9397-08002B2CF9AE}" pid="2120" name="Mendeley_Bookmark_xVbtTBTRNH_45">
    <vt:lpwstr>eighbor relationships as they undergo interkinetic nuclear migration and progress through several cell cycles, and, as a result, the ventricular zone is a mosaic of small clusters of clonally related and synchronously cycling cells. In addition, cells in </vt:lpwstr>
  </property>
  <property fmtid="{D5CDD505-2E9C-101B-9397-08002B2CF9AE}" pid="2121" name="Mendeley_Bookmark_xVbtTBTRNH_46">
    <vt:lpwstr>the intermediate zone and the cortical plate were also frequently clustered, indicating that they became postproliferative at a similar time and that the output of the VZ is influenced by its mosaic structure. During the early development of the mammalian</vt:lpwstr>
  </property>
  <property fmtid="{D5CDD505-2E9C-101B-9397-08002B2CF9AE}" pid="2122" name="Mendeley_Bookmark_xVbtTBTRNH_47">
    <vt:lpwstr> cerebral cortex, virtually all cell proliferation occurs in a pseudostrati-fied ventricular epithelium (PVE) that is approximately coex-tensive with the ventricular zone (VZ) lining the lateral ven-tricles (for references see Boulder Committee, 1970; Cav</vt:lpwstr>
  </property>
  <property fmtid="{D5CDD505-2E9C-101B-9397-08002B2CF9AE}" pid="2123" name="Mendeley_Bookmark_xVbtTBTRNH_48">
    <vt:lpwstr>iness et al., 1995; Takahashi et al., 1995a). Sauer (1935) suggested that the nuclei of proliferating cells in the developing CNS move \"to-and-fro\" such that they are located adjacent to the ventricular surface during M phase and in the abventricular po</vt:lpwstr>
  </property>
  <property fmtid="{D5CDD505-2E9C-101B-9397-08002B2CF9AE}" pid="2124" name="Mendeley_Bookmark_xVbtTBTRNH_49">
    <vt:lpwstr>rtion of the proliferative zone during other phases of the cell cycle. \u2026", "title": "Synchrony of Clonal Cell Proliferation and Contiguity of Clonally Related Cells: Production of Mosaicism in the Ventricular Zone of Developing Mouse Neocortex", "typ</vt:lpwstr>
  </property>
  <property fmtid="{D5CDD505-2E9C-101B-9397-08002B2CF9AE}" pid="2125" name="Mendeley_Bookmark_xVbtTBTRNH_5">
    <vt:lpwstr>strocytes when neuronal migration is complete4,5. Although the lineage relationships of\u00a0cortical neurons and glia have been explored6,7, the clonal relationship of radial glia to other cortical cells remains unknown. It has been suggested that radial</vt:lpwstr>
  </property>
  <property fmtid="{D5CDD505-2E9C-101B-9397-08002B2CF9AE}" pid="2126" name="Mendeley_Bookmark_xVbtTBTRNH_50">
    <vt:lpwstr>e": "article-journal", "author": [{"non-dropping-particle": "", "given": "Li", "parse-names": false, "suffix": "", "family": "Cai", "dropping-particle": ""}, {"non-dropping-particle": "", "given": "Nancy L", "parse-names": false, "suffix": "", "family": "</vt:lpwstr>
  </property>
  <property fmtid="{D5CDD505-2E9C-101B-9397-08002B2CF9AE}" pid="2127" name="Mendeley_Bookmark_xVbtTBTRNH_51">
    <vt:lpwstr>Hayes", "dropping-particle": ""}, {"non-dropping-particle": "", "given": "Richard S", "parse-names": false, "suffix": "", "family": "Nowakowski", "dropping-particle": ""}], "volume": "17", "issue": "6", "container-title": "The Journal of Neuroscience"}, "</vt:lpwstr>
  </property>
  <property fmtid="{D5CDD505-2E9C-101B-9397-08002B2CF9AE}" pid="2128" name="Mendeley_Bookmark_xVbtTBTRNH_52">
    <vt:lpwstr>id": "ITEM-6"}, {"uris": ["http://www.mendeley.com/documents/?uuid=7fe44cf2-8637-3c20-a71c-711d2acd674a"], "itemData": {"issued": {"date-parts": [["1997"]]}, "page": "328-343", "id": "ITEM-7", "author": [{"non-dropping-particle": "", "given": "Kyrill", "p</vt:lpwstr>
  </property>
  <property fmtid="{D5CDD505-2E9C-101B-9397-08002B2CF9AE}" pid="2129" name="Mendeley_Bookmark_xVbtTBTRNH_53">
    <vt:lpwstr>arse-names": false, "suffix": "", "family": "Reznikov", "dropping-particle": ""}, {"non-dropping-particle": "", "given": "Susan E", "parse-names": false, "suffix": "", "family": "Acklin", "dropping-particle": ""}, {"non-dropping-particle": "Van Der", "giv</vt:lpwstr>
  </property>
  <property fmtid="{D5CDD505-2E9C-101B-9397-08002B2CF9AE}" pid="2130" name="Mendeley_Bookmark_xVbtTBTRNH_54">
    <vt:lpwstr>en": "Derek", "parse-names": false, "suffix": "", "family": "Kooy", "dropping-particle": ""}], "title": "Clonal Heterogeneity in the Early Embryonic Rodent Cortical Germinal Zone and the Separation of Subventricular From Ventricular Zone Lineages", "type"</vt:lpwstr>
  </property>
  <property fmtid="{D5CDD505-2E9C-101B-9397-08002B2CF9AE}" pid="2131" name="Mendeley_Bookmark_xVbtTBTRNH_55">
    <vt:lpwstr>: "article-journal", "publisher": "Wiley-Liss, Inc", "volume": "210", "abstract": "The cell cycle kinetics of individual clones of cells in the embryonic cortex were studied to determine the amount of hetero-geneity among cortical progenitors. This kineti</vt:lpwstr>
  </property>
  <property fmtid="{D5CDD505-2E9C-101B-9397-08002B2CF9AE}" pid="2132" name="Mendeley_Bookmark_xVbtTBTRNH_56">
    <vt:lpwstr>c heterogeneity may be the first sign of heterogeneous differentiation in the proliferating cortical germinal zone. Retroviral lineage tracing of clonal progeny in the embryonic day 16 (E16) rat cortex (48 hr after the retroviral infection and [ 3 H]thymi</vt:lpwstr>
  </property>
  <property fmtid="{D5CDD505-2E9C-101B-9397-08002B2CF9AE}" pid="2133" name="Mendeley_Bookmark_xVbtTBTRNH_57">
    <vt:lpwstr>-dine labeling of proliferating cells) permitted a description of the formation of the preplate in the medial cortex and the formation of the subven-tricular zone (SVZ) in the lateral cortex. Forty percent of the retrovirally tagged clones were double-lab</vt:lpwstr>
  </property>
  <property fmtid="{D5CDD505-2E9C-101B-9397-08002B2CF9AE}" pid="2134" name="Mendeley_Bookmark_xVbtTBTRNH_58">
    <vt:lpwstr>eled with a pulse of [ 3 H]thymidine, corresponding to the 40% of ventricular zone cells in S-phase at the time of [ 3 H]thymidine injection. Most of clones had cell numbers with powers of 2 (2, 4, and 8 cells), suggesting synchronous modes of division. N</vt:lpwstr>
  </property>
  <property fmtid="{D5CDD505-2E9C-101B-9397-08002B2CF9AE}" pid="2135" name="Mendeley_Bookmark_xVbtTBTRNH_59">
    <vt:lpwstr>evertheless, 15% of the retrovirally tagged clones that were double-labeled with [ 3 H]thymidine at the time of [ 3 H]thy-midine injection showed asynchronous mode of division. Clonally related cells in the ventricular zone showed considerable variability</vt:lpwstr>
  </property>
  <property fmtid="{D5CDD505-2E9C-101B-9397-08002B2CF9AE}" pid="2136" name="Mendeley_Bookmark_xVbtTBTRNH_6">
    <vt:lpwstr> glia may be neuronal precursors5,8,9,10, but this has not been demonstrated in vivo. We have used a retroviral vector encoding enhanced green fluorescent protein to label precursor cells in vivo and have examined clones 1\u20133\u2009days later using mor</vt:lpwstr>
  </property>
  <property fmtid="{D5CDD505-2E9C-101B-9397-08002B2CF9AE}" pid="2137" name="Mendeley_Bookmark_xVbtTBTRNH_60">
    <vt:lpwstr> in cell cycle times: 56% of the clones (8-cell clones) were composed of faster cycling cells with cell cycle times of 12 hr, and 25% of the clones (4-cell clones) represented slower cycling cells with cell cycle times of 16 hr. The clones migrating outsi</vt:lpwstr>
  </property>
  <property fmtid="{D5CDD505-2E9C-101B-9397-08002B2CF9AE}" pid="2138" name="Mendeley_Bookmark_xVbtTBTRNH_61">
    <vt:lpwstr>de the ventricular zone differed in size and spatial distribution in the lateral versus medial cortex. In the lateral cortex, half the migrating clones were large proliferating 8-cell clones with all their members contained within the forming SVZ. In the </vt:lpwstr>
  </property>
  <property fmtid="{D5CDD505-2E9C-101B-9397-08002B2CF9AE}" pid="2139" name="Mendeley_Bookmark_xVbtTBTRNH_62">
    <vt:lpwstr>medial cortex, the majority of the migrating clones were 2-cell and 4-cell clones. Given that the medial cortex matures later than the lateral neocortex and that no SVZ has formed in the rat medial cortex by E16, we suggest that the majority of cells that</vt:lpwstr>
  </property>
  <property fmtid="{D5CDD505-2E9C-101B-9397-08002B2CF9AE}" pid="2140" name="Mendeley_Bookmark_xVbtTBTRNH_63">
    <vt:lpwstr> leave the medial cortical VZ by E16 are cells destined to form the neuronal populations of the preplate. The early embryonic corti-cal ventricular zone includes a mosaic of specialized progenitor cells.", "container-title": "Devel"}, "id": "ITEM-7"}, {"u</vt:lpwstr>
  </property>
  <property fmtid="{D5CDD505-2E9C-101B-9397-08002B2CF9AE}" pid="2141" name="Mendeley_Bookmark_xVbtTBTRNH_64">
    <vt:lpwstr>ris": ["http://www.mendeley.com/documents/?uuid=0e0c7a14-c011-3c33-88ba-320ca41f6129"], "itemData": {"issued": {"date-parts": [["1998"]]}, "page": "3143-3152", "id": "ITEM-8", "author": [{"non-dropping-particle": "", "given": "Xueming", "parse-names": fal</vt:lpwstr>
  </property>
  <property fmtid="{D5CDD505-2E9C-101B-9397-08002B2CF9AE}" pid="2142" name="Mendeley_Bookmark_xVbtTBTRNH_65">
    <vt:lpwstr>se, "suffix": "", "family": "Qian", "dropping-particle": ""}, {"non-dropping-particle": "", "given": "Susan", "parse-names": false, "suffix": "", "family": "Goderie", "dropping-particle": ""}, {"non-dropping-particle": "", "given": "Qin", "parse-names": f</vt:lpwstr>
  </property>
  <property fmtid="{D5CDD505-2E9C-101B-9397-08002B2CF9AE}" pid="2143" name="Mendeley_Bookmark_xVbtTBTRNH_66">
    <vt:lpwstr>alse, "suffix": "", "family": "Shen", "dropping-particle": ""}, {"non-dropping-particle": "", "given": "Jeffrey", "parse-names": false, "suffix": "", "family": "Stern", "dropping-particle": ""}, {"non-dropping-particle": "", "given": "Sally", "parse-names</vt:lpwstr>
  </property>
  <property fmtid="{D5CDD505-2E9C-101B-9397-08002B2CF9AE}" pid="2144" name="Mendeley_Bookmark_xVbtTBTRNH_67">
    <vt:lpwstr>": false, "suffix": "", "family": "Temple", "dropping-particle": ""}], "title": "Intrinsic programs of pat- terned cell lineages in isolated vertebrate CNS ventricular zone cells.", "volume": "125", "type": "article-journal", "container-title": "Developme</vt:lpwstr>
  </property>
  <property fmtid="{D5CDD505-2E9C-101B-9397-08002B2CF9AE}" pid="2145" name="Mendeley_Bookmark_xVbtTBTRNH_68">
    <vt:lpwstr>nt"}, "id": "ITEM-8"}, {"uris": ["http://www.mendeley.com/documents/?uuid=0210ed8b-3ee7-3b34-a955-f2552cf7c775"], "itemData": {"issued": {"date-parts": [["2001"]]}, "page": "6772-6781", "id": "ITEM-9", "abstract": "The contribution of early cell lineage t</vt:lpwstr>
  </property>
  <property fmtid="{D5CDD505-2E9C-101B-9397-08002B2CF9AE}" pid="2146" name="Mendeley_Bookmark_xVbtTBTRNH_69">
    <vt:lpwstr>o regional fate in the mammalian forebrain remains poorly understood. Previous lineage-tracing studies using retroviral methods were only begun at mid-neurogenesis and have suffered from region-specific retroviral silencing. We have been able to study cel</vt:lpwstr>
  </property>
  <property fmtid="{D5CDD505-2E9C-101B-9397-08002B2CF9AE}" pid="2147" name="Mendeley_Bookmark_xVbtTBTRNH_7">
    <vt:lpwstr>phological, immunohistochemical and electrophysiological techniques. Here we show that clones consist of mitotic radial glia and postmitotic neurons, and that neurons migrate along clonally related radial glia. Time-lapse images show that proliferative ra</vt:lpwstr>
  </property>
  <property fmtid="{D5CDD505-2E9C-101B-9397-08002B2CF9AE}" pid="2148" name="Mendeley_Bookmark_xVbtTBTRNH_70">
    <vt:lpwstr>l lineage in the telencephalon from the onset of neurogenesis by using ultrasound backscatter microscopy to label the forebrain neuroepithelium and a modified retroviral lineage library to overcome regional silencing. Our studies suggest that by em-bryoni</vt:lpwstr>
  </property>
  <property fmtid="{D5CDD505-2E9C-101B-9397-08002B2CF9AE}" pid="2149" name="Mendeley_Bookmark_xVbtTBTRNH_71">
    <vt:lpwstr>c day 9.5, forebrain clones are primarily restricted to territories within anatomically demarcated regional boundaries, such as the cortex, striatum and hypothalamus. In addition, we observed a subset of clones that appeared to be composed entirely of gli</vt:lpwstr>
  </property>
  <property fmtid="{D5CDD505-2E9C-101B-9397-08002B2CF9AE}" pid="2150" name="Mendeley_Bookmark_xVbtTBTRNH_72">
    <vt:lpwstr>a. These observations suggest that both regional and cell-type restrictions exist within progenitor populations before the first forebrain cells become postmitotic.", "title": "Telencephalic Neural Progenitors Appear To Be Restricted to Regional and Glial</vt:lpwstr>
  </property>
  <property fmtid="{D5CDD505-2E9C-101B-9397-08002B2CF9AE}" pid="2151" name="Mendeley_Bookmark_xVbtTBTRNH_73">
    <vt:lpwstr> Fates before the Onset of Neurogenesis", "type": "article-journal", "author": [{"non-dropping-particle": "", "given": "Maria", "parse-names": false, "suffix": "", "family": "Mccarthy", "dropping-particle": ""}, {"non-dropping-particle": "", "given": "Dan</vt:lpwstr>
  </property>
  <property fmtid="{D5CDD505-2E9C-101B-9397-08002B2CF9AE}" pid="2152" name="Mendeley_Bookmark_xVbtTBTRNH_74">
    <vt:lpwstr>iel H", "parse-names": false, "suffix": "", "family": "Turnbull", "dropping-particle": ""}, {"non-dropping-particle": "", "given": "Christopher A", "parse-names": false, "suffix": "", "family": "Walsh", "dropping-particle": ""}, {"non-dropping-particle": </vt:lpwstr>
  </property>
  <property fmtid="{D5CDD505-2E9C-101B-9397-08002B2CF9AE}" pid="2153" name="Mendeley_Bookmark_xVbtTBTRNH_75">
    <vt:lpwstr>"", "given": "Gord", "parse-names": false, "suffix": "", "family": "Fishell", "dropping-particle": ""}], "volume": "21", "issue": "17", "container-title": "The Journal of Neuroscience"}, "id": "ITEM-9"}, {"uris": ["http://www.mendeley.com/documents/?uuid=</vt:lpwstr>
  </property>
  <property fmtid="{D5CDD505-2E9C-101B-9397-08002B2CF9AE}" pid="2154" name="Mendeley_Bookmark_xVbtTBTRNH_76">
    <vt:lpwstr>bea5ddce-4187-329f-be3a-b8e3d06401d1"], "itemData": {"issued": {"date-parts": [["2009", "3", "26"]]}, "container-title": "Nature", "ISSN": "1476-4687", "DOI": "10.1038/nature07722", "type": "article-journal", "volume": "458", "abstract": "Neurons in the m</vt:lpwstr>
  </property>
  <property fmtid="{D5CDD505-2E9C-101B-9397-08002B2CF9AE}" pid="2155" name="Mendeley_Bookmark_xVbtTBTRNH_77">
    <vt:lpwstr>ammalian neocortex are organized into functional columns. Within a column, highly specific synaptic connections are formed to ensure that similar physiological properties are shared by neuron ensembles spanning from the pia to the white matter. Recent stu</vt:lpwstr>
  </property>
  <property fmtid="{D5CDD505-2E9C-101B-9397-08002B2CF9AE}" pid="2156" name="Mendeley_Bookmark_xVbtTBTRNH_78">
    <vt:lpwstr>dies indicate that synaptic connectivity in the neocortex is sparse and highly specific to allow even adjacent neurons to convey information independently. How this fine-scale microcircuit is constructed to create a functional columnar architecture at the</vt:lpwstr>
  </property>
  <property fmtid="{D5CDD505-2E9C-101B-9397-08002B2CF9AE}" pid="2157" name="Mendeley_Bookmark_xVbtTBTRNH_79">
    <vt:lpwstr> level of individual neurons largely remains a mystery. Here we investigate whether radial clones of excitatory neurons arising from the same mother cell in the developing neocortex serve as a substrate for the formation of this highly specific microcircu</vt:lpwstr>
  </property>
  <property fmtid="{D5CDD505-2E9C-101B-9397-08002B2CF9AE}" pid="2158" name="Mendeley_Bookmark_xVbtTBTRNH_8">
    <vt:lpwstr>dial glia generate neurons. Our results support the concept that a lineage relationship between neurons and proliferative radial glia may underlie the radial organization of neocortex.", "page": "714-720", "id": "ITEM-1", "author": [{"non-dropping-particl</vt:lpwstr>
  </property>
  <property fmtid="{D5CDD505-2E9C-101B-9397-08002B2CF9AE}" pid="2159" name="Mendeley_Bookmark_xVbtTBTRNH_80">
    <vt:lpwstr>it. We labelled ontogenetic radial clones of excitatory neurons in the mouse neocortex by in utero intraventricular injection of enhanced green fluorescent protein (EGFP)-expressing retroviruses around the onset of the peak phase of neocortical neurogenes</vt:lpwstr>
  </property>
  <property fmtid="{D5CDD505-2E9C-101B-9397-08002B2CF9AE}" pid="2160" name="Mendeley_Bookmark_xVbtTBTRNH_81">
    <vt:lpwstr>is. Multiple-electrode whole-cell recordings were performed to probe synapse formation among these EGFP-labelled sister excitatory neurons in radial clones and the adjacent non-siblings during postnatal stages. We found that radially aligned sister excita</vt:lpwstr>
  </property>
  <property fmtid="{D5CDD505-2E9C-101B-9397-08002B2CF9AE}" pid="2161" name="Mendeley_Bookmark_xVbtTBTRNH_82">
    <vt:lpwstr>tory neurons have a propensity for developing unidirectional chemical synapses with each other rather than with neighbouring non-siblings. Moreover, these synaptic connections display the same interlaminar directional preference as those observed in the m</vt:lpwstr>
  </property>
  <property fmtid="{D5CDD505-2E9C-101B-9397-08002B2CF9AE}" pid="2162" name="Mendeley_Bookmark_xVbtTBTRNH_83">
    <vt:lpwstr>ature neocortex. These results indicate that specific microcircuits develop preferentially within ontogenetic radial clones of excitatory neurons in the developing neocortex and contribute to the emergence of functional columnar microarchitectures in the </vt:lpwstr>
  </property>
  <property fmtid="{D5CDD505-2E9C-101B-9397-08002B2CF9AE}" pid="2163" name="Mendeley_Bookmark_xVbtTBTRNH_84">
    <vt:lpwstr>mature neocortex.", "page": "501-4", "id": "ITEM-10", "author": [{"non-dropping-particle": "", "given": "Yong-Chun", "parse-names": false, "suffix": "", "family": "Yu", "dropping-particle": ""}, {"non-dropping-particle": "", "given": "Ronald S", "parse-na</vt:lpwstr>
  </property>
  <property fmtid="{D5CDD505-2E9C-101B-9397-08002B2CF9AE}" pid="2164" name="Mendeley_Bookmark_xVbtTBTRNH_85">
    <vt:lpwstr>mes": false, "suffix": "", "family": "Bultje", "dropping-particle": ""}, {"non-dropping-particle": "", "given": "Xiaoqun", "parse-names": false, "suffix": "", "family": "Wang", "dropping-particle": ""}, {"non-dropping-particle": "", "given": "Song-Hai", "</vt:lpwstr>
  </property>
  <property fmtid="{D5CDD505-2E9C-101B-9397-08002B2CF9AE}" pid="2165" name="Mendeley_Bookmark_xVbtTBTRNH_86">
    <vt:lpwstr>parse-names": false, "suffix": "", "family": "Shi", "dropping-particle": ""}], "title": "Specific synapses develop preferentially among sister excitatory neurons in the neocortex.", "publisher": "NIH Public Access", "PMID": "19204731", "issue": "7237"}, "</vt:lpwstr>
  </property>
  <property fmtid="{D5CDD505-2E9C-101B-9397-08002B2CF9AE}" pid="2166" name="Mendeley_Bookmark_xVbtTBTRNH_87">
    <vt:lpwstr>id": "ITEM-10"}]}</vt:lpwstr>
  </property>
  <property fmtid="{D5CDD505-2E9C-101B-9397-08002B2CF9AE}" pid="2167" name="Mendeley_Bookmark_xVbtTBTRNH_9">
    <vt:lpwstr>e": "", "given": "Stephen C.", "parse-names": false, "suffix": "", "family": "Noctor", "dropping-particle": ""}, {"non-dropping-particle": "", "given": "Alexander C.", "parse-names": false, "suffix": "", "family": "Flint", "dropping-particle": ""}, {"non-</vt:lpwstr>
  </property>
  <property fmtid="{D5CDD505-2E9C-101B-9397-08002B2CF9AE}" pid="2168" name="Mendeley_Bookmark_y5ne8VbLFm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2169" name="Mendeley_Bookmark_y5ne8VbLFm_2">
    <vt:lpwstr>ties": {"noteIndex": 0}, "citationItems": [{"uris": ["http://www.mendeley.com/documents/?uuid=68a89c3e-7ea8-394f-b1a9-a6f2011e6322"], "itemData": {"issued": {"date-parts": [["2019", "5"]]}, "page": "130-140", "id": "ITEM-1", "ISSN": "00121606", "author": </vt:lpwstr>
  </property>
  <property fmtid="{D5CDD505-2E9C-101B-9397-08002B2CF9AE}" pid="2170" name="Mendeley_Bookmark_y5ne8VbLFm_3">
    <vt:lpwstr>[{"non-dropping-particle": "", "given": "Nicole L.", "parse-names": false, "suffix": "", "family": "Brockway", "dropping-particle": ""}, {"non-dropping-particle": "", "given": "Zoe T.", "parse-names": false, "suffix": "", "family": "Cook", "dropping-parti</vt:lpwstr>
  </property>
  <property fmtid="{D5CDD505-2E9C-101B-9397-08002B2CF9AE}" pid="2171" name="Mendeley_Bookmark_y5ne8VbLFm_4">
    <vt:lpwstr>cle": ""}, {"non-dropping-particle": "", "given": "Maritte J.", "parse-names": false, "suffix": "", "family": "O'Gallagher", "dropping-particle": ""}, {"non-dropping-particle": "", "given": "Zachary J.C.", "parse-names": false, "suffix": "", "family": "To</vt:lpwstr>
  </property>
  <property fmtid="{D5CDD505-2E9C-101B-9397-08002B2CF9AE}" pid="2172" name="Mendeley_Bookmark_y5ne8VbLFm_5">
    <vt:lpwstr>bias", "dropping-particle": ""}, {"non-dropping-particle": "", "given": "Mako", "parse-names": false, "suffix": "", "family": "Gedi", "dropping-particle": ""}, {"non-dropping-particle": "", "given": "Kristine M.", "parse-names": false, "suffix": "", "fami</vt:lpwstr>
  </property>
  <property fmtid="{D5CDD505-2E9C-101B-9397-08002B2CF9AE}" pid="2173" name="Mendeley_Bookmark_y5ne8VbLFm_6">
    <vt:lpwstr>ly": "Carey", "dropping-particle": ""}, {"non-dropping-particle": "", "given": "Vivek K.", "parse-names": false, "suffix": "", "family": "Unni", "dropping-particle": ""}, {"non-dropping-particle": "", "given": "Y. Albert", "parse-names": false, "suffix": </vt:lpwstr>
  </property>
  <property fmtid="{D5CDD505-2E9C-101B-9397-08002B2CF9AE}" pid="2174" name="Mendeley_Bookmark_y5ne8VbLFm_7">
    <vt:lpwstr>"", "family": "Pan", "dropping-particle": ""}, {"non-dropping-particle": "", "given": "Margaret R.", "parse-names": false, "suffix": "", "family": "Metz", "dropping-particle": ""}, {"non-dropping-particle": "", "given": "Tamily A.", "parse-names": false, </vt:lpwstr>
  </property>
  <property fmtid="{D5CDD505-2E9C-101B-9397-08002B2CF9AE}" pid="2175" name="Mendeley_Bookmark_y5ne8VbLFm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2176" name="Mendeley_Bookmark_y5ne8VbLFm_9">
    <vt:lpwstr> "10.1016/j.ydbio.2019.05.006", "volume": "453", "issue": "2", "container-title": "Developmental Biology"}, "id": "ITEM-1"}]}</vt:lpwstr>
  </property>
  <property fmtid="{D5CDD505-2E9C-101B-9397-08002B2CF9AE}" pid="2177" name="Mendeley_Bookmark_yTtlQy4NVI_1">
    <vt:lpwstr>ADDIN CSL_CITATION {"schema": "https://github.com/citation-style-language/schema/raw/master/csl-citation.json", "mendeley": {"previouslyFormattedCitation": "&lt;sup&gt;11&lt;/sup&gt;", "plainTextFormattedCitation": "11", "formattedCitation": "&lt;sup&gt;11&lt;/sup&gt;"}, "proper</vt:lpwstr>
  </property>
  <property fmtid="{D5CDD505-2E9C-101B-9397-08002B2CF9AE}" pid="2178" name="Mendeley_Bookmark_yTtlQy4NVI_2">
    <vt:lpwstr>ties": {"noteIndex": 0}, "citationItems": [{"uris": ["http://www.mendeley.com/documents/?uuid=68a89c3e-7ea8-394f-b1a9-a6f2011e6322"], "itemData": {"issued": {"date-parts": [["2019", "5"]]}, "page": "130-140", "id": "ITEM-1", "ISSN": "00121606", "author": </vt:lpwstr>
  </property>
  <property fmtid="{D5CDD505-2E9C-101B-9397-08002B2CF9AE}" pid="2179" name="Mendeley_Bookmark_yTtlQy4NVI_3">
    <vt:lpwstr>[{"non-dropping-particle": "", "given": "Nicole L.", "parse-names": false, "suffix": "", "family": "Brockway", "dropping-particle": ""}, {"non-dropping-particle": "", "given": "Zoe T.", "parse-names": false, "suffix": "", "family": "Cook", "dropping-parti</vt:lpwstr>
  </property>
  <property fmtid="{D5CDD505-2E9C-101B-9397-08002B2CF9AE}" pid="2180" name="Mendeley_Bookmark_yTtlQy4NVI_4">
    <vt:lpwstr>cle": ""}, {"non-dropping-particle": "", "given": "Maritte J.", "parse-names": false, "suffix": "", "family": "O'Gallagher", "dropping-particle": ""}, {"non-dropping-particle": "", "given": "Zachary J.C.", "parse-names": false, "suffix": "", "family": "To</vt:lpwstr>
  </property>
  <property fmtid="{D5CDD505-2E9C-101B-9397-08002B2CF9AE}" pid="2181" name="Mendeley_Bookmark_yTtlQy4NVI_5">
    <vt:lpwstr>bias", "dropping-particle": ""}, {"non-dropping-particle": "", "given": "Mako", "parse-names": false, "suffix": "", "family": "Gedi", "dropping-particle": ""}, {"non-dropping-particle": "", "given": "Kristine M.", "parse-names": false, "suffix": "", "fami</vt:lpwstr>
  </property>
  <property fmtid="{D5CDD505-2E9C-101B-9397-08002B2CF9AE}" pid="2182" name="Mendeley_Bookmark_yTtlQy4NVI_6">
    <vt:lpwstr>ly": "Carey", "dropping-particle": ""}, {"non-dropping-particle": "", "given": "Vivek K.", "parse-names": false, "suffix": "", "family": "Unni", "dropping-particle": ""}, {"non-dropping-particle": "", "given": "Y. Albert", "parse-names": false, "suffix": </vt:lpwstr>
  </property>
  <property fmtid="{D5CDD505-2E9C-101B-9397-08002B2CF9AE}" pid="2183" name="Mendeley_Bookmark_yTtlQy4NVI_7">
    <vt:lpwstr>"", "family": "Pan", "dropping-particle": ""}, {"non-dropping-particle": "", "given": "Margaret R.", "parse-names": false, "suffix": "", "family": "Metz", "dropping-particle": ""}, {"non-dropping-particle": "", "given": "Tamily A.", "parse-names": false, </vt:lpwstr>
  </property>
  <property fmtid="{D5CDD505-2E9C-101B-9397-08002B2CF9AE}" pid="2184" name="Mendeley_Bookmark_yTtlQy4NVI_8">
    <vt:lpwstr>"suffix": "", "family": "Weissman", "dropping-particle": ""}], "title": "Multicolor lineage tracing using in vivo time-lapse imaging reveals coordinated death of clonally related cells in the developing vertebrate brain", "type": "article-journal", "DOI":</vt:lpwstr>
  </property>
  <property fmtid="{D5CDD505-2E9C-101B-9397-08002B2CF9AE}" pid="2185" name="Mendeley_Bookmark_yTtlQy4NVI_9">
    <vt:lpwstr> "10.1016/j.ydbio.2019.05.006", "volume": "453", "issue": "2", "container-title": "Developmental Biology"}, "id": "ITEM-1"}]}</vt:lpwstr>
  </property>
  <property fmtid="{D5CDD505-2E9C-101B-9397-08002B2CF9AE}" pid="2186" name="Mendeley_Bookmark_z0xl2qgoJJ_1">
    <vt:lpwstr>ADDIN Mendeley Bibliography CSL_BIBLIOGRAPHY </vt:lpwstr>
  </property>
  <property fmtid="{D5CDD505-2E9C-101B-9397-08002B2CF9AE}" pid="2187" name="ScaleCrop">
    <vt:bool>false</vt:bool>
  </property>
  <property fmtid="{D5CDD505-2E9C-101B-9397-08002B2CF9AE}" pid="2188" name="ShareDoc">
    <vt:bool>false</vt:bool>
  </property>
</Properties>
</file>